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66923581"/>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End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2026F052" w14:textId="107B18B7" w:rsidR="000F0E44" w:rsidRPr="00233788" w:rsidRDefault="00B758DF">
          <w:pPr>
            <w:pStyle w:val="Spistreci1"/>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o "1-3" \h \z \u </w:instrText>
          </w:r>
          <w:r w:rsidRPr="00233788">
            <w:fldChar w:fldCharType="separate"/>
          </w:r>
          <w:hyperlink w:anchor="_Toc66923581" w:history="1">
            <w:r w:rsidR="000F0E44" w:rsidRPr="00233788">
              <w:rPr>
                <w:rStyle w:val="Hipercze"/>
                <w:noProof/>
              </w:rPr>
              <w:t>Pomiar satysfakcji interesariuszy w doskonaleniu systemów zarządzania jakością uczelni technicznych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1 \h </w:instrText>
            </w:r>
            <w:r w:rsidR="000F0E44" w:rsidRPr="00233788">
              <w:rPr>
                <w:noProof/>
                <w:webHidden/>
              </w:rPr>
            </w:r>
            <w:r w:rsidR="000F0E44" w:rsidRPr="00233788">
              <w:rPr>
                <w:noProof/>
                <w:webHidden/>
              </w:rPr>
              <w:fldChar w:fldCharType="separate"/>
            </w:r>
            <w:r w:rsidR="000F0E44" w:rsidRPr="00233788">
              <w:rPr>
                <w:noProof/>
                <w:webHidden/>
              </w:rPr>
              <w:t>1</w:t>
            </w:r>
            <w:r w:rsidR="000F0E44" w:rsidRPr="00233788">
              <w:rPr>
                <w:noProof/>
                <w:webHidden/>
              </w:rPr>
              <w:fldChar w:fldCharType="end"/>
            </w:r>
          </w:hyperlink>
        </w:p>
        <w:p w14:paraId="10DE43BF" w14:textId="4FC7E82C" w:rsidR="000F0E44" w:rsidRPr="00233788" w:rsidRDefault="008E0D47">
          <w:pPr>
            <w:pStyle w:val="Spistreci1"/>
            <w:tabs>
              <w:tab w:val="right" w:leader="dot" w:pos="9062"/>
            </w:tabs>
            <w:rPr>
              <w:rFonts w:asciiTheme="minorHAnsi" w:eastAsiaTheme="minorEastAsia" w:hAnsiTheme="minorHAnsi" w:cstheme="minorBidi"/>
              <w:noProof/>
              <w:sz w:val="22"/>
              <w:lang w:eastAsia="pl-PL"/>
            </w:rPr>
          </w:pPr>
          <w:hyperlink w:anchor="_Toc66923582" w:history="1">
            <w:r w:rsidR="000F0E44" w:rsidRPr="00233788">
              <w:rPr>
                <w:rStyle w:val="Hipercze"/>
                <w:noProof/>
              </w:rPr>
              <w:t>Geneza Prac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2 \h </w:instrText>
            </w:r>
            <w:r w:rsidR="000F0E44" w:rsidRPr="00233788">
              <w:rPr>
                <w:noProof/>
                <w:webHidden/>
              </w:rPr>
            </w:r>
            <w:r w:rsidR="000F0E44" w:rsidRPr="00233788">
              <w:rPr>
                <w:noProof/>
                <w:webHidden/>
              </w:rPr>
              <w:fldChar w:fldCharType="separate"/>
            </w:r>
            <w:r w:rsidR="000F0E44" w:rsidRPr="00233788">
              <w:rPr>
                <w:noProof/>
                <w:webHidden/>
              </w:rPr>
              <w:t>5</w:t>
            </w:r>
            <w:r w:rsidR="000F0E44" w:rsidRPr="00233788">
              <w:rPr>
                <w:noProof/>
                <w:webHidden/>
              </w:rPr>
              <w:fldChar w:fldCharType="end"/>
            </w:r>
          </w:hyperlink>
        </w:p>
        <w:p w14:paraId="39D9B494" w14:textId="7098740A" w:rsidR="000F0E44" w:rsidRPr="00233788" w:rsidRDefault="008E0D47">
          <w:pPr>
            <w:pStyle w:val="Spistreci1"/>
            <w:tabs>
              <w:tab w:val="right" w:leader="dot" w:pos="9062"/>
            </w:tabs>
            <w:rPr>
              <w:rFonts w:asciiTheme="minorHAnsi" w:eastAsiaTheme="minorEastAsia" w:hAnsiTheme="minorHAnsi" w:cstheme="minorBidi"/>
              <w:noProof/>
              <w:sz w:val="22"/>
              <w:lang w:eastAsia="pl-PL"/>
            </w:rPr>
          </w:pPr>
          <w:hyperlink w:anchor="_Toc66923583" w:history="1">
            <w:r w:rsidR="000F0E44" w:rsidRPr="00233788">
              <w:rPr>
                <w:rStyle w:val="Hipercze"/>
                <w:noProof/>
              </w:rPr>
              <w:t>Wstęp</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3 \h </w:instrText>
            </w:r>
            <w:r w:rsidR="000F0E44" w:rsidRPr="00233788">
              <w:rPr>
                <w:noProof/>
                <w:webHidden/>
              </w:rPr>
            </w:r>
            <w:r w:rsidR="000F0E44" w:rsidRPr="00233788">
              <w:rPr>
                <w:noProof/>
                <w:webHidden/>
              </w:rPr>
              <w:fldChar w:fldCharType="separate"/>
            </w:r>
            <w:r w:rsidR="000F0E44" w:rsidRPr="00233788">
              <w:rPr>
                <w:noProof/>
                <w:webHidden/>
              </w:rPr>
              <w:t>8</w:t>
            </w:r>
            <w:r w:rsidR="000F0E44" w:rsidRPr="00233788">
              <w:rPr>
                <w:noProof/>
                <w:webHidden/>
              </w:rPr>
              <w:fldChar w:fldCharType="end"/>
            </w:r>
          </w:hyperlink>
        </w:p>
        <w:p w14:paraId="6FF16276" w14:textId="7EF27961" w:rsidR="000F0E44" w:rsidRPr="00233788" w:rsidRDefault="008E0D47">
          <w:pPr>
            <w:pStyle w:val="Spistreci1"/>
            <w:tabs>
              <w:tab w:val="left" w:pos="1100"/>
              <w:tab w:val="right" w:leader="dot" w:pos="9062"/>
            </w:tabs>
            <w:rPr>
              <w:rFonts w:asciiTheme="minorHAnsi" w:eastAsiaTheme="minorEastAsia" w:hAnsiTheme="minorHAnsi" w:cstheme="minorBidi"/>
              <w:noProof/>
              <w:sz w:val="22"/>
              <w:lang w:eastAsia="pl-PL"/>
            </w:rPr>
          </w:pPr>
          <w:hyperlink w:anchor="_Toc66923584" w:history="1">
            <w:r w:rsidR="000F0E44" w:rsidRPr="00233788">
              <w:rPr>
                <w:rStyle w:val="Hipercze"/>
                <w:noProof/>
              </w:rPr>
              <w:t>1</w:t>
            </w:r>
            <w:r w:rsidR="000F0E44" w:rsidRPr="00233788">
              <w:rPr>
                <w:rFonts w:asciiTheme="minorHAnsi" w:eastAsiaTheme="minorEastAsia" w:hAnsiTheme="minorHAnsi" w:cstheme="minorBidi"/>
                <w:noProof/>
                <w:sz w:val="22"/>
                <w:lang w:eastAsia="pl-PL"/>
              </w:rPr>
              <w:tab/>
            </w:r>
            <w:r w:rsidR="000F0E44" w:rsidRPr="00233788">
              <w:rPr>
                <w:rStyle w:val="Hipercze"/>
                <w:noProof/>
              </w:rPr>
              <w:t>Specyfika zarządzania jakością usług uczelni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4 \h </w:instrText>
            </w:r>
            <w:r w:rsidR="000F0E44" w:rsidRPr="00233788">
              <w:rPr>
                <w:noProof/>
                <w:webHidden/>
              </w:rPr>
            </w:r>
            <w:r w:rsidR="000F0E44" w:rsidRPr="00233788">
              <w:rPr>
                <w:noProof/>
                <w:webHidden/>
              </w:rPr>
              <w:fldChar w:fldCharType="separate"/>
            </w:r>
            <w:r w:rsidR="000F0E44" w:rsidRPr="00233788">
              <w:rPr>
                <w:noProof/>
                <w:webHidden/>
              </w:rPr>
              <w:t>9</w:t>
            </w:r>
            <w:r w:rsidR="000F0E44" w:rsidRPr="00233788">
              <w:rPr>
                <w:noProof/>
                <w:webHidden/>
              </w:rPr>
              <w:fldChar w:fldCharType="end"/>
            </w:r>
          </w:hyperlink>
        </w:p>
        <w:p w14:paraId="1A5B3AC3" w14:textId="411CE13E" w:rsidR="000F0E44" w:rsidRPr="00233788" w:rsidRDefault="008E0D47">
          <w:pPr>
            <w:pStyle w:val="Spistreci2"/>
            <w:tabs>
              <w:tab w:val="left" w:pos="1540"/>
              <w:tab w:val="right" w:leader="dot" w:pos="9062"/>
            </w:tabs>
            <w:rPr>
              <w:rFonts w:asciiTheme="minorHAnsi" w:eastAsiaTheme="minorEastAsia" w:hAnsiTheme="minorHAnsi" w:cstheme="minorBidi"/>
              <w:noProof/>
              <w:sz w:val="22"/>
              <w:lang w:eastAsia="pl-PL"/>
            </w:rPr>
          </w:pPr>
          <w:hyperlink w:anchor="_Toc66923585" w:history="1">
            <w:r w:rsidR="000F0E44" w:rsidRPr="00233788">
              <w:rPr>
                <w:rStyle w:val="Hipercze"/>
                <w:noProof/>
              </w:rPr>
              <w:t>1.1</w:t>
            </w:r>
            <w:r w:rsidR="000F0E44" w:rsidRPr="00233788">
              <w:rPr>
                <w:rFonts w:asciiTheme="minorHAnsi" w:eastAsiaTheme="minorEastAsia" w:hAnsiTheme="minorHAnsi" w:cstheme="minorBidi"/>
                <w:noProof/>
                <w:sz w:val="22"/>
                <w:lang w:eastAsia="pl-PL"/>
              </w:rPr>
              <w:tab/>
            </w:r>
            <w:r w:rsidR="000F0E44" w:rsidRPr="00233788">
              <w:rPr>
                <w:rStyle w:val="Hipercze"/>
                <w:noProof/>
              </w:rPr>
              <w:t>Wyzwania zarządzania uczelnią wyższ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5 \h </w:instrText>
            </w:r>
            <w:r w:rsidR="000F0E44" w:rsidRPr="00233788">
              <w:rPr>
                <w:noProof/>
                <w:webHidden/>
              </w:rPr>
            </w:r>
            <w:r w:rsidR="000F0E44" w:rsidRPr="00233788">
              <w:rPr>
                <w:noProof/>
                <w:webHidden/>
              </w:rPr>
              <w:fldChar w:fldCharType="separate"/>
            </w:r>
            <w:r w:rsidR="000F0E44" w:rsidRPr="00233788">
              <w:rPr>
                <w:noProof/>
                <w:webHidden/>
              </w:rPr>
              <w:t>9</w:t>
            </w:r>
            <w:r w:rsidR="000F0E44" w:rsidRPr="00233788">
              <w:rPr>
                <w:noProof/>
                <w:webHidden/>
              </w:rPr>
              <w:fldChar w:fldCharType="end"/>
            </w:r>
          </w:hyperlink>
        </w:p>
        <w:p w14:paraId="38EA01EA" w14:textId="37B7A62D" w:rsidR="000F0E44" w:rsidRPr="00233788" w:rsidRDefault="008E0D47">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86" w:history="1">
            <w:r w:rsidR="000F0E44" w:rsidRPr="00233788">
              <w:rPr>
                <w:rStyle w:val="Hipercze"/>
                <w:noProof/>
              </w:rPr>
              <w:t>1.1.1</w:t>
            </w:r>
            <w:r w:rsidR="000F0E44" w:rsidRPr="00233788">
              <w:rPr>
                <w:rFonts w:asciiTheme="minorHAnsi" w:eastAsiaTheme="minorEastAsia" w:hAnsiTheme="minorHAnsi" w:cstheme="minorBidi"/>
                <w:noProof/>
                <w:sz w:val="22"/>
                <w:lang w:eastAsia="pl-PL"/>
              </w:rPr>
              <w:tab/>
            </w:r>
            <w:r w:rsidR="000F0E44" w:rsidRPr="00233788">
              <w:rPr>
                <w:rStyle w:val="Hipercze"/>
                <w:noProof/>
              </w:rPr>
              <w:t>Historyczne i współczesne koncepcje zarządzania uczelni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6 \h </w:instrText>
            </w:r>
            <w:r w:rsidR="000F0E44" w:rsidRPr="00233788">
              <w:rPr>
                <w:noProof/>
                <w:webHidden/>
              </w:rPr>
            </w:r>
            <w:r w:rsidR="000F0E44" w:rsidRPr="00233788">
              <w:rPr>
                <w:noProof/>
                <w:webHidden/>
              </w:rPr>
              <w:fldChar w:fldCharType="separate"/>
            </w:r>
            <w:r w:rsidR="000F0E44" w:rsidRPr="00233788">
              <w:rPr>
                <w:noProof/>
                <w:webHidden/>
              </w:rPr>
              <w:t>9</w:t>
            </w:r>
            <w:r w:rsidR="000F0E44" w:rsidRPr="00233788">
              <w:rPr>
                <w:noProof/>
                <w:webHidden/>
              </w:rPr>
              <w:fldChar w:fldCharType="end"/>
            </w:r>
          </w:hyperlink>
        </w:p>
        <w:p w14:paraId="045834E5" w14:textId="4DC1A751" w:rsidR="000F0E44" w:rsidRPr="00233788" w:rsidRDefault="008E0D47">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87" w:history="1">
            <w:r w:rsidR="000F0E44" w:rsidRPr="00233788">
              <w:rPr>
                <w:rStyle w:val="Hipercze"/>
                <w:noProof/>
              </w:rPr>
              <w:t>1.1.2</w:t>
            </w:r>
            <w:r w:rsidR="000F0E44" w:rsidRPr="00233788">
              <w:rPr>
                <w:rFonts w:asciiTheme="minorHAnsi" w:eastAsiaTheme="minorEastAsia" w:hAnsiTheme="minorHAnsi" w:cstheme="minorBidi"/>
                <w:noProof/>
                <w:sz w:val="22"/>
                <w:lang w:eastAsia="pl-PL"/>
              </w:rPr>
              <w:tab/>
            </w:r>
            <w:r w:rsidR="000F0E44" w:rsidRPr="00233788">
              <w:rPr>
                <w:rStyle w:val="Hipercze"/>
                <w:noProof/>
              </w:rPr>
              <w:t>Zmiany organizacyjne współczesnych uniwersytetów</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7 \h </w:instrText>
            </w:r>
            <w:r w:rsidR="000F0E44" w:rsidRPr="00233788">
              <w:rPr>
                <w:noProof/>
                <w:webHidden/>
              </w:rPr>
            </w:r>
            <w:r w:rsidR="000F0E44" w:rsidRPr="00233788">
              <w:rPr>
                <w:noProof/>
                <w:webHidden/>
              </w:rPr>
              <w:fldChar w:fldCharType="separate"/>
            </w:r>
            <w:r w:rsidR="000F0E44" w:rsidRPr="00233788">
              <w:rPr>
                <w:noProof/>
                <w:webHidden/>
              </w:rPr>
              <w:t>13</w:t>
            </w:r>
            <w:r w:rsidR="000F0E44" w:rsidRPr="00233788">
              <w:rPr>
                <w:noProof/>
                <w:webHidden/>
              </w:rPr>
              <w:fldChar w:fldCharType="end"/>
            </w:r>
          </w:hyperlink>
        </w:p>
        <w:p w14:paraId="46F1E239" w14:textId="5CA15AFB" w:rsidR="000F0E44" w:rsidRPr="00233788" w:rsidRDefault="008E0D47">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88" w:history="1">
            <w:r w:rsidR="000F0E44" w:rsidRPr="00233788">
              <w:rPr>
                <w:rStyle w:val="Hipercze"/>
                <w:noProof/>
              </w:rPr>
              <w:t>1.1.3</w:t>
            </w:r>
            <w:r w:rsidR="000F0E44" w:rsidRPr="00233788">
              <w:rPr>
                <w:rFonts w:asciiTheme="minorHAnsi" w:eastAsiaTheme="minorEastAsia" w:hAnsiTheme="minorHAnsi" w:cstheme="minorBidi"/>
                <w:noProof/>
                <w:sz w:val="22"/>
                <w:lang w:eastAsia="pl-PL"/>
              </w:rPr>
              <w:tab/>
            </w:r>
            <w:r w:rsidR="000F0E44" w:rsidRPr="00233788">
              <w:rPr>
                <w:rStyle w:val="Hipercze"/>
                <w:noProof/>
              </w:rPr>
              <w:t>Uwarunkowania funkcjonowania uczelni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8 \h </w:instrText>
            </w:r>
            <w:r w:rsidR="000F0E44" w:rsidRPr="00233788">
              <w:rPr>
                <w:noProof/>
                <w:webHidden/>
              </w:rPr>
            </w:r>
            <w:r w:rsidR="000F0E44" w:rsidRPr="00233788">
              <w:rPr>
                <w:noProof/>
                <w:webHidden/>
              </w:rPr>
              <w:fldChar w:fldCharType="separate"/>
            </w:r>
            <w:r w:rsidR="000F0E44" w:rsidRPr="00233788">
              <w:rPr>
                <w:noProof/>
                <w:webHidden/>
              </w:rPr>
              <w:t>24</w:t>
            </w:r>
            <w:r w:rsidR="000F0E44" w:rsidRPr="00233788">
              <w:rPr>
                <w:noProof/>
                <w:webHidden/>
              </w:rPr>
              <w:fldChar w:fldCharType="end"/>
            </w:r>
          </w:hyperlink>
        </w:p>
        <w:p w14:paraId="488084EA" w14:textId="2F4E5844" w:rsidR="000F0E44" w:rsidRPr="00233788" w:rsidRDefault="008E0D47">
          <w:pPr>
            <w:pStyle w:val="Spistreci2"/>
            <w:tabs>
              <w:tab w:val="left" w:pos="1540"/>
              <w:tab w:val="right" w:leader="dot" w:pos="9062"/>
            </w:tabs>
            <w:rPr>
              <w:rFonts w:asciiTheme="minorHAnsi" w:eastAsiaTheme="minorEastAsia" w:hAnsiTheme="minorHAnsi" w:cstheme="minorBidi"/>
              <w:noProof/>
              <w:sz w:val="22"/>
              <w:lang w:eastAsia="pl-PL"/>
            </w:rPr>
          </w:pPr>
          <w:hyperlink w:anchor="_Toc66923589" w:history="1">
            <w:r w:rsidR="000F0E44" w:rsidRPr="00233788">
              <w:rPr>
                <w:rStyle w:val="Hipercze"/>
                <w:noProof/>
              </w:rPr>
              <w:t>1.2</w:t>
            </w:r>
            <w:r w:rsidR="000F0E44" w:rsidRPr="00233788">
              <w:rPr>
                <w:rFonts w:asciiTheme="minorHAnsi" w:eastAsiaTheme="minorEastAsia" w:hAnsiTheme="minorHAnsi" w:cstheme="minorBidi"/>
                <w:noProof/>
                <w:sz w:val="22"/>
                <w:lang w:eastAsia="pl-PL"/>
              </w:rPr>
              <w:tab/>
            </w:r>
            <w:r w:rsidR="000F0E44" w:rsidRPr="00233788">
              <w:rPr>
                <w:rStyle w:val="Hipercze"/>
                <w:noProof/>
              </w:rPr>
              <w:t>Specyfika zarządzania uczelniami wyższym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9 \h </w:instrText>
            </w:r>
            <w:r w:rsidR="000F0E44" w:rsidRPr="00233788">
              <w:rPr>
                <w:noProof/>
                <w:webHidden/>
              </w:rPr>
            </w:r>
            <w:r w:rsidR="000F0E44" w:rsidRPr="00233788">
              <w:rPr>
                <w:noProof/>
                <w:webHidden/>
              </w:rPr>
              <w:fldChar w:fldCharType="separate"/>
            </w:r>
            <w:r w:rsidR="000F0E44" w:rsidRPr="00233788">
              <w:rPr>
                <w:noProof/>
                <w:webHidden/>
              </w:rPr>
              <w:t>34</w:t>
            </w:r>
            <w:r w:rsidR="000F0E44" w:rsidRPr="00233788">
              <w:rPr>
                <w:noProof/>
                <w:webHidden/>
              </w:rPr>
              <w:fldChar w:fldCharType="end"/>
            </w:r>
          </w:hyperlink>
        </w:p>
        <w:p w14:paraId="0577E78B" w14:textId="162556B4" w:rsidR="000F0E44" w:rsidRPr="00233788" w:rsidRDefault="008E0D47">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0" w:history="1">
            <w:r w:rsidR="000F0E44" w:rsidRPr="00233788">
              <w:rPr>
                <w:rStyle w:val="Hipercze"/>
                <w:noProof/>
              </w:rPr>
              <w:t>1.2.1</w:t>
            </w:r>
            <w:r w:rsidR="000F0E44" w:rsidRPr="00233788">
              <w:rPr>
                <w:rFonts w:asciiTheme="minorHAnsi" w:eastAsiaTheme="minorEastAsia" w:hAnsiTheme="minorHAnsi" w:cstheme="minorBidi"/>
                <w:noProof/>
                <w:sz w:val="22"/>
                <w:lang w:eastAsia="pl-PL"/>
              </w:rPr>
              <w:tab/>
            </w:r>
            <w:r w:rsidR="000F0E44" w:rsidRPr="00233788">
              <w:rPr>
                <w:rStyle w:val="Hipercze"/>
                <w:noProof/>
              </w:rPr>
              <w:t>Cele organizacji uniwersyteckiej</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0 \h </w:instrText>
            </w:r>
            <w:r w:rsidR="000F0E44" w:rsidRPr="00233788">
              <w:rPr>
                <w:noProof/>
                <w:webHidden/>
              </w:rPr>
            </w:r>
            <w:r w:rsidR="000F0E44" w:rsidRPr="00233788">
              <w:rPr>
                <w:noProof/>
                <w:webHidden/>
              </w:rPr>
              <w:fldChar w:fldCharType="separate"/>
            </w:r>
            <w:r w:rsidR="000F0E44" w:rsidRPr="00233788">
              <w:rPr>
                <w:noProof/>
                <w:webHidden/>
              </w:rPr>
              <w:t>34</w:t>
            </w:r>
            <w:r w:rsidR="000F0E44" w:rsidRPr="00233788">
              <w:rPr>
                <w:noProof/>
                <w:webHidden/>
              </w:rPr>
              <w:fldChar w:fldCharType="end"/>
            </w:r>
          </w:hyperlink>
        </w:p>
        <w:p w14:paraId="63FA6D80" w14:textId="7A646570" w:rsidR="000F0E44" w:rsidRPr="00233788" w:rsidRDefault="008E0D47">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1" w:history="1">
            <w:r w:rsidR="000F0E44" w:rsidRPr="00233788">
              <w:rPr>
                <w:rStyle w:val="Hipercze"/>
                <w:noProof/>
              </w:rPr>
              <w:t>1.2.2</w:t>
            </w:r>
            <w:r w:rsidR="000F0E44" w:rsidRPr="00233788">
              <w:rPr>
                <w:rFonts w:asciiTheme="minorHAnsi" w:eastAsiaTheme="minorEastAsia" w:hAnsiTheme="minorHAnsi" w:cstheme="minorBidi"/>
                <w:noProof/>
                <w:sz w:val="22"/>
                <w:lang w:eastAsia="pl-PL"/>
              </w:rPr>
              <w:tab/>
            </w:r>
            <w:r w:rsidR="000F0E44" w:rsidRPr="00233788">
              <w:rPr>
                <w:rStyle w:val="Hipercze"/>
                <w:noProof/>
              </w:rPr>
              <w:t>Cechy szczególne uniwersyteckiej kultury organizacj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1 \h </w:instrText>
            </w:r>
            <w:r w:rsidR="000F0E44" w:rsidRPr="00233788">
              <w:rPr>
                <w:noProof/>
                <w:webHidden/>
              </w:rPr>
            </w:r>
            <w:r w:rsidR="000F0E44" w:rsidRPr="00233788">
              <w:rPr>
                <w:noProof/>
                <w:webHidden/>
              </w:rPr>
              <w:fldChar w:fldCharType="separate"/>
            </w:r>
            <w:r w:rsidR="000F0E44" w:rsidRPr="00233788">
              <w:rPr>
                <w:noProof/>
                <w:webHidden/>
              </w:rPr>
              <w:t>35</w:t>
            </w:r>
            <w:r w:rsidR="000F0E44" w:rsidRPr="00233788">
              <w:rPr>
                <w:noProof/>
                <w:webHidden/>
              </w:rPr>
              <w:fldChar w:fldCharType="end"/>
            </w:r>
          </w:hyperlink>
        </w:p>
        <w:p w14:paraId="1947B593" w14:textId="5599D58D" w:rsidR="000F0E44" w:rsidRPr="00233788" w:rsidRDefault="008E0D47">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2" w:history="1">
            <w:r w:rsidR="000F0E44" w:rsidRPr="00233788">
              <w:rPr>
                <w:rStyle w:val="Hipercze"/>
                <w:noProof/>
              </w:rPr>
              <w:t>1.2.3</w:t>
            </w:r>
            <w:r w:rsidR="000F0E44" w:rsidRPr="00233788">
              <w:rPr>
                <w:rFonts w:asciiTheme="minorHAnsi" w:eastAsiaTheme="minorEastAsia" w:hAnsiTheme="minorHAnsi" w:cstheme="minorBidi"/>
                <w:noProof/>
                <w:sz w:val="22"/>
                <w:lang w:eastAsia="pl-PL"/>
              </w:rPr>
              <w:tab/>
            </w:r>
            <w:r w:rsidR="000F0E44" w:rsidRPr="00233788">
              <w:rPr>
                <w:rStyle w:val="Hipercze"/>
                <w:noProof/>
              </w:rPr>
              <w:t>Wybrane aspekty roli prestiżu dla zarządzania uczelni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2 \h </w:instrText>
            </w:r>
            <w:r w:rsidR="000F0E44" w:rsidRPr="00233788">
              <w:rPr>
                <w:noProof/>
                <w:webHidden/>
              </w:rPr>
            </w:r>
            <w:r w:rsidR="000F0E44" w:rsidRPr="00233788">
              <w:rPr>
                <w:noProof/>
                <w:webHidden/>
              </w:rPr>
              <w:fldChar w:fldCharType="separate"/>
            </w:r>
            <w:r w:rsidR="000F0E44" w:rsidRPr="00233788">
              <w:rPr>
                <w:noProof/>
                <w:webHidden/>
              </w:rPr>
              <w:t>40</w:t>
            </w:r>
            <w:r w:rsidR="000F0E44" w:rsidRPr="00233788">
              <w:rPr>
                <w:noProof/>
                <w:webHidden/>
              </w:rPr>
              <w:fldChar w:fldCharType="end"/>
            </w:r>
          </w:hyperlink>
        </w:p>
        <w:p w14:paraId="6F0D755B" w14:textId="7CA4DD07" w:rsidR="000F0E44" w:rsidRPr="00233788" w:rsidRDefault="008E0D47">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3" w:history="1">
            <w:r w:rsidR="000F0E44" w:rsidRPr="00233788">
              <w:rPr>
                <w:rStyle w:val="Hipercze"/>
                <w:noProof/>
              </w:rPr>
              <w:t>1.2.4</w:t>
            </w:r>
            <w:r w:rsidR="000F0E44" w:rsidRPr="00233788">
              <w:rPr>
                <w:rFonts w:asciiTheme="minorHAnsi" w:eastAsiaTheme="minorEastAsia" w:hAnsiTheme="minorHAnsi" w:cstheme="minorBidi"/>
                <w:noProof/>
                <w:sz w:val="22"/>
                <w:lang w:eastAsia="pl-PL"/>
              </w:rPr>
              <w:tab/>
            </w:r>
            <w:r w:rsidR="000F0E44" w:rsidRPr="00233788">
              <w:rPr>
                <w:rStyle w:val="Hipercze"/>
                <w:noProof/>
              </w:rPr>
              <w:t>Środowisko wielu sprzecznych interesów</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3 \h </w:instrText>
            </w:r>
            <w:r w:rsidR="000F0E44" w:rsidRPr="00233788">
              <w:rPr>
                <w:noProof/>
                <w:webHidden/>
              </w:rPr>
            </w:r>
            <w:r w:rsidR="000F0E44" w:rsidRPr="00233788">
              <w:rPr>
                <w:noProof/>
                <w:webHidden/>
              </w:rPr>
              <w:fldChar w:fldCharType="separate"/>
            </w:r>
            <w:r w:rsidR="000F0E44" w:rsidRPr="00233788">
              <w:rPr>
                <w:noProof/>
                <w:webHidden/>
              </w:rPr>
              <w:t>47</w:t>
            </w:r>
            <w:r w:rsidR="000F0E44" w:rsidRPr="00233788">
              <w:rPr>
                <w:noProof/>
                <w:webHidden/>
              </w:rPr>
              <w:fldChar w:fldCharType="end"/>
            </w:r>
          </w:hyperlink>
        </w:p>
        <w:p w14:paraId="725C23A9" w14:textId="6B527FD3" w:rsidR="000F0E44" w:rsidRPr="00233788" w:rsidRDefault="008E0D47">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4" w:history="1">
            <w:r w:rsidR="000F0E44" w:rsidRPr="00233788">
              <w:rPr>
                <w:rStyle w:val="Hipercze"/>
                <w:noProof/>
              </w:rPr>
              <w:t>1.2.5</w:t>
            </w:r>
            <w:r w:rsidR="000F0E44" w:rsidRPr="00233788">
              <w:rPr>
                <w:rFonts w:asciiTheme="minorHAnsi" w:eastAsiaTheme="minorEastAsia" w:hAnsiTheme="minorHAnsi" w:cstheme="minorBidi"/>
                <w:noProof/>
                <w:sz w:val="22"/>
                <w:lang w:eastAsia="pl-PL"/>
              </w:rPr>
              <w:tab/>
            </w:r>
            <w:r w:rsidR="000F0E44" w:rsidRPr="00233788">
              <w:rPr>
                <w:rStyle w:val="Hipercze"/>
                <w:noProof/>
              </w:rPr>
              <w:t>Zarządzanie paradoksami charakterystycznymi dla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4 \h </w:instrText>
            </w:r>
            <w:r w:rsidR="000F0E44" w:rsidRPr="00233788">
              <w:rPr>
                <w:noProof/>
                <w:webHidden/>
              </w:rPr>
            </w:r>
            <w:r w:rsidR="000F0E44" w:rsidRPr="00233788">
              <w:rPr>
                <w:noProof/>
                <w:webHidden/>
              </w:rPr>
              <w:fldChar w:fldCharType="separate"/>
            </w:r>
            <w:r w:rsidR="000F0E44" w:rsidRPr="00233788">
              <w:rPr>
                <w:noProof/>
                <w:webHidden/>
              </w:rPr>
              <w:t>47</w:t>
            </w:r>
            <w:r w:rsidR="000F0E44" w:rsidRPr="00233788">
              <w:rPr>
                <w:noProof/>
                <w:webHidden/>
              </w:rPr>
              <w:fldChar w:fldCharType="end"/>
            </w:r>
          </w:hyperlink>
        </w:p>
        <w:p w14:paraId="53D0F11F" w14:textId="30124613" w:rsidR="000F0E44" w:rsidRPr="00233788" w:rsidRDefault="008E0D47">
          <w:pPr>
            <w:pStyle w:val="Spistreci2"/>
            <w:tabs>
              <w:tab w:val="left" w:pos="1540"/>
              <w:tab w:val="right" w:leader="dot" w:pos="9062"/>
            </w:tabs>
            <w:rPr>
              <w:rFonts w:asciiTheme="minorHAnsi" w:eastAsiaTheme="minorEastAsia" w:hAnsiTheme="minorHAnsi" w:cstheme="minorBidi"/>
              <w:noProof/>
              <w:sz w:val="22"/>
              <w:lang w:eastAsia="pl-PL"/>
            </w:rPr>
          </w:pPr>
          <w:hyperlink w:anchor="_Toc66923595" w:history="1">
            <w:r w:rsidR="000F0E44" w:rsidRPr="00233788">
              <w:rPr>
                <w:rStyle w:val="Hipercze"/>
                <w:noProof/>
              </w:rPr>
              <w:t>1.3</w:t>
            </w:r>
            <w:r w:rsidR="000F0E44" w:rsidRPr="00233788">
              <w:rPr>
                <w:rFonts w:asciiTheme="minorHAnsi" w:eastAsiaTheme="minorEastAsia" w:hAnsiTheme="minorHAnsi" w:cstheme="minorBidi"/>
                <w:noProof/>
                <w:sz w:val="22"/>
                <w:lang w:eastAsia="pl-PL"/>
              </w:rPr>
              <w:tab/>
            </w:r>
            <w:r w:rsidR="000F0E44" w:rsidRPr="00233788">
              <w:rPr>
                <w:rStyle w:val="Hipercze"/>
                <w:noProof/>
              </w:rPr>
              <w:t>Wybrane aspekty pomiaru jakości w kontekście usług uczelni wyższ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5 \h </w:instrText>
            </w:r>
            <w:r w:rsidR="000F0E44" w:rsidRPr="00233788">
              <w:rPr>
                <w:noProof/>
                <w:webHidden/>
              </w:rPr>
            </w:r>
            <w:r w:rsidR="000F0E44" w:rsidRPr="00233788">
              <w:rPr>
                <w:noProof/>
                <w:webHidden/>
              </w:rPr>
              <w:fldChar w:fldCharType="separate"/>
            </w:r>
            <w:r w:rsidR="000F0E44" w:rsidRPr="00233788">
              <w:rPr>
                <w:noProof/>
                <w:webHidden/>
              </w:rPr>
              <w:t>48</w:t>
            </w:r>
            <w:r w:rsidR="000F0E44" w:rsidRPr="00233788">
              <w:rPr>
                <w:noProof/>
                <w:webHidden/>
              </w:rPr>
              <w:fldChar w:fldCharType="end"/>
            </w:r>
          </w:hyperlink>
        </w:p>
        <w:p w14:paraId="11BF0D4E" w14:textId="42F53DC2" w:rsidR="000F0E44" w:rsidRPr="00233788" w:rsidRDefault="008E0D47">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6" w:history="1">
            <w:r w:rsidR="000F0E44" w:rsidRPr="00233788">
              <w:rPr>
                <w:rStyle w:val="Hipercze"/>
                <w:noProof/>
              </w:rPr>
              <w:t>1.3.1</w:t>
            </w:r>
            <w:r w:rsidR="000F0E44" w:rsidRPr="00233788">
              <w:rPr>
                <w:rFonts w:asciiTheme="minorHAnsi" w:eastAsiaTheme="minorEastAsia" w:hAnsiTheme="minorHAnsi" w:cstheme="minorBidi"/>
                <w:noProof/>
                <w:sz w:val="22"/>
                <w:lang w:eastAsia="pl-PL"/>
              </w:rPr>
              <w:tab/>
            </w:r>
            <w:r w:rsidR="000F0E44" w:rsidRPr="00233788">
              <w:rPr>
                <w:rStyle w:val="Hipercze"/>
                <w:noProof/>
              </w:rPr>
              <w:t>Wybrane definicje jakośc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6 \h </w:instrText>
            </w:r>
            <w:r w:rsidR="000F0E44" w:rsidRPr="00233788">
              <w:rPr>
                <w:noProof/>
                <w:webHidden/>
              </w:rPr>
            </w:r>
            <w:r w:rsidR="000F0E44" w:rsidRPr="00233788">
              <w:rPr>
                <w:noProof/>
                <w:webHidden/>
              </w:rPr>
              <w:fldChar w:fldCharType="separate"/>
            </w:r>
            <w:r w:rsidR="000F0E44" w:rsidRPr="00233788">
              <w:rPr>
                <w:noProof/>
                <w:webHidden/>
              </w:rPr>
              <w:t>48</w:t>
            </w:r>
            <w:r w:rsidR="000F0E44" w:rsidRPr="00233788">
              <w:rPr>
                <w:noProof/>
                <w:webHidden/>
              </w:rPr>
              <w:fldChar w:fldCharType="end"/>
            </w:r>
          </w:hyperlink>
        </w:p>
        <w:p w14:paraId="696E110C" w14:textId="6164E362" w:rsidR="000F0E44" w:rsidRPr="00233788" w:rsidRDefault="008E0D47">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7" w:history="1">
            <w:r w:rsidR="000F0E44" w:rsidRPr="00233788">
              <w:rPr>
                <w:rStyle w:val="Hipercze"/>
                <w:noProof/>
              </w:rPr>
              <w:t>1.3.2</w:t>
            </w:r>
            <w:r w:rsidR="000F0E44" w:rsidRPr="00233788">
              <w:rPr>
                <w:rFonts w:asciiTheme="minorHAnsi" w:eastAsiaTheme="minorEastAsia" w:hAnsiTheme="minorHAnsi" w:cstheme="minorBidi"/>
                <w:noProof/>
                <w:sz w:val="22"/>
                <w:lang w:eastAsia="pl-PL"/>
              </w:rPr>
              <w:tab/>
            </w:r>
            <w:r w:rsidR="000F0E44" w:rsidRPr="00233788">
              <w:rPr>
                <w:rStyle w:val="Hipercze"/>
                <w:noProof/>
              </w:rPr>
              <w:t>Wybrane metody pomiaru jakośc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7 \h </w:instrText>
            </w:r>
            <w:r w:rsidR="000F0E44" w:rsidRPr="00233788">
              <w:rPr>
                <w:noProof/>
                <w:webHidden/>
              </w:rPr>
            </w:r>
            <w:r w:rsidR="000F0E44" w:rsidRPr="00233788">
              <w:rPr>
                <w:noProof/>
                <w:webHidden/>
              </w:rPr>
              <w:fldChar w:fldCharType="separate"/>
            </w:r>
            <w:r w:rsidR="000F0E44" w:rsidRPr="00233788">
              <w:rPr>
                <w:noProof/>
                <w:webHidden/>
              </w:rPr>
              <w:t>48</w:t>
            </w:r>
            <w:r w:rsidR="000F0E44" w:rsidRPr="00233788">
              <w:rPr>
                <w:noProof/>
                <w:webHidden/>
              </w:rPr>
              <w:fldChar w:fldCharType="end"/>
            </w:r>
          </w:hyperlink>
        </w:p>
        <w:p w14:paraId="3E90DD8A" w14:textId="03ACFE5C" w:rsidR="000F0E44" w:rsidRPr="00233788" w:rsidRDefault="008E0D47">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8" w:history="1">
            <w:r w:rsidR="000F0E44" w:rsidRPr="00233788">
              <w:rPr>
                <w:rStyle w:val="Hipercze"/>
                <w:noProof/>
              </w:rPr>
              <w:t>1.3.3</w:t>
            </w:r>
            <w:r w:rsidR="000F0E44" w:rsidRPr="00233788">
              <w:rPr>
                <w:rFonts w:asciiTheme="minorHAnsi" w:eastAsiaTheme="minorEastAsia" w:hAnsiTheme="minorHAnsi" w:cstheme="minorBidi"/>
                <w:noProof/>
                <w:sz w:val="22"/>
                <w:lang w:eastAsia="pl-PL"/>
              </w:rPr>
              <w:tab/>
            </w:r>
            <w:r w:rsidR="000F0E44" w:rsidRPr="00233788">
              <w:rPr>
                <w:rStyle w:val="Hipercze"/>
                <w:noProof/>
              </w:rPr>
              <w:t>Jakość i wartość</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8 \h </w:instrText>
            </w:r>
            <w:r w:rsidR="000F0E44" w:rsidRPr="00233788">
              <w:rPr>
                <w:noProof/>
                <w:webHidden/>
              </w:rPr>
            </w:r>
            <w:r w:rsidR="000F0E44" w:rsidRPr="00233788">
              <w:rPr>
                <w:noProof/>
                <w:webHidden/>
              </w:rPr>
              <w:fldChar w:fldCharType="separate"/>
            </w:r>
            <w:r w:rsidR="000F0E44" w:rsidRPr="00233788">
              <w:rPr>
                <w:noProof/>
                <w:webHidden/>
              </w:rPr>
              <w:t>48</w:t>
            </w:r>
            <w:r w:rsidR="000F0E44" w:rsidRPr="00233788">
              <w:rPr>
                <w:noProof/>
                <w:webHidden/>
              </w:rPr>
              <w:fldChar w:fldCharType="end"/>
            </w:r>
          </w:hyperlink>
        </w:p>
        <w:p w14:paraId="568FCB5A" w14:textId="621ACD58" w:rsidR="000F0E44" w:rsidRPr="00233788" w:rsidRDefault="008E0D47">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9" w:history="1">
            <w:r w:rsidR="000F0E44" w:rsidRPr="00233788">
              <w:rPr>
                <w:rStyle w:val="Hipercze"/>
                <w:noProof/>
              </w:rPr>
              <w:t>1.3.4</w:t>
            </w:r>
            <w:r w:rsidR="000F0E44" w:rsidRPr="00233788">
              <w:rPr>
                <w:rFonts w:asciiTheme="minorHAnsi" w:eastAsiaTheme="minorEastAsia" w:hAnsiTheme="minorHAnsi" w:cstheme="minorBidi"/>
                <w:noProof/>
                <w:sz w:val="22"/>
                <w:lang w:eastAsia="pl-PL"/>
              </w:rPr>
              <w:tab/>
            </w:r>
            <w:r w:rsidR="000F0E44" w:rsidRPr="00233788">
              <w:rPr>
                <w:rStyle w:val="Hipercze"/>
                <w:noProof/>
              </w:rPr>
              <w:t>Pomiar jakości usług, w kontekście usług edukacyj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9 \h </w:instrText>
            </w:r>
            <w:r w:rsidR="000F0E44" w:rsidRPr="00233788">
              <w:rPr>
                <w:noProof/>
                <w:webHidden/>
              </w:rPr>
            </w:r>
            <w:r w:rsidR="000F0E44" w:rsidRPr="00233788">
              <w:rPr>
                <w:noProof/>
                <w:webHidden/>
              </w:rPr>
              <w:fldChar w:fldCharType="separate"/>
            </w:r>
            <w:r w:rsidR="000F0E44" w:rsidRPr="00233788">
              <w:rPr>
                <w:noProof/>
                <w:webHidden/>
              </w:rPr>
              <w:t>48</w:t>
            </w:r>
            <w:r w:rsidR="000F0E44" w:rsidRPr="00233788">
              <w:rPr>
                <w:noProof/>
                <w:webHidden/>
              </w:rPr>
              <w:fldChar w:fldCharType="end"/>
            </w:r>
          </w:hyperlink>
        </w:p>
        <w:p w14:paraId="65791BD4" w14:textId="695337B4" w:rsidR="000F0E44" w:rsidRPr="00233788" w:rsidRDefault="008E0D47">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0" w:history="1">
            <w:r w:rsidR="000F0E44" w:rsidRPr="00233788">
              <w:rPr>
                <w:rStyle w:val="Hipercze"/>
                <w:noProof/>
              </w:rPr>
              <w:t>1.3.5</w:t>
            </w:r>
            <w:r w:rsidR="000F0E44" w:rsidRPr="00233788">
              <w:rPr>
                <w:rFonts w:asciiTheme="minorHAnsi" w:eastAsiaTheme="minorEastAsia" w:hAnsiTheme="minorHAnsi" w:cstheme="minorBidi"/>
                <w:noProof/>
                <w:sz w:val="22"/>
                <w:lang w:eastAsia="pl-PL"/>
              </w:rPr>
              <w:tab/>
            </w:r>
            <w:r w:rsidR="000F0E44" w:rsidRPr="00233788">
              <w:rPr>
                <w:rStyle w:val="Hipercze"/>
                <w:noProof/>
              </w:rPr>
              <w:t>Rankingi jako szczególna forma pomiaru efektów usług uniwersytetu</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0 \h </w:instrText>
            </w:r>
            <w:r w:rsidR="000F0E44" w:rsidRPr="00233788">
              <w:rPr>
                <w:noProof/>
                <w:webHidden/>
              </w:rPr>
            </w:r>
            <w:r w:rsidR="000F0E44" w:rsidRPr="00233788">
              <w:rPr>
                <w:noProof/>
                <w:webHidden/>
              </w:rPr>
              <w:fldChar w:fldCharType="separate"/>
            </w:r>
            <w:r w:rsidR="000F0E44" w:rsidRPr="00233788">
              <w:rPr>
                <w:noProof/>
                <w:webHidden/>
              </w:rPr>
              <w:t>49</w:t>
            </w:r>
            <w:r w:rsidR="000F0E44" w:rsidRPr="00233788">
              <w:rPr>
                <w:noProof/>
                <w:webHidden/>
              </w:rPr>
              <w:fldChar w:fldCharType="end"/>
            </w:r>
          </w:hyperlink>
        </w:p>
        <w:p w14:paraId="722D6F93" w14:textId="73E686D9" w:rsidR="000F0E44" w:rsidRPr="00233788" w:rsidRDefault="008E0D47">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1" w:history="1">
            <w:r w:rsidR="000F0E44" w:rsidRPr="00233788">
              <w:rPr>
                <w:rStyle w:val="Hipercze"/>
                <w:noProof/>
              </w:rPr>
              <w:t>1.3.6</w:t>
            </w:r>
            <w:r w:rsidR="000F0E44" w:rsidRPr="00233788">
              <w:rPr>
                <w:rFonts w:asciiTheme="minorHAnsi" w:eastAsiaTheme="minorEastAsia" w:hAnsiTheme="minorHAnsi" w:cstheme="minorBidi"/>
                <w:noProof/>
                <w:sz w:val="22"/>
                <w:lang w:eastAsia="pl-PL"/>
              </w:rPr>
              <w:tab/>
            </w:r>
            <w:r w:rsidR="000F0E44" w:rsidRPr="00233788">
              <w:rPr>
                <w:rStyle w:val="Hipercze"/>
                <w:noProof/>
              </w:rPr>
              <w:t>Pomiar jakości, a pomiar satysfakcji klienta</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1 \h </w:instrText>
            </w:r>
            <w:r w:rsidR="000F0E44" w:rsidRPr="00233788">
              <w:rPr>
                <w:noProof/>
                <w:webHidden/>
              </w:rPr>
            </w:r>
            <w:r w:rsidR="000F0E44" w:rsidRPr="00233788">
              <w:rPr>
                <w:noProof/>
                <w:webHidden/>
              </w:rPr>
              <w:fldChar w:fldCharType="separate"/>
            </w:r>
            <w:r w:rsidR="000F0E44" w:rsidRPr="00233788">
              <w:rPr>
                <w:noProof/>
                <w:webHidden/>
              </w:rPr>
              <w:t>49</w:t>
            </w:r>
            <w:r w:rsidR="000F0E44" w:rsidRPr="00233788">
              <w:rPr>
                <w:noProof/>
                <w:webHidden/>
              </w:rPr>
              <w:fldChar w:fldCharType="end"/>
            </w:r>
          </w:hyperlink>
        </w:p>
        <w:p w14:paraId="541E5941" w14:textId="798C6942" w:rsidR="000F0E44" w:rsidRPr="00233788" w:rsidRDefault="008E0D47">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02" w:history="1">
            <w:r w:rsidR="000F0E44" w:rsidRPr="00233788">
              <w:rPr>
                <w:rStyle w:val="Hipercze"/>
                <w:noProof/>
              </w:rPr>
              <w:t>1.4</w:t>
            </w:r>
            <w:r w:rsidR="000F0E44" w:rsidRPr="00233788">
              <w:rPr>
                <w:rFonts w:asciiTheme="minorHAnsi" w:eastAsiaTheme="minorEastAsia" w:hAnsiTheme="minorHAnsi" w:cstheme="minorBidi"/>
                <w:noProof/>
                <w:sz w:val="22"/>
                <w:lang w:eastAsia="pl-PL"/>
              </w:rPr>
              <w:tab/>
            </w:r>
            <w:r w:rsidR="000F0E44" w:rsidRPr="00233788">
              <w:rPr>
                <w:rStyle w:val="Hipercze"/>
                <w:noProof/>
              </w:rPr>
              <w:t>Zarządzanie jakością w uczelniach wyższ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2 \h </w:instrText>
            </w:r>
            <w:r w:rsidR="000F0E44" w:rsidRPr="00233788">
              <w:rPr>
                <w:noProof/>
                <w:webHidden/>
              </w:rPr>
            </w:r>
            <w:r w:rsidR="000F0E44" w:rsidRPr="00233788">
              <w:rPr>
                <w:noProof/>
                <w:webHidden/>
              </w:rPr>
              <w:fldChar w:fldCharType="separate"/>
            </w:r>
            <w:r w:rsidR="000F0E44" w:rsidRPr="00233788">
              <w:rPr>
                <w:noProof/>
                <w:webHidden/>
              </w:rPr>
              <w:t>49</w:t>
            </w:r>
            <w:r w:rsidR="000F0E44" w:rsidRPr="00233788">
              <w:rPr>
                <w:noProof/>
                <w:webHidden/>
              </w:rPr>
              <w:fldChar w:fldCharType="end"/>
            </w:r>
          </w:hyperlink>
        </w:p>
        <w:p w14:paraId="2B530063" w14:textId="02EEED5F" w:rsidR="000F0E44" w:rsidRPr="00233788" w:rsidRDefault="008E0D47">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3" w:history="1">
            <w:r w:rsidR="000F0E44" w:rsidRPr="00233788">
              <w:rPr>
                <w:rStyle w:val="Hipercze"/>
                <w:noProof/>
              </w:rPr>
              <w:t>1.4.1</w:t>
            </w:r>
            <w:r w:rsidR="000F0E44" w:rsidRPr="00233788">
              <w:rPr>
                <w:rFonts w:asciiTheme="minorHAnsi" w:eastAsiaTheme="minorEastAsia" w:hAnsiTheme="minorHAnsi" w:cstheme="minorBidi"/>
                <w:noProof/>
                <w:sz w:val="22"/>
                <w:lang w:eastAsia="pl-PL"/>
              </w:rPr>
              <w:tab/>
            </w:r>
            <w:r w:rsidR="000F0E44" w:rsidRPr="00233788">
              <w:rPr>
                <w:rStyle w:val="Hipercze"/>
                <w:noProof/>
              </w:rPr>
              <w:t>Rola kierownictwa uczelni w zarządzaniu jakości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3 \h </w:instrText>
            </w:r>
            <w:r w:rsidR="000F0E44" w:rsidRPr="00233788">
              <w:rPr>
                <w:noProof/>
                <w:webHidden/>
              </w:rPr>
            </w:r>
            <w:r w:rsidR="000F0E44" w:rsidRPr="00233788">
              <w:rPr>
                <w:noProof/>
                <w:webHidden/>
              </w:rPr>
              <w:fldChar w:fldCharType="separate"/>
            </w:r>
            <w:r w:rsidR="000F0E44" w:rsidRPr="00233788">
              <w:rPr>
                <w:noProof/>
                <w:webHidden/>
              </w:rPr>
              <w:t>49</w:t>
            </w:r>
            <w:r w:rsidR="000F0E44" w:rsidRPr="00233788">
              <w:rPr>
                <w:noProof/>
                <w:webHidden/>
              </w:rPr>
              <w:fldChar w:fldCharType="end"/>
            </w:r>
          </w:hyperlink>
        </w:p>
        <w:p w14:paraId="2A428D6A" w14:textId="230F96A7" w:rsidR="000F0E44" w:rsidRPr="00233788" w:rsidRDefault="008E0D47">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4" w:history="1">
            <w:r w:rsidR="000F0E44" w:rsidRPr="00233788">
              <w:rPr>
                <w:rStyle w:val="Hipercze"/>
                <w:noProof/>
              </w:rPr>
              <w:t>1.4.2</w:t>
            </w:r>
            <w:r w:rsidR="000F0E44" w:rsidRPr="00233788">
              <w:rPr>
                <w:rFonts w:asciiTheme="minorHAnsi" w:eastAsiaTheme="minorEastAsia" w:hAnsiTheme="minorHAnsi" w:cstheme="minorBidi"/>
                <w:noProof/>
                <w:sz w:val="22"/>
                <w:lang w:eastAsia="pl-PL"/>
              </w:rPr>
              <w:tab/>
            </w:r>
            <w:r w:rsidR="000F0E44" w:rsidRPr="00233788">
              <w:rPr>
                <w:rStyle w:val="Hipercze"/>
                <w:noProof/>
              </w:rPr>
              <w:t>Istniejące narzędzia wspierające zarządzanie jakością na uniwersyteta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4 \h </w:instrText>
            </w:r>
            <w:r w:rsidR="000F0E44" w:rsidRPr="00233788">
              <w:rPr>
                <w:noProof/>
                <w:webHidden/>
              </w:rPr>
            </w:r>
            <w:r w:rsidR="000F0E44" w:rsidRPr="00233788">
              <w:rPr>
                <w:noProof/>
                <w:webHidden/>
              </w:rPr>
              <w:fldChar w:fldCharType="separate"/>
            </w:r>
            <w:r w:rsidR="000F0E44" w:rsidRPr="00233788">
              <w:rPr>
                <w:noProof/>
                <w:webHidden/>
              </w:rPr>
              <w:t>49</w:t>
            </w:r>
            <w:r w:rsidR="000F0E44" w:rsidRPr="00233788">
              <w:rPr>
                <w:noProof/>
                <w:webHidden/>
              </w:rPr>
              <w:fldChar w:fldCharType="end"/>
            </w:r>
          </w:hyperlink>
        </w:p>
        <w:p w14:paraId="5637DEDE" w14:textId="0DCF09A3" w:rsidR="000F0E44" w:rsidRPr="00233788" w:rsidRDefault="008E0D47">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5" w:history="1">
            <w:r w:rsidR="000F0E44" w:rsidRPr="00233788">
              <w:rPr>
                <w:rStyle w:val="Hipercze"/>
                <w:noProof/>
              </w:rPr>
              <w:t>1.4.3</w:t>
            </w:r>
            <w:r w:rsidR="000F0E44" w:rsidRPr="00233788">
              <w:rPr>
                <w:rFonts w:asciiTheme="minorHAnsi" w:eastAsiaTheme="minorEastAsia" w:hAnsiTheme="minorHAnsi" w:cstheme="minorBidi"/>
                <w:noProof/>
                <w:sz w:val="22"/>
                <w:lang w:eastAsia="pl-PL"/>
              </w:rPr>
              <w:tab/>
            </w:r>
            <w:r w:rsidR="000F0E44" w:rsidRPr="00233788">
              <w:rPr>
                <w:rStyle w:val="Hipercze"/>
                <w:noProof/>
              </w:rPr>
              <w:t>Uwarunkowania zarządzania jakością uczelni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5 \h </w:instrText>
            </w:r>
            <w:r w:rsidR="000F0E44" w:rsidRPr="00233788">
              <w:rPr>
                <w:noProof/>
                <w:webHidden/>
              </w:rPr>
            </w:r>
            <w:r w:rsidR="000F0E44" w:rsidRPr="00233788">
              <w:rPr>
                <w:noProof/>
                <w:webHidden/>
              </w:rPr>
              <w:fldChar w:fldCharType="separate"/>
            </w:r>
            <w:r w:rsidR="000F0E44" w:rsidRPr="00233788">
              <w:rPr>
                <w:noProof/>
                <w:webHidden/>
              </w:rPr>
              <w:t>49</w:t>
            </w:r>
            <w:r w:rsidR="000F0E44" w:rsidRPr="00233788">
              <w:rPr>
                <w:noProof/>
                <w:webHidden/>
              </w:rPr>
              <w:fldChar w:fldCharType="end"/>
            </w:r>
          </w:hyperlink>
        </w:p>
        <w:p w14:paraId="386DCFCD" w14:textId="30D0F466" w:rsidR="000F0E44" w:rsidRPr="00233788" w:rsidRDefault="008E0D47">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06" w:history="1">
            <w:r w:rsidR="000F0E44" w:rsidRPr="00233788">
              <w:rPr>
                <w:rStyle w:val="Hipercze"/>
                <w:noProof/>
              </w:rPr>
              <w:t>1.5</w:t>
            </w:r>
            <w:r w:rsidR="000F0E44" w:rsidRPr="00233788">
              <w:rPr>
                <w:rFonts w:asciiTheme="minorHAnsi" w:eastAsiaTheme="minorEastAsia" w:hAnsiTheme="minorHAnsi" w:cstheme="minorBidi"/>
                <w:noProof/>
                <w:sz w:val="22"/>
                <w:lang w:eastAsia="pl-PL"/>
              </w:rPr>
              <w:tab/>
            </w:r>
            <w:r w:rsidR="000F0E44" w:rsidRPr="00233788">
              <w:rPr>
                <w:rStyle w:val="Hipercze"/>
                <w:noProof/>
              </w:rPr>
              <w:t>Interesariusze uczelni, a wymagania wobec efektów jej działalnośc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6 \h </w:instrText>
            </w:r>
            <w:r w:rsidR="000F0E44" w:rsidRPr="00233788">
              <w:rPr>
                <w:noProof/>
                <w:webHidden/>
              </w:rPr>
            </w:r>
            <w:r w:rsidR="000F0E44" w:rsidRPr="00233788">
              <w:rPr>
                <w:noProof/>
                <w:webHidden/>
              </w:rPr>
              <w:fldChar w:fldCharType="separate"/>
            </w:r>
            <w:r w:rsidR="000F0E44" w:rsidRPr="00233788">
              <w:rPr>
                <w:noProof/>
                <w:webHidden/>
              </w:rPr>
              <w:t>50</w:t>
            </w:r>
            <w:r w:rsidR="000F0E44" w:rsidRPr="00233788">
              <w:rPr>
                <w:noProof/>
                <w:webHidden/>
              </w:rPr>
              <w:fldChar w:fldCharType="end"/>
            </w:r>
          </w:hyperlink>
        </w:p>
        <w:p w14:paraId="67C9CD8D" w14:textId="17E06CF5" w:rsidR="000F0E44" w:rsidRPr="00233788" w:rsidRDefault="008E0D47">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7" w:history="1">
            <w:r w:rsidR="000F0E44" w:rsidRPr="00233788">
              <w:rPr>
                <w:rStyle w:val="Hipercze"/>
                <w:noProof/>
              </w:rPr>
              <w:t>1.5.1</w:t>
            </w:r>
            <w:r w:rsidR="000F0E44" w:rsidRPr="00233788">
              <w:rPr>
                <w:rFonts w:asciiTheme="minorHAnsi" w:eastAsiaTheme="minorEastAsia" w:hAnsiTheme="minorHAnsi" w:cstheme="minorBidi"/>
                <w:noProof/>
                <w:sz w:val="22"/>
                <w:lang w:eastAsia="pl-PL"/>
              </w:rPr>
              <w:tab/>
            </w:r>
            <w:r w:rsidR="000F0E44" w:rsidRPr="00233788">
              <w:rPr>
                <w:rStyle w:val="Hipercze"/>
                <w:noProof/>
              </w:rPr>
              <w:t>Koncepcja i rodzaje interesariuszy wg teori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7 \h </w:instrText>
            </w:r>
            <w:r w:rsidR="000F0E44" w:rsidRPr="00233788">
              <w:rPr>
                <w:noProof/>
                <w:webHidden/>
              </w:rPr>
            </w:r>
            <w:r w:rsidR="000F0E44" w:rsidRPr="00233788">
              <w:rPr>
                <w:noProof/>
                <w:webHidden/>
              </w:rPr>
              <w:fldChar w:fldCharType="separate"/>
            </w:r>
            <w:r w:rsidR="000F0E44" w:rsidRPr="00233788">
              <w:rPr>
                <w:noProof/>
                <w:webHidden/>
              </w:rPr>
              <w:t>50</w:t>
            </w:r>
            <w:r w:rsidR="000F0E44" w:rsidRPr="00233788">
              <w:rPr>
                <w:noProof/>
                <w:webHidden/>
              </w:rPr>
              <w:fldChar w:fldCharType="end"/>
            </w:r>
          </w:hyperlink>
        </w:p>
        <w:p w14:paraId="43DF9182" w14:textId="759440B4" w:rsidR="000F0E44" w:rsidRPr="00233788" w:rsidRDefault="008E0D47">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8" w:history="1">
            <w:r w:rsidR="000F0E44" w:rsidRPr="00233788">
              <w:rPr>
                <w:rStyle w:val="Hipercze"/>
                <w:noProof/>
              </w:rPr>
              <w:t>1.5.2</w:t>
            </w:r>
            <w:r w:rsidR="000F0E44" w:rsidRPr="00233788">
              <w:rPr>
                <w:rFonts w:asciiTheme="minorHAnsi" w:eastAsiaTheme="minorEastAsia" w:hAnsiTheme="minorHAnsi" w:cstheme="minorBidi"/>
                <w:noProof/>
                <w:sz w:val="22"/>
                <w:lang w:eastAsia="pl-PL"/>
              </w:rPr>
              <w:tab/>
            </w:r>
            <w:r w:rsidR="000F0E44" w:rsidRPr="00233788">
              <w:rPr>
                <w:rStyle w:val="Hipercze"/>
                <w:noProof/>
              </w:rPr>
              <w:t>Różne oczekiwania poszczególnych grup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8 \h </w:instrText>
            </w:r>
            <w:r w:rsidR="000F0E44" w:rsidRPr="00233788">
              <w:rPr>
                <w:noProof/>
                <w:webHidden/>
              </w:rPr>
            </w:r>
            <w:r w:rsidR="000F0E44" w:rsidRPr="00233788">
              <w:rPr>
                <w:noProof/>
                <w:webHidden/>
              </w:rPr>
              <w:fldChar w:fldCharType="separate"/>
            </w:r>
            <w:r w:rsidR="000F0E44" w:rsidRPr="00233788">
              <w:rPr>
                <w:noProof/>
                <w:webHidden/>
              </w:rPr>
              <w:t>50</w:t>
            </w:r>
            <w:r w:rsidR="000F0E44" w:rsidRPr="00233788">
              <w:rPr>
                <w:noProof/>
                <w:webHidden/>
              </w:rPr>
              <w:fldChar w:fldCharType="end"/>
            </w:r>
          </w:hyperlink>
        </w:p>
        <w:p w14:paraId="72DE08A8" w14:textId="7903831A" w:rsidR="000F0E44" w:rsidRPr="00233788" w:rsidRDefault="008E0D47">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9" w:history="1">
            <w:r w:rsidR="000F0E44" w:rsidRPr="00233788">
              <w:rPr>
                <w:rStyle w:val="Hipercze"/>
                <w:noProof/>
              </w:rPr>
              <w:t>1.5.3</w:t>
            </w:r>
            <w:r w:rsidR="000F0E44" w:rsidRPr="00233788">
              <w:rPr>
                <w:rFonts w:asciiTheme="minorHAnsi" w:eastAsiaTheme="minorEastAsia" w:hAnsiTheme="minorHAnsi" w:cstheme="minorBidi"/>
                <w:noProof/>
                <w:sz w:val="22"/>
                <w:lang w:eastAsia="pl-PL"/>
              </w:rPr>
              <w:tab/>
            </w:r>
            <w:r w:rsidR="000F0E44" w:rsidRPr="00233788">
              <w:rPr>
                <w:rStyle w:val="Hipercze"/>
                <w:noProof/>
              </w:rPr>
              <w:t>Sposoby komunikacji z różnymi grupam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9 \h </w:instrText>
            </w:r>
            <w:r w:rsidR="000F0E44" w:rsidRPr="00233788">
              <w:rPr>
                <w:noProof/>
                <w:webHidden/>
              </w:rPr>
            </w:r>
            <w:r w:rsidR="000F0E44" w:rsidRPr="00233788">
              <w:rPr>
                <w:noProof/>
                <w:webHidden/>
              </w:rPr>
              <w:fldChar w:fldCharType="separate"/>
            </w:r>
            <w:r w:rsidR="000F0E44" w:rsidRPr="00233788">
              <w:rPr>
                <w:noProof/>
                <w:webHidden/>
              </w:rPr>
              <w:t>51</w:t>
            </w:r>
            <w:r w:rsidR="000F0E44" w:rsidRPr="00233788">
              <w:rPr>
                <w:noProof/>
                <w:webHidden/>
              </w:rPr>
              <w:fldChar w:fldCharType="end"/>
            </w:r>
          </w:hyperlink>
        </w:p>
        <w:p w14:paraId="4AFF0C77" w14:textId="5F6BA6E2" w:rsidR="000F0E44" w:rsidRPr="00233788" w:rsidRDefault="008E0D47">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10" w:history="1">
            <w:r w:rsidR="000F0E44" w:rsidRPr="00233788">
              <w:rPr>
                <w:rStyle w:val="Hipercze"/>
                <w:noProof/>
              </w:rPr>
              <w:t>2</w:t>
            </w:r>
            <w:r w:rsidR="000F0E44" w:rsidRPr="00233788">
              <w:rPr>
                <w:rFonts w:asciiTheme="minorHAnsi" w:eastAsiaTheme="minorEastAsia" w:hAnsiTheme="minorHAnsi" w:cstheme="minorBidi"/>
                <w:noProof/>
                <w:sz w:val="22"/>
                <w:lang w:eastAsia="pl-PL"/>
              </w:rPr>
              <w:tab/>
            </w:r>
            <w:r w:rsidR="000F0E44" w:rsidRPr="00233788">
              <w:rPr>
                <w:rStyle w:val="Hipercze"/>
                <w:noProof/>
              </w:rPr>
              <w:t>Znaczenie interesariuszy oraz jakości w praktyce publicznych uczelni technicznych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0 \h </w:instrText>
            </w:r>
            <w:r w:rsidR="000F0E44" w:rsidRPr="00233788">
              <w:rPr>
                <w:noProof/>
                <w:webHidden/>
              </w:rPr>
            </w:r>
            <w:r w:rsidR="000F0E44" w:rsidRPr="00233788">
              <w:rPr>
                <w:noProof/>
                <w:webHidden/>
              </w:rPr>
              <w:fldChar w:fldCharType="separate"/>
            </w:r>
            <w:r w:rsidR="000F0E44" w:rsidRPr="00233788">
              <w:rPr>
                <w:noProof/>
                <w:webHidden/>
              </w:rPr>
              <w:t>53</w:t>
            </w:r>
            <w:r w:rsidR="000F0E44" w:rsidRPr="00233788">
              <w:rPr>
                <w:noProof/>
                <w:webHidden/>
              </w:rPr>
              <w:fldChar w:fldCharType="end"/>
            </w:r>
          </w:hyperlink>
        </w:p>
        <w:p w14:paraId="358E1FC0" w14:textId="64AB1F73" w:rsidR="000F0E44" w:rsidRPr="00233788" w:rsidRDefault="008E0D47">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1" w:history="1">
            <w:r w:rsidR="000F0E44" w:rsidRPr="00233788">
              <w:rPr>
                <w:rStyle w:val="Hipercze"/>
                <w:noProof/>
              </w:rPr>
              <w:t>2.1</w:t>
            </w:r>
            <w:r w:rsidR="000F0E44" w:rsidRPr="00233788">
              <w:rPr>
                <w:rFonts w:asciiTheme="minorHAnsi" w:eastAsiaTheme="minorEastAsia" w:hAnsiTheme="minorHAnsi" w:cstheme="minorBidi"/>
                <w:noProof/>
                <w:sz w:val="22"/>
                <w:lang w:eastAsia="pl-PL"/>
              </w:rPr>
              <w:tab/>
            </w:r>
            <w:r w:rsidR="000F0E44" w:rsidRPr="00233788">
              <w:rPr>
                <w:rStyle w:val="Hipercze"/>
                <w:noProof/>
              </w:rPr>
              <w:t>Założenia i cele badań statystyczno-empiry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1 \h </w:instrText>
            </w:r>
            <w:r w:rsidR="000F0E44" w:rsidRPr="00233788">
              <w:rPr>
                <w:noProof/>
                <w:webHidden/>
              </w:rPr>
            </w:r>
            <w:r w:rsidR="000F0E44" w:rsidRPr="00233788">
              <w:rPr>
                <w:noProof/>
                <w:webHidden/>
              </w:rPr>
              <w:fldChar w:fldCharType="separate"/>
            </w:r>
            <w:r w:rsidR="000F0E44" w:rsidRPr="00233788">
              <w:rPr>
                <w:noProof/>
                <w:webHidden/>
              </w:rPr>
              <w:t>53</w:t>
            </w:r>
            <w:r w:rsidR="000F0E44" w:rsidRPr="00233788">
              <w:rPr>
                <w:noProof/>
                <w:webHidden/>
              </w:rPr>
              <w:fldChar w:fldCharType="end"/>
            </w:r>
          </w:hyperlink>
        </w:p>
        <w:p w14:paraId="2864DF85" w14:textId="17F9535B" w:rsidR="000F0E44" w:rsidRPr="00233788" w:rsidRDefault="008E0D47">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2" w:history="1">
            <w:r w:rsidR="000F0E44" w:rsidRPr="00233788">
              <w:rPr>
                <w:rStyle w:val="Hipercze"/>
                <w:noProof/>
              </w:rPr>
              <w:t>2.2</w:t>
            </w:r>
            <w:r w:rsidR="000F0E44" w:rsidRPr="00233788">
              <w:rPr>
                <w:rFonts w:asciiTheme="minorHAnsi" w:eastAsiaTheme="minorEastAsia" w:hAnsiTheme="minorHAnsi" w:cstheme="minorBidi"/>
                <w:noProof/>
                <w:sz w:val="22"/>
                <w:lang w:eastAsia="pl-PL"/>
              </w:rPr>
              <w:tab/>
            </w:r>
            <w:r w:rsidR="000F0E44" w:rsidRPr="00233788">
              <w:rPr>
                <w:rStyle w:val="Hipercze"/>
                <w:noProof/>
              </w:rPr>
              <w:t>Rola jakości w praktyce zarządzania uczelniami technicznymi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2 \h </w:instrText>
            </w:r>
            <w:r w:rsidR="000F0E44" w:rsidRPr="00233788">
              <w:rPr>
                <w:noProof/>
                <w:webHidden/>
              </w:rPr>
            </w:r>
            <w:r w:rsidR="000F0E44" w:rsidRPr="00233788">
              <w:rPr>
                <w:noProof/>
                <w:webHidden/>
              </w:rPr>
              <w:fldChar w:fldCharType="separate"/>
            </w:r>
            <w:r w:rsidR="000F0E44" w:rsidRPr="00233788">
              <w:rPr>
                <w:noProof/>
                <w:webHidden/>
              </w:rPr>
              <w:t>53</w:t>
            </w:r>
            <w:r w:rsidR="000F0E44" w:rsidRPr="00233788">
              <w:rPr>
                <w:noProof/>
                <w:webHidden/>
              </w:rPr>
              <w:fldChar w:fldCharType="end"/>
            </w:r>
          </w:hyperlink>
        </w:p>
        <w:p w14:paraId="40DFB1D4" w14:textId="094D994A" w:rsidR="000F0E44" w:rsidRPr="00233788" w:rsidRDefault="008E0D47">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3" w:history="1">
            <w:r w:rsidR="000F0E44" w:rsidRPr="00233788">
              <w:rPr>
                <w:rStyle w:val="Hipercze"/>
                <w:noProof/>
              </w:rPr>
              <w:t>2.3</w:t>
            </w:r>
            <w:r w:rsidR="000F0E44" w:rsidRPr="00233788">
              <w:rPr>
                <w:rFonts w:asciiTheme="minorHAnsi" w:eastAsiaTheme="minorEastAsia" w:hAnsiTheme="minorHAnsi" w:cstheme="minorBidi"/>
                <w:noProof/>
                <w:sz w:val="22"/>
                <w:lang w:eastAsia="pl-PL"/>
              </w:rPr>
              <w:tab/>
            </w:r>
            <w:r w:rsidR="000F0E44" w:rsidRPr="00233788">
              <w:rPr>
                <w:rStyle w:val="Hipercze"/>
                <w:noProof/>
              </w:rPr>
              <w:t>Rola interesariuszy w praktyce zarządzania uczelniami technicznymi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3 \h </w:instrText>
            </w:r>
            <w:r w:rsidR="000F0E44" w:rsidRPr="00233788">
              <w:rPr>
                <w:noProof/>
                <w:webHidden/>
              </w:rPr>
            </w:r>
            <w:r w:rsidR="000F0E44" w:rsidRPr="00233788">
              <w:rPr>
                <w:noProof/>
                <w:webHidden/>
              </w:rPr>
              <w:fldChar w:fldCharType="separate"/>
            </w:r>
            <w:r w:rsidR="000F0E44" w:rsidRPr="00233788">
              <w:rPr>
                <w:noProof/>
                <w:webHidden/>
              </w:rPr>
              <w:t>53</w:t>
            </w:r>
            <w:r w:rsidR="000F0E44" w:rsidRPr="00233788">
              <w:rPr>
                <w:noProof/>
                <w:webHidden/>
              </w:rPr>
              <w:fldChar w:fldCharType="end"/>
            </w:r>
          </w:hyperlink>
        </w:p>
        <w:p w14:paraId="60B5FAEA" w14:textId="441B351A" w:rsidR="000F0E44" w:rsidRPr="00233788" w:rsidRDefault="008E0D47">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4" w:history="1">
            <w:r w:rsidR="000F0E44" w:rsidRPr="00233788">
              <w:rPr>
                <w:rStyle w:val="Hipercze"/>
                <w:noProof/>
              </w:rPr>
              <w:t>2.4</w:t>
            </w:r>
            <w:r w:rsidR="000F0E44" w:rsidRPr="00233788">
              <w:rPr>
                <w:rFonts w:asciiTheme="minorHAnsi" w:eastAsiaTheme="minorEastAsia" w:hAnsiTheme="minorHAnsi" w:cstheme="minorBidi"/>
                <w:noProof/>
                <w:sz w:val="22"/>
                <w:lang w:eastAsia="pl-PL"/>
              </w:rPr>
              <w:tab/>
            </w:r>
            <w:r w:rsidR="000F0E44" w:rsidRPr="00233788">
              <w:rPr>
                <w:rStyle w:val="Hipercze"/>
                <w:noProof/>
              </w:rPr>
              <w:t>Różnice w postrzeganiu przez różne grupy interesariuszy celów uczelni oraz wartości przez nie dostarcza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4 \h </w:instrText>
            </w:r>
            <w:r w:rsidR="000F0E44" w:rsidRPr="00233788">
              <w:rPr>
                <w:noProof/>
                <w:webHidden/>
              </w:rPr>
            </w:r>
            <w:r w:rsidR="000F0E44" w:rsidRPr="00233788">
              <w:rPr>
                <w:noProof/>
                <w:webHidden/>
              </w:rPr>
              <w:fldChar w:fldCharType="separate"/>
            </w:r>
            <w:r w:rsidR="000F0E44" w:rsidRPr="00233788">
              <w:rPr>
                <w:noProof/>
                <w:webHidden/>
              </w:rPr>
              <w:t>53</w:t>
            </w:r>
            <w:r w:rsidR="000F0E44" w:rsidRPr="00233788">
              <w:rPr>
                <w:noProof/>
                <w:webHidden/>
              </w:rPr>
              <w:fldChar w:fldCharType="end"/>
            </w:r>
          </w:hyperlink>
        </w:p>
        <w:p w14:paraId="4067C83C" w14:textId="43B10AB0" w:rsidR="000F0E44" w:rsidRPr="00233788" w:rsidRDefault="008E0D47">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15" w:history="1">
            <w:r w:rsidR="000F0E44" w:rsidRPr="00233788">
              <w:rPr>
                <w:rStyle w:val="Hipercze"/>
                <w:noProof/>
              </w:rPr>
              <w:t>3</w:t>
            </w:r>
            <w:r w:rsidR="000F0E44" w:rsidRPr="00233788">
              <w:rPr>
                <w:rFonts w:asciiTheme="minorHAnsi" w:eastAsiaTheme="minorEastAsia" w:hAnsiTheme="minorHAnsi" w:cstheme="minorBidi"/>
                <w:noProof/>
                <w:sz w:val="22"/>
                <w:lang w:eastAsia="pl-PL"/>
              </w:rPr>
              <w:tab/>
            </w:r>
            <w:r w:rsidR="000F0E44" w:rsidRPr="00233788">
              <w:rPr>
                <w:rStyle w:val="Hipercze"/>
                <w:noProof/>
              </w:rPr>
              <w:t>Koncepcja zarządzania jakością uczelni z uwzględnieniem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5 \h </w:instrText>
            </w:r>
            <w:r w:rsidR="000F0E44" w:rsidRPr="00233788">
              <w:rPr>
                <w:noProof/>
                <w:webHidden/>
              </w:rPr>
            </w:r>
            <w:r w:rsidR="000F0E44" w:rsidRPr="00233788">
              <w:rPr>
                <w:noProof/>
                <w:webHidden/>
              </w:rPr>
              <w:fldChar w:fldCharType="separate"/>
            </w:r>
            <w:r w:rsidR="000F0E44" w:rsidRPr="00233788">
              <w:rPr>
                <w:noProof/>
                <w:webHidden/>
              </w:rPr>
              <w:t>54</w:t>
            </w:r>
            <w:r w:rsidR="000F0E44" w:rsidRPr="00233788">
              <w:rPr>
                <w:noProof/>
                <w:webHidden/>
              </w:rPr>
              <w:fldChar w:fldCharType="end"/>
            </w:r>
          </w:hyperlink>
        </w:p>
        <w:p w14:paraId="68798ED8" w14:textId="178ABDA8" w:rsidR="000F0E44" w:rsidRPr="00233788" w:rsidRDefault="008E0D47">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6" w:history="1">
            <w:r w:rsidR="000F0E44" w:rsidRPr="00233788">
              <w:rPr>
                <w:rStyle w:val="Hipercze"/>
                <w:noProof/>
              </w:rPr>
              <w:t>3.1</w:t>
            </w:r>
            <w:r w:rsidR="000F0E44" w:rsidRPr="00233788">
              <w:rPr>
                <w:rFonts w:asciiTheme="minorHAnsi" w:eastAsiaTheme="minorEastAsia" w:hAnsiTheme="minorHAnsi" w:cstheme="minorBidi"/>
                <w:noProof/>
                <w:sz w:val="22"/>
                <w:lang w:eastAsia="pl-PL"/>
              </w:rPr>
              <w:tab/>
            </w:r>
            <w:r w:rsidR="000F0E44" w:rsidRPr="00233788">
              <w:rPr>
                <w:rStyle w:val="Hipercze"/>
                <w:noProof/>
              </w:rPr>
              <w:t>Jak wybrać najistotniejszych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6 \h </w:instrText>
            </w:r>
            <w:r w:rsidR="000F0E44" w:rsidRPr="00233788">
              <w:rPr>
                <w:noProof/>
                <w:webHidden/>
              </w:rPr>
            </w:r>
            <w:r w:rsidR="000F0E44" w:rsidRPr="00233788">
              <w:rPr>
                <w:noProof/>
                <w:webHidden/>
              </w:rPr>
              <w:fldChar w:fldCharType="separate"/>
            </w:r>
            <w:r w:rsidR="000F0E44" w:rsidRPr="00233788">
              <w:rPr>
                <w:noProof/>
                <w:webHidden/>
              </w:rPr>
              <w:t>54</w:t>
            </w:r>
            <w:r w:rsidR="000F0E44" w:rsidRPr="00233788">
              <w:rPr>
                <w:noProof/>
                <w:webHidden/>
              </w:rPr>
              <w:fldChar w:fldCharType="end"/>
            </w:r>
          </w:hyperlink>
        </w:p>
        <w:p w14:paraId="1A69E7A3" w14:textId="774D832B" w:rsidR="000F0E44" w:rsidRPr="00233788" w:rsidRDefault="008E0D47">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7" w:history="1">
            <w:r w:rsidR="000F0E44" w:rsidRPr="00233788">
              <w:rPr>
                <w:rStyle w:val="Hipercze"/>
                <w:noProof/>
              </w:rPr>
              <w:t>3.2</w:t>
            </w:r>
            <w:r w:rsidR="000F0E44" w:rsidRPr="00233788">
              <w:rPr>
                <w:rFonts w:asciiTheme="minorHAnsi" w:eastAsiaTheme="minorEastAsia" w:hAnsiTheme="minorHAnsi" w:cstheme="minorBidi"/>
                <w:noProof/>
                <w:sz w:val="22"/>
                <w:lang w:eastAsia="pl-PL"/>
              </w:rPr>
              <w:tab/>
            </w:r>
            <w:r w:rsidR="000F0E44" w:rsidRPr="00233788">
              <w:rPr>
                <w:rStyle w:val="Hipercze"/>
                <w:noProof/>
              </w:rPr>
              <w:t>Jak dowiedzieć się co jest wartościowe dla istotnych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7 \h </w:instrText>
            </w:r>
            <w:r w:rsidR="000F0E44" w:rsidRPr="00233788">
              <w:rPr>
                <w:noProof/>
                <w:webHidden/>
              </w:rPr>
            </w:r>
            <w:r w:rsidR="000F0E44" w:rsidRPr="00233788">
              <w:rPr>
                <w:noProof/>
                <w:webHidden/>
              </w:rPr>
              <w:fldChar w:fldCharType="separate"/>
            </w:r>
            <w:r w:rsidR="000F0E44" w:rsidRPr="00233788">
              <w:rPr>
                <w:noProof/>
                <w:webHidden/>
              </w:rPr>
              <w:t>54</w:t>
            </w:r>
            <w:r w:rsidR="000F0E44" w:rsidRPr="00233788">
              <w:rPr>
                <w:noProof/>
                <w:webHidden/>
              </w:rPr>
              <w:fldChar w:fldCharType="end"/>
            </w:r>
          </w:hyperlink>
        </w:p>
        <w:p w14:paraId="6BE812A8" w14:textId="17D4F9C6" w:rsidR="000F0E44" w:rsidRPr="00233788" w:rsidRDefault="008E0D47">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8" w:history="1">
            <w:r w:rsidR="000F0E44" w:rsidRPr="00233788">
              <w:rPr>
                <w:rStyle w:val="Hipercze"/>
                <w:noProof/>
              </w:rPr>
              <w:t>3.3</w:t>
            </w:r>
            <w:r w:rsidR="000F0E44" w:rsidRPr="00233788">
              <w:rPr>
                <w:rFonts w:asciiTheme="minorHAnsi" w:eastAsiaTheme="minorEastAsia" w:hAnsiTheme="minorHAnsi" w:cstheme="minorBidi"/>
                <w:noProof/>
                <w:sz w:val="22"/>
                <w:lang w:eastAsia="pl-PL"/>
              </w:rPr>
              <w:tab/>
            </w:r>
            <w:r w:rsidR="000F0E44" w:rsidRPr="00233788">
              <w:rPr>
                <w:rStyle w:val="Hipercze"/>
                <w:noProof/>
              </w:rPr>
              <w:t>Jak mierzyć poziom satysfakcj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8 \h </w:instrText>
            </w:r>
            <w:r w:rsidR="000F0E44" w:rsidRPr="00233788">
              <w:rPr>
                <w:noProof/>
                <w:webHidden/>
              </w:rPr>
            </w:r>
            <w:r w:rsidR="000F0E44" w:rsidRPr="00233788">
              <w:rPr>
                <w:noProof/>
                <w:webHidden/>
              </w:rPr>
              <w:fldChar w:fldCharType="separate"/>
            </w:r>
            <w:r w:rsidR="000F0E44" w:rsidRPr="00233788">
              <w:rPr>
                <w:noProof/>
                <w:webHidden/>
              </w:rPr>
              <w:t>54</w:t>
            </w:r>
            <w:r w:rsidR="000F0E44" w:rsidRPr="00233788">
              <w:rPr>
                <w:noProof/>
                <w:webHidden/>
              </w:rPr>
              <w:fldChar w:fldCharType="end"/>
            </w:r>
          </w:hyperlink>
        </w:p>
        <w:p w14:paraId="4120AAF2" w14:textId="2B426003" w:rsidR="000F0E44" w:rsidRPr="00233788" w:rsidRDefault="008E0D47">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9" w:history="1">
            <w:r w:rsidR="000F0E44" w:rsidRPr="00233788">
              <w:rPr>
                <w:rStyle w:val="Hipercze"/>
                <w:noProof/>
              </w:rPr>
              <w:t>3.4</w:t>
            </w:r>
            <w:r w:rsidR="000F0E44" w:rsidRPr="00233788">
              <w:rPr>
                <w:rFonts w:asciiTheme="minorHAnsi" w:eastAsiaTheme="minorEastAsia" w:hAnsiTheme="minorHAnsi" w:cstheme="minorBidi"/>
                <w:noProof/>
                <w:sz w:val="22"/>
                <w:lang w:eastAsia="pl-PL"/>
              </w:rPr>
              <w:tab/>
            </w:r>
            <w:r w:rsidR="000F0E44" w:rsidRPr="00233788">
              <w:rPr>
                <w:rStyle w:val="Hipercze"/>
                <w:noProof/>
              </w:rPr>
              <w:t>Metodologia doskonalenia jakości z wykorzystaniem pomiaru Indeksu Satysfakcj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9 \h </w:instrText>
            </w:r>
            <w:r w:rsidR="000F0E44" w:rsidRPr="00233788">
              <w:rPr>
                <w:noProof/>
                <w:webHidden/>
              </w:rPr>
            </w:r>
            <w:r w:rsidR="000F0E44" w:rsidRPr="00233788">
              <w:rPr>
                <w:noProof/>
                <w:webHidden/>
              </w:rPr>
              <w:fldChar w:fldCharType="separate"/>
            </w:r>
            <w:r w:rsidR="000F0E44" w:rsidRPr="00233788">
              <w:rPr>
                <w:noProof/>
                <w:webHidden/>
              </w:rPr>
              <w:t>54</w:t>
            </w:r>
            <w:r w:rsidR="000F0E44" w:rsidRPr="00233788">
              <w:rPr>
                <w:noProof/>
                <w:webHidden/>
              </w:rPr>
              <w:fldChar w:fldCharType="end"/>
            </w:r>
          </w:hyperlink>
        </w:p>
        <w:p w14:paraId="1D4ADFC1" w14:textId="7725EF23" w:rsidR="000F0E44" w:rsidRPr="00233788" w:rsidRDefault="008E0D47">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20" w:history="1">
            <w:r w:rsidR="000F0E44" w:rsidRPr="00233788">
              <w:rPr>
                <w:rStyle w:val="Hipercze"/>
                <w:noProof/>
              </w:rPr>
              <w:t>4</w:t>
            </w:r>
            <w:r w:rsidR="000F0E44" w:rsidRPr="00233788">
              <w:rPr>
                <w:rFonts w:asciiTheme="minorHAnsi" w:eastAsiaTheme="minorEastAsia" w:hAnsiTheme="minorHAnsi" w:cstheme="minorBidi"/>
                <w:noProof/>
                <w:sz w:val="22"/>
                <w:lang w:eastAsia="pl-PL"/>
              </w:rPr>
              <w:tab/>
            </w:r>
            <w:r w:rsidR="000F0E44" w:rsidRPr="00233788">
              <w:rPr>
                <w:rStyle w:val="Hipercze"/>
                <w:noProof/>
              </w:rPr>
              <w:t>Wybrane aspekty pomiaru satysfakcji interesariuszy w świetle zarządzania uczelni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0 \h </w:instrText>
            </w:r>
            <w:r w:rsidR="000F0E44" w:rsidRPr="00233788">
              <w:rPr>
                <w:noProof/>
                <w:webHidden/>
              </w:rPr>
            </w:r>
            <w:r w:rsidR="000F0E44" w:rsidRPr="00233788">
              <w:rPr>
                <w:noProof/>
                <w:webHidden/>
              </w:rPr>
              <w:fldChar w:fldCharType="separate"/>
            </w:r>
            <w:r w:rsidR="000F0E44" w:rsidRPr="00233788">
              <w:rPr>
                <w:noProof/>
                <w:webHidden/>
              </w:rPr>
              <w:t>55</w:t>
            </w:r>
            <w:r w:rsidR="000F0E44" w:rsidRPr="00233788">
              <w:rPr>
                <w:noProof/>
                <w:webHidden/>
              </w:rPr>
              <w:fldChar w:fldCharType="end"/>
            </w:r>
          </w:hyperlink>
        </w:p>
        <w:p w14:paraId="5C76C0C9" w14:textId="76262130" w:rsidR="000F0E44" w:rsidRPr="00233788" w:rsidRDefault="008E0D47">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21" w:history="1">
            <w:r w:rsidR="000F0E44" w:rsidRPr="00233788">
              <w:rPr>
                <w:rStyle w:val="Hipercze"/>
                <w:noProof/>
              </w:rPr>
              <w:t>4.1</w:t>
            </w:r>
            <w:r w:rsidR="000F0E44" w:rsidRPr="00233788">
              <w:rPr>
                <w:rFonts w:asciiTheme="minorHAnsi" w:eastAsiaTheme="minorEastAsia" w:hAnsiTheme="minorHAnsi" w:cstheme="minorBidi"/>
                <w:noProof/>
                <w:sz w:val="22"/>
                <w:lang w:eastAsia="pl-PL"/>
              </w:rPr>
              <w:tab/>
            </w:r>
            <w:r w:rsidR="000F0E44" w:rsidRPr="00233788">
              <w:rPr>
                <w:rStyle w:val="Hipercze"/>
                <w:noProof/>
              </w:rPr>
              <w:t>Identyfikacja grup interesariuszy uczelni techni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1 \h </w:instrText>
            </w:r>
            <w:r w:rsidR="000F0E44" w:rsidRPr="00233788">
              <w:rPr>
                <w:noProof/>
                <w:webHidden/>
              </w:rPr>
            </w:r>
            <w:r w:rsidR="000F0E44" w:rsidRPr="00233788">
              <w:rPr>
                <w:noProof/>
                <w:webHidden/>
              </w:rPr>
              <w:fldChar w:fldCharType="separate"/>
            </w:r>
            <w:r w:rsidR="000F0E44" w:rsidRPr="00233788">
              <w:rPr>
                <w:noProof/>
                <w:webHidden/>
              </w:rPr>
              <w:t>55</w:t>
            </w:r>
            <w:r w:rsidR="000F0E44" w:rsidRPr="00233788">
              <w:rPr>
                <w:noProof/>
                <w:webHidden/>
              </w:rPr>
              <w:fldChar w:fldCharType="end"/>
            </w:r>
          </w:hyperlink>
        </w:p>
        <w:p w14:paraId="52CEB868" w14:textId="09E4E4C2" w:rsidR="000F0E44" w:rsidRPr="00233788" w:rsidRDefault="008E0D47">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22" w:history="1">
            <w:r w:rsidR="000F0E44" w:rsidRPr="00233788">
              <w:rPr>
                <w:rStyle w:val="Hipercze"/>
                <w:noProof/>
              </w:rPr>
              <w:t>4.2</w:t>
            </w:r>
            <w:r w:rsidR="000F0E44" w:rsidRPr="00233788">
              <w:rPr>
                <w:rFonts w:asciiTheme="minorHAnsi" w:eastAsiaTheme="minorEastAsia" w:hAnsiTheme="minorHAnsi" w:cstheme="minorBidi"/>
                <w:noProof/>
                <w:sz w:val="22"/>
                <w:lang w:eastAsia="pl-PL"/>
              </w:rPr>
              <w:tab/>
            </w:r>
            <w:r w:rsidR="000F0E44" w:rsidRPr="00233788">
              <w:rPr>
                <w:rStyle w:val="Hipercze"/>
                <w:noProof/>
              </w:rPr>
              <w:t>Wybrane metody pomiaru jakości usług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2 \h </w:instrText>
            </w:r>
            <w:r w:rsidR="000F0E44" w:rsidRPr="00233788">
              <w:rPr>
                <w:noProof/>
                <w:webHidden/>
              </w:rPr>
            </w:r>
            <w:r w:rsidR="000F0E44" w:rsidRPr="00233788">
              <w:rPr>
                <w:noProof/>
                <w:webHidden/>
              </w:rPr>
              <w:fldChar w:fldCharType="separate"/>
            </w:r>
            <w:r w:rsidR="000F0E44" w:rsidRPr="00233788">
              <w:rPr>
                <w:noProof/>
                <w:webHidden/>
              </w:rPr>
              <w:t>60</w:t>
            </w:r>
            <w:r w:rsidR="000F0E44" w:rsidRPr="00233788">
              <w:rPr>
                <w:noProof/>
                <w:webHidden/>
              </w:rPr>
              <w:fldChar w:fldCharType="end"/>
            </w:r>
          </w:hyperlink>
        </w:p>
        <w:p w14:paraId="5F85625E" w14:textId="775F33DD" w:rsidR="000F0E44" w:rsidRPr="00233788" w:rsidRDefault="008E0D47">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23" w:history="1">
            <w:r w:rsidR="000F0E44" w:rsidRPr="00233788">
              <w:rPr>
                <w:rStyle w:val="Hipercze"/>
                <w:noProof/>
              </w:rPr>
              <w:t>4.3</w:t>
            </w:r>
            <w:r w:rsidR="000F0E44" w:rsidRPr="00233788">
              <w:rPr>
                <w:rFonts w:asciiTheme="minorHAnsi" w:eastAsiaTheme="minorEastAsia" w:hAnsiTheme="minorHAnsi" w:cstheme="minorBidi"/>
                <w:noProof/>
                <w:sz w:val="22"/>
                <w:lang w:eastAsia="pl-PL"/>
              </w:rPr>
              <w:tab/>
            </w:r>
            <w:r w:rsidR="000F0E44" w:rsidRPr="00233788">
              <w:rPr>
                <w:rStyle w:val="Hipercze"/>
                <w:noProof/>
              </w:rPr>
              <w:t>Relacje między satysfakcją różnych grup interesariuszy, a innymi wynikami działalności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3 \h </w:instrText>
            </w:r>
            <w:r w:rsidR="000F0E44" w:rsidRPr="00233788">
              <w:rPr>
                <w:noProof/>
                <w:webHidden/>
              </w:rPr>
            </w:r>
            <w:r w:rsidR="000F0E44" w:rsidRPr="00233788">
              <w:rPr>
                <w:noProof/>
                <w:webHidden/>
              </w:rPr>
              <w:fldChar w:fldCharType="separate"/>
            </w:r>
            <w:r w:rsidR="000F0E44" w:rsidRPr="00233788">
              <w:rPr>
                <w:noProof/>
                <w:webHidden/>
              </w:rPr>
              <w:t>61</w:t>
            </w:r>
            <w:r w:rsidR="000F0E44" w:rsidRPr="00233788">
              <w:rPr>
                <w:noProof/>
                <w:webHidden/>
              </w:rPr>
              <w:fldChar w:fldCharType="end"/>
            </w:r>
          </w:hyperlink>
        </w:p>
        <w:p w14:paraId="1B1BA244" w14:textId="38934E8E" w:rsidR="000F0E44" w:rsidRPr="00233788" w:rsidRDefault="008E0D47">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24" w:history="1">
            <w:r w:rsidR="000F0E44" w:rsidRPr="00233788">
              <w:rPr>
                <w:rStyle w:val="Hipercze"/>
                <w:noProof/>
              </w:rPr>
              <w:t>5</w:t>
            </w:r>
            <w:r w:rsidR="000F0E44" w:rsidRPr="00233788">
              <w:rPr>
                <w:rFonts w:asciiTheme="minorHAnsi" w:eastAsiaTheme="minorEastAsia" w:hAnsiTheme="minorHAnsi" w:cstheme="minorBidi"/>
                <w:noProof/>
                <w:sz w:val="22"/>
                <w:lang w:eastAsia="pl-PL"/>
              </w:rPr>
              <w:tab/>
            </w:r>
            <w:r w:rsidR="000F0E44" w:rsidRPr="00233788">
              <w:rPr>
                <w:rStyle w:val="Hipercze"/>
                <w:noProof/>
              </w:rPr>
              <w:t>Systemy zarządzania jakością na uczelniach techni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4 \h </w:instrText>
            </w:r>
            <w:r w:rsidR="000F0E44" w:rsidRPr="00233788">
              <w:rPr>
                <w:noProof/>
                <w:webHidden/>
              </w:rPr>
            </w:r>
            <w:r w:rsidR="000F0E44" w:rsidRPr="00233788">
              <w:rPr>
                <w:noProof/>
                <w:webHidden/>
              </w:rPr>
              <w:fldChar w:fldCharType="separate"/>
            </w:r>
            <w:r w:rsidR="000F0E44" w:rsidRPr="00233788">
              <w:rPr>
                <w:noProof/>
                <w:webHidden/>
              </w:rPr>
              <w:t>64</w:t>
            </w:r>
            <w:r w:rsidR="000F0E44" w:rsidRPr="00233788">
              <w:rPr>
                <w:noProof/>
                <w:webHidden/>
              </w:rPr>
              <w:fldChar w:fldCharType="end"/>
            </w:r>
          </w:hyperlink>
        </w:p>
        <w:p w14:paraId="0E2CD6AF" w14:textId="3D3C8D06" w:rsidR="000F0E44" w:rsidRPr="00233788" w:rsidRDefault="008E0D47">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25" w:history="1">
            <w:r w:rsidR="000F0E44" w:rsidRPr="00233788">
              <w:rPr>
                <w:rStyle w:val="Hipercze"/>
                <w:noProof/>
              </w:rPr>
              <w:t>5.1</w:t>
            </w:r>
            <w:r w:rsidR="000F0E44" w:rsidRPr="00233788">
              <w:rPr>
                <w:rFonts w:asciiTheme="minorHAnsi" w:eastAsiaTheme="minorEastAsia" w:hAnsiTheme="minorHAnsi" w:cstheme="minorBidi"/>
                <w:noProof/>
                <w:sz w:val="22"/>
                <w:lang w:eastAsia="pl-PL"/>
              </w:rPr>
              <w:tab/>
            </w:r>
            <w:r w:rsidR="000F0E44" w:rsidRPr="00233788">
              <w:rPr>
                <w:rStyle w:val="Hipercze"/>
                <w:noProof/>
              </w:rPr>
              <w:t>Rola zarządzania jakością w doskonaleniu usług uczelni techni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5 \h </w:instrText>
            </w:r>
            <w:r w:rsidR="000F0E44" w:rsidRPr="00233788">
              <w:rPr>
                <w:noProof/>
                <w:webHidden/>
              </w:rPr>
            </w:r>
            <w:r w:rsidR="000F0E44" w:rsidRPr="00233788">
              <w:rPr>
                <w:noProof/>
                <w:webHidden/>
              </w:rPr>
              <w:fldChar w:fldCharType="separate"/>
            </w:r>
            <w:r w:rsidR="000F0E44" w:rsidRPr="00233788">
              <w:rPr>
                <w:noProof/>
                <w:webHidden/>
              </w:rPr>
              <w:t>64</w:t>
            </w:r>
            <w:r w:rsidR="000F0E44" w:rsidRPr="00233788">
              <w:rPr>
                <w:noProof/>
                <w:webHidden/>
              </w:rPr>
              <w:fldChar w:fldCharType="end"/>
            </w:r>
          </w:hyperlink>
        </w:p>
        <w:p w14:paraId="6934B217" w14:textId="7770A246" w:rsidR="000F0E44" w:rsidRPr="00233788" w:rsidRDefault="008E0D47">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26" w:history="1">
            <w:r w:rsidR="000F0E44" w:rsidRPr="00233788">
              <w:rPr>
                <w:rStyle w:val="Hipercze"/>
                <w:noProof/>
              </w:rPr>
              <w:t>5.1.1</w:t>
            </w:r>
            <w:r w:rsidR="000F0E44" w:rsidRPr="00233788">
              <w:rPr>
                <w:rFonts w:asciiTheme="minorHAnsi" w:eastAsiaTheme="minorEastAsia" w:hAnsiTheme="minorHAnsi" w:cstheme="minorBidi"/>
                <w:noProof/>
                <w:sz w:val="22"/>
                <w:lang w:eastAsia="pl-PL"/>
              </w:rPr>
              <w:tab/>
            </w:r>
            <w:r w:rsidR="000F0E44" w:rsidRPr="00233788">
              <w:rPr>
                <w:rStyle w:val="Hipercze"/>
                <w:noProof/>
              </w:rPr>
              <w:t>Jakość i jej doskonalenie w kontekście wybranych systemów zarządzania jakością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6 \h </w:instrText>
            </w:r>
            <w:r w:rsidR="000F0E44" w:rsidRPr="00233788">
              <w:rPr>
                <w:noProof/>
                <w:webHidden/>
              </w:rPr>
            </w:r>
            <w:r w:rsidR="000F0E44" w:rsidRPr="00233788">
              <w:rPr>
                <w:noProof/>
                <w:webHidden/>
              </w:rPr>
              <w:fldChar w:fldCharType="separate"/>
            </w:r>
            <w:r w:rsidR="000F0E44" w:rsidRPr="00233788">
              <w:rPr>
                <w:noProof/>
                <w:webHidden/>
              </w:rPr>
              <w:t>64</w:t>
            </w:r>
            <w:r w:rsidR="000F0E44" w:rsidRPr="00233788">
              <w:rPr>
                <w:noProof/>
                <w:webHidden/>
              </w:rPr>
              <w:fldChar w:fldCharType="end"/>
            </w:r>
          </w:hyperlink>
        </w:p>
        <w:p w14:paraId="25A1173D" w14:textId="72496362" w:rsidR="000F0E44" w:rsidRPr="00233788" w:rsidRDefault="008E0D47">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27" w:history="1">
            <w:r w:rsidR="000F0E44" w:rsidRPr="00233788">
              <w:rPr>
                <w:rStyle w:val="Hipercze"/>
                <w:noProof/>
              </w:rPr>
              <w:t>5.1.2</w:t>
            </w:r>
            <w:r w:rsidR="000F0E44" w:rsidRPr="00233788">
              <w:rPr>
                <w:rFonts w:asciiTheme="minorHAnsi" w:eastAsiaTheme="minorEastAsia" w:hAnsiTheme="minorHAnsi" w:cstheme="minorBidi"/>
                <w:noProof/>
                <w:sz w:val="22"/>
                <w:lang w:eastAsia="pl-PL"/>
              </w:rPr>
              <w:tab/>
            </w:r>
            <w:r w:rsidR="000F0E44" w:rsidRPr="00233788">
              <w:rPr>
                <w:rStyle w:val="Hipercze"/>
                <w:noProof/>
              </w:rPr>
              <w:t>Doskonalenie jakości z perspektywy różnych grup interesariuszy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7 \h </w:instrText>
            </w:r>
            <w:r w:rsidR="000F0E44" w:rsidRPr="00233788">
              <w:rPr>
                <w:noProof/>
                <w:webHidden/>
              </w:rPr>
            </w:r>
            <w:r w:rsidR="000F0E44" w:rsidRPr="00233788">
              <w:rPr>
                <w:noProof/>
                <w:webHidden/>
              </w:rPr>
              <w:fldChar w:fldCharType="separate"/>
            </w:r>
            <w:r w:rsidR="000F0E44" w:rsidRPr="00233788">
              <w:rPr>
                <w:noProof/>
                <w:webHidden/>
              </w:rPr>
              <w:t>75</w:t>
            </w:r>
            <w:r w:rsidR="000F0E44" w:rsidRPr="00233788">
              <w:rPr>
                <w:noProof/>
                <w:webHidden/>
              </w:rPr>
              <w:fldChar w:fldCharType="end"/>
            </w:r>
          </w:hyperlink>
        </w:p>
        <w:p w14:paraId="300554CE" w14:textId="4A1007D4" w:rsidR="000F0E44" w:rsidRPr="00233788" w:rsidRDefault="008E0D47">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28" w:history="1">
            <w:r w:rsidR="000F0E44" w:rsidRPr="00233788">
              <w:rPr>
                <w:rStyle w:val="Hipercze"/>
                <w:noProof/>
              </w:rPr>
              <w:t>5.2</w:t>
            </w:r>
            <w:r w:rsidR="000F0E44" w:rsidRPr="00233788">
              <w:rPr>
                <w:rFonts w:asciiTheme="minorHAnsi" w:eastAsiaTheme="minorEastAsia" w:hAnsiTheme="minorHAnsi" w:cstheme="minorBidi"/>
                <w:noProof/>
                <w:sz w:val="22"/>
                <w:lang w:eastAsia="pl-PL"/>
              </w:rPr>
              <w:tab/>
            </w:r>
            <w:r w:rsidR="000F0E44" w:rsidRPr="00233788">
              <w:rPr>
                <w:rStyle w:val="Hipercze"/>
                <w:noProof/>
              </w:rPr>
              <w:t>Podejścia do doskonalenia jakości stosowane na uczelniach techni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8 \h </w:instrText>
            </w:r>
            <w:r w:rsidR="000F0E44" w:rsidRPr="00233788">
              <w:rPr>
                <w:noProof/>
                <w:webHidden/>
              </w:rPr>
            </w:r>
            <w:r w:rsidR="000F0E44" w:rsidRPr="00233788">
              <w:rPr>
                <w:noProof/>
                <w:webHidden/>
              </w:rPr>
              <w:fldChar w:fldCharType="separate"/>
            </w:r>
            <w:r w:rsidR="000F0E44" w:rsidRPr="00233788">
              <w:rPr>
                <w:noProof/>
                <w:webHidden/>
              </w:rPr>
              <w:t>83</w:t>
            </w:r>
            <w:r w:rsidR="000F0E44" w:rsidRPr="00233788">
              <w:rPr>
                <w:noProof/>
                <w:webHidden/>
              </w:rPr>
              <w:fldChar w:fldCharType="end"/>
            </w:r>
          </w:hyperlink>
        </w:p>
        <w:p w14:paraId="57932DEA" w14:textId="4A486624" w:rsidR="000F0E44" w:rsidRPr="00233788" w:rsidRDefault="008E0D47">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29" w:history="1">
            <w:r w:rsidR="000F0E44" w:rsidRPr="00233788">
              <w:rPr>
                <w:rStyle w:val="Hipercze"/>
                <w:noProof/>
              </w:rPr>
              <w:t>5.3</w:t>
            </w:r>
            <w:r w:rsidR="000F0E44" w:rsidRPr="00233788">
              <w:rPr>
                <w:rFonts w:asciiTheme="minorHAnsi" w:eastAsiaTheme="minorEastAsia" w:hAnsiTheme="minorHAnsi" w:cstheme="minorBidi"/>
                <w:noProof/>
                <w:sz w:val="22"/>
                <w:lang w:eastAsia="pl-PL"/>
              </w:rPr>
              <w:tab/>
            </w:r>
            <w:r w:rsidR="000F0E44" w:rsidRPr="00233788">
              <w:rPr>
                <w:rStyle w:val="Hipercze"/>
                <w:noProof/>
              </w:rPr>
              <w:t>Wpływ zmian organizacyjnych na polskich uczelniach na zmiany w sposobach doskonalenia jakośc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9 \h </w:instrText>
            </w:r>
            <w:r w:rsidR="000F0E44" w:rsidRPr="00233788">
              <w:rPr>
                <w:noProof/>
                <w:webHidden/>
              </w:rPr>
            </w:r>
            <w:r w:rsidR="000F0E44" w:rsidRPr="00233788">
              <w:rPr>
                <w:noProof/>
                <w:webHidden/>
              </w:rPr>
              <w:fldChar w:fldCharType="separate"/>
            </w:r>
            <w:r w:rsidR="000F0E44" w:rsidRPr="00233788">
              <w:rPr>
                <w:noProof/>
                <w:webHidden/>
              </w:rPr>
              <w:t>84</w:t>
            </w:r>
            <w:r w:rsidR="000F0E44" w:rsidRPr="00233788">
              <w:rPr>
                <w:noProof/>
                <w:webHidden/>
              </w:rPr>
              <w:fldChar w:fldCharType="end"/>
            </w:r>
          </w:hyperlink>
        </w:p>
        <w:p w14:paraId="445543FF" w14:textId="6850FD4C" w:rsidR="000F0E44" w:rsidRPr="00233788" w:rsidRDefault="008E0D47">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30" w:history="1">
            <w:r w:rsidR="000F0E44" w:rsidRPr="00233788">
              <w:rPr>
                <w:rStyle w:val="Hipercze"/>
                <w:noProof/>
              </w:rPr>
              <w:t>5.4</w:t>
            </w:r>
            <w:r w:rsidR="000F0E44" w:rsidRPr="00233788">
              <w:rPr>
                <w:rFonts w:asciiTheme="minorHAnsi" w:eastAsiaTheme="minorEastAsia" w:hAnsiTheme="minorHAnsi" w:cstheme="minorBidi"/>
                <w:noProof/>
                <w:sz w:val="22"/>
                <w:lang w:eastAsia="pl-PL"/>
              </w:rPr>
              <w:tab/>
            </w:r>
            <w:r w:rsidR="000F0E44" w:rsidRPr="00233788">
              <w:rPr>
                <w:rStyle w:val="Hipercze"/>
                <w:noProof/>
              </w:rPr>
              <w:t>Satysfakcja interesariuszy uczelni jako dane wejściowe systemów zarządzania jakości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0 \h </w:instrText>
            </w:r>
            <w:r w:rsidR="000F0E44" w:rsidRPr="00233788">
              <w:rPr>
                <w:noProof/>
                <w:webHidden/>
              </w:rPr>
            </w:r>
            <w:r w:rsidR="000F0E44" w:rsidRPr="00233788">
              <w:rPr>
                <w:noProof/>
                <w:webHidden/>
              </w:rPr>
              <w:fldChar w:fldCharType="separate"/>
            </w:r>
            <w:r w:rsidR="000F0E44" w:rsidRPr="00233788">
              <w:rPr>
                <w:noProof/>
                <w:webHidden/>
              </w:rPr>
              <w:t>84</w:t>
            </w:r>
            <w:r w:rsidR="000F0E44" w:rsidRPr="00233788">
              <w:rPr>
                <w:noProof/>
                <w:webHidden/>
              </w:rPr>
              <w:fldChar w:fldCharType="end"/>
            </w:r>
          </w:hyperlink>
        </w:p>
        <w:p w14:paraId="161E6D40" w14:textId="68666057" w:rsidR="000F0E44" w:rsidRPr="00233788" w:rsidRDefault="008E0D47">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31" w:history="1">
            <w:r w:rsidR="000F0E44" w:rsidRPr="00233788">
              <w:rPr>
                <w:rStyle w:val="Hipercze"/>
                <w:noProof/>
              </w:rPr>
              <w:t>5.4.1</w:t>
            </w:r>
            <w:r w:rsidR="000F0E44" w:rsidRPr="00233788">
              <w:rPr>
                <w:rFonts w:asciiTheme="minorHAnsi" w:eastAsiaTheme="minorEastAsia" w:hAnsiTheme="minorHAnsi" w:cstheme="minorBidi"/>
                <w:noProof/>
                <w:sz w:val="22"/>
                <w:lang w:eastAsia="pl-PL"/>
              </w:rPr>
              <w:tab/>
            </w:r>
            <w:r w:rsidR="000F0E44" w:rsidRPr="00233788">
              <w:rPr>
                <w:rStyle w:val="Hipercze"/>
                <w:noProof/>
              </w:rPr>
              <w:t>Pomiar satysfakcji interesariuszy uczelni wyższych technicznych jako efektu działań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1 \h </w:instrText>
            </w:r>
            <w:r w:rsidR="000F0E44" w:rsidRPr="00233788">
              <w:rPr>
                <w:noProof/>
                <w:webHidden/>
              </w:rPr>
            </w:r>
            <w:r w:rsidR="000F0E44" w:rsidRPr="00233788">
              <w:rPr>
                <w:noProof/>
                <w:webHidden/>
              </w:rPr>
              <w:fldChar w:fldCharType="separate"/>
            </w:r>
            <w:r w:rsidR="000F0E44" w:rsidRPr="00233788">
              <w:rPr>
                <w:noProof/>
                <w:webHidden/>
              </w:rPr>
              <w:t>84</w:t>
            </w:r>
            <w:r w:rsidR="000F0E44" w:rsidRPr="00233788">
              <w:rPr>
                <w:noProof/>
                <w:webHidden/>
              </w:rPr>
              <w:fldChar w:fldCharType="end"/>
            </w:r>
          </w:hyperlink>
        </w:p>
        <w:p w14:paraId="2851DB09" w14:textId="351C89EE" w:rsidR="000F0E44" w:rsidRPr="00233788" w:rsidRDefault="008E0D47">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32" w:history="1">
            <w:r w:rsidR="000F0E44" w:rsidRPr="00233788">
              <w:rPr>
                <w:rStyle w:val="Hipercze"/>
                <w:noProof/>
              </w:rPr>
              <w:t>5.4.2</w:t>
            </w:r>
            <w:r w:rsidR="000F0E44" w:rsidRPr="00233788">
              <w:rPr>
                <w:rFonts w:asciiTheme="minorHAnsi" w:eastAsiaTheme="minorEastAsia" w:hAnsiTheme="minorHAnsi" w:cstheme="minorBidi"/>
                <w:noProof/>
                <w:sz w:val="22"/>
                <w:lang w:eastAsia="pl-PL"/>
              </w:rPr>
              <w:tab/>
            </w:r>
            <w:r w:rsidR="000F0E44" w:rsidRPr="00233788">
              <w:rPr>
                <w:rStyle w:val="Hipercze"/>
                <w:noProof/>
              </w:rPr>
              <w:t>Ocena efektów działań uczelni– analiza satysfakcj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2 \h </w:instrText>
            </w:r>
            <w:r w:rsidR="000F0E44" w:rsidRPr="00233788">
              <w:rPr>
                <w:noProof/>
                <w:webHidden/>
              </w:rPr>
            </w:r>
            <w:r w:rsidR="000F0E44" w:rsidRPr="00233788">
              <w:rPr>
                <w:noProof/>
                <w:webHidden/>
              </w:rPr>
              <w:fldChar w:fldCharType="separate"/>
            </w:r>
            <w:r w:rsidR="000F0E44" w:rsidRPr="00233788">
              <w:rPr>
                <w:noProof/>
                <w:webHidden/>
              </w:rPr>
              <w:t>88</w:t>
            </w:r>
            <w:r w:rsidR="000F0E44" w:rsidRPr="00233788">
              <w:rPr>
                <w:noProof/>
                <w:webHidden/>
              </w:rPr>
              <w:fldChar w:fldCharType="end"/>
            </w:r>
          </w:hyperlink>
        </w:p>
        <w:p w14:paraId="674CB73E" w14:textId="6E6BAE69" w:rsidR="000F0E44" w:rsidRPr="00233788" w:rsidRDefault="008E0D47">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33" w:history="1">
            <w:r w:rsidR="000F0E44" w:rsidRPr="00233788">
              <w:rPr>
                <w:rStyle w:val="Hipercze"/>
                <w:noProof/>
              </w:rPr>
              <w:t>5.4.3</w:t>
            </w:r>
            <w:r w:rsidR="000F0E44" w:rsidRPr="00233788">
              <w:rPr>
                <w:rFonts w:asciiTheme="minorHAnsi" w:eastAsiaTheme="minorEastAsia" w:hAnsiTheme="minorHAnsi" w:cstheme="minorBidi"/>
                <w:noProof/>
                <w:sz w:val="22"/>
                <w:lang w:eastAsia="pl-PL"/>
              </w:rPr>
              <w:tab/>
            </w:r>
            <w:r w:rsidR="000F0E44" w:rsidRPr="00233788">
              <w:rPr>
                <w:rStyle w:val="Hipercze"/>
                <w:noProof/>
              </w:rPr>
              <w:t>Zastosowanie informacji o satysfakcji interesariuszy w doskonaleniu jakości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3 \h </w:instrText>
            </w:r>
            <w:r w:rsidR="000F0E44" w:rsidRPr="00233788">
              <w:rPr>
                <w:noProof/>
                <w:webHidden/>
              </w:rPr>
            </w:r>
            <w:r w:rsidR="000F0E44" w:rsidRPr="00233788">
              <w:rPr>
                <w:noProof/>
                <w:webHidden/>
              </w:rPr>
              <w:fldChar w:fldCharType="separate"/>
            </w:r>
            <w:r w:rsidR="000F0E44" w:rsidRPr="00233788">
              <w:rPr>
                <w:noProof/>
                <w:webHidden/>
              </w:rPr>
              <w:t>95</w:t>
            </w:r>
            <w:r w:rsidR="000F0E44" w:rsidRPr="00233788">
              <w:rPr>
                <w:noProof/>
                <w:webHidden/>
              </w:rPr>
              <w:fldChar w:fldCharType="end"/>
            </w:r>
          </w:hyperlink>
        </w:p>
        <w:p w14:paraId="051EB09A" w14:textId="01A948E2" w:rsidR="000F0E44" w:rsidRPr="00233788" w:rsidRDefault="008E0D47">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34" w:history="1">
            <w:r w:rsidR="000F0E44" w:rsidRPr="00233788">
              <w:rPr>
                <w:rStyle w:val="Hipercze"/>
                <w:noProof/>
              </w:rPr>
              <w:t>6</w:t>
            </w:r>
            <w:r w:rsidR="000F0E44" w:rsidRPr="00233788">
              <w:rPr>
                <w:rFonts w:asciiTheme="minorHAnsi" w:eastAsiaTheme="minorEastAsia" w:hAnsiTheme="minorHAnsi" w:cstheme="minorBidi"/>
                <w:noProof/>
                <w:sz w:val="22"/>
                <w:lang w:eastAsia="pl-PL"/>
              </w:rPr>
              <w:tab/>
            </w:r>
            <w:r w:rsidR="000F0E44" w:rsidRPr="00233788">
              <w:rPr>
                <w:rStyle w:val="Hipercze"/>
                <w:noProof/>
              </w:rPr>
              <w:t>Metody pomiaru satysfakcji interesariuszy uczelni technicznej</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4 \h </w:instrText>
            </w:r>
            <w:r w:rsidR="000F0E44" w:rsidRPr="00233788">
              <w:rPr>
                <w:noProof/>
                <w:webHidden/>
              </w:rPr>
            </w:r>
            <w:r w:rsidR="000F0E44" w:rsidRPr="00233788">
              <w:rPr>
                <w:noProof/>
                <w:webHidden/>
              </w:rPr>
              <w:fldChar w:fldCharType="separate"/>
            </w:r>
            <w:r w:rsidR="000F0E44" w:rsidRPr="00233788">
              <w:rPr>
                <w:noProof/>
                <w:webHidden/>
              </w:rPr>
              <w:t>99</w:t>
            </w:r>
            <w:r w:rsidR="000F0E44" w:rsidRPr="00233788">
              <w:rPr>
                <w:noProof/>
                <w:webHidden/>
              </w:rPr>
              <w:fldChar w:fldCharType="end"/>
            </w:r>
          </w:hyperlink>
        </w:p>
        <w:p w14:paraId="0569A6B7" w14:textId="1DFA3C9A" w:rsidR="000F0E44" w:rsidRPr="00233788" w:rsidRDefault="008E0D47">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35" w:history="1">
            <w:r w:rsidR="000F0E44" w:rsidRPr="00233788">
              <w:rPr>
                <w:rStyle w:val="Hipercze"/>
                <w:noProof/>
              </w:rPr>
              <w:t>6.1</w:t>
            </w:r>
            <w:r w:rsidR="000F0E44" w:rsidRPr="00233788">
              <w:rPr>
                <w:rFonts w:asciiTheme="minorHAnsi" w:eastAsiaTheme="minorEastAsia" w:hAnsiTheme="minorHAnsi" w:cstheme="minorBidi"/>
                <w:noProof/>
                <w:sz w:val="22"/>
                <w:lang w:eastAsia="pl-PL"/>
              </w:rPr>
              <w:tab/>
            </w:r>
            <w:r w:rsidR="000F0E44" w:rsidRPr="00233788">
              <w:rPr>
                <w:rStyle w:val="Hipercze"/>
                <w:noProof/>
              </w:rPr>
              <w:t>Metody pomiaru satysfakcji interesariuszy uczelni technicznych w Polsce – identyfikacja wskaźników</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5 \h </w:instrText>
            </w:r>
            <w:r w:rsidR="000F0E44" w:rsidRPr="00233788">
              <w:rPr>
                <w:noProof/>
                <w:webHidden/>
              </w:rPr>
            </w:r>
            <w:r w:rsidR="000F0E44" w:rsidRPr="00233788">
              <w:rPr>
                <w:noProof/>
                <w:webHidden/>
              </w:rPr>
              <w:fldChar w:fldCharType="separate"/>
            </w:r>
            <w:r w:rsidR="000F0E44" w:rsidRPr="00233788">
              <w:rPr>
                <w:noProof/>
                <w:webHidden/>
              </w:rPr>
              <w:t>99</w:t>
            </w:r>
            <w:r w:rsidR="000F0E44" w:rsidRPr="00233788">
              <w:rPr>
                <w:noProof/>
                <w:webHidden/>
              </w:rPr>
              <w:fldChar w:fldCharType="end"/>
            </w:r>
          </w:hyperlink>
        </w:p>
        <w:p w14:paraId="412D78BF" w14:textId="3864D253" w:rsidR="000F0E44" w:rsidRPr="00233788" w:rsidRDefault="008E0D47">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36" w:history="1">
            <w:r w:rsidR="000F0E44" w:rsidRPr="00233788">
              <w:rPr>
                <w:rStyle w:val="Hipercze"/>
                <w:noProof/>
              </w:rPr>
              <w:t>6.2</w:t>
            </w:r>
            <w:r w:rsidR="000F0E44" w:rsidRPr="00233788">
              <w:rPr>
                <w:rFonts w:asciiTheme="minorHAnsi" w:eastAsiaTheme="minorEastAsia" w:hAnsiTheme="minorHAnsi" w:cstheme="minorBidi"/>
                <w:noProof/>
                <w:sz w:val="22"/>
                <w:lang w:eastAsia="pl-PL"/>
              </w:rPr>
              <w:tab/>
            </w:r>
            <w:r w:rsidR="000F0E44" w:rsidRPr="00233788">
              <w:rPr>
                <w:rStyle w:val="Hipercze"/>
                <w:noProof/>
              </w:rPr>
              <w:t>Weryfikacja przydatności metod pomiaru i wskaźników satysfakcji interesariuszy uczelni technicznych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6 \h </w:instrText>
            </w:r>
            <w:r w:rsidR="000F0E44" w:rsidRPr="00233788">
              <w:rPr>
                <w:noProof/>
                <w:webHidden/>
              </w:rPr>
            </w:r>
            <w:r w:rsidR="000F0E44" w:rsidRPr="00233788">
              <w:rPr>
                <w:noProof/>
                <w:webHidden/>
              </w:rPr>
              <w:fldChar w:fldCharType="separate"/>
            </w:r>
            <w:r w:rsidR="000F0E44" w:rsidRPr="00233788">
              <w:rPr>
                <w:noProof/>
                <w:webHidden/>
              </w:rPr>
              <w:t>99</w:t>
            </w:r>
            <w:r w:rsidR="000F0E44" w:rsidRPr="00233788">
              <w:rPr>
                <w:noProof/>
                <w:webHidden/>
              </w:rPr>
              <w:fldChar w:fldCharType="end"/>
            </w:r>
          </w:hyperlink>
        </w:p>
        <w:p w14:paraId="087E0F0E" w14:textId="324419FC" w:rsidR="000F0E44" w:rsidRPr="00233788" w:rsidRDefault="008E0D47">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37" w:history="1">
            <w:r w:rsidR="000F0E44" w:rsidRPr="00233788">
              <w:rPr>
                <w:rStyle w:val="Hipercze"/>
                <w:noProof/>
              </w:rPr>
              <w:t>6.2.1</w:t>
            </w:r>
            <w:r w:rsidR="000F0E44" w:rsidRPr="00233788">
              <w:rPr>
                <w:rFonts w:asciiTheme="minorHAnsi" w:eastAsiaTheme="minorEastAsia" w:hAnsiTheme="minorHAnsi" w:cstheme="minorBidi"/>
                <w:noProof/>
                <w:sz w:val="22"/>
                <w:lang w:eastAsia="pl-PL"/>
              </w:rPr>
              <w:tab/>
            </w:r>
            <w:r w:rsidR="000F0E44" w:rsidRPr="00233788">
              <w:rPr>
                <w:rStyle w:val="Hipercze"/>
                <w:noProof/>
              </w:rPr>
              <w:t>Cele i założenia badań statystyczno-empiry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7 \h </w:instrText>
            </w:r>
            <w:r w:rsidR="000F0E44" w:rsidRPr="00233788">
              <w:rPr>
                <w:noProof/>
                <w:webHidden/>
              </w:rPr>
            </w:r>
            <w:r w:rsidR="000F0E44" w:rsidRPr="00233788">
              <w:rPr>
                <w:noProof/>
                <w:webHidden/>
              </w:rPr>
              <w:fldChar w:fldCharType="separate"/>
            </w:r>
            <w:r w:rsidR="000F0E44" w:rsidRPr="00233788">
              <w:rPr>
                <w:noProof/>
                <w:webHidden/>
              </w:rPr>
              <w:t>99</w:t>
            </w:r>
            <w:r w:rsidR="000F0E44" w:rsidRPr="00233788">
              <w:rPr>
                <w:noProof/>
                <w:webHidden/>
              </w:rPr>
              <w:fldChar w:fldCharType="end"/>
            </w:r>
          </w:hyperlink>
        </w:p>
        <w:p w14:paraId="6714537E" w14:textId="4F6E4467" w:rsidR="000F0E44" w:rsidRPr="00233788" w:rsidRDefault="008E0D47">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38" w:history="1">
            <w:r w:rsidR="000F0E44" w:rsidRPr="00233788">
              <w:rPr>
                <w:rStyle w:val="Hipercze"/>
                <w:noProof/>
              </w:rPr>
              <w:t>6.2.2</w:t>
            </w:r>
            <w:r w:rsidR="000F0E44" w:rsidRPr="00233788">
              <w:rPr>
                <w:rFonts w:asciiTheme="minorHAnsi" w:eastAsiaTheme="minorEastAsia" w:hAnsiTheme="minorHAnsi" w:cstheme="minorBidi"/>
                <w:noProof/>
                <w:sz w:val="22"/>
                <w:lang w:eastAsia="pl-PL"/>
              </w:rPr>
              <w:tab/>
            </w:r>
            <w:r w:rsidR="000F0E44" w:rsidRPr="00233788">
              <w:rPr>
                <w:rStyle w:val="Hipercze"/>
                <w:noProof/>
              </w:rPr>
              <w:t>Wskaźniki satysfakcji interesariuszy uczelni technicznych w świetle badań statystyczno-empiry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8 \h </w:instrText>
            </w:r>
            <w:r w:rsidR="000F0E44" w:rsidRPr="00233788">
              <w:rPr>
                <w:noProof/>
                <w:webHidden/>
              </w:rPr>
            </w:r>
            <w:r w:rsidR="000F0E44" w:rsidRPr="00233788">
              <w:rPr>
                <w:noProof/>
                <w:webHidden/>
              </w:rPr>
              <w:fldChar w:fldCharType="separate"/>
            </w:r>
            <w:r w:rsidR="000F0E44" w:rsidRPr="00233788">
              <w:rPr>
                <w:noProof/>
                <w:webHidden/>
              </w:rPr>
              <w:t>102</w:t>
            </w:r>
            <w:r w:rsidR="000F0E44" w:rsidRPr="00233788">
              <w:rPr>
                <w:noProof/>
                <w:webHidden/>
              </w:rPr>
              <w:fldChar w:fldCharType="end"/>
            </w:r>
          </w:hyperlink>
        </w:p>
        <w:p w14:paraId="11D3E696" w14:textId="608EA48E" w:rsidR="000F0E44" w:rsidRPr="00233788" w:rsidRDefault="008E0D47">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39" w:history="1">
            <w:r w:rsidR="000F0E44" w:rsidRPr="00233788">
              <w:rPr>
                <w:rStyle w:val="Hipercze"/>
                <w:noProof/>
              </w:rPr>
              <w:t>6.3</w:t>
            </w:r>
            <w:r w:rsidR="000F0E44" w:rsidRPr="00233788">
              <w:rPr>
                <w:rFonts w:asciiTheme="minorHAnsi" w:eastAsiaTheme="minorEastAsia" w:hAnsiTheme="minorHAnsi" w:cstheme="minorBidi"/>
                <w:noProof/>
                <w:sz w:val="22"/>
                <w:lang w:eastAsia="pl-PL"/>
              </w:rPr>
              <w:tab/>
            </w:r>
            <w:r w:rsidR="000F0E44" w:rsidRPr="00233788">
              <w:rPr>
                <w:rStyle w:val="Hipercze"/>
                <w:noProof/>
              </w:rPr>
              <w:t>Propozycja zestawu wybranych wskaźników skuteczności działań uczelni technicznych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9 \h </w:instrText>
            </w:r>
            <w:r w:rsidR="000F0E44" w:rsidRPr="00233788">
              <w:rPr>
                <w:noProof/>
                <w:webHidden/>
              </w:rPr>
            </w:r>
            <w:r w:rsidR="000F0E44" w:rsidRPr="00233788">
              <w:rPr>
                <w:noProof/>
                <w:webHidden/>
              </w:rPr>
              <w:fldChar w:fldCharType="separate"/>
            </w:r>
            <w:r w:rsidR="000F0E44" w:rsidRPr="00233788">
              <w:rPr>
                <w:noProof/>
                <w:webHidden/>
              </w:rPr>
              <w:t>102</w:t>
            </w:r>
            <w:r w:rsidR="000F0E44" w:rsidRPr="00233788">
              <w:rPr>
                <w:noProof/>
                <w:webHidden/>
              </w:rPr>
              <w:fldChar w:fldCharType="end"/>
            </w:r>
          </w:hyperlink>
        </w:p>
        <w:p w14:paraId="0941CBDB" w14:textId="419648AC" w:rsidR="000F0E44" w:rsidRPr="00233788" w:rsidRDefault="008E0D47">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40" w:history="1">
            <w:r w:rsidR="000F0E44" w:rsidRPr="00233788">
              <w:rPr>
                <w:rStyle w:val="Hipercze"/>
                <w:noProof/>
              </w:rPr>
              <w:t>7</w:t>
            </w:r>
            <w:r w:rsidR="000F0E44" w:rsidRPr="00233788">
              <w:rPr>
                <w:rFonts w:asciiTheme="minorHAnsi" w:eastAsiaTheme="minorEastAsia" w:hAnsiTheme="minorHAnsi" w:cstheme="minorBidi"/>
                <w:noProof/>
                <w:sz w:val="22"/>
                <w:lang w:eastAsia="pl-PL"/>
              </w:rPr>
              <w:tab/>
            </w:r>
            <w:r w:rsidR="000F0E44" w:rsidRPr="00233788">
              <w:rPr>
                <w:rStyle w:val="Hipercze"/>
                <w:noProof/>
              </w:rPr>
              <w:t>Zastosowanie metod pomiaru satysfakcji interesariuszy w doskonaleniu systemów zarządzania jakością polskich uczelni techni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0 \h </w:instrText>
            </w:r>
            <w:r w:rsidR="000F0E44" w:rsidRPr="00233788">
              <w:rPr>
                <w:noProof/>
                <w:webHidden/>
              </w:rPr>
            </w:r>
            <w:r w:rsidR="000F0E44" w:rsidRPr="00233788">
              <w:rPr>
                <w:noProof/>
                <w:webHidden/>
              </w:rPr>
              <w:fldChar w:fldCharType="separate"/>
            </w:r>
            <w:r w:rsidR="000F0E44" w:rsidRPr="00233788">
              <w:rPr>
                <w:noProof/>
                <w:webHidden/>
              </w:rPr>
              <w:t>103</w:t>
            </w:r>
            <w:r w:rsidR="000F0E44" w:rsidRPr="00233788">
              <w:rPr>
                <w:noProof/>
                <w:webHidden/>
              </w:rPr>
              <w:fldChar w:fldCharType="end"/>
            </w:r>
          </w:hyperlink>
        </w:p>
        <w:p w14:paraId="3C364F59" w14:textId="249AEAB4" w:rsidR="000F0E44" w:rsidRPr="00233788" w:rsidRDefault="008E0D47">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41" w:history="1">
            <w:r w:rsidR="000F0E44" w:rsidRPr="00233788">
              <w:rPr>
                <w:rStyle w:val="Hipercze"/>
                <w:noProof/>
              </w:rPr>
              <w:t>7.1</w:t>
            </w:r>
            <w:r w:rsidR="000F0E44" w:rsidRPr="00233788">
              <w:rPr>
                <w:rFonts w:asciiTheme="minorHAnsi" w:eastAsiaTheme="minorEastAsia" w:hAnsiTheme="minorHAnsi" w:cstheme="minorBidi"/>
                <w:noProof/>
                <w:sz w:val="22"/>
                <w:lang w:eastAsia="pl-PL"/>
              </w:rPr>
              <w:tab/>
            </w:r>
            <w:r w:rsidR="000F0E44" w:rsidRPr="00233788">
              <w:rPr>
                <w:rStyle w:val="Hipercze"/>
                <w:noProof/>
              </w:rPr>
              <w:t>Powiązania pomiędzy informacjami o satysfakcji interesariuszy, a systemami zarządzania jakości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1 \h </w:instrText>
            </w:r>
            <w:r w:rsidR="000F0E44" w:rsidRPr="00233788">
              <w:rPr>
                <w:noProof/>
                <w:webHidden/>
              </w:rPr>
            </w:r>
            <w:r w:rsidR="000F0E44" w:rsidRPr="00233788">
              <w:rPr>
                <w:noProof/>
                <w:webHidden/>
              </w:rPr>
              <w:fldChar w:fldCharType="separate"/>
            </w:r>
            <w:r w:rsidR="000F0E44" w:rsidRPr="00233788">
              <w:rPr>
                <w:noProof/>
                <w:webHidden/>
              </w:rPr>
              <w:t>103</w:t>
            </w:r>
            <w:r w:rsidR="000F0E44" w:rsidRPr="00233788">
              <w:rPr>
                <w:noProof/>
                <w:webHidden/>
              </w:rPr>
              <w:fldChar w:fldCharType="end"/>
            </w:r>
          </w:hyperlink>
        </w:p>
        <w:p w14:paraId="0A8EEB6B" w14:textId="6D7085D3" w:rsidR="000F0E44" w:rsidRPr="00233788" w:rsidRDefault="008E0D47">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42" w:history="1">
            <w:r w:rsidR="000F0E44" w:rsidRPr="00233788">
              <w:rPr>
                <w:rStyle w:val="Hipercze"/>
                <w:noProof/>
              </w:rPr>
              <w:t>7.2</w:t>
            </w:r>
            <w:r w:rsidR="000F0E44" w:rsidRPr="00233788">
              <w:rPr>
                <w:rFonts w:asciiTheme="minorHAnsi" w:eastAsiaTheme="minorEastAsia" w:hAnsiTheme="minorHAnsi" w:cstheme="minorBidi"/>
                <w:noProof/>
                <w:sz w:val="22"/>
                <w:lang w:eastAsia="pl-PL"/>
              </w:rPr>
              <w:tab/>
            </w:r>
            <w:r w:rsidR="000F0E44" w:rsidRPr="00233788">
              <w:rPr>
                <w:rStyle w:val="Hipercze"/>
                <w:noProof/>
              </w:rPr>
              <w:t>Model doskonalenia systemów zarządzania jakością polskich uczelni technicznych wykorzystujący informacje z pomiaru satysfakcji interesariuszy uczelni techni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2 \h </w:instrText>
            </w:r>
            <w:r w:rsidR="000F0E44" w:rsidRPr="00233788">
              <w:rPr>
                <w:noProof/>
                <w:webHidden/>
              </w:rPr>
            </w:r>
            <w:r w:rsidR="000F0E44" w:rsidRPr="00233788">
              <w:rPr>
                <w:noProof/>
                <w:webHidden/>
              </w:rPr>
              <w:fldChar w:fldCharType="separate"/>
            </w:r>
            <w:r w:rsidR="000F0E44" w:rsidRPr="00233788">
              <w:rPr>
                <w:noProof/>
                <w:webHidden/>
              </w:rPr>
              <w:t>103</w:t>
            </w:r>
            <w:r w:rsidR="000F0E44" w:rsidRPr="00233788">
              <w:rPr>
                <w:noProof/>
                <w:webHidden/>
              </w:rPr>
              <w:fldChar w:fldCharType="end"/>
            </w:r>
          </w:hyperlink>
        </w:p>
        <w:p w14:paraId="27EA126F" w14:textId="55A54ED3" w:rsidR="000F0E44" w:rsidRPr="00233788" w:rsidRDefault="008E0D47">
          <w:pPr>
            <w:pStyle w:val="Spistreci1"/>
            <w:tabs>
              <w:tab w:val="right" w:leader="dot" w:pos="9062"/>
            </w:tabs>
            <w:rPr>
              <w:rFonts w:asciiTheme="minorHAnsi" w:eastAsiaTheme="minorEastAsia" w:hAnsiTheme="minorHAnsi" w:cstheme="minorBidi"/>
              <w:noProof/>
              <w:sz w:val="22"/>
              <w:lang w:eastAsia="pl-PL"/>
            </w:rPr>
          </w:pPr>
          <w:hyperlink w:anchor="_Toc66923643" w:history="1">
            <w:r w:rsidR="000F0E44" w:rsidRPr="00233788">
              <w:rPr>
                <w:rStyle w:val="Hipercze"/>
                <w:noProof/>
              </w:rPr>
              <w:t>Rekapitulacja</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3 \h </w:instrText>
            </w:r>
            <w:r w:rsidR="000F0E44" w:rsidRPr="00233788">
              <w:rPr>
                <w:noProof/>
                <w:webHidden/>
              </w:rPr>
            </w:r>
            <w:r w:rsidR="000F0E44" w:rsidRPr="00233788">
              <w:rPr>
                <w:noProof/>
                <w:webHidden/>
              </w:rPr>
              <w:fldChar w:fldCharType="separate"/>
            </w:r>
            <w:r w:rsidR="000F0E44" w:rsidRPr="00233788">
              <w:rPr>
                <w:noProof/>
                <w:webHidden/>
              </w:rPr>
              <w:t>104</w:t>
            </w:r>
            <w:r w:rsidR="000F0E44" w:rsidRPr="00233788">
              <w:rPr>
                <w:noProof/>
                <w:webHidden/>
              </w:rPr>
              <w:fldChar w:fldCharType="end"/>
            </w:r>
          </w:hyperlink>
        </w:p>
        <w:p w14:paraId="59D1E664" w14:textId="20B1F30B" w:rsidR="000F0E44" w:rsidRPr="00233788" w:rsidRDefault="008E0D47">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44" w:history="1">
            <w:r w:rsidR="000F0E44" w:rsidRPr="00233788">
              <w:rPr>
                <w:rStyle w:val="Hipercze"/>
                <w:noProof/>
              </w:rPr>
              <w:t>8</w:t>
            </w:r>
            <w:r w:rsidR="000F0E44" w:rsidRPr="00233788">
              <w:rPr>
                <w:rFonts w:asciiTheme="minorHAnsi" w:eastAsiaTheme="minorEastAsia" w:hAnsiTheme="minorHAnsi" w:cstheme="minorBidi"/>
                <w:noProof/>
                <w:sz w:val="22"/>
                <w:lang w:eastAsia="pl-PL"/>
              </w:rPr>
              <w:tab/>
            </w:r>
            <w:r w:rsidR="000F0E44" w:rsidRPr="00233788">
              <w:rPr>
                <w:rStyle w:val="Hipercze"/>
                <w:noProof/>
              </w:rPr>
              <w:t>Spis literatur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4 \h </w:instrText>
            </w:r>
            <w:r w:rsidR="000F0E44" w:rsidRPr="00233788">
              <w:rPr>
                <w:noProof/>
                <w:webHidden/>
              </w:rPr>
            </w:r>
            <w:r w:rsidR="000F0E44" w:rsidRPr="00233788">
              <w:rPr>
                <w:noProof/>
                <w:webHidden/>
              </w:rPr>
              <w:fldChar w:fldCharType="separate"/>
            </w:r>
            <w:r w:rsidR="000F0E44" w:rsidRPr="00233788">
              <w:rPr>
                <w:noProof/>
                <w:webHidden/>
              </w:rPr>
              <w:t>105</w:t>
            </w:r>
            <w:r w:rsidR="000F0E44" w:rsidRPr="00233788">
              <w:rPr>
                <w:noProof/>
                <w:webHidden/>
              </w:rPr>
              <w:fldChar w:fldCharType="end"/>
            </w:r>
          </w:hyperlink>
        </w:p>
        <w:p w14:paraId="648081C3" w14:textId="5D902A19" w:rsidR="000F0E44" w:rsidRPr="00233788" w:rsidRDefault="008E0D47">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45" w:history="1">
            <w:r w:rsidR="000F0E44" w:rsidRPr="00233788">
              <w:rPr>
                <w:rStyle w:val="Hipercze"/>
                <w:noProof/>
              </w:rPr>
              <w:t>9</w:t>
            </w:r>
            <w:r w:rsidR="000F0E44" w:rsidRPr="00233788">
              <w:rPr>
                <w:rFonts w:asciiTheme="minorHAnsi" w:eastAsiaTheme="minorEastAsia" w:hAnsiTheme="minorHAnsi" w:cstheme="minorBidi"/>
                <w:noProof/>
                <w:sz w:val="22"/>
                <w:lang w:eastAsia="pl-PL"/>
              </w:rPr>
              <w:tab/>
            </w:r>
            <w:r w:rsidR="000F0E44" w:rsidRPr="00233788">
              <w:rPr>
                <w:rStyle w:val="Hipercze"/>
                <w:noProof/>
              </w:rPr>
              <w:t>Spis literatury Mendele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5 \h </w:instrText>
            </w:r>
            <w:r w:rsidR="000F0E44" w:rsidRPr="00233788">
              <w:rPr>
                <w:noProof/>
                <w:webHidden/>
              </w:rPr>
            </w:r>
            <w:r w:rsidR="000F0E44" w:rsidRPr="00233788">
              <w:rPr>
                <w:noProof/>
                <w:webHidden/>
              </w:rPr>
              <w:fldChar w:fldCharType="separate"/>
            </w:r>
            <w:r w:rsidR="000F0E44" w:rsidRPr="00233788">
              <w:rPr>
                <w:noProof/>
                <w:webHidden/>
              </w:rPr>
              <w:t>111</w:t>
            </w:r>
            <w:r w:rsidR="000F0E44" w:rsidRPr="00233788">
              <w:rPr>
                <w:noProof/>
                <w:webHidden/>
              </w:rPr>
              <w:fldChar w:fldCharType="end"/>
            </w:r>
          </w:hyperlink>
        </w:p>
        <w:p w14:paraId="30FF0436" w14:textId="105A0317" w:rsidR="000F0E44" w:rsidRPr="00233788" w:rsidRDefault="008E0D47">
          <w:pPr>
            <w:pStyle w:val="Spistreci1"/>
            <w:tabs>
              <w:tab w:val="left" w:pos="1320"/>
              <w:tab w:val="right" w:leader="dot" w:pos="9062"/>
            </w:tabs>
            <w:rPr>
              <w:rFonts w:asciiTheme="minorHAnsi" w:eastAsiaTheme="minorEastAsia" w:hAnsiTheme="minorHAnsi" w:cstheme="minorBidi"/>
              <w:noProof/>
              <w:sz w:val="22"/>
              <w:lang w:eastAsia="pl-PL"/>
            </w:rPr>
          </w:pPr>
          <w:hyperlink w:anchor="_Toc66923646" w:history="1">
            <w:r w:rsidR="000F0E44" w:rsidRPr="00233788">
              <w:rPr>
                <w:rStyle w:val="Hipercze"/>
                <w:noProof/>
              </w:rPr>
              <w:t>10</w:t>
            </w:r>
            <w:r w:rsidR="000F0E44" w:rsidRPr="00233788">
              <w:rPr>
                <w:rFonts w:asciiTheme="minorHAnsi" w:eastAsiaTheme="minorEastAsia" w:hAnsiTheme="minorHAnsi" w:cstheme="minorBidi"/>
                <w:noProof/>
                <w:sz w:val="22"/>
                <w:lang w:eastAsia="pl-PL"/>
              </w:rPr>
              <w:tab/>
            </w:r>
            <w:r w:rsidR="000F0E44" w:rsidRPr="00233788">
              <w:rPr>
                <w:rStyle w:val="Hipercze"/>
                <w:noProof/>
              </w:rPr>
              <w:t>Wykaz rysunków</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6 \h </w:instrText>
            </w:r>
            <w:r w:rsidR="000F0E44" w:rsidRPr="00233788">
              <w:rPr>
                <w:noProof/>
                <w:webHidden/>
              </w:rPr>
            </w:r>
            <w:r w:rsidR="000F0E44" w:rsidRPr="00233788">
              <w:rPr>
                <w:noProof/>
                <w:webHidden/>
              </w:rPr>
              <w:fldChar w:fldCharType="separate"/>
            </w:r>
            <w:r w:rsidR="000F0E44" w:rsidRPr="00233788">
              <w:rPr>
                <w:noProof/>
                <w:webHidden/>
              </w:rPr>
              <w:t>117</w:t>
            </w:r>
            <w:r w:rsidR="000F0E44" w:rsidRPr="00233788">
              <w:rPr>
                <w:noProof/>
                <w:webHidden/>
              </w:rPr>
              <w:fldChar w:fldCharType="end"/>
            </w:r>
          </w:hyperlink>
        </w:p>
        <w:p w14:paraId="42515473" w14:textId="47FF98C8" w:rsidR="000F0E44" w:rsidRPr="00233788" w:rsidRDefault="008E0D47">
          <w:pPr>
            <w:pStyle w:val="Spistreci1"/>
            <w:tabs>
              <w:tab w:val="left" w:pos="1320"/>
              <w:tab w:val="right" w:leader="dot" w:pos="9062"/>
            </w:tabs>
            <w:rPr>
              <w:rFonts w:asciiTheme="minorHAnsi" w:eastAsiaTheme="minorEastAsia" w:hAnsiTheme="minorHAnsi" w:cstheme="minorBidi"/>
              <w:noProof/>
              <w:sz w:val="22"/>
              <w:lang w:eastAsia="pl-PL"/>
            </w:rPr>
          </w:pPr>
          <w:hyperlink w:anchor="_Toc66923647" w:history="1">
            <w:r w:rsidR="000F0E44" w:rsidRPr="00233788">
              <w:rPr>
                <w:rStyle w:val="Hipercze"/>
                <w:noProof/>
              </w:rPr>
              <w:t>11</w:t>
            </w:r>
            <w:r w:rsidR="000F0E44" w:rsidRPr="00233788">
              <w:rPr>
                <w:rFonts w:asciiTheme="minorHAnsi" w:eastAsiaTheme="minorEastAsia" w:hAnsiTheme="minorHAnsi" w:cstheme="minorBidi"/>
                <w:noProof/>
                <w:sz w:val="22"/>
                <w:lang w:eastAsia="pl-PL"/>
              </w:rPr>
              <w:tab/>
            </w:r>
            <w:r w:rsidR="000F0E44" w:rsidRPr="00233788">
              <w:rPr>
                <w:rStyle w:val="Hipercze"/>
                <w:noProof/>
              </w:rPr>
              <w:t>Wykaz Tabel</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7 \h </w:instrText>
            </w:r>
            <w:r w:rsidR="000F0E44" w:rsidRPr="00233788">
              <w:rPr>
                <w:noProof/>
                <w:webHidden/>
              </w:rPr>
            </w:r>
            <w:r w:rsidR="000F0E44" w:rsidRPr="00233788">
              <w:rPr>
                <w:noProof/>
                <w:webHidden/>
              </w:rPr>
              <w:fldChar w:fldCharType="separate"/>
            </w:r>
            <w:r w:rsidR="000F0E44" w:rsidRPr="00233788">
              <w:rPr>
                <w:noProof/>
                <w:webHidden/>
              </w:rPr>
              <w:t>118</w:t>
            </w:r>
            <w:r w:rsidR="000F0E44" w:rsidRPr="00233788">
              <w:rPr>
                <w:noProof/>
                <w:webHidden/>
              </w:rPr>
              <w:fldChar w:fldCharType="end"/>
            </w:r>
          </w:hyperlink>
        </w:p>
        <w:p w14:paraId="45218888" w14:textId="03184B63" w:rsidR="000F0E44" w:rsidRPr="00233788" w:rsidRDefault="008E0D47">
          <w:pPr>
            <w:pStyle w:val="Spistreci1"/>
            <w:tabs>
              <w:tab w:val="left" w:pos="1320"/>
              <w:tab w:val="right" w:leader="dot" w:pos="9062"/>
            </w:tabs>
            <w:rPr>
              <w:rFonts w:asciiTheme="minorHAnsi" w:eastAsiaTheme="minorEastAsia" w:hAnsiTheme="minorHAnsi" w:cstheme="minorBidi"/>
              <w:noProof/>
              <w:sz w:val="22"/>
              <w:lang w:eastAsia="pl-PL"/>
            </w:rPr>
          </w:pPr>
          <w:hyperlink w:anchor="_Toc66923648" w:history="1">
            <w:r w:rsidR="000F0E44" w:rsidRPr="00233788">
              <w:rPr>
                <w:rStyle w:val="Hipercze"/>
                <w:noProof/>
              </w:rPr>
              <w:t>12</w:t>
            </w:r>
            <w:r w:rsidR="000F0E44" w:rsidRPr="00233788">
              <w:rPr>
                <w:rFonts w:asciiTheme="minorHAnsi" w:eastAsiaTheme="minorEastAsia" w:hAnsiTheme="minorHAnsi" w:cstheme="minorBidi"/>
                <w:noProof/>
                <w:sz w:val="22"/>
                <w:lang w:eastAsia="pl-PL"/>
              </w:rPr>
              <w:tab/>
            </w:r>
            <w:r w:rsidR="000F0E44" w:rsidRPr="00233788">
              <w:rPr>
                <w:rStyle w:val="Hipercze"/>
                <w:noProof/>
              </w:rPr>
              <w:t>Wykaz załączników</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8 \h </w:instrText>
            </w:r>
            <w:r w:rsidR="000F0E44" w:rsidRPr="00233788">
              <w:rPr>
                <w:noProof/>
                <w:webHidden/>
              </w:rPr>
            </w:r>
            <w:r w:rsidR="000F0E44" w:rsidRPr="00233788">
              <w:rPr>
                <w:noProof/>
                <w:webHidden/>
              </w:rPr>
              <w:fldChar w:fldCharType="separate"/>
            </w:r>
            <w:r w:rsidR="000F0E44" w:rsidRPr="00233788">
              <w:rPr>
                <w:noProof/>
                <w:webHidden/>
              </w:rPr>
              <w:t>119</w:t>
            </w:r>
            <w:r w:rsidR="000F0E44" w:rsidRPr="00233788">
              <w:rPr>
                <w:noProof/>
                <w:webHidden/>
              </w:rPr>
              <w:fldChar w:fldCharType="end"/>
            </w:r>
          </w:hyperlink>
        </w:p>
        <w:p w14:paraId="327FB18F" w14:textId="65D43619" w:rsidR="000F0E44" w:rsidRPr="00233788" w:rsidRDefault="008E0D47">
          <w:pPr>
            <w:pStyle w:val="Spistreci1"/>
            <w:tabs>
              <w:tab w:val="right" w:leader="dot" w:pos="9062"/>
            </w:tabs>
            <w:rPr>
              <w:rFonts w:asciiTheme="minorHAnsi" w:eastAsiaTheme="minorEastAsia" w:hAnsiTheme="minorHAnsi" w:cstheme="minorBidi"/>
              <w:noProof/>
              <w:sz w:val="22"/>
              <w:lang w:eastAsia="pl-PL"/>
            </w:rPr>
          </w:pPr>
          <w:hyperlink w:anchor="_Toc66923649" w:history="1">
            <w:r w:rsidR="000F0E44" w:rsidRPr="00233788">
              <w:rPr>
                <w:rStyle w:val="Hipercze"/>
                <w:noProof/>
              </w:rPr>
              <w:t>Załącznik 1 – Lista głównych zmian wprowadzonych w ramach Konstytucji dla Nauk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9 \h </w:instrText>
            </w:r>
            <w:r w:rsidR="000F0E44" w:rsidRPr="00233788">
              <w:rPr>
                <w:noProof/>
                <w:webHidden/>
              </w:rPr>
            </w:r>
            <w:r w:rsidR="000F0E44" w:rsidRPr="00233788">
              <w:rPr>
                <w:noProof/>
                <w:webHidden/>
              </w:rPr>
              <w:fldChar w:fldCharType="separate"/>
            </w:r>
            <w:r w:rsidR="000F0E44" w:rsidRPr="00233788">
              <w:rPr>
                <w:noProof/>
                <w:webHidden/>
              </w:rPr>
              <w:t>120</w:t>
            </w:r>
            <w:r w:rsidR="000F0E44" w:rsidRPr="00233788">
              <w:rPr>
                <w:noProof/>
                <w:webHidden/>
              </w:rPr>
              <w:fldChar w:fldCharType="end"/>
            </w:r>
          </w:hyperlink>
        </w:p>
        <w:p w14:paraId="67CB80DB" w14:textId="62553E03" w:rsidR="000F0E44" w:rsidRPr="00233788" w:rsidRDefault="008E0D47">
          <w:pPr>
            <w:pStyle w:val="Spistreci1"/>
            <w:tabs>
              <w:tab w:val="right" w:leader="dot" w:pos="9062"/>
            </w:tabs>
            <w:rPr>
              <w:rFonts w:asciiTheme="minorHAnsi" w:eastAsiaTheme="minorEastAsia" w:hAnsiTheme="minorHAnsi" w:cstheme="minorBidi"/>
              <w:noProof/>
              <w:sz w:val="22"/>
              <w:lang w:eastAsia="pl-PL"/>
            </w:rPr>
          </w:pPr>
          <w:hyperlink w:anchor="_Toc66923650" w:history="1">
            <w:r w:rsidR="000F0E44" w:rsidRPr="00233788">
              <w:rPr>
                <w:rStyle w:val="Hipercze"/>
                <w:noProof/>
              </w:rPr>
              <w:t>Załącznik 2 - Kwestionariusze badania satysfakcj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50 \h </w:instrText>
            </w:r>
            <w:r w:rsidR="000F0E44" w:rsidRPr="00233788">
              <w:rPr>
                <w:noProof/>
                <w:webHidden/>
              </w:rPr>
            </w:r>
            <w:r w:rsidR="000F0E44" w:rsidRPr="00233788">
              <w:rPr>
                <w:noProof/>
                <w:webHidden/>
              </w:rPr>
              <w:fldChar w:fldCharType="separate"/>
            </w:r>
            <w:r w:rsidR="000F0E44" w:rsidRPr="00233788">
              <w:rPr>
                <w:noProof/>
                <w:webHidden/>
              </w:rPr>
              <w:t>130</w:t>
            </w:r>
            <w:r w:rsidR="000F0E44" w:rsidRPr="00233788">
              <w:rPr>
                <w:noProof/>
                <w:webHidden/>
              </w:rPr>
              <w:fldChar w:fldCharType="end"/>
            </w:r>
          </w:hyperlink>
        </w:p>
        <w:p w14:paraId="051B3D76" w14:textId="5E8A7DD6" w:rsidR="000F0E44" w:rsidRPr="00233788" w:rsidRDefault="008E0D47">
          <w:pPr>
            <w:pStyle w:val="Spistreci1"/>
            <w:tabs>
              <w:tab w:val="right" w:leader="dot" w:pos="9062"/>
            </w:tabs>
            <w:rPr>
              <w:rFonts w:asciiTheme="minorHAnsi" w:eastAsiaTheme="minorEastAsia" w:hAnsiTheme="minorHAnsi" w:cstheme="minorBidi"/>
              <w:noProof/>
              <w:sz w:val="22"/>
              <w:lang w:eastAsia="pl-PL"/>
            </w:rPr>
          </w:pPr>
          <w:hyperlink w:anchor="_Toc66923651" w:history="1">
            <w:r w:rsidR="000F0E44" w:rsidRPr="00233788">
              <w:rPr>
                <w:rStyle w:val="Hipercze"/>
                <w:noProof/>
              </w:rPr>
              <w:t>Załącznik 3 – Uczelnie techniczne objęte badaniem satysfakcj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51 \h </w:instrText>
            </w:r>
            <w:r w:rsidR="000F0E44" w:rsidRPr="00233788">
              <w:rPr>
                <w:noProof/>
                <w:webHidden/>
              </w:rPr>
            </w:r>
            <w:r w:rsidR="000F0E44" w:rsidRPr="00233788">
              <w:rPr>
                <w:noProof/>
                <w:webHidden/>
              </w:rPr>
              <w:fldChar w:fldCharType="separate"/>
            </w:r>
            <w:r w:rsidR="000F0E44" w:rsidRPr="00233788">
              <w:rPr>
                <w:noProof/>
                <w:webHidden/>
              </w:rPr>
              <w:t>131</w:t>
            </w:r>
            <w:r w:rsidR="000F0E44" w:rsidRPr="00233788">
              <w:rPr>
                <w:noProof/>
                <w:webHidden/>
              </w:rPr>
              <w:fldChar w:fldCharType="end"/>
            </w:r>
          </w:hyperlink>
        </w:p>
        <w:p w14:paraId="69522A61" w14:textId="01117A90"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66923582"/>
      <w:r w:rsidRPr="00233788">
        <w:lastRenderedPageBreak/>
        <w:t>Geneza Pracy</w:t>
      </w:r>
      <w:bookmarkEnd w:id="1"/>
    </w:p>
    <w:p w14:paraId="35A41D27" w14:textId="77777777" w:rsidR="00F10F0C" w:rsidRPr="00233788" w:rsidRDefault="00F10F0C" w:rsidP="004E7B54">
      <w:pPr>
        <w:tabs>
          <w:tab w:val="num" w:pos="3686"/>
        </w:tabs>
        <w:rPr>
          <w:b/>
        </w:rPr>
      </w:pPr>
    </w:p>
    <w:p w14:paraId="73FF3B87" w14:textId="77777777" w:rsidR="00F10F0C" w:rsidRPr="00233788" w:rsidRDefault="00F10F0C" w:rsidP="004E7B54">
      <w:pPr>
        <w:tabs>
          <w:tab w:val="num" w:pos="3686"/>
        </w:tabs>
        <w:rPr>
          <w:b/>
        </w:rPr>
      </w:pPr>
    </w:p>
    <w:p w14:paraId="219BAC7F" w14:textId="77777777" w:rsidR="00F10F0C" w:rsidRPr="00233788" w:rsidRDefault="00F10F0C" w:rsidP="004E7B54">
      <w:pPr>
        <w:tabs>
          <w:tab w:val="num" w:pos="3686"/>
        </w:tabs>
        <w:rPr>
          <w:b/>
        </w:rPr>
      </w:pPr>
    </w:p>
    <w:p w14:paraId="6C3540C0" w14:textId="0B20F3D4" w:rsidR="002C4484" w:rsidRPr="00233788" w:rsidRDefault="002C4484" w:rsidP="004E7B54">
      <w:pPr>
        <w:tabs>
          <w:tab w:val="num" w:pos="3686"/>
        </w:tabs>
        <w:rPr>
          <w:b/>
        </w:rPr>
      </w:pPr>
      <w:r w:rsidRPr="00233788">
        <w:rPr>
          <w:b/>
        </w:rPr>
        <w:t>Dziedzina nauki:</w:t>
      </w:r>
      <w:r w:rsidRPr="00233788">
        <w:rPr>
          <w:b/>
        </w:rPr>
        <w:tab/>
      </w:r>
      <w:r w:rsidRPr="00233788">
        <w:t xml:space="preserve">dziedzina nauk </w:t>
      </w:r>
      <w:r w:rsidR="0045343B" w:rsidRPr="00233788">
        <w:t>społecznych</w:t>
      </w:r>
    </w:p>
    <w:p w14:paraId="520203EE" w14:textId="2619890F" w:rsidR="002C4484" w:rsidRPr="00233788" w:rsidRDefault="002C4484" w:rsidP="004E7B54">
      <w:pPr>
        <w:tabs>
          <w:tab w:val="num" w:pos="3686"/>
        </w:tabs>
        <w:rPr>
          <w:b/>
        </w:rPr>
      </w:pPr>
      <w:r w:rsidRPr="00233788">
        <w:rPr>
          <w:b/>
        </w:rPr>
        <w:t xml:space="preserve">Dyscyplina naukowa: </w:t>
      </w:r>
      <w:r w:rsidRPr="00233788">
        <w:rPr>
          <w:b/>
        </w:rPr>
        <w:tab/>
      </w:r>
      <w:r w:rsidRPr="00233788">
        <w:t>nauki o zarządzaniu</w:t>
      </w:r>
      <w:r w:rsidR="0045343B" w:rsidRPr="00233788">
        <w:t xml:space="preserve"> i jakości</w:t>
      </w:r>
    </w:p>
    <w:p w14:paraId="325D96CE" w14:textId="77777777" w:rsidR="002C4484" w:rsidRPr="00233788" w:rsidRDefault="002C4484" w:rsidP="004E7B54">
      <w:pPr>
        <w:tabs>
          <w:tab w:val="num" w:pos="3686"/>
        </w:tabs>
        <w:rPr>
          <w:b/>
        </w:rPr>
      </w:pPr>
      <w:r w:rsidRPr="00233788">
        <w:rPr>
          <w:b/>
        </w:rPr>
        <w:t xml:space="preserve">Podmiot: </w:t>
      </w:r>
      <w:r w:rsidRPr="00233788">
        <w:rPr>
          <w:b/>
        </w:rPr>
        <w:tab/>
      </w:r>
      <w:r w:rsidRPr="00233788">
        <w:t>polskie uczelnie techniczne</w:t>
      </w:r>
    </w:p>
    <w:p w14:paraId="4B6F3267" w14:textId="77777777" w:rsidR="002C4484" w:rsidRPr="00233788" w:rsidRDefault="002C4484" w:rsidP="004E7B54">
      <w:pPr>
        <w:tabs>
          <w:tab w:val="left" w:pos="3686"/>
        </w:tabs>
        <w:rPr>
          <w:b/>
        </w:rPr>
      </w:pPr>
      <w:r w:rsidRPr="00233788">
        <w:rPr>
          <w:b/>
        </w:rPr>
        <w:t xml:space="preserve">Przedmiot: </w:t>
      </w:r>
      <w:r w:rsidRPr="00233788">
        <w:rPr>
          <w:b/>
        </w:rPr>
        <w:tab/>
      </w:r>
      <w:r w:rsidRPr="00233788">
        <w:t>zarządzanie jakością</w:t>
      </w:r>
    </w:p>
    <w:p w14:paraId="03ED83E5" w14:textId="77777777" w:rsidR="00F10F0C" w:rsidRPr="00233788" w:rsidRDefault="00F10F0C" w:rsidP="004E7B54"/>
    <w:p w14:paraId="49E99FF0" w14:textId="77777777" w:rsidR="00F10F0C" w:rsidRPr="00233788" w:rsidRDefault="00F10F0C" w:rsidP="004E7B54"/>
    <w:p w14:paraId="22A9996C" w14:textId="77777777" w:rsidR="00D55358" w:rsidRPr="00233788" w:rsidRDefault="00D55358" w:rsidP="004E7B54">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 w jaki sposób można wykorzystać wiedzę z pomiaru jakości z punktu widzenia interesariuszy do doskonalenia systemów zarządzania jakością uczelni ze szczególnym uwzględnieniem uczelni technicznych.</w:t>
      </w:r>
    </w:p>
    <w:p w14:paraId="5F6F98E7" w14:textId="77777777" w:rsidR="004A2288" w:rsidRPr="00233788" w:rsidRDefault="004A2288" w:rsidP="004E7B54">
      <w:pPr>
        <w:rPr>
          <w:b/>
          <w:color w:val="FF0000"/>
        </w:rPr>
      </w:pPr>
      <w:r w:rsidRPr="00233788">
        <w:rPr>
          <w:b/>
          <w:color w:val="FF0000"/>
        </w:rPr>
        <w:t>Luka badawcza</w:t>
      </w:r>
    </w:p>
    <w:p w14:paraId="5749B97F" w14:textId="77777777" w:rsidR="00D55358" w:rsidRPr="00233788" w:rsidRDefault="00C25D74" w:rsidP="004E7B54">
      <w:pPr>
        <w:rPr>
          <w:color w:val="FF0000"/>
        </w:rPr>
      </w:pPr>
      <w:r w:rsidRPr="00233788">
        <w:rPr>
          <w:color w:val="FF0000"/>
        </w:rPr>
        <w:t>Zarządzanie jakością usług edukacyjnych, a szczególnie usług uczelni wyższych jest bardzo istotnym czynnikiem w kontekście rozwoju gospodarek narodowych, ale również gospodarki globalnej. Jest to szczególnie istotne rzeczywistości budowania nowoczesnej gospodarki opartej na wiedzy i coraz bardziej przyspieszającego rozwoju najnowszych technologii, a także skracania się cykli życia produktów.</w:t>
      </w:r>
      <w:r w:rsidR="00635982" w:rsidRPr="00233788">
        <w:rPr>
          <w:color w:val="FF0000"/>
        </w:rPr>
        <w:t xml:space="preserve"> W literaturze dotyczącej zarządzania jakością usług, a także dotyczącej szeroko pojętego marketingu usług można znaleźć bardzo wiele modeli jakości usług oraz, w wielu przypadkach, wynikających z nich </w:t>
      </w:r>
      <w:r w:rsidR="00FC7CDF" w:rsidRPr="00233788">
        <w:rPr>
          <w:color w:val="FF0000"/>
        </w:rPr>
        <w:t xml:space="preserve">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w:t>
      </w:r>
      <w:r w:rsidR="00F205B0" w:rsidRPr="00233788">
        <w:rPr>
          <w:color w:val="FF0000"/>
        </w:rPr>
        <w:t xml:space="preserve">Prawie zawsze różne cechy roli klienta przynależą różnym </w:t>
      </w:r>
      <w:r w:rsidR="00901E2A" w:rsidRPr="00233788">
        <w:rPr>
          <w:color w:val="FF0000"/>
        </w:rPr>
        <w:t xml:space="preserve">stornom zainteresowanym, tzw. interesariuszom. </w:t>
      </w:r>
      <w:r w:rsidR="00902F34" w:rsidRPr="00233788">
        <w:rPr>
          <w:color w:val="FF0000"/>
        </w:rPr>
        <w:t xml:space="preserve">Z tego względu istnieje potrzeba określenia modelu jakości usług specyficznego do wymagań zarządzania usługami edukacyjnymi bazującego na szczególnej roli różnych grup interesariuszy. </w:t>
      </w:r>
      <w:r w:rsidR="00D55358" w:rsidRPr="00233788">
        <w:rPr>
          <w:color w:val="FF0000"/>
        </w:rPr>
        <w:t xml:space="preserve">W literaturze przedmiotu można znaleźć definicje jakości odnoszące się do satysfakcji interesariuszy. Nie są jednak powszechnie znane metody </w:t>
      </w:r>
      <w:r w:rsidR="00D55358" w:rsidRPr="00233788">
        <w:rPr>
          <w:color w:val="FF0000"/>
        </w:rPr>
        <w:lastRenderedPageBreak/>
        <w:t>pomiaru satysfakcji interesariuszy</w:t>
      </w:r>
      <w:r w:rsidR="00902F34" w:rsidRPr="00233788">
        <w:rPr>
          <w:color w:val="FF0000"/>
        </w:rPr>
        <w:t xml:space="preserve"> usług edukacyjnych</w:t>
      </w:r>
      <w:r w:rsidR="00D55358" w:rsidRPr="00233788">
        <w:rPr>
          <w:color w:val="FF0000"/>
        </w:rPr>
        <w:t xml:space="preserve">. Autor proponuje więc na podstawie analizy </w:t>
      </w:r>
      <w:r w:rsidR="00097DC7" w:rsidRPr="00233788">
        <w:rPr>
          <w:color w:val="FF0000"/>
        </w:rPr>
        <w:t>źródeł</w:t>
      </w:r>
      <w:r w:rsidR="00D55358" w:rsidRPr="00233788">
        <w:rPr>
          <w:color w:val="FF0000"/>
        </w:rPr>
        <w:t xml:space="preserve"> literaturowych zastosowanie Indeksu Satysfakcji Interesariuszy jako miernika jakości właściwego do pomiaru poz</w:t>
      </w:r>
      <w:r w:rsidR="00097DC7" w:rsidRPr="00233788">
        <w:rPr>
          <w:color w:val="FF0000"/>
        </w:rPr>
        <w:t>io</w:t>
      </w:r>
      <w:r w:rsidR="00D55358" w:rsidRPr="00233788">
        <w:rPr>
          <w:color w:val="FF0000"/>
        </w:rPr>
        <w:t>mu jakości uczelni technicznych.</w:t>
      </w:r>
    </w:p>
    <w:p w14:paraId="425E2656" w14:textId="77777777" w:rsidR="004C6FC0" w:rsidRPr="00233788" w:rsidRDefault="004C6FC0" w:rsidP="004E7B54">
      <w:pPr>
        <w:rPr>
          <w:b/>
        </w:rPr>
      </w:pPr>
      <w:r w:rsidRPr="00233788">
        <w:rPr>
          <w:b/>
        </w:rPr>
        <w:t>Pytania badawcze:</w:t>
      </w:r>
    </w:p>
    <w:p w14:paraId="4F94250C" w14:textId="2EA19856" w:rsidR="00BA454B" w:rsidRPr="00233788" w:rsidRDefault="00BA454B" w:rsidP="001D1695">
      <w:pPr>
        <w:numPr>
          <w:ilvl w:val="0"/>
          <w:numId w:val="14"/>
        </w:numPr>
      </w:pPr>
      <w:bookmarkStart w:id="2" w:name="_Ref66738676"/>
      <w:r w:rsidRPr="00233788">
        <w:t>Jak różni interesariusze uczelni postrzegają cel istnienia uniwersytetów</w:t>
      </w:r>
      <w:bookmarkEnd w:id="2"/>
    </w:p>
    <w:p w14:paraId="3D93F4C0" w14:textId="77777777" w:rsidR="006A4C4F" w:rsidRPr="00233788" w:rsidRDefault="00E4375F" w:rsidP="001D1695">
      <w:pPr>
        <w:numPr>
          <w:ilvl w:val="0"/>
          <w:numId w:val="14"/>
        </w:numPr>
      </w:pPr>
      <w:r w:rsidRPr="00233788">
        <w:t>Jakie wyniki uzyskują najlepsze uczelnie techniczne w Polsce?</w:t>
      </w:r>
    </w:p>
    <w:p w14:paraId="40E44C9E" w14:textId="4E5DCD1A" w:rsidR="00BA454B" w:rsidRPr="00233788" w:rsidRDefault="00BA454B" w:rsidP="001D1695">
      <w:pPr>
        <w:numPr>
          <w:ilvl w:val="0"/>
          <w:numId w:val="14"/>
        </w:numPr>
      </w:pPr>
      <w:r w:rsidRPr="00233788">
        <w:t>Czy kierownictwo uczelni uwzględnia jakość usług przy podejmowaniu decyzji zarządczych?</w:t>
      </w:r>
    </w:p>
    <w:p w14:paraId="7F924AB7" w14:textId="76B6C1E8" w:rsidR="00BA454B" w:rsidRPr="00233788" w:rsidRDefault="00BA454B" w:rsidP="001D1695">
      <w:pPr>
        <w:numPr>
          <w:ilvl w:val="0"/>
          <w:numId w:val="14"/>
        </w:numPr>
      </w:pPr>
      <w:r w:rsidRPr="00233788">
        <w:t>Czy kierownictwo uczelni uwzględnia głos interesariuszy przy podejmowaniu decyzji zarządczych?</w:t>
      </w:r>
    </w:p>
    <w:p w14:paraId="3501D2FB" w14:textId="193FE23C" w:rsidR="00BA454B" w:rsidRPr="00233788" w:rsidRDefault="00BA454B" w:rsidP="001D1695">
      <w:pPr>
        <w:numPr>
          <w:ilvl w:val="0"/>
          <w:numId w:val="14"/>
        </w:numPr>
      </w:pPr>
      <w:r w:rsidRPr="00233788">
        <w:t>Jak uczelnie mierzą wyniki swoich działań w odniesieniu do jakości usług?</w:t>
      </w:r>
    </w:p>
    <w:p w14:paraId="42D6C547" w14:textId="47154222" w:rsidR="00BA454B" w:rsidRPr="00233788" w:rsidRDefault="00BA454B" w:rsidP="001D1695">
      <w:pPr>
        <w:numPr>
          <w:ilvl w:val="0"/>
          <w:numId w:val="14"/>
        </w:numPr>
      </w:pPr>
      <w:r w:rsidRPr="00233788">
        <w:t>Jak uczelnie mierzą wyniki swoich działań w odniesieniu do opinii interesariuszy?</w:t>
      </w:r>
    </w:p>
    <w:p w14:paraId="7021380C" w14:textId="5C39EB39" w:rsidR="006A4C4F" w:rsidRPr="00233788" w:rsidRDefault="00E4375F" w:rsidP="001D1695">
      <w:pPr>
        <w:numPr>
          <w:ilvl w:val="0"/>
          <w:numId w:val="14"/>
        </w:numPr>
      </w:pPr>
      <w:r w:rsidRPr="00233788">
        <w:t>Czy wyniki Indeksu satysfakcji interesariuszy oraz Indeksu wyceny rynkowej absolwenta są ze sobą skorelowane?</w:t>
      </w:r>
    </w:p>
    <w:p w14:paraId="79266644" w14:textId="77777777" w:rsidR="00CD1693" w:rsidRPr="00233788" w:rsidRDefault="00E4375F" w:rsidP="001D1695">
      <w:pPr>
        <w:numPr>
          <w:ilvl w:val="0"/>
          <w:numId w:val="14"/>
        </w:numPr>
        <w:rPr>
          <w:color w:val="FF0000"/>
        </w:rPr>
      </w:pPr>
      <w:r w:rsidRPr="00233788">
        <w:rPr>
          <w:color w:val="FF0000"/>
        </w:rPr>
        <w:t>Czy wskaźniki skuteczności działań uczelni uwzględniające wycenę rynkową mogą być pomocne w skutecznym doskonaleniu procesów poprawy w uczelni wyższej?</w:t>
      </w:r>
      <w:r w:rsidR="00CD1693" w:rsidRPr="00233788">
        <w:rPr>
          <w:color w:val="FF0000"/>
        </w:rPr>
        <w:t xml:space="preserve"> </w:t>
      </w:r>
    </w:p>
    <w:p w14:paraId="512E4653" w14:textId="77777777" w:rsidR="006A4C4F" w:rsidRPr="00233788" w:rsidRDefault="00E4375F" w:rsidP="001D169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3EC3C50D" w14:textId="77777777" w:rsidR="00BA454B" w:rsidRPr="00233788" w:rsidRDefault="00BA454B" w:rsidP="001D169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774CAF4C" w14:textId="77777777" w:rsidR="004C6FC0" w:rsidRPr="00233788" w:rsidRDefault="004C6FC0" w:rsidP="004E7B54"/>
    <w:p w14:paraId="53EDEBF2" w14:textId="77777777" w:rsidR="004A2288" w:rsidRPr="00233788" w:rsidRDefault="004A2288" w:rsidP="004E7B54">
      <w:pPr>
        <w:rPr>
          <w:b/>
        </w:rPr>
      </w:pPr>
      <w:r w:rsidRPr="00233788">
        <w:rPr>
          <w:b/>
        </w:rPr>
        <w:t>Hipotezy</w:t>
      </w:r>
      <w:r w:rsidR="004A1F2C" w:rsidRPr="00233788">
        <w:rPr>
          <w:b/>
        </w:rPr>
        <w:t>:</w:t>
      </w:r>
    </w:p>
    <w:p w14:paraId="2A36ABC8" w14:textId="3C84693B" w:rsidR="006A4C4F" w:rsidRPr="00233788" w:rsidRDefault="00BA454B" w:rsidP="001D1695">
      <w:pPr>
        <w:numPr>
          <w:ilvl w:val="0"/>
          <w:numId w:val="12"/>
        </w:numPr>
      </w:pPr>
      <w:r w:rsidRPr="00233788">
        <w:t>Wyniki pomiaru satysfakcji interesariuszy są pozytywnie skorelowane z innymi wynikami jakości usług uczelni. (</w:t>
      </w:r>
      <w:r w:rsidR="00E4375F" w:rsidRPr="00233788">
        <w:t>Można określić jakie wartości wskaźników satysfakcji interesariuszy polskich uczelni wyższych technicznych wyróżniają najlepsze spośród tych uczelni</w:t>
      </w:r>
      <w:r w:rsidRPr="00233788">
        <w:t>)</w:t>
      </w:r>
      <w:r w:rsidR="00E4375F" w:rsidRPr="00233788">
        <w:t>.</w:t>
      </w:r>
    </w:p>
    <w:p w14:paraId="3EC5C74A" w14:textId="4A0B5B74" w:rsidR="00BA454B" w:rsidRPr="00233788" w:rsidRDefault="00BA454B" w:rsidP="001D1695">
      <w:pPr>
        <w:numPr>
          <w:ilvl w:val="0"/>
          <w:numId w:val="12"/>
        </w:numPr>
      </w:pPr>
      <w:r w:rsidRPr="00233788">
        <w:t>Wyniki pomiaru satysfakcji interesariuszy są pozytywnie skorelowane z wynikami oceny prestiżu uczelni.</w:t>
      </w:r>
    </w:p>
    <w:p w14:paraId="0E68F40C" w14:textId="7108DD52" w:rsidR="006A4C4F" w:rsidRPr="00233788" w:rsidRDefault="00A26BFA" w:rsidP="001D1695">
      <w:pPr>
        <w:numPr>
          <w:ilvl w:val="0"/>
          <w:numId w:val="12"/>
        </w:numPr>
      </w:pPr>
      <w:bookmarkStart w:id="3" w:name="_Ref437094179"/>
      <w:r w:rsidRPr="00233788">
        <w:t>Wyniki pomiary</w:t>
      </w:r>
      <w:r w:rsidR="00E4375F" w:rsidRPr="00233788">
        <w:t xml:space="preserve"> satysfakcji interesariuszy są pozytywnie skorelowane z wartościami Indeksu Wyceny Rynkowej Absolwenta.</w:t>
      </w:r>
      <w:bookmarkEnd w:id="3"/>
    </w:p>
    <w:p w14:paraId="6B672269" w14:textId="77777777" w:rsidR="0063268B" w:rsidRPr="00233788" w:rsidRDefault="0063268B" w:rsidP="004E7B54"/>
    <w:p w14:paraId="6E9FFCDE" w14:textId="77777777" w:rsidR="002C4484" w:rsidRPr="00233788" w:rsidRDefault="002C4484" w:rsidP="004E7B54">
      <w:pPr>
        <w:pStyle w:val="Akapitzlist"/>
        <w:ind w:firstLine="0"/>
        <w:rPr>
          <w:b/>
        </w:rPr>
      </w:pPr>
      <w:r w:rsidRPr="00233788">
        <w:rPr>
          <w:b/>
        </w:rPr>
        <w:t>Problem badawczy</w:t>
      </w:r>
    </w:p>
    <w:p w14:paraId="0AB4D20E" w14:textId="77777777" w:rsidR="002C4484" w:rsidRPr="00233788" w:rsidRDefault="002C4484" w:rsidP="004E7B54">
      <w:r w:rsidRPr="00233788">
        <w:t>Jakie rozwiązania w zakresie pomiaru oraz wskaźników satysfakcji interesariuszy mogą skutecznie wspierać doskonalenie systemów zarządzania jakością w uczelniach technicznych w Polsce?</w:t>
      </w:r>
    </w:p>
    <w:p w14:paraId="55EB0ADF" w14:textId="77777777" w:rsidR="00DF535F" w:rsidRPr="00233788" w:rsidRDefault="00DF535F" w:rsidP="004E7B54"/>
    <w:p w14:paraId="350CF829" w14:textId="77777777" w:rsidR="002C4484" w:rsidRPr="00233788" w:rsidRDefault="004C6FC0" w:rsidP="004E7B54">
      <w:pPr>
        <w:pStyle w:val="Akapitzlist"/>
        <w:ind w:firstLine="0"/>
        <w:rPr>
          <w:b/>
        </w:rPr>
      </w:pPr>
      <w:r w:rsidRPr="00233788">
        <w:rPr>
          <w:b/>
        </w:rPr>
        <w:lastRenderedPageBreak/>
        <w:t>Cel poz</w:t>
      </w:r>
      <w:r w:rsidR="00AC4789" w:rsidRPr="00233788">
        <w:rPr>
          <w:b/>
        </w:rPr>
        <w:t>n</w:t>
      </w:r>
      <w:r w:rsidR="002C4484" w:rsidRPr="00233788">
        <w:rPr>
          <w:b/>
        </w:rPr>
        <w:t>awczy</w:t>
      </w:r>
    </w:p>
    <w:p w14:paraId="4D990CFE" w14:textId="77777777" w:rsidR="002C4484" w:rsidRPr="00233788" w:rsidRDefault="002C4484" w:rsidP="004E7B54">
      <w:r w:rsidRPr="00233788">
        <w:t>Identyfikacja skutecznych z perspektywy doskonalenia systemu zarządzania jakością metod pomiaru i analizy poziomu satysfakcji interesariuszy jako miernika jakości</w:t>
      </w:r>
    </w:p>
    <w:p w14:paraId="03944CC9" w14:textId="77777777" w:rsidR="00DF535F" w:rsidRPr="00233788" w:rsidRDefault="00DF535F" w:rsidP="004E7B54"/>
    <w:p w14:paraId="6B526CB2" w14:textId="77777777" w:rsidR="002C4484" w:rsidRPr="00233788" w:rsidRDefault="002C4484" w:rsidP="004E7B54">
      <w:pPr>
        <w:pStyle w:val="Akapitzlist"/>
        <w:ind w:firstLine="0"/>
        <w:rPr>
          <w:b/>
        </w:rPr>
      </w:pPr>
      <w:r w:rsidRPr="00233788">
        <w:rPr>
          <w:b/>
        </w:rPr>
        <w:t>Cel utylitarny</w:t>
      </w:r>
    </w:p>
    <w:p w14:paraId="5420D2E9" w14:textId="41161D25" w:rsidR="002C4484" w:rsidRPr="00233788" w:rsidRDefault="002C4484" w:rsidP="004E7B54">
      <w:r w:rsidRPr="00233788">
        <w:t xml:space="preserve">Opracowanie metody </w:t>
      </w:r>
      <w:r w:rsidR="00A26BFA" w:rsidRPr="00233788">
        <w:t>pomiaru</w:t>
      </w:r>
      <w:r w:rsidRPr="00233788">
        <w:t xml:space="preserve"> satysfakcji różnych grup interesariuszy publicznych uczelni technicznych</w:t>
      </w:r>
      <w:r w:rsidR="00A26BFA" w:rsidRPr="00233788">
        <w:t xml:space="preserve"> skutecznie wspierającej procesy zarządzania przez jakość</w:t>
      </w:r>
      <w:r w:rsidRPr="00233788">
        <w:t>.</w:t>
      </w:r>
    </w:p>
    <w:p w14:paraId="0A48245E" w14:textId="77777777" w:rsidR="00F10F0C" w:rsidRPr="00233788" w:rsidRDefault="00F10F0C" w:rsidP="004E7B54">
      <w:pPr>
        <w:pStyle w:val="Nagwek1"/>
        <w:numPr>
          <w:ilvl w:val="0"/>
          <w:numId w:val="0"/>
        </w:numPr>
        <w:ind w:left="432"/>
      </w:pPr>
      <w:bookmarkStart w:id="4" w:name="_Toc66923583"/>
      <w:r w:rsidRPr="00233788">
        <w:lastRenderedPageBreak/>
        <w:t>Wstęp</w:t>
      </w:r>
      <w:bookmarkEnd w:id="4"/>
    </w:p>
    <w:p w14:paraId="2980EF4A" w14:textId="1905E727" w:rsidR="009B2CA8" w:rsidRPr="00233788" w:rsidRDefault="00306822" w:rsidP="004E7B54">
      <w:pPr>
        <w:pStyle w:val="Nagwek1"/>
      </w:pPr>
      <w:bookmarkStart w:id="5" w:name="_Toc66923584"/>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Olsce</w:t>
      </w:r>
      <w:bookmarkEnd w:id="5"/>
    </w:p>
    <w:p w14:paraId="7AE1B200" w14:textId="5BE1A6F1" w:rsidR="00A26BFA" w:rsidRPr="00233788" w:rsidRDefault="00306822" w:rsidP="004E7B54">
      <w:pPr>
        <w:pStyle w:val="Nagwek2"/>
      </w:pPr>
      <w:bookmarkStart w:id="6" w:name="_Toc66923585"/>
      <w:r w:rsidRPr="00233788">
        <w:t>Wyzwania zarządzania uczelnią wyższą</w:t>
      </w:r>
      <w:bookmarkEnd w:id="6"/>
    </w:p>
    <w:p w14:paraId="7ACE4D67" w14:textId="141A888E" w:rsidR="00306822" w:rsidRPr="00233788" w:rsidRDefault="008C7ABA" w:rsidP="004E7B54">
      <w:pPr>
        <w:pStyle w:val="Nagwek3"/>
      </w:pPr>
      <w:bookmarkStart w:id="7" w:name="_Ref62845084"/>
      <w:bookmarkStart w:id="8" w:name="_Toc66923586"/>
      <w:r w:rsidRPr="00233788">
        <w:t>Historyczne i współczesne koncepcje zarządzania uczelnią</w:t>
      </w:r>
      <w:bookmarkEnd w:id="7"/>
      <w:bookmarkEnd w:id="8"/>
    </w:p>
    <w:p w14:paraId="752BF791" w14:textId="14998141" w:rsidR="00341E2F" w:rsidRPr="00233788" w:rsidRDefault="00A10BB6" w:rsidP="004E7B54">
      <w:r w:rsidRPr="00233788">
        <w:t>Współczesne uniwersytety europejskie są spadkobiercami wielowiekowych tradycji. Dlatego</w:t>
      </w:r>
      <w:r w:rsidR="00B605F0" w:rsidRPr="00233788">
        <w:t>,</w:t>
      </w:r>
      <w:r w:rsidRPr="00233788">
        <w:t xml:space="preserve"> by lepiej zrozumieć obecną sytuację warto poznać korzenie uniwersytetów jak i główne kierunki zmian sposobów ich funkcjonowania. Historia szkolnictwa wyższego w Europie jest niezwykle bogata i pasjonująca jednak na potrzeby niniejszej pracy zostaną omówione najważniejsze</w:t>
      </w:r>
      <w:r w:rsidR="00B605F0" w:rsidRPr="00233788">
        <w:t>,</w:t>
      </w:r>
      <w:r w:rsidRPr="00233788">
        <w:t xml:space="preserve"> zdaniem autora</w:t>
      </w:r>
      <w:r w:rsidR="00B605F0" w:rsidRPr="00233788">
        <w:t>,</w:t>
      </w:r>
      <w:r w:rsidRPr="00233788">
        <w:t xml:space="preserve"> koncepcje i zmiany, które pozwalają lepiej zrozumieć obecną sytuację uczelni wyższych w Polsce. </w:t>
      </w:r>
      <w:r w:rsidR="006F5CEE" w:rsidRPr="00233788">
        <w:t>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w:t>
      </w:r>
      <w:r w:rsidR="00B571F0" w:rsidRPr="00233788">
        <w:t xml:space="preserve"> </w:t>
      </w:r>
      <w:r w:rsidR="00B571F0" w:rsidRPr="00233788">
        <w:fldChar w:fldCharType="begin" w:fldLock="1"/>
      </w:r>
      <w:r w:rsidR="00B65F97"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00B571F0" w:rsidRPr="00233788">
        <w:fldChar w:fldCharType="separate"/>
      </w:r>
      <w:r w:rsidR="006858EB" w:rsidRPr="00233788">
        <w:rPr>
          <w:noProof/>
        </w:rPr>
        <w:t>(Leja, 2011)</w:t>
      </w:r>
      <w:r w:rsidR="00B571F0" w:rsidRPr="00233788">
        <w:fldChar w:fldCharType="end"/>
      </w:r>
      <w:r w:rsidR="006F5CEE" w:rsidRPr="00233788">
        <w:t xml:space="preserve">. </w:t>
      </w:r>
      <w:r w:rsidR="00A34A66" w:rsidRPr="00233788">
        <w:t>Nazwa u</w:t>
      </w:r>
      <w:r w:rsidR="00482587" w:rsidRPr="00233788">
        <w:t>niwersytet</w:t>
      </w:r>
      <w:r w:rsidR="00A34A66" w:rsidRPr="00233788">
        <w:t xml:space="preserve"> wywodzi się z łacińskiego</w:t>
      </w:r>
      <w:r w:rsidR="00482587" w:rsidRPr="00233788">
        <w:t xml:space="preserve"> </w:t>
      </w:r>
      <w:r w:rsidR="00482587" w:rsidRPr="00233788">
        <w:rPr>
          <w:i/>
          <w:iCs/>
        </w:rPr>
        <w:t>univ</w:t>
      </w:r>
      <w:r w:rsidR="00F867AE" w:rsidRPr="00233788">
        <w:rPr>
          <w:rFonts w:cs="Arial"/>
          <w:i/>
          <w:iCs/>
        </w:rPr>
        <w:t>e</w:t>
      </w:r>
      <w:r w:rsidR="00482587" w:rsidRPr="00233788">
        <w:rPr>
          <w:i/>
          <w:iCs/>
        </w:rPr>
        <w:t>rsitas</w:t>
      </w:r>
      <w:r w:rsidR="00482587" w:rsidRPr="00233788">
        <w:t xml:space="preserve"> </w:t>
      </w:r>
      <w:r w:rsidR="00F867AE" w:rsidRPr="00233788">
        <w:t xml:space="preserve">oznaczającego ogół, całość. Nazwa ta również była używana na określenie zrzeszenia lub korporacji co przejawiało się w określeniach </w:t>
      </w:r>
      <w:r w:rsidR="00F867AE" w:rsidRPr="00233788">
        <w:rPr>
          <w:i/>
          <w:iCs/>
        </w:rPr>
        <w:t>universitas magistrorum et scholarum</w:t>
      </w:r>
      <w:r w:rsidR="00F867AE" w:rsidRPr="00233788">
        <w:t xml:space="preserve"> lub </w:t>
      </w:r>
      <w:r w:rsidR="00F867AE" w:rsidRPr="00233788">
        <w:rPr>
          <w:i/>
          <w:iCs/>
        </w:rPr>
        <w:t>universitas scholarum et doctorum</w:t>
      </w:r>
      <w:r w:rsidR="00A34A66" w:rsidRPr="00233788">
        <w:t xml:space="preserve">. </w:t>
      </w:r>
      <w:r w:rsidR="001568D1" w:rsidRPr="00233788">
        <w:t xml:space="preserve">I chociaż podstawową nazwą w wiekach średnich określającą studia i uczelnie była </w:t>
      </w:r>
      <w:r w:rsidR="001568D1" w:rsidRPr="00233788">
        <w:rPr>
          <w:i/>
          <w:iCs/>
        </w:rPr>
        <w:t>studium generale</w:t>
      </w:r>
      <w:r w:rsidR="001568D1" w:rsidRPr="00233788">
        <w:t xml:space="preserve"> to mniej więcej od wieku XV zaczęto stosować określenie </w:t>
      </w:r>
      <w:r w:rsidR="001568D1" w:rsidRPr="00233788">
        <w:rPr>
          <w:i/>
          <w:iCs/>
        </w:rPr>
        <w:t>universitas scientarium</w:t>
      </w:r>
      <w:r w:rsidR="001568D1" w:rsidRPr="00233788">
        <w:t xml:space="preserve"> co można tłumaczyć jako ogół nauk lub też wsz</w:t>
      </w:r>
      <w:r w:rsidR="00B511BF" w:rsidRPr="00233788">
        <w:t>e</w:t>
      </w:r>
      <w:r w:rsidR="001568D1" w:rsidRPr="00233788">
        <w:t xml:space="preserve">chnica </w:t>
      </w:r>
      <w:r w:rsidR="001568D1"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568D1" w:rsidRPr="00233788">
        <w:fldChar w:fldCharType="separate"/>
      </w:r>
      <w:r w:rsidR="006858EB" w:rsidRPr="00233788">
        <w:rPr>
          <w:noProof/>
        </w:rPr>
        <w:t>(Cwynar, 2005; Leja, 2011)</w:t>
      </w:r>
      <w:r w:rsidR="001568D1" w:rsidRPr="00233788">
        <w:fldChar w:fldCharType="end"/>
      </w:r>
      <w:r w:rsidR="001568D1" w:rsidRPr="00233788">
        <w:t>.</w:t>
      </w:r>
      <w:r w:rsidR="00B511BF" w:rsidRPr="00233788">
        <w:t xml:space="preserve"> </w:t>
      </w:r>
      <w:r w:rsidRPr="00233788">
        <w:t>Przywołane określenia</w:t>
      </w:r>
      <w:r w:rsidR="00B511BF" w:rsidRPr="00233788">
        <w:t xml:space="preserve"> o</w:t>
      </w:r>
      <w:r w:rsidR="00A34A66" w:rsidRPr="00233788">
        <w:t>ddaj</w:t>
      </w:r>
      <w:r w:rsidRPr="00233788">
        <w:t>ą</w:t>
      </w:r>
      <w:r w:rsidR="00A34A66" w:rsidRPr="00233788">
        <w:t xml:space="preserve"> bardzo dobrze charakter zdobywania wiedzy </w:t>
      </w:r>
      <w:r w:rsidR="003E2C62" w:rsidRPr="00233788">
        <w:t>na</w:t>
      </w:r>
      <w:r w:rsidR="00A34A66" w:rsidRPr="00233788">
        <w:t xml:space="preserve"> uniwersytetach średniowiecznych, już ustrukturyzowanych, na których wykładano słuchaczom wszystkie uznawane wtedy za istotne nauki</w:t>
      </w:r>
      <w:r w:rsidRPr="00233788">
        <w:t xml:space="preserve">. </w:t>
      </w:r>
      <w:r w:rsidR="00341E2F" w:rsidRPr="00233788">
        <w:t xml:space="preserve">Etapem podstawowym były studia na wydziale niższym </w:t>
      </w:r>
      <w:r w:rsidR="003B59A4" w:rsidRPr="00233788">
        <w:t xml:space="preserve">(później zwanym wydziałem filozofii) </w:t>
      </w:r>
      <w:r w:rsidR="00341E2F" w:rsidRPr="00233788">
        <w:t>kształcącym w zakresie siedmiu nauk wyzwolonych (</w:t>
      </w:r>
      <w:r w:rsidR="00341E2F" w:rsidRPr="00233788">
        <w:rPr>
          <w:i/>
          <w:iCs/>
        </w:rPr>
        <w:t>septem artes liberales</w:t>
      </w:r>
      <w:r w:rsidR="003B59A4" w:rsidRPr="00233788">
        <w:t xml:space="preserve">) </w:t>
      </w:r>
      <w:r w:rsidR="00341E2F" w:rsidRPr="00233788">
        <w:t xml:space="preserve">podzielonych na dwa cykle: </w:t>
      </w:r>
      <w:r w:rsidR="00341E2F" w:rsidRPr="00233788">
        <w:rPr>
          <w:i/>
          <w:iCs/>
        </w:rPr>
        <w:t>trivium</w:t>
      </w:r>
      <w:r w:rsidR="00341E2F" w:rsidRPr="00233788">
        <w:t xml:space="preserve"> (gramatyka, retoryka, dialektyka) i </w:t>
      </w:r>
      <w:r w:rsidR="00341E2F" w:rsidRPr="00233788">
        <w:rPr>
          <w:i/>
          <w:iCs/>
        </w:rPr>
        <w:t>quadrivium</w:t>
      </w:r>
      <w:r w:rsidR="00341E2F" w:rsidRPr="00233788">
        <w:t xml:space="preserve"> (arytmetyka, geometria, astronomia, muzyka). </w:t>
      </w:r>
      <w:r w:rsidR="003B59A4" w:rsidRPr="00233788">
        <w:t xml:space="preserve">Studia te stanowiły etap wstępny do zdobywania wiedzy na wydziałach wyższych w zakresie prawa, teologii lub medycyny </w:t>
      </w:r>
      <w:r w:rsidR="003B59A4" w:rsidRPr="00233788">
        <w:fldChar w:fldCharType="begin" w:fldLock="1"/>
      </w:r>
      <w:r w:rsidR="00FD0398"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003B59A4" w:rsidRPr="00233788">
        <w:fldChar w:fldCharType="separate"/>
      </w:r>
      <w:r w:rsidR="003B59A4" w:rsidRPr="00233788">
        <w:rPr>
          <w:noProof/>
        </w:rPr>
        <w:t>(por. Cwynar, 2005, s. 64; De Ridder-Symoens, 2020, s. 46)</w:t>
      </w:r>
      <w:r w:rsidR="003B59A4" w:rsidRPr="00233788">
        <w:fldChar w:fldCharType="end"/>
      </w:r>
      <w:r w:rsidR="003B59A4" w:rsidRPr="00233788">
        <w:t>.</w:t>
      </w:r>
    </w:p>
    <w:p w14:paraId="58F56EF9" w14:textId="3FD18135" w:rsidR="00482587" w:rsidRPr="00233788" w:rsidRDefault="003B59A4" w:rsidP="004E7B54">
      <w:r w:rsidRPr="00233788">
        <w:t>Począwszy od wieku XII uniwersytety podlegały przemianom powodowanym zarówno przez warunki zewnętrzne</w:t>
      </w:r>
      <w:r w:rsidR="00B605F0" w:rsidRPr="00233788">
        <w:t>,</w:t>
      </w:r>
      <w:r w:rsidRPr="00233788">
        <w:t xml:space="preserve"> tak</w:t>
      </w:r>
      <w:r w:rsidR="00B605F0" w:rsidRPr="00233788">
        <w:t>ie</w:t>
      </w:r>
      <w:r w:rsidRPr="00233788">
        <w:t xml:space="preserve"> jak</w:t>
      </w:r>
      <w:r w:rsidR="00B605F0" w:rsidRPr="00233788">
        <w:t>:</w:t>
      </w:r>
      <w:r w:rsidRPr="00233788">
        <w:t xml:space="preserve"> demografia, polityka, zmiany technologiczne, zmienne wpływy władz (świeckich i duchownych), ale również w wyniku nowych idei powstających wśród elit kształconych lub pracujących na uniwersytetach. Na potrzeby niniejszej pracy warto krótko prześledzić zmiany jakie zachodziły w obszar</w:t>
      </w:r>
      <w:r w:rsidR="00E04437" w:rsidRPr="00233788">
        <w:t>ze</w:t>
      </w:r>
      <w:r w:rsidRPr="00233788">
        <w:t xml:space="preserve"> wolności </w:t>
      </w:r>
      <w:r w:rsidR="00E04437" w:rsidRPr="00233788">
        <w:t>społeczności akademickiej rozumianej jako niezależność od</w:t>
      </w:r>
      <w:r w:rsidRPr="00233788">
        <w:t xml:space="preserve"> władz</w:t>
      </w:r>
      <w:r w:rsidR="00E04437" w:rsidRPr="00233788">
        <w:t xml:space="preserve"> </w:t>
      </w:r>
      <w:r w:rsidRPr="00233788">
        <w:t xml:space="preserve">oraz </w:t>
      </w:r>
      <w:r w:rsidR="00E04437" w:rsidRPr="00233788">
        <w:t>jakie było podejście do równowagi pomiędzy kształceniem studentów, a prowadzeniem badań.</w:t>
      </w:r>
    </w:p>
    <w:p w14:paraId="56FAC192" w14:textId="5D780722" w:rsidR="00E04437" w:rsidRPr="00233788" w:rsidRDefault="00E04437" w:rsidP="004E7B54">
      <w:pPr>
        <w:rPr>
          <w:color w:val="000000" w:themeColor="text1"/>
        </w:rPr>
      </w:pPr>
      <w:r w:rsidRPr="00233788">
        <w:t>Na rysunku</w:t>
      </w:r>
      <w:r w:rsidR="00C741C2" w:rsidRPr="00233788">
        <w:t xml:space="preserve"> (</w:t>
      </w:r>
      <w:r w:rsidR="009D4BA4" w:rsidRPr="00233788">
        <w:fldChar w:fldCharType="begin"/>
      </w:r>
      <w:r w:rsidR="009D4BA4" w:rsidRPr="00233788">
        <w:instrText xml:space="preserve"> REF  _Ref66043412 \* Lower \h </w:instrText>
      </w:r>
      <w:r w:rsidR="009D4BA4" w:rsidRPr="00233788">
        <w:fldChar w:fldCharType="separate"/>
      </w:r>
      <w:r w:rsidR="00E737A7" w:rsidRPr="00233788">
        <w:t xml:space="preserve">rysunek </w:t>
      </w:r>
      <w:r w:rsidR="00E737A7" w:rsidRPr="00233788">
        <w:rPr>
          <w:noProof/>
        </w:rPr>
        <w:t>1</w:t>
      </w:r>
      <w:r w:rsidR="009D4BA4" w:rsidRPr="00233788">
        <w:fldChar w:fldCharType="end"/>
      </w:r>
      <w:r w:rsidR="00C741C2" w:rsidRPr="00233788">
        <w:t xml:space="preserve">) </w:t>
      </w:r>
      <w:r w:rsidRPr="00233788">
        <w:t xml:space="preserve">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t>
      </w:r>
      <w:r w:rsidR="002442E6" w:rsidRPr="00233788">
        <w:t>wartości dla okresów stuletnich, natomiast dla wieku XX przedstawiono zmiany z uwzględnieniem okresów 25-letnich. Krótką charakterystykę, każdego z tych okresów przedstawiono w tabeli</w:t>
      </w:r>
      <w:r w:rsidR="00FD0398" w:rsidRPr="00233788">
        <w:t xml:space="preserve"> (</w:t>
      </w:r>
      <w:r w:rsidR="00FD0398" w:rsidRPr="00233788">
        <w:rPr>
          <w:color w:val="FF0000"/>
        </w:rPr>
        <w:fldChar w:fldCharType="begin"/>
      </w:r>
      <w:r w:rsidR="00FD0398" w:rsidRPr="00233788">
        <w:rPr>
          <w:color w:val="FF0000"/>
        </w:rPr>
        <w:instrText xml:space="preserve"> REF  _Ref62811993 \* Lower \h  \* MERGEFORMAT </w:instrText>
      </w:r>
      <w:r w:rsidR="00FD0398" w:rsidRPr="00233788">
        <w:rPr>
          <w:color w:val="FF0000"/>
        </w:rPr>
      </w:r>
      <w:r w:rsidR="00FD0398" w:rsidRPr="00233788">
        <w:rPr>
          <w:color w:val="FF0000"/>
        </w:rPr>
        <w:fldChar w:fldCharType="separate"/>
      </w:r>
      <w:r w:rsidR="00E737A7" w:rsidRPr="00233788">
        <w:rPr>
          <w:color w:val="000000" w:themeColor="text1"/>
        </w:rPr>
        <w:t xml:space="preserve">tabela </w:t>
      </w:r>
      <w:r w:rsidR="00E737A7" w:rsidRPr="00233788">
        <w:rPr>
          <w:noProof/>
          <w:color w:val="000000" w:themeColor="text1"/>
        </w:rPr>
        <w:t>1</w:t>
      </w:r>
      <w:r w:rsidR="00FD0398" w:rsidRPr="00233788">
        <w:rPr>
          <w:color w:val="FF0000"/>
        </w:rPr>
        <w:fldChar w:fldCharType="end"/>
      </w:r>
      <w:r w:rsidR="00FD0398" w:rsidRPr="00233788">
        <w:rPr>
          <w:color w:val="000000" w:themeColor="text1"/>
        </w:rPr>
        <w:t>)</w:t>
      </w:r>
      <w:r w:rsidR="002442E6" w:rsidRPr="00233788">
        <w:rPr>
          <w:color w:val="000000" w:themeColor="text1"/>
        </w:rPr>
        <w:t>.</w:t>
      </w:r>
    </w:p>
    <w:p w14:paraId="13981687" w14:textId="77777777" w:rsidR="009D4BA4" w:rsidRPr="00233788" w:rsidRDefault="00C741C2" w:rsidP="009D4BA4">
      <w:pPr>
        <w:keepNext/>
      </w:pPr>
      <w:r w:rsidRPr="00233788">
        <w:rPr>
          <w:noProof/>
          <w:color w:val="000000" w:themeColor="text1"/>
        </w:rPr>
        <w:lastRenderedPageBreak/>
        <w:drawing>
          <wp:inline distT="0" distB="0" distL="0" distR="0" wp14:anchorId="505A96A4" wp14:editId="6354F2CE">
            <wp:extent cx="5040000" cy="4277829"/>
            <wp:effectExtent l="0" t="0" r="8255" b="8890"/>
            <wp:docPr id="17"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56F85C4F" w14:textId="6AA4C4B7" w:rsidR="008D6E62" w:rsidRPr="00233788" w:rsidRDefault="009D4BA4" w:rsidP="009D4BA4">
      <w:pPr>
        <w:pStyle w:val="Tytutabeli"/>
        <w:rPr>
          <w:color w:val="000000" w:themeColor="text1"/>
        </w:rPr>
      </w:pPr>
      <w:bookmarkStart w:id="9" w:name="_Ref66043412"/>
      <w:bookmarkStart w:id="10" w:name="_Toc66043233"/>
      <w:bookmarkStart w:id="11" w:name="_Ref66043268"/>
      <w:bookmarkStart w:id="12" w:name="_Ref66043269"/>
      <w:bookmarkStart w:id="13" w:name="_Ref66056858"/>
      <w:r w:rsidRPr="00233788">
        <w:t xml:space="preserve">Rysunek </w:t>
      </w:r>
      <w:r w:rsidR="008E0D47">
        <w:fldChar w:fldCharType="begin"/>
      </w:r>
      <w:r w:rsidR="008E0D47">
        <w:instrText xml:space="preserve"> SEQ Rysunek \* ARABIC </w:instrText>
      </w:r>
      <w:r w:rsidR="008E0D47">
        <w:fldChar w:fldCharType="separate"/>
      </w:r>
      <w:r w:rsidR="00FE32F3" w:rsidRPr="00233788">
        <w:rPr>
          <w:noProof/>
        </w:rPr>
        <w:t>1</w:t>
      </w:r>
      <w:r w:rsidR="008E0D47">
        <w:rPr>
          <w:noProof/>
        </w:rPr>
        <w:fldChar w:fldCharType="end"/>
      </w:r>
      <w:bookmarkEnd w:id="9"/>
      <w:r w:rsidRPr="00233788">
        <w:t xml:space="preserve"> </w:t>
      </w:r>
      <w:r w:rsidRPr="00233788">
        <w:rPr>
          <w:color w:val="000000" w:themeColor="text1"/>
        </w:rPr>
        <w:t>Historyczne zmiany na europejskich uniwersytetach w wymiarach wolności i kształcenia-badań</w:t>
      </w:r>
      <w:bookmarkEnd w:id="10"/>
      <w:bookmarkEnd w:id="11"/>
      <w:bookmarkEnd w:id="12"/>
      <w:bookmarkEnd w:id="13"/>
    </w:p>
    <w:p w14:paraId="67FBDE47" w14:textId="41458F09" w:rsidR="00C741C2" w:rsidRPr="00233788" w:rsidRDefault="00C741C2" w:rsidP="004E7B54">
      <w:pPr>
        <w:pStyle w:val="rdo"/>
      </w:pPr>
      <w:r w:rsidRPr="00233788">
        <w:t xml:space="preserve">Źródło: opracowanie własne na podstawie </w:t>
      </w:r>
      <w:r w:rsidRPr="00233788">
        <w:fldChar w:fldCharType="begin" w:fldLock="1"/>
      </w:r>
      <w:r w:rsidR="00C46BB6"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2DE99D6F" w14:textId="10874037" w:rsidR="004E7B54" w:rsidRPr="00233788" w:rsidRDefault="00B605F0" w:rsidP="004E7B54">
      <w:r w:rsidRPr="00233788">
        <w:t xml:space="preserve">Rysunek </w:t>
      </w:r>
      <w:r w:rsidR="00C741C2" w:rsidRPr="00233788">
        <w:t>po</w:t>
      </w:r>
      <w:r w:rsidR="009D4BA4" w:rsidRPr="00233788">
        <w:fldChar w:fldCharType="begin"/>
      </w:r>
      <w:r w:rsidR="009D4BA4" w:rsidRPr="00233788">
        <w:instrText xml:space="preserve"> REF _Ref66043268 \p \h </w:instrText>
      </w:r>
      <w:r w:rsidR="009D4BA4" w:rsidRPr="00233788">
        <w:fldChar w:fldCharType="separate"/>
      </w:r>
      <w:r w:rsidR="00E737A7" w:rsidRPr="00233788">
        <w:t>wyżej</w:t>
      </w:r>
      <w:r w:rsidR="009D4BA4" w:rsidRPr="00233788">
        <w:fldChar w:fldCharType="end"/>
      </w:r>
      <w:r w:rsidR="00C741C2" w:rsidRPr="00233788">
        <w:t xml:space="preserve"> przedstawi</w:t>
      </w:r>
      <w:r w:rsidRPr="00233788">
        <w:t>a</w:t>
      </w:r>
      <w:r w:rsidR="00C741C2" w:rsidRPr="00233788">
        <w:t xml:space="preserve"> </w:t>
      </w:r>
      <w:r w:rsidRPr="00233788">
        <w:t>przebieg</w:t>
      </w:r>
      <w:r w:rsidR="00C741C2" w:rsidRPr="00233788">
        <w:t xml:space="preserve">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w:t>
      </w:r>
      <w:r w:rsidR="00F27FF0" w:rsidRPr="00233788">
        <w:t xml:space="preserve">. Jest to szczególnie istotne w obecnym czasie znacznych reform szkolnictwa w Polsce i pytań o jego kształt w przyszłości. </w:t>
      </w:r>
      <w:r w:rsidRPr="00233788">
        <w:t>Zarówno rysunek po</w:t>
      </w:r>
      <w:r w:rsidR="009D4BA4" w:rsidRPr="00233788">
        <w:fldChar w:fldCharType="begin"/>
      </w:r>
      <w:r w:rsidR="009D4BA4" w:rsidRPr="00233788">
        <w:instrText xml:space="preserve"> REF _Ref66043269 \p \h </w:instrText>
      </w:r>
      <w:r w:rsidR="009D4BA4" w:rsidRPr="00233788">
        <w:fldChar w:fldCharType="separate"/>
      </w:r>
      <w:r w:rsidR="00E737A7" w:rsidRPr="00233788">
        <w:t>wyżej</w:t>
      </w:r>
      <w:r w:rsidR="009D4BA4" w:rsidRPr="00233788">
        <w:fldChar w:fldCharType="end"/>
      </w:r>
      <w:r w:rsidRPr="00233788">
        <w:t xml:space="preserve"> jaki i tabela po</w:t>
      </w:r>
      <w:r w:rsidR="003A606E" w:rsidRPr="00233788">
        <w:fldChar w:fldCharType="begin"/>
      </w:r>
      <w:r w:rsidR="003A606E" w:rsidRPr="00233788">
        <w:instrText xml:space="preserve"> REF _Ref62811977 \p \h </w:instrText>
      </w:r>
      <w:r w:rsidR="003A606E" w:rsidRPr="00233788">
        <w:fldChar w:fldCharType="separate"/>
      </w:r>
      <w:r w:rsidR="00E737A7" w:rsidRPr="00233788">
        <w:t>niżej</w:t>
      </w:r>
      <w:r w:rsidR="003A606E" w:rsidRPr="00233788">
        <w:fldChar w:fldCharType="end"/>
      </w:r>
      <w:r w:rsidRPr="00233788">
        <w:t xml:space="preserve"> zawierają uproszczony obraz zmian na uniwersytetach. Celem autora było przedstawienie pewnych zjawisk zachodzących na europejskich uniwersytetach, jednak należy </w:t>
      </w:r>
      <w:r w:rsidR="003A606E" w:rsidRPr="00233788">
        <w:t>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7649670A" w14:textId="2C7228B7" w:rsidR="004E7B54" w:rsidRPr="00233788" w:rsidRDefault="004E7B54" w:rsidP="009D4BA4">
      <w:pPr>
        <w:pStyle w:val="Tytutabeli"/>
      </w:pPr>
      <w:bookmarkStart w:id="14" w:name="_Ref62811993"/>
      <w:bookmarkStart w:id="15" w:name="_Ref62811977"/>
      <w:bookmarkStart w:id="16" w:name="_Toc66043249"/>
      <w:r w:rsidRPr="00233788">
        <w:t xml:space="preserve">Tabela </w:t>
      </w:r>
      <w:r w:rsidR="008E0D47">
        <w:fldChar w:fldCharType="begin"/>
      </w:r>
      <w:r w:rsidR="008E0D47">
        <w:instrText xml:space="preserve"> SEQ Tabela \* ARABIC </w:instrText>
      </w:r>
      <w:r w:rsidR="008E0D47">
        <w:fldChar w:fldCharType="separate"/>
      </w:r>
      <w:r w:rsidR="00081D14" w:rsidRPr="00233788">
        <w:rPr>
          <w:noProof/>
        </w:rPr>
        <w:t>1</w:t>
      </w:r>
      <w:r w:rsidR="008E0D47">
        <w:rPr>
          <w:noProof/>
        </w:rPr>
        <w:fldChar w:fldCharType="end"/>
      </w:r>
      <w:bookmarkEnd w:id="14"/>
      <w:r w:rsidRPr="00233788">
        <w:t xml:space="preserve"> Trendy zmian w europejskich uniwersytetach od średniowiecza do współczesności</w:t>
      </w:r>
      <w:bookmarkEnd w:id="15"/>
      <w:bookmarkEnd w:id="16"/>
    </w:p>
    <w:tbl>
      <w:tblPr>
        <w:tblStyle w:val="Tabela-Siatka"/>
        <w:tblW w:w="0" w:type="auto"/>
        <w:tblLook w:val="04A0" w:firstRow="1" w:lastRow="0" w:firstColumn="1" w:lastColumn="0" w:noHBand="0" w:noVBand="1"/>
      </w:tblPr>
      <w:tblGrid>
        <w:gridCol w:w="2623"/>
        <w:gridCol w:w="6439"/>
      </w:tblGrid>
      <w:tr w:rsidR="004E7B54" w:rsidRPr="00233788" w14:paraId="216DB3FC" w14:textId="77777777" w:rsidTr="001905DA">
        <w:trPr>
          <w:cantSplit/>
          <w:tblHeader/>
        </w:trPr>
        <w:tc>
          <w:tcPr>
            <w:tcW w:w="2660" w:type="dxa"/>
          </w:tcPr>
          <w:p w14:paraId="7902E1EA"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7EA1D4CD"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4E7B54" w:rsidRPr="00233788" w14:paraId="47022559" w14:textId="77777777" w:rsidTr="001905DA">
        <w:trPr>
          <w:cantSplit/>
        </w:trPr>
        <w:tc>
          <w:tcPr>
            <w:tcW w:w="2660" w:type="dxa"/>
          </w:tcPr>
          <w:p w14:paraId="089E999A"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47774E42"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4E7B54" w:rsidRPr="00233788" w14:paraId="7DB73620" w14:textId="77777777" w:rsidTr="001905DA">
        <w:trPr>
          <w:cantSplit/>
        </w:trPr>
        <w:tc>
          <w:tcPr>
            <w:tcW w:w="2660" w:type="dxa"/>
          </w:tcPr>
          <w:p w14:paraId="385FAC5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49633363"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4E7B54" w:rsidRPr="00233788" w14:paraId="23B04BBF" w14:textId="77777777" w:rsidTr="001905DA">
        <w:trPr>
          <w:cantSplit/>
        </w:trPr>
        <w:tc>
          <w:tcPr>
            <w:tcW w:w="2660" w:type="dxa"/>
          </w:tcPr>
          <w:p w14:paraId="78A46FAB"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75CF1AD"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4E7B54" w:rsidRPr="00233788" w14:paraId="2677288C" w14:textId="77777777" w:rsidTr="001905DA">
        <w:trPr>
          <w:cantSplit/>
        </w:trPr>
        <w:tc>
          <w:tcPr>
            <w:tcW w:w="2660" w:type="dxa"/>
          </w:tcPr>
          <w:p w14:paraId="3D56A65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403759A7"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4E7B54" w:rsidRPr="00233788" w14:paraId="2FE2A410" w14:textId="77777777" w:rsidTr="001905DA">
        <w:trPr>
          <w:cantSplit/>
        </w:trPr>
        <w:tc>
          <w:tcPr>
            <w:tcW w:w="2660" w:type="dxa"/>
          </w:tcPr>
          <w:p w14:paraId="445B444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7C56FAD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4E7B54" w:rsidRPr="00233788" w14:paraId="6EBB711C" w14:textId="77777777" w:rsidTr="001905DA">
        <w:trPr>
          <w:cantSplit/>
        </w:trPr>
        <w:tc>
          <w:tcPr>
            <w:tcW w:w="2660" w:type="dxa"/>
          </w:tcPr>
          <w:p w14:paraId="24BCC11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78479F69"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Arystokratyzacja wykształcenia poprzez ograniczenie stypendiów dla biedniejszych studentów. Podkreślanie roli socjalizacyjnej kształcenia.</w:t>
            </w:r>
          </w:p>
        </w:tc>
      </w:tr>
      <w:tr w:rsidR="004E7B54" w:rsidRPr="00233788" w14:paraId="19550394" w14:textId="77777777" w:rsidTr="001905DA">
        <w:trPr>
          <w:cantSplit/>
        </w:trPr>
        <w:tc>
          <w:tcPr>
            <w:tcW w:w="2660" w:type="dxa"/>
          </w:tcPr>
          <w:p w14:paraId="27EF23A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1C37877A" w14:textId="7290364E" w:rsidR="004E7B54" w:rsidRPr="00233788" w:rsidRDefault="004E7B54" w:rsidP="004E7B54">
            <w:pPr>
              <w:spacing w:before="0" w:after="120" w:line="276" w:lineRule="auto"/>
              <w:ind w:firstLine="0"/>
              <w:rPr>
                <w:sz w:val="18"/>
                <w:szCs w:val="18"/>
                <w:lang w:val="pl-PL"/>
              </w:rPr>
            </w:pPr>
            <w:r w:rsidRPr="00233788">
              <w:rPr>
                <w:sz w:val="18"/>
                <w:szCs w:val="18"/>
                <w:lang w:val="pl-PL"/>
              </w:rPr>
              <w:t>Zwiększone zapotrzebowanie na kształcenie w nowych dyscyplinach wraz z rozwojem technologicznym i zmianami w organizacji państw.</w:t>
            </w:r>
            <w:r w:rsidR="00BA4BDE" w:rsidRPr="00233788">
              <w:rPr>
                <w:sz w:val="18"/>
                <w:szCs w:val="18"/>
                <w:lang w:val="pl-PL"/>
              </w:rPr>
              <w:t xml:space="preserve"> Dekonfesjonalizacja uczelni oraz zwiększenie ich podporządkowania władzy.</w:t>
            </w:r>
          </w:p>
        </w:tc>
      </w:tr>
      <w:tr w:rsidR="004E7B54" w:rsidRPr="00233788" w14:paraId="5E784504" w14:textId="77777777" w:rsidTr="001905DA">
        <w:trPr>
          <w:cantSplit/>
        </w:trPr>
        <w:tc>
          <w:tcPr>
            <w:tcW w:w="2660" w:type="dxa"/>
          </w:tcPr>
          <w:p w14:paraId="6D76F75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7FBB5C0"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Wspierane przez państwa wdrażanie idei uniwersytetu sformułowanej Kanta, a realizowane przez implementację modelu Humboldt’a. Dominująca rola badań.</w:t>
            </w:r>
          </w:p>
        </w:tc>
      </w:tr>
      <w:tr w:rsidR="004E7B54" w:rsidRPr="00233788" w14:paraId="2CBECBEF" w14:textId="77777777" w:rsidTr="001905DA">
        <w:trPr>
          <w:cantSplit/>
        </w:trPr>
        <w:tc>
          <w:tcPr>
            <w:tcW w:w="2660" w:type="dxa"/>
          </w:tcPr>
          <w:p w14:paraId="46FC821E" w14:textId="2DD6099B" w:rsidR="004E7B54" w:rsidRPr="00233788" w:rsidRDefault="004E7B54" w:rsidP="004E7B54">
            <w:pPr>
              <w:pStyle w:val="Akapitzlist"/>
              <w:spacing w:before="0" w:after="120" w:line="276" w:lineRule="auto"/>
              <w:ind w:left="0" w:firstLine="0"/>
              <w:jc w:val="center"/>
              <w:rPr>
                <w:sz w:val="18"/>
                <w:szCs w:val="18"/>
                <w:lang w:val="pl-PL"/>
              </w:rPr>
            </w:pPr>
            <w:r w:rsidRPr="00233788">
              <w:rPr>
                <w:sz w:val="18"/>
                <w:szCs w:val="18"/>
                <w:lang w:val="pl-PL"/>
              </w:rPr>
              <w:t xml:space="preserve">1. </w:t>
            </w:r>
            <w:r w:rsidR="00471742" w:rsidRPr="00233788">
              <w:rPr>
                <w:sz w:val="18"/>
                <w:szCs w:val="18"/>
                <w:lang w:val="pl-PL"/>
              </w:rPr>
              <w:t xml:space="preserve">ćwierćwiecze </w:t>
            </w:r>
            <w:r w:rsidRPr="00233788">
              <w:rPr>
                <w:sz w:val="18"/>
                <w:szCs w:val="18"/>
                <w:lang w:val="pl-PL"/>
              </w:rPr>
              <w:t>XX</w:t>
            </w:r>
            <w:r w:rsidR="00471742" w:rsidRPr="00233788">
              <w:rPr>
                <w:sz w:val="18"/>
                <w:szCs w:val="18"/>
                <w:lang w:val="pl-PL"/>
              </w:rPr>
              <w:t xml:space="preserve"> w.</w:t>
            </w:r>
          </w:p>
        </w:tc>
        <w:tc>
          <w:tcPr>
            <w:tcW w:w="6552" w:type="dxa"/>
          </w:tcPr>
          <w:p w14:paraId="6018A6A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Lehr- und Lernfreiheit</w:t>
            </w:r>
            <w:r w:rsidRPr="00233788">
              <w:rPr>
                <w:sz w:val="18"/>
                <w:szCs w:val="18"/>
                <w:lang w:val="pl-PL"/>
              </w:rPr>
              <w:t>.</w:t>
            </w:r>
          </w:p>
        </w:tc>
      </w:tr>
      <w:tr w:rsidR="004E7B54" w:rsidRPr="00233788" w14:paraId="48ADEE27" w14:textId="77777777" w:rsidTr="001905DA">
        <w:trPr>
          <w:cantSplit/>
        </w:trPr>
        <w:tc>
          <w:tcPr>
            <w:tcW w:w="2660" w:type="dxa"/>
          </w:tcPr>
          <w:p w14:paraId="2EA25330" w14:textId="673627A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245E173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 jak również badań coraz częściej wykonywanych na zlecenie państw do wsparcia ideologii w nich obowiązujących.</w:t>
            </w:r>
          </w:p>
        </w:tc>
      </w:tr>
      <w:tr w:rsidR="004E7B54" w:rsidRPr="00233788" w14:paraId="73063774" w14:textId="77777777" w:rsidTr="001905DA">
        <w:trPr>
          <w:cantSplit/>
        </w:trPr>
        <w:tc>
          <w:tcPr>
            <w:tcW w:w="2660" w:type="dxa"/>
          </w:tcPr>
          <w:p w14:paraId="53961F17" w14:textId="52C36EB8"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413395CA"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4E7B54" w:rsidRPr="00233788" w14:paraId="10963CDD" w14:textId="77777777" w:rsidTr="001905DA">
        <w:trPr>
          <w:cantSplit/>
        </w:trPr>
        <w:tc>
          <w:tcPr>
            <w:tcW w:w="2660" w:type="dxa"/>
          </w:tcPr>
          <w:p w14:paraId="508A4B82" w14:textId="4E3AE89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647FA97E"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6EA9A7F3" w14:textId="040BB4AD" w:rsidR="004E7B54" w:rsidRPr="00233788" w:rsidRDefault="004E7B54" w:rsidP="004E7B54">
      <w:pPr>
        <w:pStyle w:val="rdo"/>
      </w:pPr>
      <w:r w:rsidRPr="00233788">
        <w:t xml:space="preserve">Źródło: opracowanie własne na podstawie </w:t>
      </w:r>
      <w:r w:rsidRPr="00233788">
        <w:fldChar w:fldCharType="begin" w:fldLock="1"/>
      </w:r>
      <w:r w:rsidR="006858EB"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0E3694C5" w14:textId="5719A4EA" w:rsidR="006858EB" w:rsidRPr="00233788" w:rsidRDefault="00F27FF0" w:rsidP="004E7B54">
      <w:r w:rsidRPr="00233788">
        <w:t xml:space="preserve">Pierwsze średniowieczne uniwersytety powstały pod wpływem swobodnego zrzeszania się studentów i mistrzów na wzór cechów. Istotny wpływ na ten proces miała </w:t>
      </w:r>
      <w:r w:rsidR="00C46BB6" w:rsidRPr="00233788">
        <w:t xml:space="preserve">urbanizacja, a także sekularyzacja społeczeństwa co doprowadziło do poszukiwania wykształcenia niezależnie od wcześniej istniejących szkół przyklasztornych </w:t>
      </w:r>
      <w:r w:rsidR="00C46BB6" w:rsidRPr="00233788">
        <w:fldChar w:fldCharType="begin" w:fldLock="1"/>
      </w:r>
      <w:r w:rsidR="004E7B54"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00C46BB6" w:rsidRPr="00233788">
        <w:fldChar w:fldCharType="separate"/>
      </w:r>
      <w:r w:rsidR="00C46BB6" w:rsidRPr="00233788">
        <w:rPr>
          <w:noProof/>
        </w:rPr>
        <w:t>(por. Cwynar, 2005, ss. 62–63)</w:t>
      </w:r>
      <w:r w:rsidR="00C46BB6" w:rsidRPr="00233788">
        <w:fldChar w:fldCharType="end"/>
      </w:r>
      <w:r w:rsidR="00C46BB6" w:rsidRPr="00233788">
        <w:t xml:space="preserve">. Jednocześnie w zurbanizowanych społeczeństwach lepsze wykształcenie zwiększały szanse na podwyższenie poziomu życia co wypływało na rosnący popyt na edukację. W kolejnych wiekach władcy dostrzegając potencjał i korzyści płynące z dobrego wykształcenia społeczeństwa coraz bardziej aktywnie wspierały istniejące uniwersytety, a także fundowały lub wspierały powstawanie nowych. Wraz z rozwojem technologii i poprawą organizacji państw rosło zapotrzebowanie na wykształcenie, które stawało się gwarantem dobrych zarobków co doprowadziło do znacznego wzrostu liczby studentów, która w niektórych europejskich krajach sięgała 2% całkowitej liczby ludności w XVI w. </w:t>
      </w:r>
      <w:r w:rsidR="004E7B54" w:rsidRPr="00233788">
        <w:fldChar w:fldCharType="begin" w:fldLock="1"/>
      </w:r>
      <w:r w:rsidR="004E7B54" w:rsidRPr="00233788">
        <w:instrText>ADDIN CSL_CITATION {"citationItems":[{"id":"ITEM-1","itemData":{"DOI":"10.1007/978-3-030-41834-2_4","ISBN":"978-3-030-41834-2","abstract":"Since the nineteenth century, we have become used to associating universities w</w:instrText>
      </w:r>
      <w:r w:rsidR="004E7B54" w:rsidRPr="001A5C9A">
        <w:rPr>
          <w:lang w:val="en-US"/>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4E7B54" w:rsidRPr="006F7DC7">
        <w:rPr>
          <w:lang w:val="en-US"/>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004E7B54" w:rsidRPr="00233788">
        <w:fldChar w:fldCharType="separate"/>
      </w:r>
      <w:r w:rsidR="004E7B54" w:rsidRPr="006F7DC7">
        <w:rPr>
          <w:noProof/>
          <w:lang w:val="en-US"/>
        </w:rPr>
        <w:t>(De Ridder-Symoens, 2020, s. 50)</w:t>
      </w:r>
      <w:r w:rsidR="004E7B54" w:rsidRPr="00233788">
        <w:fldChar w:fldCharType="end"/>
      </w:r>
      <w:r w:rsidR="004E7B54" w:rsidRPr="006F7DC7">
        <w:rPr>
          <w:lang w:val="en-US"/>
        </w:rPr>
        <w:t xml:space="preserve">. Jak twierdzi de Ridder-Symoens </w:t>
      </w:r>
      <w:r w:rsidR="004E7B54" w:rsidRPr="00233788">
        <w:fldChar w:fldCharType="begin" w:fldLock="1"/>
      </w:r>
      <w:r w:rsidR="00876241" w:rsidRPr="006F7DC7">
        <w:rPr>
          <w:lang w:val="en-US"/>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004E7B54" w:rsidRPr="00233788">
        <w:fldChar w:fldCharType="separate"/>
      </w:r>
      <w:r w:rsidR="004E7B54" w:rsidRPr="006F7DC7">
        <w:rPr>
          <w:noProof/>
          <w:lang w:val="en-US"/>
        </w:rPr>
        <w:t>(2020)</w:t>
      </w:r>
      <w:r w:rsidR="004E7B54" w:rsidRPr="00233788">
        <w:fldChar w:fldCharType="end"/>
      </w:r>
      <w:r w:rsidR="004E7B54" w:rsidRPr="006F7DC7">
        <w:rPr>
          <w:lang w:val="en-US"/>
        </w:rPr>
        <w:t xml:space="preserve"> n</w:t>
      </w:r>
      <w:r w:rsidR="00E73ED3" w:rsidRPr="006F7DC7">
        <w:rPr>
          <w:lang w:val="en-US"/>
        </w:rPr>
        <w:t>a przykładzie Francji i Anglii można dostrzec, że sfrustrowani intelektualiści odegrali istotną rolę w rewolucyjnym klimacie wieków siedemnastego i osiemnastego</w:t>
      </w:r>
      <w:r w:rsidR="004E7B54" w:rsidRPr="006F7DC7">
        <w:rPr>
          <w:lang w:val="en-US"/>
        </w:rPr>
        <w:t xml:space="preserve">. </w:t>
      </w:r>
      <w:r w:rsidR="004E7B54" w:rsidRPr="00233788">
        <w:t>Niemniej zagrożenie dla ówczesnych elit arystokratycznych ze strony rosnący</w:t>
      </w:r>
      <w:r w:rsidR="00BA4BDE" w:rsidRPr="00233788">
        <w:t>ch</w:t>
      </w:r>
      <w:r w:rsidR="004E7B54" w:rsidRPr="00233788">
        <w:t xml:space="preserve"> </w:t>
      </w:r>
      <w:r w:rsidR="00BA4BDE" w:rsidRPr="00233788">
        <w:t>rzesz (i nowych elit)</w:t>
      </w:r>
      <w:r w:rsidR="004E7B54" w:rsidRPr="00233788">
        <w:t xml:space="preserve"> wykształconych </w:t>
      </w:r>
      <w:r w:rsidR="004E7B54" w:rsidRPr="00233788">
        <w:lastRenderedPageBreak/>
        <w:t>ludzi pochodzących z niższych warstw społecznych było dostrzegane w wieku XVII cze</w:t>
      </w:r>
      <w:r w:rsidR="00627B96" w:rsidRPr="00233788">
        <w:t xml:space="preserve">go ciekawym przykładem jest ostrzeżenie sformułowane przez księcia Newcastle do Karola II przeciw ”zbyt dużej ilości edukacji, a szczególnie zbyt dużej ilości niewłaściwego rodzaju edukacji </w:t>
      </w:r>
      <w:r w:rsidR="00BA4BDE" w:rsidRPr="00233788">
        <w:t>przekazywanej</w:t>
      </w:r>
      <w:r w:rsidR="00627B96" w:rsidRPr="00233788">
        <w:t xml:space="preserve"> niewłaściwemu rodzajowi ludzi” </w:t>
      </w:r>
      <w:r w:rsidR="00876241" w:rsidRPr="00233788">
        <w:fldChar w:fldCharType="begin" w:fldLock="1"/>
      </w:r>
      <w:r w:rsidR="002A6591"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00876241" w:rsidRPr="00233788">
        <w:fldChar w:fldCharType="separate"/>
      </w:r>
      <w:r w:rsidR="00876241" w:rsidRPr="00233788">
        <w:rPr>
          <w:noProof/>
        </w:rPr>
        <w:t>(Twigg, 1990)</w:t>
      </w:r>
      <w:r w:rsidR="00876241" w:rsidRPr="00233788">
        <w:fldChar w:fldCharType="end"/>
      </w:r>
      <w:r w:rsidR="002A6591" w:rsidRPr="00233788">
        <w:t>.</w:t>
      </w:r>
      <w:r w:rsidR="003A606E" w:rsidRPr="00233788">
        <w:t xml:space="preserve"> Wiek XVIII wraz z przyspieszającym rozwojem technologicznym napędzanym przez badania prowadzone głównie poza uniwersytetami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w:t>
      </w:r>
      <w:r w:rsidR="00BA4BDE" w:rsidRPr="00233788">
        <w:t xml:space="preserve"> Jednocześnie państwa dysponujące coraz bardziej rozbudowaną i lepiej zorganizowaną administracją dostrzegły potencjał uczelni do kształcenia kadr o profilu zgodnym z oczekiwaniami rządzących. To doprowadziło do dekonfesjonalizacji uczelni i większego podporządkowania ich funkcjonowania administracji coraz bardziej regulującej ich działalność </w:t>
      </w:r>
      <w:r w:rsidR="00BA4BDE" w:rsidRPr="00233788">
        <w:fldChar w:fldCharType="begin" w:fldLock="1"/>
      </w:r>
      <w:r w:rsidR="001905DA"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00BA4BDE" w:rsidRPr="00233788">
        <w:fldChar w:fldCharType="separate"/>
      </w:r>
      <w:r w:rsidR="00BA4BDE" w:rsidRPr="00233788">
        <w:rPr>
          <w:noProof/>
        </w:rPr>
        <w:t>(De Ridder-Symoens, 2020)</w:t>
      </w:r>
      <w:r w:rsidR="00BA4BDE" w:rsidRPr="00233788">
        <w:fldChar w:fldCharType="end"/>
      </w:r>
      <w:r w:rsidR="00BA4BDE" w:rsidRPr="00233788">
        <w:t>.</w:t>
      </w:r>
      <w:r w:rsidR="001905DA" w:rsidRPr="00233788">
        <w:t xml:space="preserve"> W wieku XIX dochodzi do zmiany paradygmatu uniwersytetu pod wpływem idei Kanta wdrażanych przez Wilhelma von Humboldt’a. Wtedy to uniwersytety będąc ściślej uregulowane przez państwo skupiły się głównie na badaniach, a jednocześnie państwo zagwarantowało im niezależność. Prowadziło to do umocnienia się idei uniwersytetu liberalnego oraz idei wolności badań i kształcenia będących podstawą niemieckiej koncepcji uniwersytetu wolnego (</w:t>
      </w:r>
      <w:r w:rsidR="001905DA" w:rsidRPr="00233788">
        <w:rPr>
          <w:i/>
          <w:iCs/>
        </w:rPr>
        <w:t>free university</w:t>
      </w:r>
      <w:r w:rsidR="001905DA" w:rsidRPr="00233788">
        <w:t>)</w:t>
      </w:r>
      <w:r w:rsidR="00E00098" w:rsidRPr="00233788">
        <w:t xml:space="preserve"> na początku XX w</w:t>
      </w:r>
      <w:r w:rsidR="001905DA" w:rsidRPr="00233788">
        <w:t>. Według tej koncepcji ograniczenia wolności miały wynikać jedynie z potrzeb wywodzonych z nauki</w:t>
      </w:r>
      <w:r w:rsidR="00BF5AD8" w:rsidRPr="00233788">
        <w:t xml:space="preserve">, w wyniku </w:t>
      </w:r>
      <w:r w:rsidR="00BF5AD8" w:rsidRPr="00233788">
        <w:rPr>
          <w:i/>
          <w:iCs/>
        </w:rPr>
        <w:t>onus probandi</w:t>
      </w:r>
      <w:r w:rsidR="00BF5AD8" w:rsidRPr="00233788">
        <w:t xml:space="preserve"> – ciężaru dowodu</w:t>
      </w:r>
      <w:r w:rsidR="001905DA" w:rsidRPr="00233788">
        <w:t xml:space="preserve"> </w:t>
      </w:r>
      <w:r w:rsidR="001905DA"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905DA" w:rsidRPr="00233788">
        <w:fldChar w:fldCharType="separate"/>
      </w:r>
      <w:r w:rsidR="006858EB" w:rsidRPr="00233788">
        <w:rPr>
          <w:noProof/>
        </w:rPr>
        <w:t>(Cwynar, 2005; Leja, 2011)</w:t>
      </w:r>
      <w:r w:rsidR="001905DA" w:rsidRPr="00233788">
        <w:fldChar w:fldCharType="end"/>
      </w:r>
      <w:r w:rsidR="00BF5AD8" w:rsidRPr="00233788">
        <w:t>.</w:t>
      </w:r>
      <w:r w:rsidR="00471742" w:rsidRPr="00233788">
        <w:t xml:space="preserve"> </w:t>
      </w:r>
      <w:r w:rsidR="00E00098" w:rsidRPr="00233788">
        <w:t>Symbolem d</w:t>
      </w:r>
      <w:r w:rsidR="00471742" w:rsidRPr="00233788">
        <w:t>rugie</w:t>
      </w:r>
      <w:r w:rsidR="00E00098" w:rsidRPr="00233788">
        <w:t>go</w:t>
      </w:r>
      <w:r w:rsidR="00471742" w:rsidRPr="00233788">
        <w:t xml:space="preserve"> </w:t>
      </w:r>
      <w:r w:rsidR="00E00098" w:rsidRPr="00233788">
        <w:t>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w:t>
      </w:r>
      <w:r w:rsidR="003A239A" w:rsidRPr="00233788">
        <w:t xml:space="preserve"> w formie uniwersytetu państwowego </w:t>
      </w:r>
      <w:r w:rsidR="003A239A" w:rsidRPr="00233788">
        <w:fldChar w:fldCharType="begin" w:fldLock="1"/>
      </w:r>
      <w:r w:rsidR="00B65F97"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003A239A" w:rsidRPr="00233788">
        <w:fldChar w:fldCharType="separate"/>
      </w:r>
      <w:r w:rsidR="006858EB" w:rsidRPr="00233788">
        <w:rPr>
          <w:noProof/>
        </w:rPr>
        <w:t>(De Ridder-Symoens, 2020; Leja, 2011; Wawak, 2015)</w:t>
      </w:r>
      <w:r w:rsidR="003A239A" w:rsidRPr="00233788">
        <w:fldChar w:fldCharType="end"/>
      </w:r>
      <w:r w:rsidR="00E00098" w:rsidRPr="00233788">
        <w:t>.</w:t>
      </w:r>
      <w:r w:rsidR="006858EB" w:rsidRPr="00233788">
        <w:t xml:space="preserve">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w:t>
      </w:r>
      <w:r w:rsidR="00657F4D" w:rsidRPr="00233788">
        <w:t xml:space="preserve">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49474F8F" w:rsidR="00E73ED3" w:rsidRPr="00233788" w:rsidRDefault="00657F4D" w:rsidP="006858EB">
      <w:pPr>
        <w:ind w:firstLine="0"/>
      </w:pPr>
      <w:r w:rsidRPr="00233788">
        <w:t>Analizując zmiany równowagi pomiędzy nastawieniem na kształcenie i na badania można stwierdzić, że z punktu widzenia historycznego koncepcja prowadzenia badań na uczelni jest raczej koncepcją młodą. Początki uniwersytetów bowiem</w:t>
      </w:r>
      <w:r w:rsidR="004073CD" w:rsidRPr="00233788">
        <w:t xml:space="preserve"> wydają się wynikać z potrzeby zdobywania wiedzy przez </w:t>
      </w:r>
      <w:r w:rsidR="004073CD" w:rsidRPr="00233788">
        <w:lastRenderedPageBreak/>
        <w:t>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 co w naturalny sposób z punktu widzenia podejścia rynkowego wpływało na większą koncentrację na kształceniu. Natomiast w okresach spokojniejszego rozwoju i dużego nasycenia rynku absolwentami wartość wykształcenia relatywnie malała co prowadziło do większego skupienia się na badaniach i wzrostu elitarności kształcenia wyższego.</w:t>
      </w:r>
    </w:p>
    <w:p w14:paraId="62F91C9B" w14:textId="3715998C" w:rsidR="0063091A" w:rsidRPr="00233788" w:rsidRDefault="004D3095" w:rsidP="004E7B54">
      <w:pPr>
        <w:pStyle w:val="Nagwek3"/>
      </w:pPr>
      <w:bookmarkStart w:id="17" w:name="_Ref66113578"/>
      <w:bookmarkStart w:id="18" w:name="_Toc66923587"/>
      <w:r w:rsidRPr="00233788">
        <w:t>Zmiany organizacyjne współczesnych uniwersytetów</w:t>
      </w:r>
      <w:bookmarkEnd w:id="17"/>
      <w:bookmarkEnd w:id="18"/>
    </w:p>
    <w:p w14:paraId="5B5F1ABA" w14:textId="7EB85B32" w:rsidR="00A00063" w:rsidRPr="00233788" w:rsidRDefault="00A00063" w:rsidP="002131A5">
      <w:r w:rsidRPr="00233788">
        <w:t xml:space="preserve">Wraz ze zmianami opisanymi przedstawionymi w poprzednim rozdziale zmieniała się i kształtowała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w:t>
      </w:r>
      <w:r w:rsidR="00ED70C2" w:rsidRPr="00233788">
        <w:t xml:space="preserve">rozwijały się </w:t>
      </w:r>
      <w:r w:rsidR="009D0A6E" w:rsidRPr="00233788">
        <w:t xml:space="preserve">raczej </w:t>
      </w:r>
      <w:r w:rsidR="00ED70C2" w:rsidRPr="00233788">
        <w:t>bez „bagażu” wieloletniej historii i wykształciły formy funkcjonowania jakie znamy dziś</w:t>
      </w:r>
      <w:r w:rsidR="009D0A6E" w:rsidRPr="00233788">
        <w:t>,</w:t>
      </w:r>
      <w:r w:rsidR="00ED70C2" w:rsidRPr="00233788">
        <w:t xml:space="preserve"> również w wyniku silnej rywalizacji rynkowej.</w:t>
      </w:r>
      <w:r w:rsidR="00A4706F" w:rsidRPr="00233788">
        <w:t xml:space="preserve"> </w:t>
      </w:r>
      <w:r w:rsidR="009D0A6E" w:rsidRPr="00233788">
        <w:t>Ponieważ funkcjonowały w środowisku dynamicznej przedsiębiorczości, również one zaczęły stosować metody funkcjonowania przedsiębiorczego</w:t>
      </w:r>
      <w:r w:rsidR="000D0240" w:rsidRPr="00233788">
        <w:t xml:space="preserve">. Ich cechy doprowadziły do zdefiniowania przez Etzkowitz’a pojęcia uniwersytetu przedsiębiorczego, które oznacza spełnianie roli „wielofunkcyjnej instytucji zajmującej się badaniami teoretycznymi i praktycznymi oraz rozwojem w służbie społeczeństwu” </w:t>
      </w:r>
      <w:r w:rsidR="000D0240" w:rsidRPr="00233788">
        <w:fldChar w:fldCharType="begin" w:fldLock="1"/>
      </w:r>
      <w:r w:rsidR="00CF64A6"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000D0240" w:rsidRPr="00233788">
        <w:fldChar w:fldCharType="separate"/>
      </w:r>
      <w:r w:rsidR="000D0240" w:rsidRPr="00233788">
        <w:rPr>
          <w:noProof/>
        </w:rPr>
        <w:t>(Etzkowitz &amp; Leydesdorff, 1997)</w:t>
      </w:r>
      <w:r w:rsidR="000D0240" w:rsidRPr="00233788">
        <w:fldChar w:fldCharType="end"/>
      </w:r>
      <w:r w:rsidR="000D0240" w:rsidRPr="00233788">
        <w:t xml:space="preserve">. Taka rola uniwersytetów była możliwa w związku z wyłonieniem się nowego sposobu tworzenia wiedzy nazwanego przez Gibbonsa </w:t>
      </w:r>
      <w:r w:rsidR="000D0240" w:rsidRPr="00233788">
        <w:rPr>
          <w:i/>
          <w:iCs/>
        </w:rPr>
        <w:t>mode 2</w:t>
      </w:r>
      <w:r w:rsidR="000D0240" w:rsidRPr="00233788">
        <w:t xml:space="preserve">, w odróżnieniu od wcześniej obowiązującego modelu związanego głównie z badaniami podstawowymi określonego jako </w:t>
      </w:r>
      <w:r w:rsidR="000D0240" w:rsidRPr="00233788">
        <w:rPr>
          <w:i/>
          <w:iCs/>
        </w:rPr>
        <w:t>mode 1</w:t>
      </w:r>
      <w:r w:rsidR="000D0240" w:rsidRPr="00233788">
        <w:t xml:space="preserve"> </w:t>
      </w:r>
      <w:r w:rsidR="00CF64A6" w:rsidRPr="00233788">
        <w:fldChar w:fldCharType="begin" w:fldLock="1"/>
      </w:r>
      <w:r w:rsidR="003F5A26"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00CF64A6" w:rsidRPr="00233788">
        <w:fldChar w:fldCharType="separate"/>
      </w:r>
      <w:r w:rsidR="00CF64A6" w:rsidRPr="00233788">
        <w:rPr>
          <w:noProof/>
        </w:rPr>
        <w:t>(por. Etzkowitz &amp; Leydesdorff, 1997, s. 130; Leja, 2011, s. 36)</w:t>
      </w:r>
      <w:r w:rsidR="00CF64A6" w:rsidRPr="00233788">
        <w:fldChar w:fldCharType="end"/>
      </w:r>
      <w:r w:rsidR="000D0240" w:rsidRPr="00233788">
        <w:t>.</w:t>
      </w:r>
      <w:r w:rsidR="00AD7079" w:rsidRPr="00233788">
        <w:t xml:space="preserve"> Cechy wyróżniające produkcji wiedzy wg trybu 2 przedstawiono w tabeli</w:t>
      </w:r>
      <w:r w:rsidR="00FF7211" w:rsidRPr="00233788">
        <w:t xml:space="preserve"> po</w:t>
      </w:r>
      <w:r w:rsidR="00FF7211" w:rsidRPr="00233788">
        <w:fldChar w:fldCharType="begin"/>
      </w:r>
      <w:r w:rsidR="00FF7211" w:rsidRPr="00233788">
        <w:instrText xml:space="preserve"> REF _Ref66381963 \p \h </w:instrText>
      </w:r>
      <w:r w:rsidR="00FF7211" w:rsidRPr="00233788">
        <w:fldChar w:fldCharType="separate"/>
      </w:r>
      <w:r w:rsidR="00E737A7" w:rsidRPr="00233788">
        <w:t>niżej</w:t>
      </w:r>
      <w:r w:rsidR="00FF7211" w:rsidRPr="00233788">
        <w:fldChar w:fldCharType="end"/>
      </w:r>
      <w:r w:rsidR="00AD7079" w:rsidRPr="00233788">
        <w:t>.</w:t>
      </w:r>
    </w:p>
    <w:p w14:paraId="7B7BED0B" w14:textId="03BD675A" w:rsidR="00AD7079" w:rsidRPr="00233788" w:rsidRDefault="00AD7079" w:rsidP="00AD7079">
      <w:pPr>
        <w:pStyle w:val="Tytutabeli"/>
      </w:pPr>
      <w:bookmarkStart w:id="19" w:name="_Ref66381976"/>
      <w:bookmarkStart w:id="20" w:name="_Ref66381963"/>
      <w:r w:rsidRPr="00233788">
        <w:lastRenderedPageBreak/>
        <w:t xml:space="preserve">Tabela </w:t>
      </w:r>
      <w:r w:rsidR="008E0D47">
        <w:fldChar w:fldCharType="begin"/>
      </w:r>
      <w:r w:rsidR="008E0D47">
        <w:instrText xml:space="preserve"> SEQ Tabela \* ARABIC </w:instrText>
      </w:r>
      <w:r w:rsidR="008E0D47">
        <w:fldChar w:fldCharType="separate"/>
      </w:r>
      <w:r w:rsidR="00081D14" w:rsidRPr="00233788">
        <w:rPr>
          <w:noProof/>
        </w:rPr>
        <w:t>2</w:t>
      </w:r>
      <w:r w:rsidR="008E0D47">
        <w:rPr>
          <w:noProof/>
        </w:rPr>
        <w:fldChar w:fldCharType="end"/>
      </w:r>
      <w:bookmarkEnd w:id="19"/>
      <w:r w:rsidRPr="00233788">
        <w:t xml:space="preserve"> Cechy wyróżniające tworzenie wiedzy </w:t>
      </w:r>
      <w:r w:rsidR="000351F8" w:rsidRPr="00233788">
        <w:t xml:space="preserve">typu </w:t>
      </w:r>
      <w:r w:rsidR="000351F8" w:rsidRPr="00233788">
        <w:rPr>
          <w:i/>
          <w:iCs/>
        </w:rPr>
        <w:t>mode 2</w:t>
      </w:r>
      <w:bookmarkEnd w:id="20"/>
    </w:p>
    <w:tbl>
      <w:tblPr>
        <w:tblStyle w:val="Tabela-Siatka"/>
        <w:tblW w:w="9354" w:type="dxa"/>
        <w:tblLayout w:type="fixed"/>
        <w:tblLook w:val="04A0" w:firstRow="1" w:lastRow="0" w:firstColumn="1" w:lastColumn="0" w:noHBand="0" w:noVBand="1"/>
      </w:tblPr>
      <w:tblGrid>
        <w:gridCol w:w="1984"/>
        <w:gridCol w:w="7370"/>
      </w:tblGrid>
      <w:tr w:rsidR="00AD7079" w:rsidRPr="00233788" w14:paraId="3D2C5BD6" w14:textId="77777777" w:rsidTr="003F5A26">
        <w:trPr>
          <w:cantSplit/>
          <w:tblHeader/>
        </w:trPr>
        <w:tc>
          <w:tcPr>
            <w:tcW w:w="1984" w:type="dxa"/>
          </w:tcPr>
          <w:p w14:paraId="146C5D65" w14:textId="24264FA1"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 xml:space="preserve">Cecha </w:t>
            </w:r>
            <w:r w:rsidRPr="00233788">
              <w:rPr>
                <w:b/>
                <w:bCs/>
                <w:i/>
                <w:iCs/>
                <w:sz w:val="18"/>
                <w:szCs w:val="18"/>
                <w:lang w:val="pl-PL"/>
              </w:rPr>
              <w:t>mode 2</w:t>
            </w:r>
          </w:p>
        </w:tc>
        <w:tc>
          <w:tcPr>
            <w:tcW w:w="7370" w:type="dxa"/>
          </w:tcPr>
          <w:p w14:paraId="1C47B5A6" w14:textId="0B914AB6"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Opis</w:t>
            </w:r>
          </w:p>
        </w:tc>
      </w:tr>
      <w:tr w:rsidR="00AD7079" w:rsidRPr="00233788" w14:paraId="51CCB1C8" w14:textId="77777777" w:rsidTr="003F5A26">
        <w:trPr>
          <w:cantSplit/>
        </w:trPr>
        <w:tc>
          <w:tcPr>
            <w:tcW w:w="1984" w:type="dxa"/>
          </w:tcPr>
          <w:p w14:paraId="69CBEC45" w14:textId="02DDD56A"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Kontekst aplikacyjny</w:t>
            </w:r>
          </w:p>
        </w:tc>
        <w:tc>
          <w:tcPr>
            <w:tcW w:w="7370" w:type="dxa"/>
          </w:tcPr>
          <w:p w14:paraId="4F33F080" w14:textId="6DAA9601" w:rsidR="00AD7079" w:rsidRPr="00233788" w:rsidRDefault="00AD7079" w:rsidP="00FF7211">
            <w:pPr>
              <w:keepNext/>
              <w:spacing w:line="276" w:lineRule="auto"/>
              <w:ind w:firstLine="0"/>
              <w:rPr>
                <w:sz w:val="18"/>
                <w:szCs w:val="18"/>
                <w:lang w:val="pl-PL"/>
              </w:rPr>
            </w:pPr>
            <w:r w:rsidRPr="00233788">
              <w:rPr>
                <w:sz w:val="18"/>
                <w:szCs w:val="18"/>
                <w:lang w:val="pl-PL"/>
              </w:rPr>
              <w:t xml:space="preserve">Aplikacyjność definiuje całokształt środowiska w którym powstają problemy badawcze, rozwijane są metodologie, rozpowszechniane są rezultaty, a użytkownicy są definiowani. Kontrastuje to z odrębnym procesem „transferu” wiedzy tworzonej bez kontekstu aplikacyjnego w trybie </w:t>
            </w:r>
            <w:r w:rsidRPr="00233788">
              <w:rPr>
                <w:i/>
                <w:iCs/>
                <w:sz w:val="18"/>
                <w:szCs w:val="18"/>
                <w:lang w:val="pl-PL"/>
              </w:rPr>
              <w:t>mode 1</w:t>
            </w:r>
          </w:p>
        </w:tc>
      </w:tr>
      <w:tr w:rsidR="00AD7079" w:rsidRPr="00233788" w14:paraId="20CDB251" w14:textId="77777777" w:rsidTr="003F5A26">
        <w:trPr>
          <w:cantSplit/>
        </w:trPr>
        <w:tc>
          <w:tcPr>
            <w:tcW w:w="1984" w:type="dxa"/>
          </w:tcPr>
          <w:p w14:paraId="34CD25DD" w14:textId="250F73BB"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Transdyscyplinar</w:t>
            </w:r>
            <w:r w:rsidR="00F34FEB" w:rsidRPr="00233788">
              <w:rPr>
                <w:b/>
                <w:bCs/>
                <w:sz w:val="18"/>
                <w:szCs w:val="18"/>
                <w:lang w:val="pl-PL"/>
              </w:rPr>
              <w:t>-</w:t>
            </w:r>
            <w:r w:rsidRPr="00233788">
              <w:rPr>
                <w:b/>
                <w:bCs/>
                <w:sz w:val="18"/>
                <w:szCs w:val="18"/>
                <w:lang w:val="pl-PL"/>
              </w:rPr>
              <w:t>ność</w:t>
            </w:r>
          </w:p>
        </w:tc>
        <w:tc>
          <w:tcPr>
            <w:tcW w:w="7370" w:type="dxa"/>
          </w:tcPr>
          <w:p w14:paraId="293192DB" w14:textId="0AAE7294" w:rsidR="000351F8" w:rsidRPr="00233788" w:rsidRDefault="000351F8" w:rsidP="00FF7211">
            <w:pPr>
              <w:keepNext/>
              <w:spacing w:line="276" w:lineRule="auto"/>
              <w:ind w:firstLine="0"/>
              <w:rPr>
                <w:sz w:val="18"/>
                <w:szCs w:val="18"/>
                <w:lang w:val="pl-PL"/>
              </w:rPr>
            </w:pPr>
            <w:r w:rsidRPr="00233788">
              <w:rPr>
                <w:sz w:val="18"/>
                <w:szCs w:val="18"/>
                <w:lang w:val="pl-PL"/>
              </w:rPr>
              <w:t>Rozumiana jako angażowanie wielu perspektyw teoretycznych i praktycznych metodologii to rozwiązania problemu.</w:t>
            </w:r>
          </w:p>
          <w:p w14:paraId="7F4CD386" w14:textId="77777777" w:rsidR="000351F8" w:rsidRPr="00233788" w:rsidRDefault="000351F8" w:rsidP="00FF7211">
            <w:pPr>
              <w:keepNext/>
              <w:spacing w:line="276" w:lineRule="auto"/>
              <w:ind w:firstLine="0"/>
              <w:rPr>
                <w:sz w:val="18"/>
                <w:szCs w:val="18"/>
                <w:lang w:val="pl-PL"/>
              </w:rPr>
            </w:pPr>
            <w:r w:rsidRPr="00233788">
              <w:rPr>
                <w:sz w:val="18"/>
                <w:szCs w:val="18"/>
                <w:lang w:val="pl-PL"/>
              </w:rPr>
              <w:t xml:space="preserve">W przeciwieństwie do interdyscyplinarności lub multidyscyplinarności niekoniecznie wywodzi się z istniejących dyscyplin, ani niekoniecznie prowadzi do wyodrębniania się nowych. </w:t>
            </w:r>
          </w:p>
          <w:p w14:paraId="3D3271D1" w14:textId="37BACD96" w:rsidR="00AD7079" w:rsidRPr="00233788" w:rsidRDefault="000351F8" w:rsidP="00FF7211">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AD7079" w:rsidRPr="00233788" w14:paraId="7E305E49" w14:textId="77777777" w:rsidTr="003F5A26">
        <w:trPr>
          <w:cantSplit/>
        </w:trPr>
        <w:tc>
          <w:tcPr>
            <w:tcW w:w="1984" w:type="dxa"/>
          </w:tcPr>
          <w:p w14:paraId="0E3EA0C0" w14:textId="4A6845FC"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13A998A1" w14:textId="5B149EF5" w:rsidR="00AD7079" w:rsidRPr="00233788" w:rsidRDefault="000351F8" w:rsidP="00FF7211">
            <w:pPr>
              <w:keepNext/>
              <w:spacing w:line="276" w:lineRule="auto"/>
              <w:ind w:firstLine="0"/>
              <w:rPr>
                <w:sz w:val="18"/>
                <w:szCs w:val="18"/>
                <w:lang w:val="pl-PL"/>
              </w:rPr>
            </w:pPr>
            <w:r w:rsidRPr="00233788">
              <w:rPr>
                <w:sz w:val="18"/>
                <w:szCs w:val="18"/>
                <w:lang w:val="pl-PL"/>
              </w:rPr>
              <w:t>Tradycyjnie społeczność badaczy wykraczała poza granice narodów oraz kultur, jednak obecnie, również dzięki niespotykanym dotąd możliwościom komunikacji, dostęp do różnorodnych miejsc, grup i zespołów badawczych sprawia, że "stare" hierarchie ustępują miejsca wolnemu dostępowi dla każdego. To pozwala na niespotykaną do tej pory intensywność wymiany i kreacji wiedzy.</w:t>
            </w:r>
          </w:p>
        </w:tc>
      </w:tr>
      <w:tr w:rsidR="00AD7079" w:rsidRPr="00233788" w14:paraId="4FF0D7C4" w14:textId="77777777" w:rsidTr="003F5A26">
        <w:trPr>
          <w:cantSplit/>
        </w:trPr>
        <w:tc>
          <w:tcPr>
            <w:tcW w:w="1984" w:type="dxa"/>
          </w:tcPr>
          <w:p w14:paraId="209E0830" w14:textId="2AAB7067"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Wysoka refleksyjność</w:t>
            </w:r>
          </w:p>
        </w:tc>
        <w:tc>
          <w:tcPr>
            <w:tcW w:w="7370" w:type="dxa"/>
          </w:tcPr>
          <w:p w14:paraId="69ACE20A" w14:textId="086F5F9C" w:rsidR="00AD7079" w:rsidRPr="00233788" w:rsidRDefault="003F5A26" w:rsidP="00FF7211">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 '' między aktorami badania, a podmiotami badawczymi -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AD7079" w:rsidRPr="00233788" w14:paraId="669ED6A7" w14:textId="77777777" w:rsidTr="003F5A26">
        <w:trPr>
          <w:cantSplit/>
        </w:trPr>
        <w:tc>
          <w:tcPr>
            <w:tcW w:w="1984" w:type="dxa"/>
          </w:tcPr>
          <w:p w14:paraId="65926559" w14:textId="0674F9E5"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Nowe formy kontroli jakości</w:t>
            </w:r>
          </w:p>
        </w:tc>
        <w:tc>
          <w:tcPr>
            <w:tcW w:w="7370" w:type="dxa"/>
          </w:tcPr>
          <w:p w14:paraId="3C46FDCB" w14:textId="0F3BDFE6" w:rsidR="00AD7079" w:rsidRPr="00233788" w:rsidRDefault="003F5A26" w:rsidP="00FF7211">
            <w:pPr>
              <w:keepNext/>
              <w:spacing w:line="276" w:lineRule="auto"/>
              <w:ind w:firstLine="0"/>
              <w:rPr>
                <w:sz w:val="18"/>
                <w:szCs w:val="18"/>
                <w:lang w:val="pl-PL"/>
              </w:rPr>
            </w:pPr>
            <w:r w:rsidRPr="00233788">
              <w:rPr>
                <w:sz w:val="18"/>
                <w:szCs w:val="18"/>
                <w:lang w:val="pl-PL"/>
              </w:rPr>
              <w:t>Nie można już wiarygodnie zidentyfikować współbadaczy (peers)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 nie tylko szersza i bardziej eklektyczna gama „producentów”, ale także koordynatorzy, pośrednicy, rozpowszechniacz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3F89CFD" w14:textId="157D5D75" w:rsidR="00AD7079" w:rsidRPr="00233788" w:rsidRDefault="003F5A26" w:rsidP="003F5A26">
      <w:pPr>
        <w:pStyle w:val="rdo"/>
      </w:pPr>
      <w:r w:rsidRPr="00233788">
        <w:t xml:space="preserve">Źródło: opracowanie własne na podstawie </w:t>
      </w:r>
      <w:r w:rsidRPr="00233788">
        <w:fldChar w:fldCharType="begin" w:fldLock="1"/>
      </w:r>
      <w:r w:rsidR="007E02FE"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1A8F8E8" w14:textId="0944F517" w:rsidR="00AD7079" w:rsidRPr="00233788" w:rsidRDefault="00FF7211" w:rsidP="002131A5">
      <w:r w:rsidRPr="00233788">
        <w:t>Przedstawione w tabeli po</w:t>
      </w:r>
      <w:r w:rsidRPr="00233788">
        <w:fldChar w:fldCharType="begin"/>
      </w:r>
      <w:r w:rsidRPr="00233788">
        <w:instrText xml:space="preserve"> REF _Ref66381963 \p \h </w:instrText>
      </w:r>
      <w:r w:rsidRPr="00233788">
        <w:fldChar w:fldCharType="separate"/>
      </w:r>
      <w:r w:rsidR="00E737A7" w:rsidRPr="00233788">
        <w:t>wyżej</w:t>
      </w:r>
      <w:r w:rsidRPr="00233788">
        <w:fldChar w:fldCharType="end"/>
      </w:r>
      <w:r w:rsidRPr="00233788">
        <w:t xml:space="preserve"> (</w:t>
      </w:r>
      <w:r w:rsidRPr="00233788">
        <w:fldChar w:fldCharType="begin"/>
      </w:r>
      <w:r w:rsidRPr="00233788">
        <w:instrText xml:space="preserve"> REF  _Ref66381976 \* Lower \h </w:instrText>
      </w:r>
      <w:r w:rsidRPr="00233788">
        <w:fldChar w:fldCharType="separate"/>
      </w:r>
      <w:r w:rsidR="00E737A7" w:rsidRPr="00233788">
        <w:t xml:space="preserve">tabela </w:t>
      </w:r>
      <w:r w:rsidR="00E737A7" w:rsidRPr="00233788">
        <w:rPr>
          <w:noProof/>
        </w:rPr>
        <w:t>2</w:t>
      </w:r>
      <w:r w:rsidRPr="00233788">
        <w:fldChar w:fldCharType="end"/>
      </w:r>
      <w:r w:rsidRPr="00233788">
        <w:t xml:space="preserve">) cechy tworzenia wiedzy typu </w:t>
      </w:r>
      <w:r w:rsidRPr="00233788">
        <w:rPr>
          <w:i/>
          <w:iCs/>
        </w:rPr>
        <w:t>mode 2</w:t>
      </w:r>
      <w:r w:rsidRPr="00233788">
        <w:t xml:space="preserve"> wskazują na nowe podejście do </w:t>
      </w:r>
      <w:r w:rsidR="00CC77DB" w:rsidRPr="00233788">
        <w:t>celu</w:t>
      </w:r>
      <w:r w:rsidRPr="00233788">
        <w:t xml:space="preserve"> prowadzenia badań. Odznacza się ono </w:t>
      </w:r>
      <w:r w:rsidR="00CC77DB" w:rsidRPr="00233788">
        <w:t xml:space="preserve">dążeniem do zaspokojenia potrzeb interesariuszy badań oraz dopasowani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pierali i inicjowali badania, których celem miało być szeroko pojęte wspieranie rozwoju lub dobrobytu społeczeństwa. Ponieważ rządzący jednocześnie, kierując się podobnymi motywacjami, nawiązywali współpracę z przedsiębiorstwami (np. rodzące się partnerstwa publiczno-prywatne) zauważono, że uczelnie, biznes i państwo współpracują się we wzajemnie wzmacniającym układzie, który nazwano </w:t>
      </w:r>
      <w:r w:rsidR="00CC77DB" w:rsidRPr="00233788">
        <w:rPr>
          <w:i/>
          <w:iCs/>
        </w:rPr>
        <w:t>potrójną helisą</w:t>
      </w:r>
      <w:r w:rsidR="00CC77DB" w:rsidRPr="00233788">
        <w:t xml:space="preserve"> </w:t>
      </w:r>
      <w:r w:rsidR="007E02FE" w:rsidRPr="00233788">
        <w:fldChar w:fldCharType="begin" w:fldLock="1"/>
      </w:r>
      <w:r w:rsidR="007D646E"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007E02FE" w:rsidRPr="00233788">
        <w:fldChar w:fldCharType="separate"/>
      </w:r>
      <w:r w:rsidR="007E02FE" w:rsidRPr="00233788">
        <w:rPr>
          <w:noProof/>
        </w:rPr>
        <w:t>(Etzkowitz &amp; Leydesdorff, 1997, ss. 132–134)</w:t>
      </w:r>
      <w:r w:rsidR="007E02FE" w:rsidRPr="00233788">
        <w:fldChar w:fldCharType="end"/>
      </w:r>
      <w:r w:rsidR="00CC77DB" w:rsidRPr="00233788">
        <w:t>.</w:t>
      </w:r>
      <w:r w:rsidR="007D646E" w:rsidRPr="00233788">
        <w:t xml:space="preserve"> Opisując go jako mechanizm </w:t>
      </w:r>
      <w:r w:rsidR="007D646E" w:rsidRPr="00233788">
        <w:lastRenderedPageBreak/>
        <w:t>samopodtrzymującego się (</w:t>
      </w:r>
      <w:r w:rsidR="007D646E" w:rsidRPr="00233788">
        <w:rPr>
          <w:i/>
          <w:iCs/>
        </w:rPr>
        <w:t>self-sustaining</w:t>
      </w:r>
      <w:r w:rsidR="007D646E" w:rsidRPr="00233788">
        <w:t xml:space="preserve">) rozwoju </w:t>
      </w:r>
      <w:r w:rsidR="007D646E" w:rsidRPr="00233788">
        <w:fldChar w:fldCharType="begin" w:fldLock="1"/>
      </w:r>
      <w:r w:rsidR="0019268D"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007D646E" w:rsidRPr="00233788">
        <w:fldChar w:fldCharType="separate"/>
      </w:r>
      <w:r w:rsidR="007D646E" w:rsidRPr="00233788">
        <w:rPr>
          <w:noProof/>
        </w:rPr>
        <w:t>(Etzkowitz &amp; Dzisah, 2008, s. 663)</w:t>
      </w:r>
      <w:r w:rsidR="007D646E" w:rsidRPr="00233788">
        <w:fldChar w:fldCharType="end"/>
      </w:r>
      <w:r w:rsidR="007D646E" w:rsidRPr="00233788">
        <w:t>.</w:t>
      </w:r>
      <w:r w:rsidR="007E6F2C" w:rsidRPr="00233788">
        <w:t xml:space="preserve"> </w:t>
      </w:r>
      <w:r w:rsidR="004A4736" w:rsidRPr="00233788">
        <w:t>Obserwując i badając rozwój relacji pomiędzy rządem, biznesem i uczelniami stwierdzono, że istnieje zjawisko cyrkulacji osób pomiędzy tymi trzema „światami”, a także że przebiega ono zazwyczaj w jednym kierunku: uczelnia -&gt; rząd -&gt; biznes -&gt; uczelnia</w:t>
      </w:r>
      <w:r w:rsidR="00DC6E72" w:rsidRPr="00233788">
        <w:t xml:space="preserve"> -&gt;</w:t>
      </w:r>
      <w:r w:rsidR="004A4736" w:rsidRPr="00233788">
        <w:t xml:space="preserve">… </w:t>
      </w:r>
      <w:r w:rsidR="0019268D" w:rsidRPr="00233788">
        <w:fldChar w:fldCharType="begin" w:fldLock="1"/>
      </w:r>
      <w:r w:rsidR="00241F6F"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0019268D" w:rsidRPr="00233788">
        <w:fldChar w:fldCharType="separate"/>
      </w:r>
      <w:r w:rsidR="0019268D" w:rsidRPr="00233788">
        <w:rPr>
          <w:noProof/>
        </w:rPr>
        <w:t>(Etzkowitz &amp; Dzisah, 2008, s. 662)</w:t>
      </w:r>
      <w:r w:rsidR="0019268D" w:rsidRPr="00233788">
        <w:fldChar w:fldCharType="end"/>
      </w:r>
      <w:r w:rsidR="0019268D" w:rsidRPr="00233788">
        <w:t>.</w:t>
      </w:r>
      <w:r w:rsidR="004A4736" w:rsidRPr="00233788">
        <w:t xml:space="preserve"> </w:t>
      </w:r>
      <w:r w:rsidR="0019268D" w:rsidRPr="00233788">
        <w:t xml:space="preserve">Jednak inni badacze dostrzegli, że coraz większy wpływ środowiska medialno-kulturowego na tę potrójną relację. Doprowadziło to do sformułowania koncepcji </w:t>
      </w:r>
      <w:r w:rsidR="00241F6F" w:rsidRPr="00233788">
        <w:rPr>
          <w:i/>
          <w:iCs/>
        </w:rPr>
        <w:t>quadruple helix</w:t>
      </w:r>
      <w:r w:rsidR="00241F6F" w:rsidRPr="00233788">
        <w:t xml:space="preserve"> - </w:t>
      </w:r>
      <w:r w:rsidR="0019268D" w:rsidRPr="00233788">
        <w:t xml:space="preserve">poczwórnej helisy </w:t>
      </w:r>
      <w:r w:rsidR="00241F6F" w:rsidRPr="00233788">
        <w:fldChar w:fldCharType="begin" w:fldLock="1"/>
      </w:r>
      <w:r w:rsidR="009F0264"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00241F6F" w:rsidRPr="00233788">
        <w:fldChar w:fldCharType="separate"/>
      </w:r>
      <w:r w:rsidR="00241F6F" w:rsidRPr="00233788">
        <w:rPr>
          <w:noProof/>
        </w:rPr>
        <w:t>(Carayannis &amp; Campbell, 2009, s. 207)</w:t>
      </w:r>
      <w:r w:rsidR="00241F6F" w:rsidRPr="00233788">
        <w:fldChar w:fldCharType="end"/>
      </w:r>
      <w:r w:rsidR="00241F6F" w:rsidRPr="00233788">
        <w:t>.</w:t>
      </w:r>
      <w:r w:rsidR="006503C1" w:rsidRPr="00233788">
        <w:t xml:space="preserve"> Pojawiły się też koncepcje </w:t>
      </w:r>
      <w:r w:rsidR="0059491D" w:rsidRPr="00233788">
        <w:t xml:space="preserve">inspirowane tym modelem i badania opisujące procesy tworzenia rozwiązań innowacyjnych np. w medycynie wykorzystujące model poczwórnej helisy przy tworzeniu szczepionki chroniącej przed chorobą COVID-19 </w:t>
      </w:r>
      <w:r w:rsidR="0059491D" w:rsidRPr="00233788">
        <w:fldChar w:fldCharType="begin" w:fldLock="1"/>
      </w:r>
      <w:r w:rsidR="007C211B"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0059491D" w:rsidRPr="00233788">
        <w:fldChar w:fldCharType="separate"/>
      </w:r>
      <w:r w:rsidR="0059491D" w:rsidRPr="00233788">
        <w:rPr>
          <w:noProof/>
        </w:rPr>
        <w:t>(Niankara i in., 2020)</w:t>
      </w:r>
      <w:r w:rsidR="0059491D" w:rsidRPr="00233788">
        <w:fldChar w:fldCharType="end"/>
      </w:r>
      <w:r w:rsidR="0059491D" w:rsidRPr="00233788">
        <w:t xml:space="preserve">. Istnieją też koncepcje </w:t>
      </w:r>
      <w:r w:rsidR="006503C1" w:rsidRPr="00233788">
        <w:t xml:space="preserve">rozszerzające ten model np. o środowisko naturalne jako czynnik motywujący produkcję wiedzy, jednak większość badań skupia się na podstawowej wersji potrójnej relacji </w:t>
      </w:r>
      <w:r w:rsidR="006503C1"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006503C1" w:rsidRPr="00233788">
        <w:fldChar w:fldCharType="separate"/>
      </w:r>
      <w:r w:rsidR="006503C1" w:rsidRPr="00233788">
        <w:rPr>
          <w:noProof/>
        </w:rPr>
        <w:t>(por. Galvao i in., 2019)</w:t>
      </w:r>
      <w:r w:rsidR="006503C1" w:rsidRPr="00233788">
        <w:fldChar w:fldCharType="end"/>
      </w:r>
      <w:r w:rsidR="006503C1" w:rsidRPr="00233788">
        <w:t xml:space="preserve">. </w:t>
      </w:r>
      <w:r w:rsidR="00656863" w:rsidRPr="00233788">
        <w:t xml:space="preserve">Część badaczy opisując zmiany polegające na coraz większym angażowaniu wręcz nazywa kolejny etap / rodzaj tworzenia wiedzy określając go nazwą </w:t>
      </w:r>
      <w:r w:rsidR="00656863" w:rsidRPr="00233788">
        <w:rPr>
          <w:i/>
          <w:iCs/>
        </w:rPr>
        <w:t xml:space="preserve">mode 3 </w:t>
      </w:r>
      <w:r w:rsidR="00656863" w:rsidRPr="00233788">
        <w:rPr>
          <w:i/>
          <w:iCs/>
        </w:rPr>
        <w:fldChar w:fldCharType="begin" w:fldLock="1"/>
      </w:r>
      <w:r w:rsidR="00A55F23"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00656863" w:rsidRPr="00233788">
        <w:rPr>
          <w:i/>
          <w:iCs/>
        </w:rPr>
        <w:fldChar w:fldCharType="separate"/>
      </w:r>
      <w:r w:rsidR="00656863" w:rsidRPr="00233788">
        <w:rPr>
          <w:iCs/>
          <w:noProof/>
        </w:rPr>
        <w:t>(Carayannis &amp; Campbell, 2009, s. 208)</w:t>
      </w:r>
      <w:r w:rsidR="00656863" w:rsidRPr="00233788">
        <w:rPr>
          <w:i/>
          <w:iCs/>
        </w:rPr>
        <w:fldChar w:fldCharType="end"/>
      </w:r>
      <w:r w:rsidR="00656863" w:rsidRPr="00233788">
        <w:t xml:space="preserve"> podkreślając w ten sposób odmienność powstałą w czasie dalszego rozwoju form pozyskiwania wiedzy. </w:t>
      </w:r>
      <w:r w:rsidR="006503C1" w:rsidRPr="00233788">
        <w:t>Niemniej wspomniane koncepcje rozszerzające ukazują kierunek zmian myślenia o nauce jako ważnym elemencie odkrywania wiedzy służącej wielu interesariuszom</w:t>
      </w:r>
      <w:r w:rsidR="0059491D" w:rsidRPr="00233788">
        <w:t>, angażującej w proces jej tworzenia wielu interesariuszy i pozwalającej na wytworzenie</w:t>
      </w:r>
      <w:r w:rsidR="006503C1" w:rsidRPr="00233788">
        <w:t xml:space="preserve"> </w:t>
      </w:r>
      <w:r w:rsidR="0059491D" w:rsidRPr="00233788">
        <w:t>innowacji służących wielu interesariuszom, w tym</w:t>
      </w:r>
      <w:r w:rsidR="006503C1" w:rsidRPr="00233788">
        <w:t xml:space="preserve"> społeczeństwu jako całości.</w:t>
      </w:r>
      <w:r w:rsidR="009B76F1" w:rsidRPr="00233788">
        <w:t xml:space="preserve"> Jednocześnie rządy </w:t>
      </w:r>
      <w:r w:rsidR="0045707C" w:rsidRPr="00233788">
        <w:t xml:space="preserve">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r w:rsidR="0045707C" w:rsidRPr="00233788">
        <w:rPr>
          <w:i/>
          <w:iCs/>
        </w:rPr>
        <w:t>Research Assessment Excersice</w:t>
      </w:r>
      <w:r w:rsidR="0045707C" w:rsidRPr="00233788">
        <w:t xml:space="preserve">) wprowadzony w Wielkiej Brytanii w latach 90. ubiegłego wieku </w:t>
      </w:r>
      <w:r w:rsidR="0045707C" w:rsidRPr="00233788">
        <w:fldChar w:fldCharType="begin" w:fldLock="1"/>
      </w:r>
      <w:r w:rsidR="00875EE1"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0045707C" w:rsidRPr="00233788">
        <w:fldChar w:fldCharType="separate"/>
      </w:r>
      <w:r w:rsidR="0045707C" w:rsidRPr="00233788">
        <w:rPr>
          <w:noProof/>
        </w:rPr>
        <w:t>(Broadhead &amp; Howard, 1998, s. 3)</w:t>
      </w:r>
      <w:r w:rsidR="0045707C" w:rsidRPr="00233788">
        <w:fldChar w:fldCharType="end"/>
      </w:r>
      <w:r w:rsidR="0045707C" w:rsidRPr="00233788">
        <w:t>. Intencją było stworzenie bodźca do podnoszenia jakości badań na uniwersytetach. Wyniki tej oceny zostały powiązane z wielkością funduszy kierowanych do uczelni. Sygnały zmian jakie to wywołało były widoczne zarówno w krótszym jak i dłuższym terminie. Już niebawem po wprowadzeniu programu sygnalizowano, że zastosowane podejście zmienia</w:t>
      </w:r>
      <w:r w:rsidR="00917D95" w:rsidRPr="00233788">
        <w:t xml:space="preserve"> paradygmat</w:t>
      </w:r>
      <w:r w:rsidR="0045707C" w:rsidRPr="00233788">
        <w:t xml:space="preserve"> </w:t>
      </w:r>
      <w:r w:rsidR="00917D95" w:rsidRPr="00233788">
        <w:t xml:space="preserve">dominującej oceny </w:t>
      </w:r>
      <w:r w:rsidR="00964B3F" w:rsidRPr="00233788">
        <w:t>wewnątrzśrodowiskowej</w:t>
      </w:r>
      <w:r w:rsidR="00917D95" w:rsidRPr="00233788">
        <w:t xml:space="preserve"> (</w:t>
      </w:r>
      <w:r w:rsidR="00917D95" w:rsidRPr="00233788">
        <w:rPr>
          <w:i/>
          <w:iCs/>
        </w:rPr>
        <w:t>peer review</w:t>
      </w:r>
      <w:r w:rsidR="00917D95" w:rsidRPr="00233788">
        <w:t xml:space="preserve">) na dominującą ocenę hierarchiczną - rząd na czele </w:t>
      </w:r>
      <w:r w:rsidR="00917D95" w:rsidRPr="00233788">
        <w:fldChar w:fldCharType="begin" w:fldLock="1"/>
      </w:r>
      <w:r w:rsidR="00917D95"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00917D95" w:rsidRPr="00233788">
        <w:fldChar w:fldCharType="separate"/>
      </w:r>
      <w:r w:rsidR="00917D95" w:rsidRPr="00233788">
        <w:rPr>
          <w:noProof/>
        </w:rPr>
        <w:t>(Broadhead &amp; Howard, 1998)</w:t>
      </w:r>
      <w:r w:rsidR="00917D95" w:rsidRPr="00233788">
        <w:fldChar w:fldCharType="end"/>
      </w:r>
      <w:r w:rsidR="00917D95" w:rsidRPr="00233788">
        <w:t xml:space="preserve">. Nieco później dostrzeżono, że „wiele konsekwencji, które nastąpiły po kolejnych RAE było niezamierzonych, a duża ich część, szczególnie długoterminowa, jest szkodliwa </w:t>
      </w:r>
      <w:r w:rsidR="00917D95" w:rsidRPr="00233788">
        <w:fldChar w:fldCharType="begin" w:fldLock="1"/>
      </w:r>
      <w:r w:rsidR="00917D95"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00917D95" w:rsidRPr="00233788">
        <w:fldChar w:fldCharType="separate"/>
      </w:r>
      <w:r w:rsidR="00917D95" w:rsidRPr="00233788">
        <w:rPr>
          <w:noProof/>
        </w:rPr>
        <w:t>(Elton, 2000)</w:t>
      </w:r>
      <w:r w:rsidR="00917D95" w:rsidRPr="00233788">
        <w:fldChar w:fldCharType="end"/>
      </w:r>
      <w:r w:rsidR="00917D95" w:rsidRPr="00233788">
        <w:t xml:space="preserve">. Jedną z nich było np. wzmocnienie „tradycyjnych ideałów </w:t>
      </w:r>
      <w:r w:rsidR="00917D95" w:rsidRPr="00233788">
        <w:rPr>
          <w:i/>
          <w:iCs/>
        </w:rPr>
        <w:t>wysokiej nauki</w:t>
      </w:r>
      <w:r w:rsidR="00917D95" w:rsidRPr="00233788">
        <w:t xml:space="preserve"> brytyjskich uniwersytetów, zachęcając do większej koordynacji badań wokół tradycyjnych problemów dyscyplinarnych i hamując badania stosowane” </w:t>
      </w:r>
      <w:r w:rsidR="00917D95" w:rsidRPr="00233788">
        <w:fldChar w:fldCharType="begin" w:fldLock="1"/>
      </w:r>
      <w:r w:rsidR="00917D95"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00917D95" w:rsidRPr="00233788">
        <w:fldChar w:fldCharType="separate"/>
      </w:r>
      <w:r w:rsidR="00917D95" w:rsidRPr="00233788">
        <w:rPr>
          <w:noProof/>
        </w:rPr>
        <w:t>(Barker, 2007)</w:t>
      </w:r>
      <w:r w:rsidR="00917D95" w:rsidRPr="00233788">
        <w:fldChar w:fldCharType="end"/>
      </w:r>
      <w:r w:rsidR="00917D95" w:rsidRPr="00233788">
        <w:t>. A zatem niektóre z podejmowanych przez rządy działań mogą zaburzać równowagę w ramach potrójnej helisy, a na pewno mogą na nią wpływać w bardzo istotny sposób.</w:t>
      </w:r>
    </w:p>
    <w:p w14:paraId="7079404D" w14:textId="69F8A407" w:rsidR="00FF7211" w:rsidRPr="00233788" w:rsidRDefault="006F4F11" w:rsidP="002131A5">
      <w:r w:rsidRPr="00233788">
        <w:t xml:space="preserve">Zmiany sposobu postrzegania roli nauki wpływają bardzo istotnie na uczelnie. Ma to przełożenie na potrzebę dostosowania strategii uniwersytetów do nowych wymagań i oczekiwań interesariuszy. </w:t>
      </w:r>
      <w:r w:rsidR="007C211B" w:rsidRPr="00233788">
        <w:t xml:space="preserve">Wszelkie zmiany wiążą się z niepewnością i ryzykiem, ale podejmowane przez uniwersytety działania znajdują się pod wpływem ich głęboko zakorzenionej awersji do ryzyka </w:t>
      </w:r>
      <w:r w:rsidR="007C211B" w:rsidRPr="00233788">
        <w:fldChar w:fldCharType="begin" w:fldLock="1"/>
      </w:r>
      <w:r w:rsidR="00875EE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007C211B" w:rsidRPr="00233788">
        <w:fldChar w:fldCharType="separate"/>
      </w:r>
      <w:r w:rsidR="0045707C" w:rsidRPr="00233788">
        <w:rPr>
          <w:noProof/>
        </w:rPr>
        <w:t>(por. Tayar &amp; Jack, 2013, s. 163)</w:t>
      </w:r>
      <w:r w:rsidR="007C211B" w:rsidRPr="00233788">
        <w:fldChar w:fldCharType="end"/>
      </w:r>
      <w:r w:rsidR="007C211B" w:rsidRPr="00233788">
        <w:t xml:space="preserve">. Jednocześnie uczelnie znajdują się w sytuacji ograniczoności zasobów na najbardziej konkurencyjnym i globalnym rynku wyższej edukacji w historii </w:t>
      </w:r>
      <w:r w:rsidR="007C211B" w:rsidRPr="00233788">
        <w:fldChar w:fldCharType="begin" w:fldLock="1"/>
      </w:r>
      <w:r w:rsidR="00D523C5"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007C211B" w:rsidRPr="00233788">
        <w:fldChar w:fldCharType="separate"/>
      </w:r>
      <w:r w:rsidR="007C211B" w:rsidRPr="00233788">
        <w:rPr>
          <w:noProof/>
        </w:rPr>
        <w:t>(Pucciarelli &amp; Kaplan, 2016, s. 315)</w:t>
      </w:r>
      <w:r w:rsidR="007C211B" w:rsidRPr="00233788">
        <w:fldChar w:fldCharType="end"/>
      </w:r>
      <w:r w:rsidR="007C211B" w:rsidRPr="00233788">
        <w:t xml:space="preserve">. W tabeli </w:t>
      </w:r>
      <w:r w:rsidR="007C211B" w:rsidRPr="00233788">
        <w:lastRenderedPageBreak/>
        <w:t>po</w:t>
      </w:r>
      <w:r w:rsidR="000D4ED5" w:rsidRPr="00233788">
        <w:fldChar w:fldCharType="begin"/>
      </w:r>
      <w:r w:rsidR="000D4ED5" w:rsidRPr="00233788">
        <w:instrText xml:space="preserve"> REF _Ref66402876 \p \h </w:instrText>
      </w:r>
      <w:r w:rsidR="000D4ED5" w:rsidRPr="00233788">
        <w:fldChar w:fldCharType="separate"/>
      </w:r>
      <w:r w:rsidR="00E737A7" w:rsidRPr="00233788">
        <w:t>niżej</w:t>
      </w:r>
      <w:r w:rsidR="000D4ED5" w:rsidRPr="00233788">
        <w:fldChar w:fldCharType="end"/>
      </w:r>
      <w:r w:rsidR="000D4ED5" w:rsidRPr="00233788">
        <w:t xml:space="preserve"> </w:t>
      </w:r>
      <w:r w:rsidR="007C211B" w:rsidRPr="00233788">
        <w:t>przedstawiono kierunki zmian strategii uczelni proponowane przez Pucciarellego i Kaplana proponowane wobec współczesnych wyzwań jakie stoją przed uniwersytetami.</w:t>
      </w:r>
    </w:p>
    <w:p w14:paraId="74C82873" w14:textId="27BF69F8" w:rsidR="007C211B" w:rsidRPr="00233788" w:rsidRDefault="007C211B" w:rsidP="007C211B">
      <w:pPr>
        <w:pStyle w:val="Tytutabeli"/>
      </w:pPr>
      <w:bookmarkStart w:id="21" w:name="_Ref66454911"/>
      <w:bookmarkStart w:id="22" w:name="_Ref66402876"/>
      <w:r w:rsidRPr="00233788">
        <w:t xml:space="preserve">Tabela </w:t>
      </w:r>
      <w:r w:rsidR="008E0D47">
        <w:fldChar w:fldCharType="begin"/>
      </w:r>
      <w:r w:rsidR="008E0D47">
        <w:instrText xml:space="preserve"> SEQ Tabela \* ARABIC </w:instrText>
      </w:r>
      <w:r w:rsidR="008E0D47">
        <w:fldChar w:fldCharType="separate"/>
      </w:r>
      <w:r w:rsidR="00081D14" w:rsidRPr="00233788">
        <w:rPr>
          <w:noProof/>
        </w:rPr>
        <w:t>3</w:t>
      </w:r>
      <w:r w:rsidR="008E0D47">
        <w:rPr>
          <w:noProof/>
        </w:rPr>
        <w:fldChar w:fldCharType="end"/>
      </w:r>
      <w:bookmarkEnd w:id="21"/>
      <w:r w:rsidRPr="00233788">
        <w:t xml:space="preserve"> Rekomendacje zmian w strategiach uczelni wg Pucciarellego i Kaplana</w:t>
      </w:r>
      <w:bookmarkEnd w:id="22"/>
    </w:p>
    <w:tbl>
      <w:tblPr>
        <w:tblStyle w:val="Tabela-Siatka"/>
        <w:tblW w:w="9071" w:type="dxa"/>
        <w:tblLook w:val="04A0" w:firstRow="1" w:lastRow="0" w:firstColumn="1" w:lastColumn="0" w:noHBand="0" w:noVBand="1"/>
      </w:tblPr>
      <w:tblGrid>
        <w:gridCol w:w="3969"/>
        <w:gridCol w:w="5102"/>
      </w:tblGrid>
      <w:tr w:rsidR="007C211B" w:rsidRPr="00233788" w14:paraId="512BCC30" w14:textId="77777777" w:rsidTr="00B97062">
        <w:trPr>
          <w:cantSplit/>
          <w:tblHeader/>
        </w:trPr>
        <w:tc>
          <w:tcPr>
            <w:tcW w:w="3969" w:type="dxa"/>
          </w:tcPr>
          <w:p w14:paraId="5B39BD4C" w14:textId="3B6DA887" w:rsidR="007C211B" w:rsidRPr="00233788" w:rsidRDefault="00EC68A3" w:rsidP="00D523C5">
            <w:pPr>
              <w:keepNext/>
              <w:ind w:firstLine="0"/>
              <w:jc w:val="center"/>
              <w:rPr>
                <w:b/>
                <w:bCs/>
                <w:sz w:val="20"/>
                <w:szCs w:val="20"/>
                <w:lang w:val="pl-PL"/>
              </w:rPr>
            </w:pPr>
            <w:r w:rsidRPr="00233788">
              <w:rPr>
                <w:b/>
                <w:bCs/>
                <w:sz w:val="20"/>
                <w:szCs w:val="20"/>
                <w:lang w:val="pl-PL"/>
              </w:rPr>
              <w:t>Zmiana od…</w:t>
            </w:r>
          </w:p>
        </w:tc>
        <w:tc>
          <w:tcPr>
            <w:tcW w:w="5102" w:type="dxa"/>
          </w:tcPr>
          <w:p w14:paraId="511FEF4A" w14:textId="0310ED56" w:rsidR="007C211B" w:rsidRPr="00233788" w:rsidRDefault="00EC68A3" w:rsidP="00D523C5">
            <w:pPr>
              <w:keepNext/>
              <w:ind w:firstLine="0"/>
              <w:jc w:val="center"/>
              <w:rPr>
                <w:b/>
                <w:bCs/>
                <w:sz w:val="20"/>
                <w:szCs w:val="20"/>
                <w:lang w:val="pl-PL"/>
              </w:rPr>
            </w:pPr>
            <w:r w:rsidRPr="00233788">
              <w:rPr>
                <w:b/>
                <w:bCs/>
                <w:sz w:val="20"/>
                <w:szCs w:val="20"/>
                <w:lang w:val="pl-PL"/>
              </w:rPr>
              <w:t>Zmiana w kierunku…</w:t>
            </w:r>
          </w:p>
        </w:tc>
      </w:tr>
      <w:tr w:rsidR="007C211B" w:rsidRPr="00233788" w14:paraId="0F1AFD21" w14:textId="77777777" w:rsidTr="00B97062">
        <w:trPr>
          <w:cantSplit/>
        </w:trPr>
        <w:tc>
          <w:tcPr>
            <w:tcW w:w="3969" w:type="dxa"/>
          </w:tcPr>
          <w:p w14:paraId="7A9EDD7B"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68D8FFCA" w14:textId="77777777" w:rsidR="00EC68A3" w:rsidRPr="00233788" w:rsidRDefault="00EC68A3" w:rsidP="001D1695">
            <w:pPr>
              <w:pStyle w:val="Akapitzlist"/>
              <w:keepNext/>
              <w:numPr>
                <w:ilvl w:val="0"/>
                <w:numId w:val="27"/>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18453345" w14:textId="4555AC80"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6D171532"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389C59CB" w14:textId="6699E58B"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Dodatkowe wskaźniki wyników by mierzyć doskonałość uniwersytetów i ostatecznie umożliwić im dostęp do zasobów do przyszłego rozwoju;</w:t>
            </w:r>
            <w:r w:rsidR="00A872C4" w:rsidRPr="00233788">
              <w:rPr>
                <w:sz w:val="18"/>
                <w:szCs w:val="18"/>
                <w:lang w:val="pl-PL"/>
              </w:rPr>
              <w:t xml:space="preserve"> rynek </w:t>
            </w:r>
            <w:r w:rsidRPr="00233788">
              <w:rPr>
                <w:sz w:val="18"/>
                <w:szCs w:val="18"/>
                <w:lang w:val="pl-PL"/>
              </w:rPr>
              <w:t xml:space="preserve">oceni, które uczelnie zasługują na miejsce w </w:t>
            </w:r>
            <w:r w:rsidR="00A872C4" w:rsidRPr="00233788">
              <w:rPr>
                <w:sz w:val="18"/>
                <w:szCs w:val="18"/>
                <w:lang w:val="pl-PL"/>
              </w:rPr>
              <w:t>czołówce uniwersytetów</w:t>
            </w:r>
          </w:p>
          <w:p w14:paraId="31CC8BC6" w14:textId="08E5931F"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Bardziej zaawansowany etap pozyskiwania </w:t>
            </w:r>
            <w:r w:rsidR="00A872C4" w:rsidRPr="00233788">
              <w:rPr>
                <w:sz w:val="18"/>
                <w:szCs w:val="18"/>
                <w:lang w:val="pl-PL"/>
              </w:rPr>
              <w:t xml:space="preserve">prywatnych </w:t>
            </w:r>
            <w:r w:rsidRPr="00233788">
              <w:rPr>
                <w:sz w:val="18"/>
                <w:szCs w:val="18"/>
                <w:lang w:val="pl-PL"/>
              </w:rPr>
              <w:t xml:space="preserve">funduszy, wykorzystujący reputację uniwersytetu, aby stać się preferowanym partnerem </w:t>
            </w:r>
            <w:r w:rsidR="00AD1556" w:rsidRPr="00233788">
              <w:rPr>
                <w:sz w:val="18"/>
                <w:szCs w:val="18"/>
                <w:lang w:val="pl-PL"/>
              </w:rPr>
              <w:t>dla</w:t>
            </w:r>
            <w:r w:rsidRPr="00233788">
              <w:rPr>
                <w:sz w:val="18"/>
                <w:szCs w:val="18"/>
                <w:lang w:val="pl-PL"/>
              </w:rPr>
              <w:t xml:space="preserve"> kluczowych interesariuszy (absolwen</w:t>
            </w:r>
            <w:r w:rsidR="00AD1556" w:rsidRPr="00233788">
              <w:rPr>
                <w:sz w:val="18"/>
                <w:szCs w:val="18"/>
                <w:lang w:val="pl-PL"/>
              </w:rPr>
              <w:t>ci</w:t>
            </w:r>
            <w:r w:rsidRPr="00233788">
              <w:rPr>
                <w:sz w:val="18"/>
                <w:szCs w:val="18"/>
                <w:lang w:val="pl-PL"/>
              </w:rPr>
              <w:t>, studen</w:t>
            </w:r>
            <w:r w:rsidR="00AD1556" w:rsidRPr="00233788">
              <w:rPr>
                <w:sz w:val="18"/>
                <w:szCs w:val="18"/>
                <w:lang w:val="pl-PL"/>
              </w:rPr>
              <w:t>ci</w:t>
            </w:r>
            <w:r w:rsidRPr="00233788">
              <w:rPr>
                <w:sz w:val="18"/>
                <w:szCs w:val="18"/>
                <w:lang w:val="pl-PL"/>
              </w:rPr>
              <w:t>, profesor</w:t>
            </w:r>
            <w:r w:rsidR="00AD1556" w:rsidRPr="00233788">
              <w:rPr>
                <w:sz w:val="18"/>
                <w:szCs w:val="18"/>
                <w:lang w:val="pl-PL"/>
              </w:rPr>
              <w:t>owie</w:t>
            </w:r>
            <w:r w:rsidRPr="00233788">
              <w:rPr>
                <w:sz w:val="18"/>
                <w:szCs w:val="18"/>
                <w:lang w:val="pl-PL"/>
              </w:rPr>
              <w:t>, korporacj</w:t>
            </w:r>
            <w:r w:rsidR="00AD1556" w:rsidRPr="00233788">
              <w:rPr>
                <w:sz w:val="18"/>
                <w:szCs w:val="18"/>
                <w:lang w:val="pl-PL"/>
              </w:rPr>
              <w:t>e</w:t>
            </w:r>
            <w:r w:rsidRPr="00233788">
              <w:rPr>
                <w:sz w:val="18"/>
                <w:szCs w:val="18"/>
                <w:lang w:val="pl-PL"/>
              </w:rPr>
              <w:t xml:space="preserve"> itp.) </w:t>
            </w:r>
            <w:r w:rsidR="00A872C4" w:rsidRPr="00233788">
              <w:rPr>
                <w:sz w:val="18"/>
                <w:szCs w:val="18"/>
                <w:lang w:val="pl-PL"/>
              </w:rPr>
              <w:t>o</w:t>
            </w:r>
            <w:r w:rsidRPr="00233788">
              <w:rPr>
                <w:sz w:val="18"/>
                <w:szCs w:val="18"/>
                <w:lang w:val="pl-PL"/>
              </w:rPr>
              <w:t>raz nowe formy współpracy między uniwersytetem</w:t>
            </w:r>
            <w:r w:rsidR="00A872C4" w:rsidRPr="00233788">
              <w:rPr>
                <w:sz w:val="18"/>
                <w:szCs w:val="18"/>
                <w:lang w:val="pl-PL"/>
              </w:rPr>
              <w:t>,</w:t>
            </w:r>
            <w:r w:rsidRPr="00233788">
              <w:rPr>
                <w:sz w:val="18"/>
                <w:szCs w:val="18"/>
                <w:lang w:val="pl-PL"/>
              </w:rPr>
              <w:t xml:space="preserve"> a resztą świata</w:t>
            </w:r>
          </w:p>
        </w:tc>
      </w:tr>
      <w:tr w:rsidR="007C211B" w:rsidRPr="00233788" w14:paraId="176546C5" w14:textId="77777777" w:rsidTr="00B97062">
        <w:trPr>
          <w:cantSplit/>
        </w:trPr>
        <w:tc>
          <w:tcPr>
            <w:tcW w:w="3969" w:type="dxa"/>
          </w:tcPr>
          <w:p w14:paraId="20792526" w14:textId="009151A5"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Nowy menedżerializm w sektorze publicznym</w:t>
            </w:r>
            <w:r w:rsidRPr="00233788">
              <w:rPr>
                <w:b/>
                <w:bCs/>
                <w:sz w:val="18"/>
                <w:szCs w:val="18"/>
                <w:lang w:val="pl-PL"/>
              </w:rPr>
              <w:br/>
            </w:r>
          </w:p>
          <w:p w14:paraId="5AB17A87"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63619FB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196D986F" w14:textId="1A1288C8"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36FF70A6" w14:textId="77777777"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35848825"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0CDB7C1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1C7D8BB4" w14:textId="6A213039" w:rsidR="001E69D0" w:rsidRPr="00233788" w:rsidRDefault="001E69D0"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7C211B" w:rsidRPr="00233788" w14:paraId="056AFFBC" w14:textId="77777777" w:rsidTr="00B97062">
        <w:trPr>
          <w:cantSplit/>
        </w:trPr>
        <w:tc>
          <w:tcPr>
            <w:tcW w:w="3969" w:type="dxa"/>
          </w:tcPr>
          <w:p w14:paraId="38177999" w14:textId="47A564D3" w:rsidR="007C211B" w:rsidRPr="00233788" w:rsidRDefault="00B97062" w:rsidP="00D523C5">
            <w:pPr>
              <w:keepNext/>
              <w:spacing w:before="60" w:line="276" w:lineRule="auto"/>
              <w:ind w:firstLine="0"/>
              <w:jc w:val="center"/>
              <w:rPr>
                <w:b/>
                <w:bCs/>
                <w:sz w:val="18"/>
                <w:szCs w:val="18"/>
                <w:lang w:val="pl-PL"/>
              </w:rPr>
            </w:pPr>
            <w:r w:rsidRPr="00233788">
              <w:rPr>
                <w:b/>
                <w:bCs/>
                <w:sz w:val="18"/>
                <w:szCs w:val="18"/>
                <w:lang w:val="pl-PL"/>
              </w:rPr>
              <w:t>R</w:t>
            </w:r>
            <w:r w:rsidR="002C5EE6" w:rsidRPr="00233788">
              <w:rPr>
                <w:b/>
                <w:bCs/>
                <w:sz w:val="18"/>
                <w:szCs w:val="18"/>
                <w:lang w:val="pl-PL"/>
              </w:rPr>
              <w:t>elacje z głównymi interesariuszami przy użyciu tradycyjnych mediów</w:t>
            </w:r>
          </w:p>
          <w:p w14:paraId="59B12060" w14:textId="2408320B"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6606898F" w14:textId="59394435" w:rsidR="0003280B" w:rsidRPr="00233788" w:rsidRDefault="00B97062" w:rsidP="001D1695">
            <w:pPr>
              <w:pStyle w:val="Akapitzlist"/>
              <w:keepNext/>
              <w:numPr>
                <w:ilvl w:val="0"/>
                <w:numId w:val="27"/>
              </w:numPr>
              <w:spacing w:before="60" w:line="276" w:lineRule="auto"/>
              <w:ind w:left="312"/>
              <w:rPr>
                <w:sz w:val="18"/>
                <w:szCs w:val="18"/>
                <w:lang w:val="pl-PL"/>
              </w:rPr>
            </w:pPr>
            <w:r w:rsidRPr="00233788">
              <w:rPr>
                <w:sz w:val="18"/>
                <w:szCs w:val="18"/>
                <w:lang w:val="pl-PL"/>
              </w:rPr>
              <w:t>Korzystanie z</w:t>
            </w:r>
            <w:r w:rsidR="0003280B" w:rsidRPr="00233788">
              <w:rPr>
                <w:sz w:val="18"/>
                <w:szCs w:val="18"/>
                <w:lang w:val="pl-PL"/>
              </w:rPr>
              <w:t xml:space="preserve"> ograniczonego zestawu rozwiązań internetowych</w:t>
            </w:r>
          </w:p>
          <w:p w14:paraId="5EC4F6E3" w14:textId="25006DB6" w:rsidR="0003280B" w:rsidRPr="00233788" w:rsidRDefault="0003280B"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Tradycyjny proces </w:t>
            </w:r>
            <w:r w:rsidR="00B97062" w:rsidRPr="00233788">
              <w:rPr>
                <w:sz w:val="18"/>
                <w:szCs w:val="18"/>
                <w:lang w:val="pl-PL"/>
              </w:rPr>
              <w:t>nauczania,</w:t>
            </w:r>
            <w:r w:rsidRPr="00233788">
              <w:rPr>
                <w:sz w:val="18"/>
                <w:szCs w:val="18"/>
                <w:lang w:val="pl-PL"/>
              </w:rPr>
              <w:t xml:space="preserve"> </w:t>
            </w:r>
            <w:r w:rsidR="00B97062" w:rsidRPr="00233788">
              <w:rPr>
                <w:sz w:val="18"/>
                <w:szCs w:val="18"/>
                <w:lang w:val="pl-PL"/>
              </w:rPr>
              <w:t xml:space="preserve">głównie stacjonarny, </w:t>
            </w:r>
            <w:r w:rsidRPr="00233788">
              <w:rPr>
                <w:sz w:val="18"/>
                <w:szCs w:val="18"/>
                <w:lang w:val="pl-PL"/>
              </w:rPr>
              <w:t>i niejednorodne przyjęcie pedagogiki zorientowanej na uczestnika</w:t>
            </w:r>
          </w:p>
          <w:p w14:paraId="2358A6E5" w14:textId="69C895CB" w:rsidR="0003280B"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Marketing usług </w:t>
            </w:r>
            <w:r w:rsidR="00B97062" w:rsidRPr="00233788">
              <w:rPr>
                <w:sz w:val="18"/>
                <w:szCs w:val="18"/>
                <w:lang w:val="pl-PL"/>
              </w:rPr>
              <w:t>głównie</w:t>
            </w:r>
            <w:r w:rsidRPr="00233788">
              <w:rPr>
                <w:sz w:val="18"/>
                <w:szCs w:val="18"/>
                <w:lang w:val="pl-PL"/>
              </w:rPr>
              <w:t xml:space="preserve"> opierający się na tradycyjnych mediach i jednostronnej komunikacji (od uczelni do reszty świata)</w:t>
            </w:r>
          </w:p>
        </w:tc>
        <w:tc>
          <w:tcPr>
            <w:tcW w:w="5102" w:type="dxa"/>
          </w:tcPr>
          <w:p w14:paraId="1F892582" w14:textId="77777777" w:rsidR="007C211B" w:rsidRPr="00233788" w:rsidRDefault="002C5EE6" w:rsidP="00D523C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4473CB9E" w14:textId="77777777"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2505707A" w14:textId="3B37687B" w:rsidR="0003280B"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Głębsza integracja </w:t>
            </w:r>
            <w:r w:rsidR="00D523C5" w:rsidRPr="00233788">
              <w:rPr>
                <w:sz w:val="18"/>
                <w:szCs w:val="18"/>
                <w:lang w:val="pl-PL"/>
              </w:rPr>
              <w:t>sieci</w:t>
            </w:r>
            <w:r w:rsidRPr="00233788">
              <w:rPr>
                <w:sz w:val="18"/>
                <w:szCs w:val="18"/>
                <w:lang w:val="pl-PL"/>
              </w:rPr>
              <w:t xml:space="preserve"> 2.0 i </w:t>
            </w:r>
            <w:r w:rsidR="00D523C5" w:rsidRPr="00233788">
              <w:rPr>
                <w:sz w:val="18"/>
                <w:szCs w:val="18"/>
                <w:lang w:val="pl-PL"/>
              </w:rPr>
              <w:t>networkingu</w:t>
            </w:r>
            <w:r w:rsidRPr="00233788">
              <w:rPr>
                <w:sz w:val="18"/>
                <w:szCs w:val="18"/>
                <w:lang w:val="pl-PL"/>
              </w:rPr>
              <w:t xml:space="preserve"> w badaniach</w:t>
            </w:r>
          </w:p>
          <w:p w14:paraId="340AF5C1" w14:textId="77777777" w:rsidR="00C76322"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1B0762EE" w14:textId="7F77E86D" w:rsidR="00C76322" w:rsidRPr="00233788" w:rsidRDefault="00C76322"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Dialog i komunikacja partycypacyjna, wykorzystanie nowych mediów (w szczególności </w:t>
            </w:r>
            <w:r w:rsidR="00D523C5" w:rsidRPr="00233788">
              <w:rPr>
                <w:sz w:val="18"/>
                <w:szCs w:val="18"/>
                <w:lang w:val="pl-PL"/>
              </w:rPr>
              <w:t>sieć</w:t>
            </w:r>
            <w:r w:rsidRPr="00233788">
              <w:rPr>
                <w:sz w:val="18"/>
                <w:szCs w:val="18"/>
                <w:lang w:val="pl-PL"/>
              </w:rPr>
              <w:t xml:space="preserve"> 2.0 i mediów społecznościowych), aby dotrzeć do różnych odbiorców </w:t>
            </w:r>
            <w:r w:rsidR="00D523C5" w:rsidRPr="00233788">
              <w:rPr>
                <w:sz w:val="18"/>
                <w:szCs w:val="18"/>
                <w:lang w:val="pl-PL"/>
              </w:rPr>
              <w:t>usług uczelni</w:t>
            </w:r>
            <w:r w:rsidRPr="00233788">
              <w:rPr>
                <w:sz w:val="18"/>
                <w:szCs w:val="18"/>
                <w:lang w:val="pl-PL"/>
              </w:rPr>
              <w:t xml:space="preserve"> za pomocą dostosowanych komunikatów</w:t>
            </w:r>
          </w:p>
        </w:tc>
      </w:tr>
    </w:tbl>
    <w:p w14:paraId="275ADB39" w14:textId="56D2CF9B" w:rsidR="00FF7211" w:rsidRPr="00233788" w:rsidRDefault="00D523C5" w:rsidP="00D523C5">
      <w:pPr>
        <w:pStyle w:val="rdo"/>
      </w:pPr>
      <w:r w:rsidRPr="00233788">
        <w:t xml:space="preserve">Źródło: </w:t>
      </w:r>
      <w:r w:rsidRPr="00233788">
        <w:fldChar w:fldCharType="begin" w:fldLock="1"/>
      </w:r>
      <w:r w:rsidR="0045707C"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5A045B1" w14:textId="423C3DF8" w:rsidR="007C211B" w:rsidRPr="00233788" w:rsidRDefault="005D7CC2" w:rsidP="002131A5">
      <w:r w:rsidRPr="00233788">
        <w:t>Rekomendowane kierunki zmian w strategii uczelni przestawione w tabeli po</w:t>
      </w:r>
      <w:r w:rsidR="00917D95" w:rsidRPr="00233788">
        <w:fldChar w:fldCharType="begin"/>
      </w:r>
      <w:r w:rsidR="00917D95" w:rsidRPr="00233788">
        <w:instrText xml:space="preserve"> REF _Ref66402876 \p \h </w:instrText>
      </w:r>
      <w:r w:rsidR="00917D95" w:rsidRPr="00233788">
        <w:fldChar w:fldCharType="separate"/>
      </w:r>
      <w:r w:rsidR="00E737A7" w:rsidRPr="00233788">
        <w:t>wyżej</w:t>
      </w:r>
      <w:r w:rsidR="00917D95" w:rsidRPr="00233788">
        <w:fldChar w:fldCharType="end"/>
      </w:r>
      <w:r w:rsidRPr="00233788">
        <w:t xml:space="preserve"> (</w:t>
      </w:r>
      <w:r w:rsidR="00917D95" w:rsidRPr="00233788">
        <w:fldChar w:fldCharType="begin"/>
      </w:r>
      <w:r w:rsidR="00917D95" w:rsidRPr="00233788">
        <w:instrText xml:space="preserve"> REF  _Ref66454911 \* Lower \h </w:instrText>
      </w:r>
      <w:r w:rsidR="00917D95" w:rsidRPr="00233788">
        <w:fldChar w:fldCharType="separate"/>
      </w:r>
      <w:r w:rsidR="00E737A7" w:rsidRPr="00233788">
        <w:t xml:space="preserve">tabela </w:t>
      </w:r>
      <w:r w:rsidR="00E737A7" w:rsidRPr="00233788">
        <w:rPr>
          <w:noProof/>
        </w:rPr>
        <w:t>3</w:t>
      </w:r>
      <w:r w:rsidR="00917D95" w:rsidRPr="00233788">
        <w:fldChar w:fldCharType="end"/>
      </w:r>
      <w:r w:rsidRPr="00233788">
        <w:t>) są formą odpowiedzi na trzy sformułowane przez Pucciarellego i Kaplana wyzwania strategiczne:</w:t>
      </w:r>
    </w:p>
    <w:p w14:paraId="7C4314B5" w14:textId="1C028FDF" w:rsidR="005D7CC2" w:rsidRPr="00233788" w:rsidRDefault="005D7CC2" w:rsidP="005D7CC2">
      <w:pPr>
        <w:pStyle w:val="Akapitzlist"/>
        <w:numPr>
          <w:ilvl w:val="0"/>
          <w:numId w:val="29"/>
        </w:numPr>
      </w:pPr>
      <w:r w:rsidRPr="00233788">
        <w:t>wzmocnić prestiż i udział w rynku na konsolidującym się rynku edukacji wyższej,</w:t>
      </w:r>
    </w:p>
    <w:p w14:paraId="506C178F" w14:textId="77777777" w:rsidR="005D7CC2" w:rsidRPr="00233788" w:rsidRDefault="005D7CC2" w:rsidP="005D7CC2">
      <w:pPr>
        <w:pStyle w:val="Akapitzlist"/>
        <w:numPr>
          <w:ilvl w:val="0"/>
          <w:numId w:val="29"/>
        </w:numPr>
      </w:pPr>
      <w:r w:rsidRPr="00233788">
        <w:t>rozwinąć myślenie przedsiębiorcze z odpowiednimi sposobami działania (modus operandi) oraz podejściem do podejmowania decyzji,</w:t>
      </w:r>
    </w:p>
    <w:p w14:paraId="29561396" w14:textId="603FAD64" w:rsidR="005D7CC2" w:rsidRPr="00233788" w:rsidRDefault="005D7CC2" w:rsidP="005D7CC2">
      <w:pPr>
        <w:pStyle w:val="Akapitzlist"/>
        <w:numPr>
          <w:ilvl w:val="0"/>
          <w:numId w:val="29"/>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6C940C65" w14:textId="512FC127" w:rsidR="00917D95" w:rsidRPr="00233788" w:rsidRDefault="00656863" w:rsidP="002131A5">
      <w:r w:rsidRPr="00233788">
        <w:t xml:space="preserve">Opisane powyżej rekomendowane przez Pucciarellego i Kaplana wyzwania strategiczne i kierunki zamian, a także spostrzeżenia pozwalające na formułowanie określeń </w:t>
      </w:r>
      <w:r w:rsidRPr="00233788">
        <w:rPr>
          <w:i/>
          <w:iCs/>
        </w:rPr>
        <w:t xml:space="preserve">mode 3 </w:t>
      </w:r>
      <w:r w:rsidRPr="00233788">
        <w:t xml:space="preserve">w odniesieniu do </w:t>
      </w:r>
      <w:r w:rsidR="00A55F23" w:rsidRPr="00233788">
        <w:t xml:space="preserve">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00A55F23" w:rsidRPr="00233788">
        <w:rPr>
          <w:i/>
          <w:iCs/>
        </w:rPr>
        <w:t>uniwersytet przedsiębiorczy</w:t>
      </w:r>
      <w:r w:rsidR="00A55F23" w:rsidRPr="00233788">
        <w:t xml:space="preserve"> do modelu opisanego przez Leję jako </w:t>
      </w:r>
      <w:r w:rsidR="00A55F23" w:rsidRPr="00233788">
        <w:rPr>
          <w:i/>
          <w:iCs/>
        </w:rPr>
        <w:t xml:space="preserve">uniwersytet społecznie odpowiedzialny </w:t>
      </w:r>
      <w:r w:rsidR="00A55F23" w:rsidRPr="00233788">
        <w:rPr>
          <w:i/>
          <w:iCs/>
        </w:rPr>
        <w:fldChar w:fldCharType="begin" w:fldLock="1"/>
      </w:r>
      <w:r w:rsidR="00940933"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00A55F23" w:rsidRPr="00233788">
        <w:rPr>
          <w:i/>
          <w:iCs/>
        </w:rPr>
        <w:fldChar w:fldCharType="separate"/>
      </w:r>
      <w:r w:rsidR="00A55F23" w:rsidRPr="00233788">
        <w:rPr>
          <w:iCs/>
          <w:noProof/>
        </w:rPr>
        <w:t>(Leja, 2011, s. 171)</w:t>
      </w:r>
      <w:r w:rsidR="00A55F23" w:rsidRPr="00233788">
        <w:rPr>
          <w:i/>
          <w:iCs/>
        </w:rPr>
        <w:fldChar w:fldCharType="end"/>
      </w:r>
      <w:r w:rsidR="00A55F23" w:rsidRPr="00233788">
        <w:t xml:space="preserve">. </w:t>
      </w:r>
      <w:r w:rsidR="00C727E0" w:rsidRPr="00233788">
        <w:t>Różnice pomiędzy tymi dwoma modelami przedstawiono w tabeli po</w:t>
      </w:r>
      <w:r w:rsidR="00A92AA0" w:rsidRPr="00233788">
        <w:fldChar w:fldCharType="begin"/>
      </w:r>
      <w:r w:rsidR="00A92AA0" w:rsidRPr="00233788">
        <w:instrText xml:space="preserve"> REF _Ref66738689 \p \h </w:instrText>
      </w:r>
      <w:r w:rsidR="00A92AA0" w:rsidRPr="00233788">
        <w:fldChar w:fldCharType="separate"/>
      </w:r>
      <w:r w:rsidR="00E737A7" w:rsidRPr="00233788">
        <w:t>niżej</w:t>
      </w:r>
      <w:r w:rsidR="00A92AA0" w:rsidRPr="00233788">
        <w:fldChar w:fldCharType="end"/>
      </w:r>
      <w:r w:rsidR="00A92AA0" w:rsidRPr="00233788">
        <w:t xml:space="preserve"> </w:t>
      </w:r>
      <w:r w:rsidR="00C727E0" w:rsidRPr="00233788">
        <w:t xml:space="preserve">korzystając z narzędzia nazwanego </w:t>
      </w:r>
      <w:r w:rsidR="00C727E0" w:rsidRPr="00233788">
        <w:rPr>
          <w:i/>
          <w:iCs/>
        </w:rPr>
        <w:t xml:space="preserve">governance equalizer </w:t>
      </w:r>
      <w:r w:rsidR="00C727E0" w:rsidRPr="00233788">
        <w:t xml:space="preserve">– korektor zarządzania </w:t>
      </w:r>
      <w:r w:rsidR="00C727E0" w:rsidRPr="00233788">
        <w:fldChar w:fldCharType="begin" w:fldLock="1"/>
      </w:r>
      <w:r w:rsidR="00C727E0"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00C727E0" w:rsidRPr="00233788">
        <w:fldChar w:fldCharType="separate"/>
      </w:r>
      <w:r w:rsidR="00C727E0" w:rsidRPr="00233788">
        <w:rPr>
          <w:noProof/>
        </w:rPr>
        <w:t>(de Boer i in., 2007, s. 137)</w:t>
      </w:r>
      <w:r w:rsidR="00C727E0" w:rsidRPr="00233788">
        <w:fldChar w:fldCharType="end"/>
      </w:r>
      <w:r w:rsidR="00C727E0" w:rsidRPr="00233788">
        <w:t>.</w:t>
      </w:r>
    </w:p>
    <w:p w14:paraId="400D66B7" w14:textId="6D024480" w:rsidR="00C727E0" w:rsidRPr="00233788" w:rsidRDefault="00C727E0" w:rsidP="00C727E0">
      <w:pPr>
        <w:pStyle w:val="Tytutabeli"/>
      </w:pPr>
      <w:bookmarkStart w:id="23" w:name="_Ref66786270"/>
      <w:bookmarkStart w:id="24" w:name="_Ref66738689"/>
      <w:r w:rsidRPr="00233788">
        <w:lastRenderedPageBreak/>
        <w:t xml:space="preserve">Tabela </w:t>
      </w:r>
      <w:r w:rsidR="008E0D47">
        <w:fldChar w:fldCharType="begin"/>
      </w:r>
      <w:r w:rsidR="008E0D47">
        <w:instrText xml:space="preserve"> SEQ Tabela \* ARABIC </w:instrText>
      </w:r>
      <w:r w:rsidR="008E0D47">
        <w:fldChar w:fldCharType="separate"/>
      </w:r>
      <w:r w:rsidR="00081D14" w:rsidRPr="00233788">
        <w:rPr>
          <w:noProof/>
        </w:rPr>
        <w:t>4</w:t>
      </w:r>
      <w:r w:rsidR="008E0D47">
        <w:rPr>
          <w:noProof/>
        </w:rPr>
        <w:fldChar w:fldCharType="end"/>
      </w:r>
      <w:bookmarkEnd w:id="23"/>
      <w:r w:rsidR="00237E56" w:rsidRPr="00233788">
        <w:t xml:space="preserve"> Uniwersytet przedsiębiorczy, a uniwersytet odpowiedzialny społecznie</w:t>
      </w:r>
      <w:bookmarkEnd w:id="24"/>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725C07" w:rsidRPr="00233788" w14:paraId="6827ED36" w14:textId="77777777" w:rsidTr="00365EEA">
        <w:trPr>
          <w:trHeight w:val="285"/>
        </w:trPr>
        <w:tc>
          <w:tcPr>
            <w:tcW w:w="850" w:type="dxa"/>
            <w:noWrap/>
            <w:hideMark/>
          </w:tcPr>
          <w:p w14:paraId="5CD54418" w14:textId="7120C7F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7CA242CD" w14:textId="6BDE2EC4"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77E9BCDD" w14:textId="45B4F42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5CFF5701" w14:textId="4A06C1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4AB9B0C8" w14:textId="004B5B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50BFC651" w14:textId="6613367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C</w:t>
            </w:r>
          </w:p>
        </w:tc>
      </w:tr>
      <w:tr w:rsidR="00725C07" w:rsidRPr="00233788" w14:paraId="6C8CA1CE" w14:textId="77777777" w:rsidTr="00365EEA">
        <w:trPr>
          <w:trHeight w:val="285"/>
        </w:trPr>
        <w:tc>
          <w:tcPr>
            <w:tcW w:w="850" w:type="dxa"/>
            <w:noWrap/>
          </w:tcPr>
          <w:p w14:paraId="7E1820CE" w14:textId="77777777" w:rsidR="00725C07" w:rsidRPr="00233788" w:rsidRDefault="00725C07" w:rsidP="00C727E0">
            <w:pPr>
              <w:keepNext/>
              <w:spacing w:before="0" w:line="276" w:lineRule="auto"/>
              <w:ind w:firstLine="0"/>
              <w:jc w:val="center"/>
              <w:rPr>
                <w:b/>
                <w:bCs/>
                <w:szCs w:val="20"/>
                <w:lang w:val="pl-PL"/>
              </w:rPr>
            </w:pPr>
          </w:p>
        </w:tc>
        <w:tc>
          <w:tcPr>
            <w:tcW w:w="1642" w:type="dxa"/>
            <w:noWrap/>
          </w:tcPr>
          <w:p w14:paraId="7EAF8CAC" w14:textId="42ED9485"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state regulations</w:t>
            </w:r>
          </w:p>
        </w:tc>
        <w:tc>
          <w:tcPr>
            <w:tcW w:w="1642" w:type="dxa"/>
            <w:noWrap/>
          </w:tcPr>
          <w:p w14:paraId="2FB49CD8" w14:textId="2F678EB4"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academic self-governance</w:t>
            </w:r>
          </w:p>
        </w:tc>
        <w:tc>
          <w:tcPr>
            <w:tcW w:w="1642" w:type="dxa"/>
            <w:noWrap/>
          </w:tcPr>
          <w:p w14:paraId="3EF1D5C6" w14:textId="7FCD308F"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stakeholder guidance</w:t>
            </w:r>
          </w:p>
        </w:tc>
        <w:tc>
          <w:tcPr>
            <w:tcW w:w="1642" w:type="dxa"/>
            <w:noWrap/>
          </w:tcPr>
          <w:p w14:paraId="5EA2D575" w14:textId="7DCCDF46"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managerial self governance</w:t>
            </w:r>
          </w:p>
        </w:tc>
        <w:tc>
          <w:tcPr>
            <w:tcW w:w="1643" w:type="dxa"/>
            <w:noWrap/>
          </w:tcPr>
          <w:p w14:paraId="27E3E31D" w14:textId="53F0B8AC"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competition</w:t>
            </w:r>
          </w:p>
        </w:tc>
      </w:tr>
      <w:tr w:rsidR="00365EEA" w:rsidRPr="00233788" w14:paraId="0A39036E" w14:textId="77777777" w:rsidTr="00365EEA">
        <w:trPr>
          <w:trHeight w:val="285"/>
        </w:trPr>
        <w:tc>
          <w:tcPr>
            <w:tcW w:w="850" w:type="dxa"/>
            <w:noWrap/>
            <w:vAlign w:val="center"/>
          </w:tcPr>
          <w:p w14:paraId="69456F41" w14:textId="6855A4DF" w:rsidR="00725C07" w:rsidRPr="00233788" w:rsidRDefault="00725C07" w:rsidP="00C727E0">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27C9F671" w14:textId="51D985C9"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regulacje prawne: </w:t>
            </w:r>
            <w:r w:rsidR="00462F21" w:rsidRPr="00233788">
              <w:rPr>
                <w:sz w:val="18"/>
                <w:szCs w:val="18"/>
                <w:lang w:val="pl-PL"/>
              </w:rPr>
              <w:br/>
            </w:r>
            <w:r w:rsidRPr="00233788">
              <w:rPr>
                <w:sz w:val="18"/>
                <w:szCs w:val="18"/>
                <w:lang w:val="pl-PL"/>
              </w:rPr>
              <w:t>siła nadzoru nad funkcjonowaniem szkół wyższych i</w:t>
            </w:r>
            <w:r w:rsidR="00462F21" w:rsidRPr="00233788">
              <w:rPr>
                <w:sz w:val="18"/>
                <w:szCs w:val="18"/>
                <w:lang w:val="pl-PL"/>
              </w:rPr>
              <w:t> </w:t>
            </w:r>
            <w:r w:rsidRPr="00233788">
              <w:rPr>
                <w:sz w:val="18"/>
                <w:szCs w:val="18"/>
                <w:lang w:val="pl-PL"/>
              </w:rPr>
              <w:t>stopień wyznaczania szczegółowych regulacji w tym zakresie. Przykładem może być zależność finansowania od osiągania wyników w</w:t>
            </w:r>
            <w:r w:rsidR="00462F21" w:rsidRPr="00233788">
              <w:rPr>
                <w:sz w:val="18"/>
                <w:szCs w:val="18"/>
                <w:lang w:val="pl-PL"/>
              </w:rPr>
              <w:t> </w:t>
            </w:r>
            <w:r w:rsidRPr="00233788">
              <w:rPr>
                <w:sz w:val="18"/>
                <w:szCs w:val="18"/>
                <w:lang w:val="pl-PL"/>
              </w:rPr>
              <w:t>ustalonych kategoriach.</w:t>
            </w:r>
          </w:p>
        </w:tc>
        <w:tc>
          <w:tcPr>
            <w:tcW w:w="1642" w:type="dxa"/>
            <w:noWrap/>
          </w:tcPr>
          <w:p w14:paraId="0A002120" w14:textId="726039E6"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znaczenie kolegialności: </w:t>
            </w:r>
            <w:r w:rsidR="00462F21" w:rsidRPr="00233788">
              <w:rPr>
                <w:sz w:val="18"/>
                <w:szCs w:val="18"/>
                <w:lang w:val="pl-PL"/>
              </w:rPr>
              <w:br/>
            </w:r>
            <w:r w:rsidRPr="00233788">
              <w:rPr>
                <w:sz w:val="18"/>
                <w:szCs w:val="18"/>
                <w:lang w:val="pl-PL"/>
              </w:rPr>
              <w:t>rola kolegialnych ciał uczelnianych przy podejmowaniu decyzji. Siła wpływu ciała kolegialnych na oceny wewnątrzśrodowiskowe (peer</w:t>
            </w:r>
            <w:r w:rsidR="00462F21" w:rsidRPr="00233788">
              <w:rPr>
                <w:sz w:val="18"/>
                <w:szCs w:val="18"/>
                <w:lang w:val="pl-PL"/>
              </w:rPr>
              <w:t> </w:t>
            </w:r>
            <w:r w:rsidRPr="00233788">
              <w:rPr>
                <w:sz w:val="18"/>
                <w:szCs w:val="18"/>
                <w:lang w:val="pl-PL"/>
              </w:rPr>
              <w:t>review) oraz ich relacje z</w:t>
            </w:r>
            <w:r w:rsidR="00462F21" w:rsidRPr="00233788">
              <w:rPr>
                <w:sz w:val="18"/>
                <w:szCs w:val="18"/>
                <w:lang w:val="pl-PL"/>
              </w:rPr>
              <w:t> </w:t>
            </w:r>
            <w:r w:rsidRPr="00233788">
              <w:rPr>
                <w:sz w:val="18"/>
                <w:szCs w:val="18"/>
                <w:lang w:val="pl-PL"/>
              </w:rPr>
              <w:t>organami jednoosobowymi</w:t>
            </w:r>
          </w:p>
        </w:tc>
        <w:tc>
          <w:tcPr>
            <w:tcW w:w="1642" w:type="dxa"/>
            <w:noWrap/>
          </w:tcPr>
          <w:p w14:paraId="42037475" w14:textId="6DD366D1"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rola interesariuszy:</w:t>
            </w:r>
            <w:r w:rsidR="00462F21" w:rsidRPr="00233788">
              <w:rPr>
                <w:sz w:val="18"/>
                <w:szCs w:val="18"/>
                <w:lang w:val="pl-PL"/>
              </w:rPr>
              <w:br/>
            </w:r>
            <w:r w:rsidRPr="00233788">
              <w:rPr>
                <w:sz w:val="18"/>
                <w:szCs w:val="18"/>
                <w:lang w:val="pl-PL"/>
              </w:rPr>
              <w:t>siła wpływu otoczenia na wytyczanie i</w:t>
            </w:r>
            <w:r w:rsidR="00462F21" w:rsidRPr="00233788">
              <w:rPr>
                <w:sz w:val="18"/>
                <w:szCs w:val="18"/>
                <w:lang w:val="pl-PL"/>
              </w:rPr>
              <w:t> </w:t>
            </w:r>
            <w:r w:rsidRPr="00233788">
              <w:rPr>
                <w:sz w:val="18"/>
                <w:szCs w:val="18"/>
                <w:lang w:val="pl-PL"/>
              </w:rPr>
              <w:t>śledzenie działań prowadzących do osiągania celów strategicznych uczelni.</w:t>
            </w:r>
          </w:p>
        </w:tc>
        <w:tc>
          <w:tcPr>
            <w:tcW w:w="1642" w:type="dxa"/>
            <w:noWrap/>
          </w:tcPr>
          <w:p w14:paraId="19979050" w14:textId="74059627"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umocowanie władzy rektora: </w:t>
            </w:r>
            <w:r w:rsidR="00462F21" w:rsidRPr="00233788">
              <w:rPr>
                <w:sz w:val="18"/>
                <w:szCs w:val="18"/>
                <w:lang w:val="pl-PL"/>
              </w:rPr>
              <w:br/>
            </w:r>
            <w:r w:rsidRPr="00233788">
              <w:rPr>
                <w:sz w:val="18"/>
                <w:szCs w:val="18"/>
                <w:lang w:val="pl-PL"/>
              </w:rPr>
              <w:t>siła autonomii władz uczelni, na najwyższym i średnim szczeblu do swobodnego podejmowania decyzji (na ile regulacje prawne są w tym pomocne)</w:t>
            </w:r>
          </w:p>
        </w:tc>
        <w:tc>
          <w:tcPr>
            <w:tcW w:w="1643" w:type="dxa"/>
            <w:noWrap/>
          </w:tcPr>
          <w:p w14:paraId="6687FE70" w14:textId="1CF9829E"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konkurencyjność: </w:t>
            </w:r>
            <w:r w:rsidR="00462F21" w:rsidRPr="00233788">
              <w:rPr>
                <w:sz w:val="18"/>
                <w:szCs w:val="18"/>
                <w:lang w:val="pl-PL"/>
              </w:rPr>
              <w:br/>
            </w:r>
            <w:r w:rsidRPr="00233788">
              <w:rPr>
                <w:sz w:val="18"/>
                <w:szCs w:val="18"/>
                <w:lang w:val="pl-PL"/>
              </w:rPr>
              <w:t>siła zdolność do doskonalenia oferty w celu pozyskania studentów i</w:t>
            </w:r>
            <w:r w:rsidR="00462F21" w:rsidRPr="00233788">
              <w:rPr>
                <w:sz w:val="18"/>
                <w:szCs w:val="18"/>
                <w:lang w:val="pl-PL"/>
              </w:rPr>
              <w:t> </w:t>
            </w:r>
            <w:r w:rsidRPr="00233788">
              <w:rPr>
                <w:sz w:val="18"/>
                <w:szCs w:val="18"/>
                <w:lang w:val="pl-PL"/>
              </w:rPr>
              <w:t>środków finansowych oraz budowania reputacji w ramach uczelni oraz w relacjach z innymi instytucjami akademickimi.</w:t>
            </w:r>
          </w:p>
        </w:tc>
      </w:tr>
      <w:tr w:rsidR="00963F60" w:rsidRPr="00233788" w14:paraId="4AAE6FE0" w14:textId="77777777" w:rsidTr="003871BA">
        <w:tblPrEx>
          <w:tblCellMar>
            <w:left w:w="70" w:type="dxa"/>
            <w:right w:w="70" w:type="dxa"/>
          </w:tblCellMar>
        </w:tblPrEx>
        <w:trPr>
          <w:trHeight w:val="2278"/>
        </w:trPr>
        <w:tc>
          <w:tcPr>
            <w:tcW w:w="9061" w:type="dxa"/>
            <w:gridSpan w:val="6"/>
            <w:noWrap/>
          </w:tcPr>
          <w:p w14:paraId="3152A5C6" w14:textId="0428DE73" w:rsidR="00963F60" w:rsidRPr="00233788" w:rsidRDefault="003871BA" w:rsidP="00C727E0">
            <w:pPr>
              <w:keepNext/>
              <w:ind w:firstLine="0"/>
              <w:jc w:val="center"/>
              <w:rPr>
                <w:lang w:val="pl-PL"/>
              </w:rPr>
            </w:pPr>
            <w:r w:rsidRPr="00233788">
              <w:rPr>
                <w:noProof/>
              </w:rPr>
              <w:drawing>
                <wp:inline distT="0" distB="0" distL="0" distR="0" wp14:anchorId="7E8EDD8F" wp14:editId="2D9CF310">
                  <wp:extent cx="5400000" cy="3600000"/>
                  <wp:effectExtent l="0" t="0" r="0" b="635"/>
                  <wp:docPr id="19" name="Wykres 19">
                    <a:extLst xmlns:a="http://schemas.openxmlformats.org/drawingml/2006/main">
                      <a:ext uri="{FF2B5EF4-FFF2-40B4-BE49-F238E27FC236}">
                        <a16:creationId xmlns:a16="http://schemas.microsoft.com/office/drawing/2014/main" id="{E1C4EDEE-D3F2-43FB-8E2C-EBC5D9ECD4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r>
    </w:tbl>
    <w:p w14:paraId="7DA638F7" w14:textId="75754725" w:rsidR="00530225" w:rsidRPr="00233788" w:rsidRDefault="00C727E0" w:rsidP="00C727E0">
      <w:pPr>
        <w:pStyle w:val="rdo"/>
      </w:pPr>
      <w:r w:rsidRPr="00233788">
        <w:t xml:space="preserve">Źródło: opracowanie własne na podstawie </w:t>
      </w:r>
      <w:r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5FDDA71A" w14:textId="1B734866" w:rsidR="00530225" w:rsidRPr="00233788" w:rsidRDefault="00AE64AE" w:rsidP="002131A5">
      <w:r w:rsidRPr="00233788">
        <w:t>Analizując</w:t>
      </w:r>
      <w:r w:rsidR="00AB21EE" w:rsidRPr="00233788">
        <w:t xml:space="preserve"> różnice pomiędzy modelem uniwersytetu przedsiębiorczego i uniwersytetu społecznie odpowiedzialnego przedstawione w tabeli po</w:t>
      </w:r>
      <w:r w:rsidR="00AB21EE" w:rsidRPr="00233788">
        <w:fldChar w:fldCharType="begin"/>
      </w:r>
      <w:r w:rsidR="00AB21EE" w:rsidRPr="00233788">
        <w:instrText xml:space="preserve"> REF _Ref66738689 \p \h </w:instrText>
      </w:r>
      <w:r w:rsidR="00AB21EE" w:rsidRPr="00233788">
        <w:fldChar w:fldCharType="separate"/>
      </w:r>
      <w:r w:rsidR="00E737A7" w:rsidRPr="00233788">
        <w:t>wyżej</w:t>
      </w:r>
      <w:r w:rsidR="00AB21EE" w:rsidRPr="00233788">
        <w:fldChar w:fldCharType="end"/>
      </w:r>
      <w:r w:rsidR="00AB21EE" w:rsidRPr="00233788">
        <w:t xml:space="preserve"> (</w:t>
      </w:r>
      <w:r w:rsidR="00AB21EE" w:rsidRPr="00233788">
        <w:fldChar w:fldCharType="begin"/>
      </w:r>
      <w:r w:rsidR="00AB21EE" w:rsidRPr="00233788">
        <w:instrText xml:space="preserve"> REF  _Ref66786270 \* Lower \h </w:instrText>
      </w:r>
      <w:r w:rsidR="00AB21EE" w:rsidRPr="00233788">
        <w:fldChar w:fldCharType="separate"/>
      </w:r>
      <w:r w:rsidR="00E737A7" w:rsidRPr="00233788">
        <w:t xml:space="preserve">tabela </w:t>
      </w:r>
      <w:r w:rsidR="00E737A7" w:rsidRPr="00233788">
        <w:rPr>
          <w:noProof/>
        </w:rPr>
        <w:t>4</w:t>
      </w:r>
      <w:r w:rsidR="00AB21EE" w:rsidRPr="00233788">
        <w:fldChar w:fldCharType="end"/>
      </w:r>
      <w:r w:rsidR="00AB21EE" w:rsidRPr="00233788">
        <w:t xml:space="preserve">) można zauważyć, że główny kierunek zmian </w:t>
      </w:r>
      <w:r w:rsidRPr="00233788">
        <w:t>prowadzi od nieco większej kontroli państwa i nieco większego nastawienia na konkurencyjność w uniwersytecie przedsiębiorczym do nieco silniejszej autonomii i współpracy z interesariuszami w uniwersytecie społecznie odpowiedzialnym.</w:t>
      </w:r>
      <w:r w:rsidR="00960D03" w:rsidRPr="00233788">
        <w:t xml:space="preserve"> Biorąc pod uwagę, że w przypadku uczelni publicznych jednym z istotniejszych interesariuszy będzie państwo to taka zmiana niekoniecznie musi oznaczać rezygnację państwa z wpływu na uczelnię. Raczej taka zmiana może indukować bardziej dobrowolne uwzględnianie oczekiwań państwa jako istotnego interesariusza oraz większą przestrzeń do </w:t>
      </w:r>
      <w:r w:rsidR="00960D03" w:rsidRPr="00233788">
        <w:lastRenderedPageBreak/>
        <w:t xml:space="preserve">wypracowywania rozwiązań przy </w:t>
      </w:r>
      <w:commentRangeStart w:id="25"/>
      <w:r w:rsidR="00960D03" w:rsidRPr="00233788">
        <w:t>pomocy dialogu, a nie przymusu</w:t>
      </w:r>
      <w:commentRangeEnd w:id="25"/>
      <w:r w:rsidR="003871BA" w:rsidRPr="00233788">
        <w:rPr>
          <w:rStyle w:val="Odwoaniedokomentarza"/>
          <w:rFonts w:ascii="Times New Roman" w:eastAsia="Times New Roman" w:hAnsi="Times New Roman"/>
          <w:szCs w:val="20"/>
          <w:lang w:eastAsia="pl-PL"/>
        </w:rPr>
        <w:commentReference w:id="25"/>
      </w:r>
      <w:r w:rsidR="00960D03" w:rsidRPr="00233788">
        <w:t>.</w:t>
      </w:r>
      <w:r w:rsidR="004E74F8" w:rsidRPr="00233788">
        <w:t xml:space="preserve"> Natomiast droga od modelu uniwersytetu liberalnego do pozostałych dwóch jest znacznie dalsza i oznacza niemal całkowitą zmianę zasad funkcjonowania uczelni. Stąd też </w:t>
      </w:r>
      <w:r w:rsidR="006F5E00" w:rsidRPr="00233788">
        <w:t xml:space="preserve">Leja postuluje za </w:t>
      </w:r>
      <w:r w:rsidR="007A20A3" w:rsidRPr="00233788">
        <w:t xml:space="preserve">Amirem Levy </w:t>
      </w:r>
      <w:r w:rsidR="006F5E00" w:rsidRPr="00233788">
        <w:t>zmian</w:t>
      </w:r>
      <w:r w:rsidR="007A20A3" w:rsidRPr="00233788">
        <w:t>y</w:t>
      </w:r>
      <w:r w:rsidR="006F5E00" w:rsidRPr="00233788">
        <w:t xml:space="preserve"> drugiego rodzaju</w:t>
      </w:r>
      <w:r w:rsidR="007A20A3" w:rsidRPr="00233788">
        <w:t xml:space="preserve"> </w:t>
      </w:r>
      <w:r w:rsidR="007A20A3"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007A20A3" w:rsidRPr="00233788">
        <w:fldChar w:fldCharType="separate"/>
      </w:r>
      <w:r w:rsidR="007A20A3" w:rsidRPr="00233788">
        <w:rPr>
          <w:noProof/>
        </w:rPr>
        <w:t>(por. Leja, 2011, s. 168; Levy, 1986)</w:t>
      </w:r>
      <w:r w:rsidR="007A20A3" w:rsidRPr="00233788">
        <w:fldChar w:fldCharType="end"/>
      </w:r>
      <w:r w:rsidR="006F5E00" w:rsidRPr="00233788">
        <w:t xml:space="preserve">, aby </w:t>
      </w:r>
      <w:r w:rsidR="007A20A3" w:rsidRPr="00233788">
        <w:t>umożliwić</w:t>
      </w:r>
      <w:r w:rsidR="006F5E00" w:rsidRPr="00233788">
        <w:t xml:space="preserve"> przełamanie istniejącego status quo.</w:t>
      </w:r>
      <w:r w:rsidR="007A20A3" w:rsidRPr="00233788">
        <w:t xml:space="preserve"> Zmiany takie są „strategiczne, transformacyjne i rewolucyjne” </w:t>
      </w:r>
      <w:r w:rsidR="007A20A3" w:rsidRPr="00233788">
        <w:fldChar w:fldCharType="begin" w:fldLock="1"/>
      </w:r>
      <w:r w:rsidR="007A20A3"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007A20A3" w:rsidRPr="00233788">
        <w:fldChar w:fldCharType="separate"/>
      </w:r>
      <w:r w:rsidR="007A20A3" w:rsidRPr="00233788">
        <w:rPr>
          <w:noProof/>
        </w:rPr>
        <w:t>(Pardo del Val &amp; Martínez Fuentes, 2003, s. 146)</w:t>
      </w:r>
      <w:r w:rsidR="007A20A3" w:rsidRPr="00233788">
        <w:fldChar w:fldCharType="end"/>
      </w:r>
      <w:r w:rsidR="007A20A3" w:rsidRPr="00233788">
        <w:t xml:space="preserve">, ale jednocześnie przeciwko nim można spodziewać się znaczenie silniejszego oporu lub wpływu inercji utrudniającym wprowadzenie zmian </w:t>
      </w:r>
      <w:r w:rsidR="007A20A3" w:rsidRPr="00233788">
        <w:fldChar w:fldCharType="begin" w:fldLock="1"/>
      </w:r>
      <w:r w:rsidR="00B81A14"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007A20A3" w:rsidRPr="00233788">
        <w:fldChar w:fldCharType="separate"/>
      </w:r>
      <w:r w:rsidR="007A20A3" w:rsidRPr="00233788">
        <w:rPr>
          <w:noProof/>
        </w:rPr>
        <w:t>(por. Pardo del Val &amp; Martínez Fuentes, 2003)</w:t>
      </w:r>
      <w:r w:rsidR="007A20A3" w:rsidRPr="00233788">
        <w:fldChar w:fldCharType="end"/>
      </w:r>
      <w:r w:rsidR="007A20A3" w:rsidRPr="00233788">
        <w:t>.</w:t>
      </w:r>
    </w:p>
    <w:p w14:paraId="6C76572C" w14:textId="5CA8A640" w:rsidR="00530225" w:rsidRPr="00233788" w:rsidRDefault="00671C04" w:rsidP="002131A5">
      <w:r w:rsidRPr="00233788">
        <w:t xml:space="preserve">W Polsce zmiany organizacyjne na uczelniach wyższych odznaczały się dynamiką znacznie odmienną w porównaniu do zmian w krajach Europy zachodniej i w Stanach Zjednoczonych. Punktem zwrotnym, podobnie jak dla całej gospodarki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 tego,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Następnym skutkiem nowego kierunku zmian na uczelniach stał</w:t>
      </w:r>
      <w:r w:rsidR="00A64034" w:rsidRPr="00233788">
        <w:t xml:space="preserve">y się głębokie podziały, szczególnie na prestiżowych uczelniach publicznych, ze względu na duże zróżnicowanie form pracy akademickiej pomiędzy obszarami, w których intensywnie rozwijał się sektor prywatny oraz pozostałymi </w:t>
      </w:r>
      <w:r w:rsidR="00A64034" w:rsidRPr="00233788">
        <w:fldChar w:fldCharType="begin" w:fldLock="1"/>
      </w:r>
      <w:r w:rsidR="00A64034"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00A64034" w:rsidRPr="00233788">
        <w:fldChar w:fldCharType="separate"/>
      </w:r>
      <w:r w:rsidR="00A64034" w:rsidRPr="00233788">
        <w:rPr>
          <w:noProof/>
        </w:rPr>
        <w:t>(Kwiek, 2015, s. 176)</w:t>
      </w:r>
      <w:r w:rsidR="00A64034" w:rsidRPr="00233788">
        <w:fldChar w:fldCharType="end"/>
      </w:r>
      <w:r w:rsidR="00A64034" w:rsidRPr="00233788">
        <w:t xml:space="preserve">. Wobec tego kolejne rządy zaczęły podejmować działania zmierzające do nadania zmianom na polskich uczelniach pożądanego kierunku. W latach 1990-2005 mieliśmy do czynienia z wieloma zmianami o względnie małym zakresie. Natomiast w kolejnych latach reformy zdają się mieć kształt bardziej fundamentalny, ale jednocześnie bardziej kompleksowy nieco zmniejszając konieczność ciągłego dostosowywania się </w:t>
      </w:r>
      <w:r w:rsidR="00073589" w:rsidRPr="00233788">
        <w:t xml:space="preserve">uczelni </w:t>
      </w:r>
      <w:r w:rsidR="00A64034" w:rsidRPr="00233788">
        <w:t>do nieustannie zmienianych regulacji.</w:t>
      </w:r>
      <w:r w:rsidR="00323F77" w:rsidRPr="00233788">
        <w:t xml:space="preserve"> Na uwagę zwraca ustawa z 18 marca 2011 o zmianie ustawy Prawo o szkolnictwie wyższym z 2005 r., która „wprowadziła nowe zasady gry akademickiej”, a należą do nich m.in.:</w:t>
      </w:r>
    </w:p>
    <w:p w14:paraId="4CFED784" w14:textId="700EBDD9" w:rsidR="00323F77" w:rsidRPr="00233788" w:rsidRDefault="00323F77" w:rsidP="002131A5">
      <w:r w:rsidRPr="00233788">
        <w:t>- zwiększenie roli produktywności badawczej w finansowaniu,</w:t>
      </w:r>
    </w:p>
    <w:p w14:paraId="00961A8F" w14:textId="2561CF79" w:rsidR="00323F77" w:rsidRPr="00233788" w:rsidRDefault="00323F77" w:rsidP="002131A5">
      <w:r w:rsidRPr="00233788">
        <w:t>- oczekiwanie transformacji misji, struktur zarządzania i sposobów finansowania,</w:t>
      </w:r>
    </w:p>
    <w:p w14:paraId="46017B6D" w14:textId="37697835" w:rsidR="00323F77" w:rsidRPr="00233788" w:rsidRDefault="00323F77" w:rsidP="002131A5">
      <w:r w:rsidRPr="00233788">
        <w:t>- inicjacja stopniowego wprowadzania modelu finansowania opartego na grantach,</w:t>
      </w:r>
    </w:p>
    <w:p w14:paraId="6435499E" w14:textId="28C43FEE" w:rsidR="00323F77" w:rsidRPr="00233788" w:rsidRDefault="00323F77" w:rsidP="002131A5">
      <w:r w:rsidRPr="00233788">
        <w:t xml:space="preserve">- utworzenie Narodowego Centrum Nauki (badania podstawowe) oraz Narodowego Centrum Badań i Rozwoju (badania stosowane) kierowanych przez uczonych i zasadniczo niezależnych od państwa, a rozstrzygających konkursy na granty </w:t>
      </w:r>
      <w:r w:rsidRPr="00233788">
        <w:fldChar w:fldCharType="begin" w:fldLock="1"/>
      </w:r>
      <w:r w:rsidR="001E2BB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D96424" w:rsidRPr="00233788">
        <w:rPr>
          <w:noProof/>
        </w:rPr>
        <w:t>(por. Kwiek, 2015, s. 198)</w:t>
      </w:r>
      <w:r w:rsidRPr="00233788">
        <w:fldChar w:fldCharType="end"/>
      </w:r>
      <w:r w:rsidRPr="00233788">
        <w:t>.</w:t>
      </w:r>
    </w:p>
    <w:p w14:paraId="765E9407" w14:textId="7BF4D822" w:rsidR="00323F77" w:rsidRPr="00233788" w:rsidRDefault="00D96424" w:rsidP="002131A5">
      <w:r w:rsidRPr="00233788">
        <w:t>Patrząc na kierunek tych zmian można odnieść wrażenie, że ich celem jest przybliżenie polskich uczelni publicznych do funkcjonowania nieco bardziej przypominającego cechy modelu uniwersytetu przedsiębiorczego.</w:t>
      </w:r>
      <w:r w:rsidR="001E2BB7" w:rsidRPr="00233788">
        <w:t xml:space="preserve"> Następny istotny etap to reforma nazwana </w:t>
      </w:r>
      <w:r w:rsidR="001E2BB7" w:rsidRPr="00233788">
        <w:rPr>
          <w:i/>
          <w:iCs/>
        </w:rPr>
        <w:t>Konstytucją Dla Nauki</w:t>
      </w:r>
      <w:r w:rsidR="001E2BB7" w:rsidRPr="00233788">
        <w:t xml:space="preserve"> (KDN) lub wcześniej określaną jako </w:t>
      </w:r>
      <w:r w:rsidR="001E2BB7" w:rsidRPr="00233788">
        <w:rPr>
          <w:i/>
          <w:iCs/>
        </w:rPr>
        <w:t xml:space="preserve">Ustawa 2.0 </w:t>
      </w:r>
      <w:r w:rsidR="001E2BB7" w:rsidRPr="00233788">
        <w:rPr>
          <w:i/>
          <w:iCs/>
        </w:rPr>
        <w:fldChar w:fldCharType="begin" w:fldLock="1"/>
      </w:r>
      <w:r w:rsidR="001E2BB7"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001E2BB7" w:rsidRPr="00233788">
        <w:rPr>
          <w:i/>
          <w:iCs/>
        </w:rPr>
        <w:fldChar w:fldCharType="separate"/>
      </w:r>
      <w:r w:rsidR="001E2BB7" w:rsidRPr="00233788">
        <w:rPr>
          <w:iCs/>
          <w:noProof/>
        </w:rPr>
        <w:t>(Antonowicz i in., 2016)</w:t>
      </w:r>
      <w:r w:rsidR="001E2BB7" w:rsidRPr="00233788">
        <w:rPr>
          <w:i/>
          <w:iCs/>
        </w:rPr>
        <w:fldChar w:fldCharType="end"/>
      </w:r>
      <w:r w:rsidR="001E2BB7" w:rsidRPr="00233788">
        <w:t xml:space="preserve">. Tutaj należy podkreślić dość unikatowy (reformatorski) w polskiej kulturze stanowienia prawa szeroki i pogłębiony proces konsultacji angażujący interesariuszy w opracowanie projektu zmian </w:t>
      </w:r>
      <w:r w:rsidR="001E2BB7" w:rsidRPr="00233788">
        <w:fldChar w:fldCharType="begin" w:fldLock="1"/>
      </w:r>
      <w:r w:rsidR="00406C07"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001E2BB7" w:rsidRPr="00233788">
        <w:fldChar w:fldCharType="separate"/>
      </w:r>
      <w:r w:rsidR="001E2BB7" w:rsidRPr="00233788">
        <w:rPr>
          <w:noProof/>
        </w:rPr>
        <w:t>(Dziedziczak-Foltyn, 2018)</w:t>
      </w:r>
      <w:r w:rsidR="001E2BB7" w:rsidRPr="00233788">
        <w:fldChar w:fldCharType="end"/>
      </w:r>
      <w:r w:rsidR="001E2BB7" w:rsidRPr="00233788">
        <w:t xml:space="preserve">. </w:t>
      </w:r>
      <w:r w:rsidR="00406C07" w:rsidRPr="00233788">
        <w:t xml:space="preserve">Proces ten obejmował szereg </w:t>
      </w:r>
      <w:r w:rsidR="00406C07" w:rsidRPr="00233788">
        <w:lastRenderedPageBreak/>
        <w:t xml:space="preserve">konferencji tematycznych służących omówieniu różnych sfer funkcjonowania uczelni, które mają podlegać zmianom. Łącznie było to 14 konferencji na przestrzeni lat 2016-2017 w których uczestniczyło od 25 do 400 osób - średnio ok.140 </w:t>
      </w:r>
      <w:r w:rsidR="00406C07" w:rsidRPr="00233788">
        <w:fldChar w:fldCharType="begin" w:fldLock="1"/>
      </w:r>
      <w:r w:rsidR="00F46B94"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00406C07" w:rsidRPr="00233788">
        <w:fldChar w:fldCharType="separate"/>
      </w:r>
      <w:r w:rsidR="00406C07" w:rsidRPr="00233788">
        <w:rPr>
          <w:noProof/>
        </w:rPr>
        <w:t>(Kwiek, 2017)</w:t>
      </w:r>
      <w:r w:rsidR="00406C07" w:rsidRPr="00233788">
        <w:fldChar w:fldCharType="end"/>
      </w:r>
      <w:r w:rsidR="00406C07" w:rsidRPr="00233788">
        <w:t xml:space="preserve">. Cały proces tworzenia ustawy obejmował okres ponad 2,5 roku od ogłoszenia konkursu </w:t>
      </w:r>
      <w:r w:rsidR="00F46B94" w:rsidRPr="00233788">
        <w:t xml:space="preserve">dla środowiska akademickiego na założenia do Ustawy 2.0 (luty 2016) do podpisania przyjętej ustawy przez Prezydenta RP w dniu 1 sierpnia 2018 </w:t>
      </w:r>
      <w:r w:rsidR="00F46B94" w:rsidRPr="00233788">
        <w:fldChar w:fldCharType="begin" w:fldLock="1"/>
      </w:r>
      <w:r w:rsidR="00461EC8"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00F46B94" w:rsidRPr="00233788">
        <w:fldChar w:fldCharType="separate"/>
      </w:r>
      <w:r w:rsidR="00714A49" w:rsidRPr="00233788">
        <w:rPr>
          <w:noProof/>
        </w:rPr>
        <w:t>(MNiSW, 2019b)</w:t>
      </w:r>
      <w:r w:rsidR="00F46B94" w:rsidRPr="00233788">
        <w:fldChar w:fldCharType="end"/>
      </w:r>
      <w:r w:rsidR="00F46B94" w:rsidRPr="00233788">
        <w:t>.</w:t>
      </w:r>
    </w:p>
    <w:p w14:paraId="227885E6" w14:textId="2B2A3C33" w:rsidR="00323F77" w:rsidRPr="00233788" w:rsidRDefault="00604FFB" w:rsidP="008211A2">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F97701"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xml:space="preserve">. </w:t>
      </w:r>
      <w:r w:rsidR="00F97701" w:rsidRPr="00233788">
        <w:t>Pierwszą istotną zmianą jest integracja dotychczas oddzielnych państwowych funduszy na szkolnictwo wyższe oraz na naukę w jeden fundusz.</w:t>
      </w:r>
      <w:r w:rsidR="00286E8E" w:rsidRPr="00233788">
        <w:t xml:space="preserve"> Jednak poza połączeniem zagwarantowano plan </w:t>
      </w:r>
      <w:r w:rsidR="00966251" w:rsidRPr="00233788">
        <w:t xml:space="preserve">waloryzacji środków – </w:t>
      </w:r>
      <w:r w:rsidR="00286E8E" w:rsidRPr="00233788">
        <w:t xml:space="preserve">corocznych wzrostów wartości nowego połączonego funduszu. </w:t>
      </w:r>
      <w:r w:rsidR="00966251" w:rsidRPr="00233788">
        <w:t>Nowe prawo uwzględnia kompleksowe zasady finansowania dla różnych podmiotów edukacji wyższej – nie tylko uniwersytetów publicznych.</w:t>
      </w:r>
      <w:r w:rsidR="008211A2" w:rsidRPr="00233788">
        <w:t xml:space="preserve"> Obejmuje ono osiem podstawowych strumieni finansowania w różnych konfiguracjach przypisanych różnym rodzajom uczelni. Sposób ich przypisania przedstawiono w tabeli po</w:t>
      </w:r>
      <w:r w:rsidR="008211A2" w:rsidRPr="00233788">
        <w:fldChar w:fldCharType="begin"/>
      </w:r>
      <w:r w:rsidR="008211A2" w:rsidRPr="00233788">
        <w:instrText xml:space="preserve"> REF _Ref66822645 \p \h </w:instrText>
      </w:r>
      <w:r w:rsidR="008211A2" w:rsidRPr="00233788">
        <w:fldChar w:fldCharType="separate"/>
      </w:r>
      <w:r w:rsidR="00E737A7" w:rsidRPr="00233788">
        <w:t>niżej</w:t>
      </w:r>
      <w:r w:rsidR="008211A2" w:rsidRPr="00233788">
        <w:fldChar w:fldCharType="end"/>
      </w:r>
      <w:r w:rsidR="008211A2" w:rsidRPr="00233788">
        <w:t>.</w:t>
      </w:r>
    </w:p>
    <w:p w14:paraId="4A50D63D" w14:textId="5B17CCE3" w:rsidR="00F97701" w:rsidRPr="00233788" w:rsidRDefault="00F97701" w:rsidP="00F97701">
      <w:pPr>
        <w:pStyle w:val="Tytutabeli"/>
      </w:pPr>
      <w:bookmarkStart w:id="26" w:name="_Ref66825787"/>
      <w:bookmarkStart w:id="27" w:name="_Ref66822645"/>
      <w:r w:rsidRPr="00233788">
        <w:t xml:space="preserve">Tabela </w:t>
      </w:r>
      <w:r w:rsidR="008E0D47">
        <w:fldChar w:fldCharType="begin"/>
      </w:r>
      <w:r w:rsidR="008E0D47">
        <w:instrText xml:space="preserve"> SEQ Tabela \* ARABIC </w:instrText>
      </w:r>
      <w:r w:rsidR="008E0D47">
        <w:fldChar w:fldCharType="separate"/>
      </w:r>
      <w:r w:rsidR="00081D14" w:rsidRPr="00233788">
        <w:rPr>
          <w:noProof/>
        </w:rPr>
        <w:t>5</w:t>
      </w:r>
      <w:r w:rsidR="008E0D47">
        <w:rPr>
          <w:noProof/>
        </w:rPr>
        <w:fldChar w:fldCharType="end"/>
      </w:r>
      <w:bookmarkEnd w:id="26"/>
      <w:r w:rsidRPr="00233788">
        <w:t xml:space="preserve"> Strumienie finansowania wg Konstytucji dla Nauki</w:t>
      </w:r>
      <w:bookmarkEnd w:id="27"/>
    </w:p>
    <w:tbl>
      <w:tblPr>
        <w:tblStyle w:val="Tabela-Siatka"/>
        <w:tblW w:w="0" w:type="auto"/>
        <w:tblLook w:val="04A0" w:firstRow="1" w:lastRow="0" w:firstColumn="1" w:lastColumn="0" w:noHBand="0" w:noVBand="1"/>
      </w:tblPr>
      <w:tblGrid>
        <w:gridCol w:w="2855"/>
        <w:gridCol w:w="1536"/>
        <w:gridCol w:w="1525"/>
        <w:gridCol w:w="1573"/>
        <w:gridCol w:w="1573"/>
      </w:tblGrid>
      <w:tr w:rsidR="00BC149A" w:rsidRPr="00233788" w14:paraId="2F1BB9B0" w14:textId="77777777" w:rsidTr="008211A2">
        <w:trPr>
          <w:cantSplit/>
          <w:tblHeader/>
        </w:trPr>
        <w:tc>
          <w:tcPr>
            <w:tcW w:w="2855" w:type="dxa"/>
            <w:vAlign w:val="center"/>
          </w:tcPr>
          <w:p w14:paraId="7E025D4A" w14:textId="3CC2DC22" w:rsidR="00BC149A" w:rsidRPr="00233788" w:rsidRDefault="00BC149A" w:rsidP="008B1C36">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3BC1EAA7" w14:textId="7CE59AA6"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1953CB6F" w14:textId="5D7CA83E"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3EB00EBB" w14:textId="70CA045D"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0331F8A0" w14:textId="695A5940"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BC149A" w:rsidRPr="00233788" w14:paraId="13F11616" w14:textId="4CB41F7D" w:rsidTr="008211A2">
        <w:trPr>
          <w:cantSplit/>
        </w:trPr>
        <w:tc>
          <w:tcPr>
            <w:tcW w:w="2855" w:type="dxa"/>
          </w:tcPr>
          <w:p w14:paraId="58D23967" w14:textId="0F6AC2ED"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C05B2F1" w14:textId="438DA2E1" w:rsidR="00BC149A" w:rsidRPr="00233788" w:rsidRDefault="00F97701" w:rsidP="008B1C36">
            <w:pPr>
              <w:spacing w:before="60" w:line="276" w:lineRule="auto"/>
              <w:ind w:firstLine="0"/>
              <w:jc w:val="center"/>
              <w:rPr>
                <w:b/>
                <w:bCs/>
                <w:lang w:val="pl-PL"/>
              </w:rPr>
            </w:pPr>
            <w:r w:rsidRPr="00233788">
              <w:rPr>
                <w:b/>
                <w:bCs/>
                <w:lang w:val="pl-PL"/>
              </w:rPr>
              <w:t>+</w:t>
            </w:r>
          </w:p>
        </w:tc>
        <w:tc>
          <w:tcPr>
            <w:tcW w:w="1525" w:type="dxa"/>
            <w:vAlign w:val="center"/>
          </w:tcPr>
          <w:p w14:paraId="4C4F90E5" w14:textId="006D346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6083EF90" w14:textId="5014FFB6"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3528DEB2" w14:textId="229923AC" w:rsidR="00BC149A" w:rsidRPr="00233788" w:rsidRDefault="009D756E" w:rsidP="008B1C36">
            <w:pPr>
              <w:spacing w:before="60" w:line="276" w:lineRule="auto"/>
              <w:ind w:firstLine="0"/>
              <w:jc w:val="center"/>
              <w:rPr>
                <w:lang w:val="pl-PL"/>
              </w:rPr>
            </w:pPr>
            <w:r w:rsidRPr="00233788">
              <w:rPr>
                <w:b/>
                <w:bCs/>
                <w:lang w:val="pl-PL"/>
              </w:rPr>
              <w:t>-</w:t>
            </w:r>
          </w:p>
        </w:tc>
      </w:tr>
      <w:tr w:rsidR="00BC149A" w:rsidRPr="00233788" w14:paraId="627871EC" w14:textId="7BF415CC" w:rsidTr="008211A2">
        <w:trPr>
          <w:cantSplit/>
        </w:trPr>
        <w:tc>
          <w:tcPr>
            <w:tcW w:w="2855" w:type="dxa"/>
          </w:tcPr>
          <w:p w14:paraId="22E91286" w14:textId="77777777"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6019B18A" w14:textId="5D286106" w:rsidR="00BC149A"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16A4EDB0" w14:textId="7CB6386A"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15D7E57A" w14:textId="04C4AAC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5DF529B8" w14:textId="67FA3561" w:rsidR="00BC149A"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336BF7EC" w14:textId="214E665D" w:rsidTr="008211A2">
        <w:trPr>
          <w:cantSplit/>
        </w:trPr>
        <w:tc>
          <w:tcPr>
            <w:tcW w:w="2855" w:type="dxa"/>
          </w:tcPr>
          <w:p w14:paraId="41B7635F" w14:textId="38EC0883" w:rsidR="00F97701" w:rsidRPr="00233788" w:rsidRDefault="00F97701" w:rsidP="008B1C36">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6B432620" w14:textId="4E06D2EF"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258BAE2B" w14:textId="7DA1787E"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75D4CDAC" w14:textId="0AF8B467"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57B9D48D" w14:textId="04DEB76A"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01022DD0" w14:textId="0F1C0C1A" w:rsidTr="008211A2">
        <w:trPr>
          <w:cantSplit/>
        </w:trPr>
        <w:tc>
          <w:tcPr>
            <w:tcW w:w="2855" w:type="dxa"/>
          </w:tcPr>
          <w:p w14:paraId="5012EC5B" w14:textId="0992A123" w:rsidR="00F97701" w:rsidRPr="00233788" w:rsidRDefault="00F97701" w:rsidP="008B1C36">
            <w:pPr>
              <w:spacing w:before="60" w:line="276" w:lineRule="auto"/>
              <w:ind w:firstLine="0"/>
              <w:jc w:val="center"/>
              <w:rPr>
                <w:sz w:val="20"/>
                <w:szCs w:val="20"/>
                <w:lang w:val="pl-PL"/>
              </w:rPr>
            </w:pPr>
            <w:r w:rsidRPr="00233788">
              <w:rPr>
                <w:sz w:val="20"/>
                <w:szCs w:val="20"/>
                <w:lang w:val="pl-PL"/>
              </w:rPr>
              <w:t>Inwestycje</w:t>
            </w:r>
            <w:r w:rsidR="00AF34AC" w:rsidRPr="00233788">
              <w:rPr>
                <w:sz w:val="20"/>
                <w:szCs w:val="20"/>
                <w:lang w:val="pl-PL"/>
              </w:rPr>
              <w:t xml:space="preserve"> </w:t>
            </w:r>
          </w:p>
        </w:tc>
        <w:tc>
          <w:tcPr>
            <w:tcW w:w="1536" w:type="dxa"/>
            <w:vAlign w:val="center"/>
          </w:tcPr>
          <w:p w14:paraId="397AEC8A" w14:textId="208A2406"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nauka)</w:t>
            </w:r>
          </w:p>
        </w:tc>
        <w:tc>
          <w:tcPr>
            <w:tcW w:w="1525" w:type="dxa"/>
            <w:vAlign w:val="center"/>
          </w:tcPr>
          <w:p w14:paraId="38E04F00" w14:textId="56B0E92C"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w:t>
            </w:r>
          </w:p>
        </w:tc>
        <w:tc>
          <w:tcPr>
            <w:tcW w:w="1573" w:type="dxa"/>
            <w:vAlign w:val="center"/>
          </w:tcPr>
          <w:p w14:paraId="4BC4580C" w14:textId="582DAB7A"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nauka)</w:t>
            </w:r>
          </w:p>
        </w:tc>
        <w:tc>
          <w:tcPr>
            <w:tcW w:w="1573" w:type="dxa"/>
            <w:vAlign w:val="center"/>
          </w:tcPr>
          <w:p w14:paraId="420903FB" w14:textId="6F2F0392"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7579CFA4" w14:textId="6EEA9969" w:rsidTr="008211A2">
        <w:trPr>
          <w:cantSplit/>
        </w:trPr>
        <w:tc>
          <w:tcPr>
            <w:tcW w:w="2855" w:type="dxa"/>
          </w:tcPr>
          <w:p w14:paraId="4BA4345E" w14:textId="3782EEBB" w:rsidR="00F97701" w:rsidRPr="00233788" w:rsidRDefault="00F97701" w:rsidP="008B1C36">
            <w:pPr>
              <w:spacing w:before="60" w:line="276" w:lineRule="auto"/>
              <w:ind w:firstLine="0"/>
              <w:jc w:val="center"/>
              <w:rPr>
                <w:sz w:val="20"/>
                <w:szCs w:val="20"/>
                <w:lang w:val="pl-PL"/>
              </w:rPr>
            </w:pPr>
            <w:r w:rsidRPr="00233788">
              <w:rPr>
                <w:sz w:val="20"/>
                <w:szCs w:val="20"/>
                <w:lang w:val="pl-PL"/>
              </w:rPr>
              <w:t>SPUB –</w:t>
            </w:r>
            <w:r w:rsidR="00AF34AC" w:rsidRPr="00233788">
              <w:rPr>
                <w:sz w:val="20"/>
                <w:szCs w:val="20"/>
                <w:lang w:val="pl-PL"/>
              </w:rPr>
              <w:t xml:space="preserve"> </w:t>
            </w:r>
            <w:r w:rsidRPr="00233788">
              <w:rPr>
                <w:sz w:val="20"/>
                <w:szCs w:val="20"/>
                <w:lang w:val="pl-PL"/>
              </w:rPr>
              <w:t>utrzymani</w:t>
            </w:r>
            <w:r w:rsidR="00AF34AC" w:rsidRPr="00233788">
              <w:rPr>
                <w:sz w:val="20"/>
                <w:szCs w:val="20"/>
                <w:lang w:val="pl-PL"/>
              </w:rPr>
              <w:t xml:space="preserve">e </w:t>
            </w:r>
            <w:r w:rsidRPr="00233788">
              <w:rPr>
                <w:sz w:val="20"/>
                <w:szCs w:val="20"/>
                <w:lang w:val="pl-PL"/>
              </w:rPr>
              <w:t xml:space="preserve">aparatury </w:t>
            </w:r>
            <w:r w:rsidR="00AF34AC" w:rsidRPr="00233788">
              <w:rPr>
                <w:sz w:val="20"/>
                <w:szCs w:val="20"/>
                <w:lang w:val="pl-PL"/>
              </w:rPr>
              <w:t>naukowo-</w:t>
            </w:r>
            <w:r w:rsidRPr="00233788">
              <w:rPr>
                <w:sz w:val="20"/>
                <w:szCs w:val="20"/>
                <w:lang w:val="pl-PL"/>
              </w:rPr>
              <w:t>badawczej (unikatowej)</w:t>
            </w:r>
          </w:p>
        </w:tc>
        <w:tc>
          <w:tcPr>
            <w:tcW w:w="1536" w:type="dxa"/>
            <w:vAlign w:val="center"/>
          </w:tcPr>
          <w:p w14:paraId="6518656A" w14:textId="0EF1DB26"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07938768" w14:textId="5928940D"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5F81E87" w14:textId="07D8C8B9"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90C3A32" w14:textId="79A8DC5D"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24849626" w14:textId="25215D1E" w:rsidTr="008211A2">
        <w:trPr>
          <w:cantSplit/>
        </w:trPr>
        <w:tc>
          <w:tcPr>
            <w:tcW w:w="2855" w:type="dxa"/>
          </w:tcPr>
          <w:p w14:paraId="5D1FB58C" w14:textId="4DE8A58E" w:rsidR="00F97701" w:rsidRPr="00233788" w:rsidRDefault="00F97701" w:rsidP="008B1C36">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77475433" w14:textId="6F7102E4"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3D3A7F15" w14:textId="7BB0AF11"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4EAD86F2" w14:textId="1071336B"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0BFE1048" w14:textId="5DF03E67"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29A6B8C3" w14:textId="2CC35F77" w:rsidTr="008211A2">
        <w:trPr>
          <w:cantSplit/>
        </w:trPr>
        <w:tc>
          <w:tcPr>
            <w:tcW w:w="2855" w:type="dxa"/>
          </w:tcPr>
          <w:p w14:paraId="0D8104ED" w14:textId="712427DA" w:rsidR="00F97701" w:rsidRPr="00233788" w:rsidRDefault="00F97701" w:rsidP="008B1C36">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7A50CA5B" w14:textId="5D88C69C"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5099485F" w14:textId="44390800"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241F29E8" w14:textId="61CE4F55"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5E3232BE" w14:textId="6496EE0D"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4872970C" w14:textId="46D18D0C" w:rsidTr="008211A2">
        <w:trPr>
          <w:cantSplit/>
        </w:trPr>
        <w:tc>
          <w:tcPr>
            <w:tcW w:w="2855" w:type="dxa"/>
          </w:tcPr>
          <w:p w14:paraId="7C0AE14F" w14:textId="58ECA569" w:rsidR="00F97701" w:rsidRPr="00233788" w:rsidRDefault="00F97701" w:rsidP="008B1C36">
            <w:pPr>
              <w:keepNext/>
              <w:spacing w:before="60" w:line="276" w:lineRule="auto"/>
              <w:ind w:firstLine="0"/>
              <w:jc w:val="center"/>
              <w:rPr>
                <w:sz w:val="20"/>
                <w:szCs w:val="20"/>
                <w:lang w:val="pl-PL"/>
              </w:rPr>
            </w:pPr>
            <w:r w:rsidRPr="00233788">
              <w:rPr>
                <w:sz w:val="20"/>
                <w:szCs w:val="20"/>
                <w:lang w:val="pl-PL"/>
              </w:rPr>
              <w:t>Niepełnosprawni</w:t>
            </w:r>
            <w:r w:rsidR="00AF34AC" w:rsidRPr="00233788">
              <w:rPr>
                <w:sz w:val="20"/>
                <w:szCs w:val="20"/>
                <w:lang w:val="pl-PL"/>
              </w:rPr>
              <w:t xml:space="preserve"> – zapewnienie pełnej możliwości uczestnictwa</w:t>
            </w:r>
          </w:p>
        </w:tc>
        <w:tc>
          <w:tcPr>
            <w:tcW w:w="1536" w:type="dxa"/>
            <w:vAlign w:val="center"/>
          </w:tcPr>
          <w:p w14:paraId="4A56263B" w14:textId="63382A28" w:rsidR="00F97701" w:rsidRPr="00233788" w:rsidRDefault="00F97701" w:rsidP="008B1C36">
            <w:pPr>
              <w:keepNext/>
              <w:spacing w:before="60" w:line="276" w:lineRule="auto"/>
              <w:ind w:firstLine="0"/>
              <w:jc w:val="center"/>
              <w:rPr>
                <w:lang w:val="pl-PL"/>
              </w:rPr>
            </w:pPr>
            <w:r w:rsidRPr="00233788">
              <w:rPr>
                <w:b/>
                <w:bCs/>
                <w:lang w:val="pl-PL"/>
              </w:rPr>
              <w:t>+</w:t>
            </w:r>
          </w:p>
        </w:tc>
        <w:tc>
          <w:tcPr>
            <w:tcW w:w="1525" w:type="dxa"/>
            <w:vAlign w:val="center"/>
          </w:tcPr>
          <w:p w14:paraId="2685740A" w14:textId="5AF4C655"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D8EBBF8" w14:textId="42C66A50"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01CE005" w14:textId="0D375380" w:rsidR="00F97701" w:rsidRPr="00233788" w:rsidRDefault="00F97701" w:rsidP="008B1C36">
            <w:pPr>
              <w:keepNext/>
              <w:spacing w:before="60" w:line="276" w:lineRule="auto"/>
              <w:ind w:firstLine="0"/>
              <w:jc w:val="center"/>
              <w:rPr>
                <w:lang w:val="pl-PL"/>
              </w:rPr>
            </w:pPr>
            <w:r w:rsidRPr="00233788">
              <w:rPr>
                <w:b/>
                <w:bCs/>
                <w:lang w:val="pl-PL"/>
              </w:rPr>
              <w:t>+</w:t>
            </w:r>
          </w:p>
        </w:tc>
      </w:tr>
    </w:tbl>
    <w:p w14:paraId="79A0777D" w14:textId="7C975D89" w:rsidR="00BC149A" w:rsidRPr="00233788" w:rsidRDefault="00F97701" w:rsidP="00F97701">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003D1D15" w:rsidRPr="00233788">
        <w:rPr>
          <w:noProof/>
        </w:rPr>
        <w:t>(Ministerstwo Nauki i Szkolnictwa Wyższego &amp; MNiSW, 2019; MNiSW, 2019b)</w:t>
      </w:r>
      <w:r w:rsidRPr="00233788">
        <w:fldChar w:fldCharType="end"/>
      </w:r>
    </w:p>
    <w:p w14:paraId="6AA79DD1" w14:textId="2E8EB05A" w:rsidR="00BC149A" w:rsidRPr="00233788" w:rsidRDefault="00AF34AC" w:rsidP="002131A5">
      <w:r w:rsidRPr="00233788">
        <w:t>Ważną zmianą jest zastąpienie dotychczasowych dotacji (również celowych) jedną subwencją</w:t>
      </w:r>
      <w:r w:rsidR="00C11845" w:rsidRPr="00233788">
        <w:t xml:space="preserve"> </w:t>
      </w:r>
      <w:r w:rsidR="00C11845"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C11845" w:rsidRPr="00233788">
        <w:fldChar w:fldCharType="separate"/>
      </w:r>
      <w:r w:rsidR="003D1D15" w:rsidRPr="00233788">
        <w:rPr>
          <w:noProof/>
        </w:rPr>
        <w:t>(Ministerstwo Nauki i Szkolnictwa Wyższego &amp; MNiSW, 2019)</w:t>
      </w:r>
      <w:r w:rsidR="00C11845" w:rsidRPr="00233788">
        <w:fldChar w:fldCharType="end"/>
      </w:r>
      <w:r w:rsidRPr="00233788">
        <w:t>. Zmiana ta jednocześnie dotyczy zwiększenia swobody decyzji władz uczelni co do rozdziału otrzymanych środków pomiędzy różne potrzeby.</w:t>
      </w:r>
      <w:r w:rsidR="004269AE" w:rsidRPr="00233788">
        <w:t xml:space="preserve"> Ponadto środki finansowe są kierowane bezpośrednio do uczelni</w:t>
      </w:r>
      <w:r w:rsidR="007130CA" w:rsidRPr="00233788">
        <w:t xml:space="preserve"> </w:t>
      </w:r>
      <w:r w:rsidR="007130CA" w:rsidRPr="00233788">
        <w:fldChar w:fldCharType="begin" w:fldLock="1"/>
      </w:r>
      <w:r w:rsidR="007130CA"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130CA" w:rsidRPr="00233788">
        <w:fldChar w:fldCharType="separate"/>
      </w:r>
      <w:r w:rsidR="007130CA" w:rsidRPr="00233788">
        <w:rPr>
          <w:noProof/>
        </w:rPr>
        <w:t>(Tomala, 2018)</w:t>
      </w:r>
      <w:r w:rsidR="007130CA" w:rsidRPr="00233788">
        <w:fldChar w:fldCharType="end"/>
      </w:r>
      <w:r w:rsidR="004269AE" w:rsidRPr="00233788">
        <w:t xml:space="preserve">, a nie do ich jednostek </w:t>
      </w:r>
      <w:r w:rsidR="004269AE" w:rsidRPr="00233788">
        <w:lastRenderedPageBreak/>
        <w:t>organizacyjnych (np. wydziałów). W</w:t>
      </w:r>
      <w:r w:rsidR="007130CA" w:rsidRPr="00233788">
        <w:t> </w:t>
      </w:r>
      <w:r w:rsidR="004269AE" w:rsidRPr="00233788">
        <w:t>związku z tym o</w:t>
      </w:r>
      <w:r w:rsidRPr="00233788">
        <w:t>d teraz to zarządzający uczelnią</w:t>
      </w:r>
      <w:r w:rsidR="004269AE" w:rsidRPr="00233788">
        <w:t xml:space="preserve"> mają możliwość ustalania</w:t>
      </w:r>
      <w:r w:rsidRPr="00233788">
        <w:t xml:space="preserve"> </w:t>
      </w:r>
      <w:r w:rsidR="00B75E91" w:rsidRPr="00233788">
        <w:t>spos</w:t>
      </w:r>
      <w:r w:rsidR="004269AE" w:rsidRPr="00233788">
        <w:t>o</w:t>
      </w:r>
      <w:r w:rsidR="00B75E91" w:rsidRPr="00233788">
        <w:t>b</w:t>
      </w:r>
      <w:r w:rsidR="004269AE" w:rsidRPr="00233788">
        <w:t>u</w:t>
      </w:r>
      <w:r w:rsidRPr="00233788">
        <w:t xml:space="preserve"> </w:t>
      </w:r>
      <w:r w:rsidR="00B75E91" w:rsidRPr="00233788">
        <w:t>rozdziału dostępnych funduszy. Nadal pozostają określone obszary jakie są podstawą do wyliczenia subwencji. Analizując różnice w przypisanych strumieniach finansowania dla różnych rodzajów uczelni przedstawione w tabeli po</w:t>
      </w:r>
      <w:r w:rsidR="00B75E91" w:rsidRPr="00233788">
        <w:fldChar w:fldCharType="begin"/>
      </w:r>
      <w:r w:rsidR="00B75E91" w:rsidRPr="00233788">
        <w:instrText xml:space="preserve"> REF _Ref66822645 \p \h </w:instrText>
      </w:r>
      <w:r w:rsidR="00B75E91" w:rsidRPr="00233788">
        <w:fldChar w:fldCharType="separate"/>
      </w:r>
      <w:r w:rsidR="00E737A7" w:rsidRPr="00233788">
        <w:t>wyżej</w:t>
      </w:r>
      <w:r w:rsidR="00B75E91" w:rsidRPr="00233788">
        <w:fldChar w:fldCharType="end"/>
      </w:r>
      <w:r w:rsidR="00B75E91" w:rsidRPr="00233788">
        <w:t xml:space="preserve"> (</w:t>
      </w:r>
      <w:r w:rsidR="00B75E91" w:rsidRPr="00233788">
        <w:fldChar w:fldCharType="begin"/>
      </w:r>
      <w:r w:rsidR="00B75E91" w:rsidRPr="00233788">
        <w:instrText xml:space="preserve"> REF  _Ref66825787 \* Lower \h </w:instrText>
      </w:r>
      <w:r w:rsidR="00B75E91" w:rsidRPr="00233788">
        <w:fldChar w:fldCharType="separate"/>
      </w:r>
      <w:r w:rsidR="00E737A7" w:rsidRPr="00233788">
        <w:t xml:space="preserve">tabela </w:t>
      </w:r>
      <w:r w:rsidR="00E737A7" w:rsidRPr="00233788">
        <w:rPr>
          <w:noProof/>
        </w:rPr>
        <w:t>5</w:t>
      </w:r>
      <w:r w:rsidR="00B75E91" w:rsidRPr="00233788">
        <w:fldChar w:fldCharType="end"/>
      </w:r>
      <w:r w:rsidR="00B75E91" w:rsidRPr="00233788">
        <w:t>)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w:t>
      </w:r>
      <w:r w:rsidR="0055539A" w:rsidRPr="00233788">
        <w:t xml:space="preserve"> Inna różnica jest widoczna pomiędzy uczelniami publicznymi i niepublicznymi. Te pierwsze otrzymają finansowanie na dydaktykę, a te drugie już nie</w:t>
      </w:r>
      <w:r w:rsidR="004269AE" w:rsidRPr="00233788">
        <w:t>,</w:t>
      </w:r>
      <w:r w:rsidR="0055539A" w:rsidRPr="00233788">
        <w:t xml:space="preserve"> ponieważ kształcenie w sektorze niepublicznym zawsze wiązało się z odpłatnością za studia dla studentów. Ciekawym jest jednak, że niepubliczne uczelnie akademickie będą mogły również otrzymywać subwencję na rozwój nauki. To wyraźnie potwierdza</w:t>
      </w:r>
      <w:r w:rsidR="00C6299E" w:rsidRPr="00233788">
        <w:t>, że</w:t>
      </w:r>
      <w:r w:rsidR="0055539A" w:rsidRPr="00233788">
        <w:t xml:space="preserve"> główną intencję reformy jaką jest przyspieszenie rozwoju polskiej nauki.</w:t>
      </w:r>
    </w:p>
    <w:p w14:paraId="13F2CA00" w14:textId="53326D42" w:rsidR="00947A75" w:rsidRPr="00233788" w:rsidRDefault="00C6299E" w:rsidP="00947A75">
      <w:r w:rsidRPr="00233788">
        <w:t>Kolejnymi ważnymi zasadami związanymi ze zmianami finansowania nauki jest zapewnienie stabilności finansowej uczelni. Wyraża się to w mechanizmie ograniczającym zmienność wielkości subwencji rok do roku do zakresu -</w:t>
      </w:r>
      <w:r w:rsidR="004269AE" w:rsidRPr="00233788">
        <w:t>2</w:t>
      </w:r>
      <w:r w:rsidRPr="00233788">
        <w:t xml:space="preserve">% - +6% </w:t>
      </w:r>
      <w:r w:rsidR="004269AE" w:rsidRPr="00233788">
        <w:t>(w okresie przejściowym -1% - +6%).</w:t>
      </w:r>
      <w:r w:rsidR="007130CA" w:rsidRPr="00233788">
        <w:t xml:space="preserve"> Następną istotną zmianą jest ustawowe zagwarantowanie corocznego wzrostu finansowania nauki o wartość większą niż inflacja oraz większą niż iloczyn wzrostu PKB i wskaźnika waloryzacji istotnie większego od 1 (1,25) i corocznie zwiększanego </w:t>
      </w:r>
      <w:r w:rsidR="007130CA" w:rsidRPr="00233788">
        <w:fldChar w:fldCharType="begin" w:fldLock="1"/>
      </w:r>
      <w:r w:rsidR="00F36178"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007130CA" w:rsidRPr="00233788">
        <w:fldChar w:fldCharType="separate"/>
      </w:r>
      <w:r w:rsidR="007130CA" w:rsidRPr="00233788">
        <w:rPr>
          <w:noProof/>
        </w:rPr>
        <w:t>(Dz. U. 1668, 2018, s. Art. 383)</w:t>
      </w:r>
      <w:r w:rsidR="007130CA" w:rsidRPr="00233788">
        <w:fldChar w:fldCharType="end"/>
      </w:r>
      <w:r w:rsidR="007130CA" w:rsidRPr="00233788">
        <w:t xml:space="preserve">. </w:t>
      </w:r>
      <w:r w:rsidR="00E96BF2" w:rsidRPr="00233788">
        <w:t xml:space="preserve">Jednak najistotniejsze dla zmiany kluczowych celów organizacji wydaje się </w:t>
      </w:r>
      <w:r w:rsidR="00947A75" w:rsidRPr="00233788">
        <w:t xml:space="preserve">nowa </w:t>
      </w:r>
      <w:r w:rsidR="00E96BF2" w:rsidRPr="00233788">
        <w:t xml:space="preserve">reforma reguł optymalizacji wielkości środków finansowych. </w:t>
      </w:r>
      <w:r w:rsidR="0008034C" w:rsidRPr="00233788">
        <w:t>Już o</w:t>
      </w:r>
      <w:r w:rsidR="00E96BF2" w:rsidRPr="00233788">
        <w:t>d roku 201</w:t>
      </w:r>
      <w:r w:rsidR="0008034C" w:rsidRPr="00233788">
        <w:t>7</w:t>
      </w:r>
      <w:r w:rsidR="00E96BF2" w:rsidRPr="00233788">
        <w:t xml:space="preserve"> zaproponowano odejście od zasady</w:t>
      </w:r>
      <w:r w:rsidR="00740DB6" w:rsidRPr="00233788">
        <w:t>,</w:t>
      </w:r>
      <w:r w:rsidR="00E96BF2" w:rsidRPr="00233788">
        <w:t xml:space="preserve"> wedle której finansowanie</w:t>
      </w:r>
      <w:r w:rsidR="00947A75" w:rsidRPr="00233788">
        <w:t>, przynajmniej w części</w:t>
      </w:r>
      <w:r w:rsidR="00E96BF2" w:rsidRPr="00233788">
        <w:t xml:space="preserve"> rośnie proporcjonalnie do wzrostu liczby studentów</w:t>
      </w:r>
      <w:r w:rsidR="0008034C" w:rsidRPr="00233788">
        <w:t xml:space="preserve"> </w:t>
      </w:r>
      <w:r w:rsidR="0008034C" w:rsidRPr="00233788">
        <w:fldChar w:fldCharType="begin" w:fldLock="1"/>
      </w:r>
      <w:r w:rsidR="009E23CB"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0008034C" w:rsidRPr="00233788">
        <w:fldChar w:fldCharType="separate"/>
      </w:r>
      <w:r w:rsidR="0008034C" w:rsidRPr="00233788">
        <w:rPr>
          <w:noProof/>
        </w:rPr>
        <w:t>(Kalinowski, 2017)</w:t>
      </w:r>
      <w:r w:rsidR="0008034C" w:rsidRPr="00233788">
        <w:fldChar w:fldCharType="end"/>
      </w:r>
      <w:r w:rsidR="00E96BF2" w:rsidRPr="00233788">
        <w:t xml:space="preserve">. Zastosowano bowiem wskaźnik liczby studentów przypadających na jednego pracownika akademickiego (SSR – </w:t>
      </w:r>
      <w:r w:rsidR="00E96BF2" w:rsidRPr="00233788">
        <w:rPr>
          <w:i/>
          <w:iCs/>
        </w:rPr>
        <w:t>student – staff ratio</w:t>
      </w:r>
      <w:r w:rsidR="00E96BF2" w:rsidRPr="00233788">
        <w:t>), który służy do wyznaczania optymalnej liczby studentów dla uczelni.</w:t>
      </w:r>
      <w:r w:rsidR="008C2EFD" w:rsidRPr="00233788">
        <w:t xml:space="preserve"> </w:t>
      </w:r>
      <w:r w:rsidR="00E32D07" w:rsidRPr="00233788">
        <w:t xml:space="preserve">Początkowo wartość optymalna </w:t>
      </w:r>
      <w:r w:rsidR="00947A75" w:rsidRPr="00233788">
        <w:t xml:space="preserve">(referencyjna) </w:t>
      </w:r>
      <w:r w:rsidR="00E32D07" w:rsidRPr="00233788">
        <w:t xml:space="preserve">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00E32D07" w:rsidRPr="00233788">
        <w:fldChar w:fldCharType="begin"/>
      </w:r>
      <w:r w:rsidR="00E32D07" w:rsidRPr="00233788">
        <w:instrText xml:space="preserve"> REF _Ref66874449 \r \h </w:instrText>
      </w:r>
      <w:r w:rsidR="00E32D07" w:rsidRPr="00233788">
        <w:fldChar w:fldCharType="separate"/>
      </w:r>
      <w:r w:rsidR="00E737A7" w:rsidRPr="00233788">
        <w:t>1.1.3</w:t>
      </w:r>
      <w:r w:rsidR="00E32D07" w:rsidRPr="00233788">
        <w:fldChar w:fldCharType="end"/>
      </w:r>
      <w:r w:rsidR="00E32D07" w:rsidRPr="00233788">
        <w:t xml:space="preserve"> oraz zilustrowane na wykresie (</w:t>
      </w:r>
      <w:r w:rsidR="00E32D07" w:rsidRPr="00233788">
        <w:fldChar w:fldCharType="begin"/>
      </w:r>
      <w:r w:rsidR="00E32D07" w:rsidRPr="00233788">
        <w:instrText xml:space="preserve"> REF  _Ref66043677 \* Lower \h </w:instrText>
      </w:r>
      <w:r w:rsidR="00E32D07" w:rsidRPr="00233788">
        <w:fldChar w:fldCharType="separate"/>
      </w:r>
      <w:r w:rsidR="00E737A7" w:rsidRPr="00233788">
        <w:t xml:space="preserve">rysunek </w:t>
      </w:r>
      <w:r w:rsidR="00E737A7" w:rsidRPr="00233788">
        <w:rPr>
          <w:noProof/>
        </w:rPr>
        <w:t>5</w:t>
      </w:r>
      <w:r w:rsidR="00E32D07" w:rsidRPr="00233788">
        <w:fldChar w:fldCharType="end"/>
      </w:r>
      <w:r w:rsidR="00E32D07" w:rsidRPr="00233788">
        <w:t>).</w:t>
      </w:r>
      <w:r w:rsidR="00F36178" w:rsidRPr="00233788">
        <w:t xml:space="preserve"> Wpływ odstępstwa od ustalonej wartości wskaźnika SSR na wskaźnik dostępności dydaktycznej (d</w:t>
      </w:r>
      <w:r w:rsidR="00F36178" w:rsidRPr="00233788">
        <w:rPr>
          <w:vertAlign w:val="subscript"/>
        </w:rPr>
        <w:t>i</w:t>
      </w:r>
      <w:r w:rsidR="00F36178" w:rsidRPr="00233788">
        <w:t xml:space="preserve">) wprost modyfikujący wielkość subwencji we wzorze określonym w rozporządzeniu </w:t>
      </w:r>
      <w:r w:rsidR="00F36178" w:rsidRPr="00233788">
        <w:fldChar w:fldCharType="begin" w:fldLock="1"/>
      </w:r>
      <w:r w:rsidR="00F3617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F36178" w:rsidRPr="00233788">
        <w:fldChar w:fldCharType="separate"/>
      </w:r>
      <w:r w:rsidR="00F36178" w:rsidRPr="00233788">
        <w:rPr>
          <w:noProof/>
        </w:rPr>
        <w:t>(Dz. U. 2508, 2018)</w:t>
      </w:r>
      <w:r w:rsidR="00F36178" w:rsidRPr="00233788">
        <w:fldChar w:fldCharType="end"/>
      </w:r>
      <w:r w:rsidR="00F36178" w:rsidRPr="00233788">
        <w:t xml:space="preserve"> został przedstawiony na wykresie po</w:t>
      </w:r>
      <w:r w:rsidR="00F36178" w:rsidRPr="00233788">
        <w:fldChar w:fldCharType="begin"/>
      </w:r>
      <w:r w:rsidR="00F36178" w:rsidRPr="00233788">
        <w:instrText xml:space="preserve"> REF _Ref66879158 \p \h </w:instrText>
      </w:r>
      <w:r w:rsidR="00F36178" w:rsidRPr="00233788">
        <w:fldChar w:fldCharType="separate"/>
      </w:r>
      <w:r w:rsidR="00E737A7" w:rsidRPr="00233788">
        <w:t>niżej</w:t>
      </w:r>
      <w:r w:rsidR="00F36178" w:rsidRPr="00233788">
        <w:fldChar w:fldCharType="end"/>
      </w:r>
      <w:r w:rsidR="00F36178" w:rsidRPr="00233788">
        <w:t>.</w:t>
      </w:r>
    </w:p>
    <w:p w14:paraId="6C2C0887" w14:textId="6616D12C" w:rsidR="00F36178" w:rsidRPr="00233788" w:rsidRDefault="008F2554" w:rsidP="00F36178">
      <w:pPr>
        <w:pStyle w:val="Rysunek"/>
      </w:pPr>
      <w:r w:rsidRPr="00233788">
        <w:rPr>
          <w:noProof/>
        </w:rPr>
        <w:lastRenderedPageBreak/>
        <w:drawing>
          <wp:inline distT="0" distB="0" distL="0" distR="0" wp14:anchorId="614D6A4F" wp14:editId="7B52216B">
            <wp:extent cx="5760720" cy="2992755"/>
            <wp:effectExtent l="0" t="0" r="11430" b="17145"/>
            <wp:docPr id="26" name="Wykres 26">
              <a:extLst xmlns:a="http://schemas.openxmlformats.org/drawingml/2006/main">
                <a:ext uri="{FF2B5EF4-FFF2-40B4-BE49-F238E27FC236}">
                  <a16:creationId xmlns:a16="http://schemas.microsoft.com/office/drawing/2014/main" id="{AEAA9E12-B24B-4764-B86A-25DFDED885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3039EAA" w14:textId="7FDE1877" w:rsidR="00F36178" w:rsidRPr="00233788" w:rsidRDefault="00F36178" w:rsidP="00F36178">
      <w:pPr>
        <w:pStyle w:val="Tytutabeli"/>
      </w:pPr>
      <w:bookmarkStart w:id="28" w:name="_Ref66879158"/>
      <w:bookmarkStart w:id="29" w:name="_Ref66886553"/>
      <w:r w:rsidRPr="00233788">
        <w:t xml:space="preserve">Rysunek </w:t>
      </w:r>
      <w:r w:rsidR="008E0D47">
        <w:fldChar w:fldCharType="begin"/>
      </w:r>
      <w:r w:rsidR="008E0D47">
        <w:instrText xml:space="preserve"> SEQ Rysunek \* ARABIC </w:instrText>
      </w:r>
      <w:r w:rsidR="008E0D47">
        <w:fldChar w:fldCharType="separate"/>
      </w:r>
      <w:r w:rsidR="00FE32F3" w:rsidRPr="00233788">
        <w:rPr>
          <w:noProof/>
        </w:rPr>
        <w:t>2</w:t>
      </w:r>
      <w:r w:rsidR="008E0D47">
        <w:rPr>
          <w:noProof/>
        </w:rPr>
        <w:fldChar w:fldCharType="end"/>
      </w:r>
      <w:bookmarkEnd w:id="28"/>
      <w:r w:rsidRPr="00233788">
        <w:t xml:space="preserve"> Wpływ zmiany liczby studentów przypadających na jednego nauczyciela akademickiego na zmianę wielkości subwencji</w:t>
      </w:r>
      <w:bookmarkEnd w:id="29"/>
    </w:p>
    <w:p w14:paraId="4F9FC15A" w14:textId="1073684D" w:rsidR="00C6299E" w:rsidRPr="00233788" w:rsidRDefault="00F36178" w:rsidP="00F36178">
      <w:pPr>
        <w:pStyle w:val="rdo"/>
      </w:pPr>
      <w:r w:rsidRPr="00233788">
        <w:t xml:space="preserve">Źródło: opracowanie własne na podstawie </w:t>
      </w:r>
      <w:r w:rsidRPr="00233788">
        <w:fldChar w:fldCharType="begin" w:fldLock="1"/>
      </w:r>
      <w:r w:rsidR="00740DB6"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72CA77E4" w14:textId="77A3D61B" w:rsidR="00F36178" w:rsidRPr="00233788" w:rsidRDefault="008F2554" w:rsidP="00947A75">
      <w:r w:rsidRPr="00233788">
        <w:t>Wpływ proporcji liczby studentów do liczby nauczycieli akademickich na wielkość subwencji dla uczelni jest istotny. Zgodnie ze wzorem zawartym w rozporządzeniu ministra wartość subwencji wprost zależy od wskaźnika dostępności dydaktycznej</w:t>
      </w:r>
      <w:r w:rsidR="001228C2" w:rsidRPr="00233788">
        <w:t>, który niemal proporcjonalnie</w:t>
      </w:r>
      <w:r w:rsidRPr="00233788">
        <w:t xml:space="preserve"> modyfikuje wielkość </w:t>
      </w:r>
      <w:r w:rsidR="00740DB6" w:rsidRPr="00233788">
        <w:t>„</w:t>
      </w:r>
      <w:r w:rsidR="001228C2" w:rsidRPr="00233788">
        <w:t>składnika studenckiego</w:t>
      </w:r>
      <w:r w:rsidR="00740DB6" w:rsidRPr="00233788">
        <w:t xml:space="preserve">” </w:t>
      </w:r>
      <w:r w:rsidR="00740DB6" w:rsidRPr="00233788">
        <w:fldChar w:fldCharType="begin" w:fldLock="1"/>
      </w:r>
      <w:r w:rsidR="00714A49"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740DB6" w:rsidRPr="00233788">
        <w:fldChar w:fldCharType="separate"/>
      </w:r>
      <w:r w:rsidR="00740DB6" w:rsidRPr="00233788">
        <w:rPr>
          <w:noProof/>
        </w:rPr>
        <w:t>(Dz. U. 2508, 2018)</w:t>
      </w:r>
      <w:r w:rsidR="00740DB6" w:rsidRPr="00233788">
        <w:fldChar w:fldCharType="end"/>
      </w:r>
      <w:r w:rsidR="001228C2" w:rsidRPr="00233788">
        <w:t xml:space="preserve"> </w:t>
      </w:r>
      <w:r w:rsidRPr="00233788">
        <w:t xml:space="preserve">przyznawanego finansowania. </w:t>
      </w:r>
      <w:r w:rsidR="00740DB6" w:rsidRPr="00233788">
        <w:t>Biorąc pod uwagę relatywny wpływ przekroczenia referencyjnej wielkości wskaźnika SSR na zmniejszenie tej części finansowania, który został zilustrowany na wykresie po</w:t>
      </w:r>
      <w:r w:rsidR="00740DB6" w:rsidRPr="00233788">
        <w:fldChar w:fldCharType="begin"/>
      </w:r>
      <w:r w:rsidR="00740DB6" w:rsidRPr="00233788">
        <w:instrText xml:space="preserve"> REF _Ref66886553 \p \h </w:instrText>
      </w:r>
      <w:r w:rsidR="00740DB6" w:rsidRPr="00233788">
        <w:fldChar w:fldCharType="separate"/>
      </w:r>
      <w:r w:rsidR="00E737A7" w:rsidRPr="00233788">
        <w:t>wyżej</w:t>
      </w:r>
      <w:r w:rsidR="00740DB6" w:rsidRPr="00233788">
        <w:fldChar w:fldCharType="end"/>
      </w:r>
      <w:r w:rsidR="00740DB6" w:rsidRPr="00233788">
        <w:t xml:space="preserve"> (</w:t>
      </w:r>
      <w:r w:rsidR="00740DB6" w:rsidRPr="00233788">
        <w:fldChar w:fldCharType="begin"/>
      </w:r>
      <w:r w:rsidR="00740DB6" w:rsidRPr="00233788">
        <w:instrText xml:space="preserve"> REF  _Ref66879158 \* Lower \h </w:instrText>
      </w:r>
      <w:r w:rsidR="00740DB6" w:rsidRPr="00233788">
        <w:fldChar w:fldCharType="separate"/>
      </w:r>
      <w:r w:rsidR="00E737A7" w:rsidRPr="00233788">
        <w:t xml:space="preserve">rysunek </w:t>
      </w:r>
      <w:r w:rsidR="00E737A7" w:rsidRPr="00233788">
        <w:rPr>
          <w:noProof/>
        </w:rPr>
        <w:t>2</w:t>
      </w:r>
      <w:r w:rsidR="00740DB6" w:rsidRPr="00233788">
        <w:fldChar w:fldCharType="end"/>
      </w:r>
      <w:r w:rsidR="00740DB6" w:rsidRPr="00233788">
        <w:t>), można stwierdzić, że przyjęta reguła silnie motywuje do utrzymywania proporcji liczby studentów do nauczycieli akademickich na poziomie wartości referencyjnej lub poniżej tego poziomu. Ponadto co warte podkreślenia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2169C72" w14:textId="77777777" w:rsidR="00714A49" w:rsidRPr="00233788" w:rsidRDefault="00947A75" w:rsidP="00714A49">
      <w:r w:rsidRPr="00233788">
        <w:t>Poza składnikiem studenckim wpływ na wielkość subwencji będą miały również składniki:</w:t>
      </w:r>
      <w:r w:rsidR="00E71C43" w:rsidRPr="00233788">
        <w:t xml:space="preserve"> </w:t>
      </w:r>
    </w:p>
    <w:p w14:paraId="5EA75B30" w14:textId="724EBF87" w:rsidR="00F36178" w:rsidRPr="00233788" w:rsidRDefault="00E71C43" w:rsidP="00714A49">
      <w:pPr>
        <w:pStyle w:val="Akapitzlist"/>
        <w:numPr>
          <w:ilvl w:val="0"/>
          <w:numId w:val="30"/>
        </w:numPr>
        <w:ind w:left="426"/>
      </w:pPr>
      <w:r w:rsidRPr="00233788">
        <w:t>kadrowy – zależny od stopni naukowych kadry akademickiej,</w:t>
      </w:r>
    </w:p>
    <w:p w14:paraId="15E4C048" w14:textId="6FBEC807" w:rsidR="00E71C43" w:rsidRPr="00233788" w:rsidRDefault="00714A49" w:rsidP="00714A49">
      <w:pPr>
        <w:pStyle w:val="Akapitzlist"/>
        <w:numPr>
          <w:ilvl w:val="0"/>
          <w:numId w:val="30"/>
        </w:numPr>
        <w:ind w:left="426"/>
      </w:pPr>
      <w:r w:rsidRPr="00233788">
        <w:t xml:space="preserve">umiędzynarodowienia </w:t>
      </w:r>
      <w:r w:rsidR="00E71C43" w:rsidRPr="00233788">
        <w:t>– zależny od poziomów emigracji i imigracji studentów i doktorantów</w:t>
      </w:r>
      <w:r w:rsidRPr="00233788">
        <w:t>,</w:t>
      </w:r>
    </w:p>
    <w:p w14:paraId="3DFF11B4" w14:textId="4610A1D7" w:rsidR="00E71C43" w:rsidRPr="00233788" w:rsidRDefault="00714A49" w:rsidP="00714A49">
      <w:pPr>
        <w:pStyle w:val="Akapitzlist"/>
        <w:numPr>
          <w:ilvl w:val="0"/>
          <w:numId w:val="30"/>
        </w:numPr>
        <w:ind w:left="426"/>
      </w:pPr>
      <w:r w:rsidRPr="00233788">
        <w:t xml:space="preserve">badawczy </w:t>
      </w:r>
      <w:r w:rsidR="00E71C43" w:rsidRPr="00233788">
        <w:t>– zależny od liczby pracowników badawczych i poziomu kategorii naukowej prowadzonych dyscyplin,</w:t>
      </w:r>
    </w:p>
    <w:p w14:paraId="5CBA54BF" w14:textId="050C9F65" w:rsidR="00E71C43" w:rsidRPr="00233788" w:rsidRDefault="00714A49" w:rsidP="00714A49">
      <w:pPr>
        <w:pStyle w:val="Akapitzlist"/>
        <w:numPr>
          <w:ilvl w:val="0"/>
          <w:numId w:val="30"/>
        </w:numPr>
        <w:ind w:left="426"/>
      </w:pPr>
      <w:r w:rsidRPr="00233788">
        <w:t xml:space="preserve">doktorancki </w:t>
      </w:r>
      <w:r w:rsidR="00E71C43" w:rsidRPr="00233788">
        <w:t>– zależny od liczby doktorantów w szkołach doktorskich</w:t>
      </w:r>
      <w:r w:rsidRPr="00233788">
        <w:t>,</w:t>
      </w:r>
    </w:p>
    <w:p w14:paraId="2BD14960" w14:textId="41B058AA" w:rsidR="00E71C43" w:rsidRPr="00233788" w:rsidRDefault="00714A49" w:rsidP="00714A49">
      <w:pPr>
        <w:pStyle w:val="Akapitzlist"/>
        <w:numPr>
          <w:ilvl w:val="0"/>
          <w:numId w:val="30"/>
        </w:numPr>
        <w:ind w:left="426"/>
      </w:pPr>
      <w:r w:rsidRPr="00233788">
        <w:t>badawczo</w:t>
      </w:r>
      <w:r w:rsidR="00E71C43" w:rsidRPr="00233788">
        <w:t xml:space="preserve">-rozwojowy </w:t>
      </w:r>
      <w:r w:rsidRPr="00233788">
        <w:t>–</w:t>
      </w:r>
      <w:r w:rsidR="00E71C43" w:rsidRPr="00233788">
        <w:t xml:space="preserve"> </w:t>
      </w:r>
      <w:r w:rsidRPr="00233788">
        <w:t xml:space="preserve">zależny od nakładów uczelni na działalność badawczo-rozwojową </w:t>
      </w:r>
      <w:r w:rsidRPr="00233788">
        <w:fldChar w:fldCharType="begin" w:fldLock="1"/>
      </w:r>
      <w:r w:rsidR="00461EC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5C6B8F0D" w14:textId="7C548221" w:rsidR="00947A75" w:rsidRPr="00233788" w:rsidRDefault="00714A49" w:rsidP="00714A4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233788">
        <w:lastRenderedPageBreak/>
        <w:t>stałą przeniesienia. Docelowa wartość tej stałej ma wynosić 25% co oznacza, że jedna czwarta przy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w:t>
      </w:r>
      <w:r w:rsidR="00461EC8" w:rsidRPr="00233788">
        <w:t xml:space="preserve"> </w:t>
      </w:r>
      <w:r w:rsidR="00461EC8" w:rsidRPr="00233788">
        <w:fldChar w:fldCharType="begin" w:fldLock="1"/>
      </w:r>
      <w:r w:rsidR="0085593B"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00461EC8" w:rsidRPr="00233788">
        <w:fldChar w:fldCharType="separate"/>
      </w:r>
      <w:r w:rsidR="00461EC8" w:rsidRPr="00233788">
        <w:rPr>
          <w:noProof/>
        </w:rPr>
        <w:t>(MNiSW, 2019a)</w:t>
      </w:r>
      <w:r w:rsidR="00461EC8" w:rsidRPr="00233788">
        <w:fldChar w:fldCharType="end"/>
      </w:r>
      <w:r w:rsidRPr="00233788">
        <w:t>.</w:t>
      </w:r>
    </w:p>
    <w:p w14:paraId="4DB94D08" w14:textId="276ACAB7" w:rsidR="00740DB6" w:rsidRPr="00233788" w:rsidRDefault="00461EC8" w:rsidP="00947A75">
      <w:r w:rsidRPr="00233788">
        <w:t xml:space="preserve">Opisane powyżej zmiany w regułach finansowania zdają się wspierać deklarowany kierunek reformy szkolnictwa wyższego w Polsce nazwanej Konstytucją dla Nauki ponieważ </w:t>
      </w:r>
      <w:r w:rsidR="00C55219" w:rsidRPr="00233788">
        <w:t>dążąc do maksymalizacji poziomu pozyskiwanych funduszy z subwencji należy spełnić szereg wymagań koncentrujących się raczej na podnoszeniu wartości badań lub kształcenia, a nie, jak dawniej, na zwiększaniu liczby publikacji oraz liczby studentów.</w:t>
      </w:r>
      <w:r w:rsidR="00DF5D42" w:rsidRPr="00233788">
        <w:t xml:space="preserve"> Ponadto ustawowo zagwarantowano wzrost udziału wydatków na naukę w stosunku do PKB Polski. Jednak najnowsza reforma sięga znacznie głębiej do struktury funkcjonowania uczelni niż tylko do jej finansów.</w:t>
      </w:r>
      <w:r w:rsidR="00B9641B" w:rsidRPr="00233788">
        <w:t xml:space="preserve"> Liczba zmian jest bardzo duża. O jej skali niech świadczy fakt, iż w Przewodniku po systemie szkolnictwa wyższego i nauki opracowanym przez MNiSW do omówienia zmian wprowadzanych wraz z </w:t>
      </w:r>
      <w:r w:rsidR="00B9641B" w:rsidRPr="00233788">
        <w:rPr>
          <w:i/>
          <w:iCs/>
        </w:rPr>
        <w:t xml:space="preserve">Konstytucją dla Nauki </w:t>
      </w:r>
      <w:r w:rsidR="00B9641B" w:rsidRPr="00233788">
        <w:t xml:space="preserve">wymieniono ponad 180 zmian określonych jako „główne” </w:t>
      </w:r>
      <w:r w:rsidR="00B9641B"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B9641B" w:rsidRPr="00233788">
        <w:fldChar w:fldCharType="separate"/>
      </w:r>
      <w:r w:rsidR="003D1D15" w:rsidRPr="00233788">
        <w:rPr>
          <w:noProof/>
        </w:rPr>
        <w:t>(Ministerstwo Nauki i Szkolnictwa Wyższego &amp; MNiSW, 2019)</w:t>
      </w:r>
      <w:r w:rsidR="00B9641B" w:rsidRPr="00233788">
        <w:fldChar w:fldCharType="end"/>
      </w:r>
      <w:r w:rsidR="00B9641B" w:rsidRPr="00233788">
        <w:t>. Listę tych zmian przedstawiono zbiorczo w załączniku (</w:t>
      </w:r>
      <w:r w:rsidR="00A7454A" w:rsidRPr="00233788">
        <w:fldChar w:fldCharType="begin"/>
      </w:r>
      <w:r w:rsidR="00A7454A" w:rsidRPr="00233788">
        <w:instrText xml:space="preserve"> REF  _Ref66902367 \h </w:instrText>
      </w:r>
      <w:r w:rsidR="00A7454A" w:rsidRPr="00233788">
        <w:fldChar w:fldCharType="separate"/>
      </w:r>
      <w:r w:rsidR="00E737A7" w:rsidRPr="00233788">
        <w:t>Załącznik 1 – Lista głównych zmian wprowadzonych w ramach Konstytucji dla Nauki</w:t>
      </w:r>
      <w:r w:rsidR="00A7454A" w:rsidRPr="00233788">
        <w:fldChar w:fldCharType="end"/>
      </w:r>
      <w:r w:rsidR="00B9641B" w:rsidRPr="00233788">
        <w:t>).</w:t>
      </w:r>
      <w:r w:rsidR="00524BCB" w:rsidRPr="00233788">
        <w:t xml:space="preserve"> </w:t>
      </w:r>
      <w:r w:rsidR="00E30F51" w:rsidRPr="00233788">
        <w:t>Opis wybranych kierunków zmian wraz z analizą celu ich wprowadzania zawiera tabela po</w:t>
      </w:r>
      <w:r w:rsidR="00E30F51" w:rsidRPr="00233788">
        <w:fldChar w:fldCharType="begin"/>
      </w:r>
      <w:r w:rsidR="00E30F51" w:rsidRPr="00233788">
        <w:instrText xml:space="preserve"> REF _Ref66919192 \p \h </w:instrText>
      </w:r>
      <w:r w:rsidR="00E30F51" w:rsidRPr="00233788">
        <w:fldChar w:fldCharType="separate"/>
      </w:r>
      <w:r w:rsidR="00E737A7" w:rsidRPr="00233788">
        <w:t>niżej</w:t>
      </w:r>
      <w:r w:rsidR="00E30F51" w:rsidRPr="00233788">
        <w:fldChar w:fldCharType="end"/>
      </w:r>
      <w:r w:rsidR="00E30F51" w:rsidRPr="00233788">
        <w:t>.</w:t>
      </w:r>
    </w:p>
    <w:p w14:paraId="7AF9704E" w14:textId="275C14C9" w:rsidR="009B3194" w:rsidRPr="00233788" w:rsidRDefault="009B3194" w:rsidP="009B3194">
      <w:pPr>
        <w:pStyle w:val="Tytutabeli"/>
      </w:pPr>
      <w:bookmarkStart w:id="30" w:name="_Ref66922477"/>
      <w:bookmarkStart w:id="31" w:name="_Ref66919192"/>
      <w:r w:rsidRPr="00233788">
        <w:t xml:space="preserve">Tabela </w:t>
      </w:r>
      <w:r w:rsidR="008E0D47">
        <w:fldChar w:fldCharType="begin"/>
      </w:r>
      <w:r w:rsidR="008E0D47">
        <w:instrText xml:space="preserve"> SEQ Tabela \* ARABIC </w:instrText>
      </w:r>
      <w:r w:rsidR="008E0D47">
        <w:fldChar w:fldCharType="separate"/>
      </w:r>
      <w:r w:rsidR="00081D14" w:rsidRPr="00233788">
        <w:rPr>
          <w:noProof/>
        </w:rPr>
        <w:t>6</w:t>
      </w:r>
      <w:r w:rsidR="008E0D47">
        <w:rPr>
          <w:noProof/>
        </w:rPr>
        <w:fldChar w:fldCharType="end"/>
      </w:r>
      <w:bookmarkEnd w:id="30"/>
      <w:r w:rsidRPr="00233788">
        <w:t xml:space="preserve"> Wybrane kierunki zmian pozafinansowych wprowadzanych wraz z Ustawą 2.0</w:t>
      </w:r>
      <w:bookmarkEnd w:id="31"/>
    </w:p>
    <w:tbl>
      <w:tblPr>
        <w:tblStyle w:val="Tabela-Siatka"/>
        <w:tblW w:w="9071" w:type="dxa"/>
        <w:tblLook w:val="04A0" w:firstRow="1" w:lastRow="0" w:firstColumn="1" w:lastColumn="0" w:noHBand="0" w:noVBand="1"/>
      </w:tblPr>
      <w:tblGrid>
        <w:gridCol w:w="4819"/>
        <w:gridCol w:w="4252"/>
      </w:tblGrid>
      <w:tr w:rsidR="00D134E1" w:rsidRPr="00233788" w14:paraId="7C2131CE" w14:textId="77777777" w:rsidTr="00A030E3">
        <w:trPr>
          <w:cantSplit/>
          <w:tblHeader/>
        </w:trPr>
        <w:tc>
          <w:tcPr>
            <w:tcW w:w="4819" w:type="dxa"/>
          </w:tcPr>
          <w:p w14:paraId="102824F4" w14:textId="17391D17"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6F1E654D" w14:textId="1BC68D7C"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Cel zmiany</w:t>
            </w:r>
          </w:p>
        </w:tc>
      </w:tr>
      <w:tr w:rsidR="00D6724E" w:rsidRPr="00233788" w14:paraId="160B8BFE" w14:textId="789DA135" w:rsidTr="00A030E3">
        <w:trPr>
          <w:cantSplit/>
        </w:trPr>
        <w:tc>
          <w:tcPr>
            <w:tcW w:w="4819" w:type="dxa"/>
          </w:tcPr>
          <w:p w14:paraId="4699D19F" w14:textId="197CF4B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możliwości łączenia się uczelni w federacje i pozyskiwania funduszy na projekty badawcze i rozwojowe jako federacje</w:t>
            </w:r>
            <w:r w:rsidRPr="00233788">
              <w:rPr>
                <w:sz w:val="20"/>
                <w:szCs w:val="18"/>
                <w:lang w:val="pl-PL"/>
              </w:rPr>
              <w:t>.</w:t>
            </w:r>
          </w:p>
        </w:tc>
        <w:tc>
          <w:tcPr>
            <w:tcW w:w="4252" w:type="dxa"/>
          </w:tcPr>
          <w:p w14:paraId="523E55E1" w14:textId="69C496B3" w:rsidR="00D6724E" w:rsidRPr="00233788" w:rsidRDefault="00D134E1" w:rsidP="00D134E1">
            <w:pPr>
              <w:spacing w:before="60" w:line="300" w:lineRule="auto"/>
              <w:ind w:firstLine="0"/>
              <w:rPr>
                <w:i/>
                <w:iCs/>
                <w:sz w:val="20"/>
                <w:szCs w:val="20"/>
                <w:lang w:val="pl-PL"/>
              </w:rPr>
            </w:pPr>
            <w:r w:rsidRPr="00233788">
              <w:rPr>
                <w:i/>
                <w:iCs/>
                <w:sz w:val="20"/>
                <w:szCs w:val="20"/>
                <w:lang w:val="pl-PL"/>
              </w:rPr>
              <w:t xml:space="preserve">Wsparcie </w:t>
            </w:r>
            <w:r w:rsidR="00D6724E" w:rsidRPr="00233788">
              <w:rPr>
                <w:i/>
                <w:iCs/>
                <w:sz w:val="20"/>
                <w:szCs w:val="20"/>
                <w:lang w:val="pl-PL"/>
              </w:rPr>
              <w:t>współpracy międzyuczelnianej i możliwości</w:t>
            </w:r>
            <w:r w:rsidRPr="00233788">
              <w:rPr>
                <w:i/>
                <w:iCs/>
                <w:sz w:val="20"/>
                <w:szCs w:val="20"/>
                <w:lang w:val="pl-PL"/>
              </w:rPr>
              <w:t xml:space="preserve"> tworzenia marek wykraczających poza pojedyncze uczelnie.</w:t>
            </w:r>
          </w:p>
        </w:tc>
      </w:tr>
      <w:tr w:rsidR="00D6724E" w:rsidRPr="00233788" w14:paraId="1157F91D" w14:textId="3C717AAC" w:rsidTr="00A030E3">
        <w:trPr>
          <w:cantSplit/>
        </w:trPr>
        <w:tc>
          <w:tcPr>
            <w:tcW w:w="4819" w:type="dxa"/>
          </w:tcPr>
          <w:p w14:paraId="540650D6" w14:textId="74A7734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organu nadzorczego w postaci rady uczelni, mającej również istotne znaczenie przy zmienionym procesie wyboru rektora</w:t>
            </w:r>
            <w:r w:rsidRPr="00233788">
              <w:rPr>
                <w:sz w:val="20"/>
                <w:szCs w:val="18"/>
                <w:lang w:val="pl-PL"/>
              </w:rPr>
              <w:t>.</w:t>
            </w:r>
          </w:p>
        </w:tc>
        <w:tc>
          <w:tcPr>
            <w:tcW w:w="4252" w:type="dxa"/>
          </w:tcPr>
          <w:p w14:paraId="687BDB78" w14:textId="56FE3CEA"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D6724E" w:rsidRPr="00233788" w14:paraId="4EBD6F78" w14:textId="729F7344" w:rsidTr="00A030E3">
        <w:trPr>
          <w:cantSplit/>
        </w:trPr>
        <w:tc>
          <w:tcPr>
            <w:tcW w:w="4819" w:type="dxa"/>
          </w:tcPr>
          <w:p w14:paraId="76FC7911" w14:textId="0494DE08"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Odejście </w:t>
            </w:r>
            <w:r w:rsidR="00D6724E" w:rsidRPr="00233788">
              <w:rPr>
                <w:sz w:val="20"/>
                <w:szCs w:val="18"/>
                <w:lang w:val="pl-PL"/>
              </w:rPr>
              <w:t>od pojęcia podstawowej jednostki organizacyjnej, na rzecz podkreślenia spójności uczelni jako instytucji</w:t>
            </w:r>
            <w:r w:rsidRPr="00233788">
              <w:rPr>
                <w:sz w:val="20"/>
                <w:szCs w:val="18"/>
                <w:lang w:val="pl-PL"/>
              </w:rPr>
              <w:t>.</w:t>
            </w:r>
          </w:p>
        </w:tc>
        <w:tc>
          <w:tcPr>
            <w:tcW w:w="4252" w:type="dxa"/>
          </w:tcPr>
          <w:p w14:paraId="6A15EE63" w14:textId="03D4AC91"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D6724E" w:rsidRPr="00233788" w14:paraId="09C5E32B" w14:textId="66674160" w:rsidTr="00A030E3">
        <w:trPr>
          <w:cantSplit/>
        </w:trPr>
        <w:tc>
          <w:tcPr>
            <w:tcW w:w="4819" w:type="dxa"/>
          </w:tcPr>
          <w:p w14:paraId="546A36D1" w14:textId="2836431F"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Nadanie </w:t>
            </w:r>
            <w:r w:rsidR="00D6724E" w:rsidRPr="00233788">
              <w:rPr>
                <w:sz w:val="20"/>
                <w:szCs w:val="18"/>
                <w:lang w:val="pl-PL"/>
              </w:rPr>
              <w:t>rektorowi większych uprawnień do kształtowania struktury organizacyjnej uczelni np. swoboda tworzenia wydziałów</w:t>
            </w:r>
            <w:r w:rsidRPr="00233788">
              <w:rPr>
                <w:sz w:val="20"/>
                <w:szCs w:val="18"/>
                <w:lang w:val="pl-PL"/>
              </w:rPr>
              <w:t>.</w:t>
            </w:r>
          </w:p>
        </w:tc>
        <w:tc>
          <w:tcPr>
            <w:tcW w:w="4252" w:type="dxa"/>
          </w:tcPr>
          <w:p w14:paraId="2243F1EB" w14:textId="36D7833F"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centrum sterującego uczelni.</w:t>
            </w:r>
          </w:p>
        </w:tc>
      </w:tr>
      <w:tr w:rsidR="00D6724E" w:rsidRPr="00233788" w14:paraId="6C8FE4B2" w14:textId="23A48962" w:rsidTr="00A030E3">
        <w:trPr>
          <w:cantSplit/>
        </w:trPr>
        <w:tc>
          <w:tcPr>
            <w:tcW w:w="4819" w:type="dxa"/>
          </w:tcPr>
          <w:p w14:paraId="07A8AA0A" w14:textId="18DAA6B7"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Rezygnacja </w:t>
            </w:r>
            <w:r w:rsidR="00D6724E" w:rsidRPr="00233788">
              <w:rPr>
                <w:sz w:val="20"/>
                <w:szCs w:val="18"/>
                <w:lang w:val="pl-PL"/>
              </w:rPr>
              <w:t>z udziału uczelni w procedurze nadawania tytułu profesora oraz zniesiono wymóg opieki naukowej nad doktorantami</w:t>
            </w:r>
            <w:r w:rsidRPr="00233788">
              <w:rPr>
                <w:sz w:val="20"/>
                <w:szCs w:val="18"/>
                <w:lang w:val="pl-PL"/>
              </w:rPr>
              <w:t>.</w:t>
            </w:r>
          </w:p>
        </w:tc>
        <w:tc>
          <w:tcPr>
            <w:tcW w:w="4252" w:type="dxa"/>
          </w:tcPr>
          <w:p w14:paraId="7A37333D" w14:textId="752C662B"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D6724E" w:rsidRPr="00233788" w14:paraId="707915E0" w14:textId="32B5A5AB" w:rsidTr="00A030E3">
        <w:trPr>
          <w:cantSplit/>
        </w:trPr>
        <w:tc>
          <w:tcPr>
            <w:tcW w:w="4819" w:type="dxa"/>
          </w:tcPr>
          <w:p w14:paraId="6745812A" w14:textId="70C78A2D"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stanowiska profesora uczelni oraz dopuszczenie możliwości zatrudniania na tym stanowisku osób posiadających jedynie tytuł doktora</w:t>
            </w:r>
            <w:r w:rsidRPr="00233788">
              <w:rPr>
                <w:sz w:val="20"/>
                <w:szCs w:val="18"/>
                <w:lang w:val="pl-PL"/>
              </w:rPr>
              <w:t>.</w:t>
            </w:r>
          </w:p>
        </w:tc>
        <w:tc>
          <w:tcPr>
            <w:tcW w:w="4252" w:type="dxa"/>
          </w:tcPr>
          <w:p w14:paraId="7DA16A5B" w14:textId="3776BF98"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D6724E" w:rsidRPr="00233788" w14:paraId="41A7DACA" w14:textId="347A3213" w:rsidTr="00A030E3">
        <w:trPr>
          <w:cantSplit/>
        </w:trPr>
        <w:tc>
          <w:tcPr>
            <w:tcW w:w="4819" w:type="dxa"/>
          </w:tcPr>
          <w:p w14:paraId="7049289C" w14:textId="5CA4AA67" w:rsidR="00D6724E" w:rsidRPr="00233788" w:rsidRDefault="00D134E1" w:rsidP="009B3194">
            <w:pPr>
              <w:pStyle w:val="Akapitzlist"/>
              <w:keepNext/>
              <w:numPr>
                <w:ilvl w:val="0"/>
                <w:numId w:val="35"/>
              </w:numPr>
              <w:spacing w:before="60" w:line="300" w:lineRule="auto"/>
              <w:ind w:left="113" w:hanging="113"/>
              <w:rPr>
                <w:sz w:val="20"/>
                <w:szCs w:val="18"/>
                <w:lang w:val="pl-PL"/>
              </w:rPr>
            </w:pPr>
            <w:r w:rsidRPr="00233788">
              <w:rPr>
                <w:sz w:val="20"/>
                <w:szCs w:val="18"/>
                <w:lang w:val="pl-PL"/>
              </w:rPr>
              <w:lastRenderedPageBreak/>
              <w:t xml:space="preserve">Zastąpienie </w:t>
            </w:r>
            <w:r w:rsidR="00D6724E" w:rsidRPr="00233788">
              <w:rPr>
                <w:sz w:val="20"/>
                <w:szCs w:val="18"/>
                <w:lang w:val="pl-PL"/>
              </w:rPr>
              <w:t>szkołami doktorskimi dawnych studiów doktorskich oraz wprowadzenie istotnie wyższych stypendiów dla wszystkich doktorantów</w:t>
            </w:r>
            <w:r w:rsidRPr="00233788">
              <w:rPr>
                <w:sz w:val="20"/>
                <w:szCs w:val="18"/>
                <w:lang w:val="pl-PL"/>
              </w:rPr>
              <w:t>.</w:t>
            </w:r>
          </w:p>
        </w:tc>
        <w:tc>
          <w:tcPr>
            <w:tcW w:w="4252" w:type="dxa"/>
          </w:tcPr>
          <w:p w14:paraId="4EDFD70C" w14:textId="110CB04B" w:rsidR="00D6724E" w:rsidRPr="00233788" w:rsidRDefault="00D134E1" w:rsidP="009B3194">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6549C965" w14:textId="5A7DE6B5" w:rsidR="00816D0B" w:rsidRPr="00233788" w:rsidRDefault="009B3194" w:rsidP="009B3194">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3D1D15" w:rsidRPr="00233788">
        <w:rPr>
          <w:noProof/>
        </w:rPr>
        <w:t>(Kwiek i in., 2016; Ministerstwo Nauki i Szkolnictwa Wyższego &amp; MNiSW, 2019)</w:t>
      </w:r>
      <w:r w:rsidRPr="00233788">
        <w:fldChar w:fldCharType="end"/>
      </w:r>
    </w:p>
    <w:p w14:paraId="7C5E8E69" w14:textId="77777777" w:rsidR="00B520B2" w:rsidRPr="00233788" w:rsidRDefault="00A7454A" w:rsidP="003662A8">
      <w:r w:rsidRPr="00233788">
        <w:t>Analizując cele reformy należy również wspomnieć o zawarciu w Ustawie 2.0 preambuły wskazującej na „fundamentalną rolę nauki” oraz podkreślającą 3 pryncypia przyświecające nowemu prawu. Sprowadzają się one do</w:t>
      </w:r>
      <w:r w:rsidR="00B520B2" w:rsidRPr="00233788">
        <w:t>:</w:t>
      </w:r>
    </w:p>
    <w:p w14:paraId="34FDF52C" w14:textId="0B6B0307" w:rsidR="00B520B2" w:rsidRPr="00233788" w:rsidRDefault="00A7454A" w:rsidP="00B520B2">
      <w:pPr>
        <w:pStyle w:val="Akapitzlist"/>
        <w:numPr>
          <w:ilvl w:val="0"/>
          <w:numId w:val="36"/>
        </w:numPr>
        <w:spacing w:before="60"/>
        <w:ind w:left="425" w:hanging="357"/>
      </w:pPr>
      <w:r w:rsidRPr="00233788">
        <w:t xml:space="preserve">identyfikacji roli państwa jako </w:t>
      </w:r>
      <w:r w:rsidR="00B520B2" w:rsidRPr="00233788">
        <w:t xml:space="preserve">przede wszystkim </w:t>
      </w:r>
      <w:r w:rsidRPr="00233788">
        <w:t xml:space="preserve">ochronnej dla wolności akademickich (badań, twórczości i nauczania), </w:t>
      </w:r>
    </w:p>
    <w:p w14:paraId="20FC558F" w14:textId="77777777" w:rsidR="00B520B2" w:rsidRPr="00233788" w:rsidRDefault="00B520B2" w:rsidP="00B520B2">
      <w:pPr>
        <w:pStyle w:val="Akapitzlist"/>
        <w:numPr>
          <w:ilvl w:val="0"/>
          <w:numId w:val="36"/>
        </w:numPr>
        <w:spacing w:before="60"/>
        <w:ind w:left="425" w:hanging="357"/>
      </w:pPr>
      <w:r w:rsidRPr="00233788">
        <w:t xml:space="preserve">docenienia </w:t>
      </w:r>
      <w:r w:rsidR="00A7454A" w:rsidRPr="00233788">
        <w:t xml:space="preserve">odpowiedzialności naukowców za rzetelność i poziom badań oraz za wychowanie młodego pokolenia, </w:t>
      </w:r>
    </w:p>
    <w:p w14:paraId="759D56A3" w14:textId="529C0390" w:rsidR="00816D0B" w:rsidRPr="00233788" w:rsidRDefault="00B520B2" w:rsidP="00B520B2">
      <w:pPr>
        <w:pStyle w:val="Akapitzlist"/>
        <w:numPr>
          <w:ilvl w:val="0"/>
          <w:numId w:val="36"/>
        </w:numPr>
        <w:spacing w:before="60"/>
        <w:ind w:left="425" w:hanging="357"/>
      </w:pPr>
      <w:r w:rsidRPr="00233788">
        <w:t>podkreślenia</w:t>
      </w:r>
      <w:r w:rsidR="00A7454A" w:rsidRPr="00233788">
        <w:t xml:space="preserve"> szczególnej misji uczelni dla </w:t>
      </w:r>
      <w:r w:rsidRPr="00233788">
        <w:t xml:space="preserve">rozwoju państwa i narodu </w:t>
      </w:r>
      <w:r w:rsidRPr="00233788">
        <w:fldChar w:fldCharType="begin" w:fldLock="1"/>
      </w:r>
      <w:r w:rsidR="007C6AD2"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1FE0C8E2" w14:textId="50067121" w:rsidR="003662A8" w:rsidRPr="00233788" w:rsidRDefault="00E737A7" w:rsidP="003662A8">
      <w:r w:rsidRPr="00233788">
        <w:t>Cele zmian reformy zidentyfikowane na podstawie opisu zmian przedstawionego w tabeli po</w:t>
      </w:r>
      <w:r w:rsidRPr="00233788">
        <w:fldChar w:fldCharType="begin"/>
      </w:r>
      <w:r w:rsidRPr="00233788">
        <w:instrText xml:space="preserve"> REF _Ref66919192 \p \h </w:instrText>
      </w:r>
      <w:r w:rsidRPr="00233788">
        <w:fldChar w:fldCharType="separate"/>
      </w:r>
      <w:r w:rsidRPr="00233788">
        <w:t>wyżej</w:t>
      </w:r>
      <w:r w:rsidRPr="00233788">
        <w:fldChar w:fldCharType="end"/>
      </w:r>
      <w:r w:rsidRPr="00233788">
        <w:t xml:space="preserve"> (</w:t>
      </w:r>
      <w:r w:rsidRPr="00233788">
        <w:fldChar w:fldCharType="begin"/>
      </w:r>
      <w:r w:rsidRPr="00233788">
        <w:instrText xml:space="preserve"> REF  _Ref66922477 \* Lower \h </w:instrText>
      </w:r>
      <w:r w:rsidRPr="00233788">
        <w:fldChar w:fldCharType="separate"/>
      </w:r>
      <w:r w:rsidRPr="00233788">
        <w:t xml:space="preserve">tabela </w:t>
      </w:r>
      <w:r w:rsidRPr="00233788">
        <w:rPr>
          <w:noProof/>
        </w:rPr>
        <w:t>6</w:t>
      </w:r>
      <w:r w:rsidRPr="00233788">
        <w:fldChar w:fldCharType="end"/>
      </w:r>
      <w:r w:rsidRPr="00233788">
        <w:t xml:space="preserve">)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w:t>
      </w:r>
      <w:r w:rsidR="00BF6AA1" w:rsidRPr="00233788">
        <w:t xml:space="preserve">nasileniem </w:t>
      </w:r>
      <w:r w:rsidRPr="00233788">
        <w:t>współpracy z różny</w:t>
      </w:r>
      <w:r w:rsidR="00BF6AA1" w:rsidRPr="00233788">
        <w:t>mi</w:t>
      </w:r>
      <w:r w:rsidRPr="00233788">
        <w:t xml:space="preserve"> interesariusz</w:t>
      </w:r>
      <w:r w:rsidR="00BF6AA1" w:rsidRPr="00233788">
        <w:t>ami</w:t>
      </w:r>
      <w:r w:rsidRPr="00233788">
        <w:t xml:space="preserve">, </w:t>
      </w:r>
      <w:r w:rsidR="00BF6AA1" w:rsidRPr="00233788">
        <w:t>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w:t>
      </w:r>
      <w:r w:rsidR="00DC6E72" w:rsidRPr="00233788">
        <w:t> </w:t>
      </w:r>
      <w:r w:rsidR="00BF6AA1" w:rsidRPr="00233788">
        <w:t>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17FAD177" w14:textId="34A4B35E" w:rsidR="003662A8" w:rsidRPr="00233788" w:rsidRDefault="00DC6E72" w:rsidP="003662A8">
      <w:r w:rsidRPr="00233788">
        <w:t>Podsumowując zmiany dla uczelni wynikające z Konstytucji dla Nauki z dużym przekonaniem można stwierdzić, że są to zmiany reformatorskie i gruntowne. Zmiana zasad działania ma bowiem nie tylko wymiar strukturalny</w:t>
      </w:r>
      <w:r w:rsidR="000E05F1" w:rsidRPr="00233788">
        <w:t>,</w:t>
      </w:r>
      <w:r w:rsidRPr="00233788">
        <w:t xml:space="preserve"> ale </w:t>
      </w:r>
      <w:r w:rsidR="000E05F1" w:rsidRPr="00233788">
        <w:t>także odnosi się do</w:t>
      </w:r>
      <w:r w:rsidRPr="00233788">
        <w:t xml:space="preserve"> zmian</w:t>
      </w:r>
      <w:r w:rsidR="000E05F1" w:rsidRPr="00233788">
        <w:t>y</w:t>
      </w:r>
      <w:r w:rsidRPr="00233788">
        <w:t xml:space="preserve"> </w:t>
      </w:r>
      <w:r w:rsidR="000E05F1" w:rsidRPr="00233788">
        <w:t>reguł</w:t>
      </w:r>
      <w:r w:rsidRPr="00233788">
        <w:t xml:space="preserve"> optymalizacji finansowej podejmowanych decyzji. Zmiany te dotyczą praktycznie wszystkich obszarów działalności uczelni. W związku z tym można je określić jako zmiany</w:t>
      </w:r>
      <w:r w:rsidR="006F2785" w:rsidRPr="00233788">
        <w:t xml:space="preserve"> drugiego rodzaju, a zatem daj</w:t>
      </w:r>
      <w:r w:rsidR="000E05F1" w:rsidRPr="00233788">
        <w:t>ą</w:t>
      </w:r>
      <w:r w:rsidR="006F2785" w:rsidRPr="00233788">
        <w:t>ce szanse na przełamanie istniejącego status quo. Z drugiej strony zastosowan</w:t>
      </w:r>
      <w:r w:rsidR="000E05F1" w:rsidRPr="00233788">
        <w:t>o</w:t>
      </w:r>
      <w:r w:rsidR="006F2785" w:rsidRPr="00233788">
        <w:t xml:space="preserve"> pewnego stopniowani</w:t>
      </w:r>
      <w:r w:rsidR="000E05F1" w:rsidRPr="00233788">
        <w:t>e</w:t>
      </w:r>
      <w:r w:rsidR="006F2785" w:rsidRPr="00233788">
        <w:t xml:space="preserve"> siły oddziaływania zmian poprzez zastosowanie pięcioletniego okresu przejściowego</w:t>
      </w:r>
      <w:r w:rsidR="000E05F1" w:rsidRPr="00233788">
        <w:t>, co</w:t>
      </w:r>
      <w:r w:rsidR="006F2785" w:rsidRPr="00233788">
        <w:t xml:space="preserve"> wydaje się </w:t>
      </w:r>
      <w:r w:rsidR="000E05F1" w:rsidRPr="00233788">
        <w:t>zasadne</w:t>
      </w:r>
      <w:r w:rsidR="006F2785" w:rsidRPr="00233788">
        <w:t xml:space="preserve">, by zminimalizować negatywne skutki tak radykalnych zmian. Niesie to </w:t>
      </w:r>
      <w:r w:rsidR="000E05F1" w:rsidRPr="00233788">
        <w:t xml:space="preserve">jednak </w:t>
      </w:r>
      <w:r w:rsidR="006F2785" w:rsidRPr="00233788">
        <w:t>ryzyko</w:t>
      </w:r>
      <w:r w:rsidR="000E05F1" w:rsidRPr="00233788">
        <w:t>, że</w:t>
      </w:r>
      <w:r w:rsidR="006F2785" w:rsidRPr="00233788">
        <w:t xml:space="preserve"> </w:t>
      </w:r>
      <w:r w:rsidR="000E05F1" w:rsidRPr="00233788">
        <w:t>w</w:t>
      </w:r>
      <w:r w:rsidR="006F2785" w:rsidRPr="00233788">
        <w:t xml:space="preserve">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nadzieję na </w:t>
      </w:r>
      <w:r w:rsidR="000E05F1" w:rsidRPr="00233788">
        <w:t xml:space="preserve">trwałość </w:t>
      </w:r>
      <w:r w:rsidR="000E05F1" w:rsidRPr="00233788">
        <w:lastRenderedPageBreak/>
        <w:t>zainicjowanych zmian i tym razem realną poprawę pozycji polskich uniwersytetów na arenie międzynarodowej. By lepiej zrozumieć skalę oraz przyczyny wyzwania jakie stoi przed polskimi uczelniami i uczonymi warto przeanalizować najistotniejsze uwarunkowania funkcjonowania uczelni w Polsce, które zostały przedstawione w kolejnym rozdziale (</w:t>
      </w:r>
      <w:r w:rsidR="000E05F1" w:rsidRPr="00233788">
        <w:fldChar w:fldCharType="begin"/>
      </w:r>
      <w:r w:rsidR="000E05F1" w:rsidRPr="00233788">
        <w:instrText xml:space="preserve"> REF _Ref66874449 \r \h </w:instrText>
      </w:r>
      <w:r w:rsidR="000E05F1" w:rsidRPr="00233788">
        <w:fldChar w:fldCharType="separate"/>
      </w:r>
      <w:r w:rsidR="000E05F1" w:rsidRPr="00233788">
        <w:t>1.1.3</w:t>
      </w:r>
      <w:r w:rsidR="000E05F1" w:rsidRPr="00233788">
        <w:fldChar w:fldCharType="end"/>
      </w:r>
      <w:r w:rsidR="000E05F1" w:rsidRPr="00233788">
        <w:t>).</w:t>
      </w:r>
    </w:p>
    <w:p w14:paraId="2D81F770" w14:textId="77777777" w:rsidR="000E05F1" w:rsidRPr="00233788" w:rsidRDefault="000E05F1" w:rsidP="003662A8"/>
    <w:p w14:paraId="0A1EDAC6" w14:textId="18820751" w:rsidR="004D3095" w:rsidRPr="00233788" w:rsidRDefault="004D3095" w:rsidP="004E7B54">
      <w:pPr>
        <w:pStyle w:val="Nagwek3"/>
      </w:pPr>
      <w:bookmarkStart w:id="32" w:name="_Ref66874449"/>
      <w:bookmarkStart w:id="33" w:name="_Toc66923588"/>
      <w:r w:rsidRPr="00233788">
        <w:t>Uwarunkowania funkcjonowania uczelni w Polsce</w:t>
      </w:r>
      <w:bookmarkEnd w:id="32"/>
      <w:bookmarkEnd w:id="33"/>
    </w:p>
    <w:p w14:paraId="2C9237AA" w14:textId="02465A73" w:rsidR="0037671D" w:rsidRPr="00233788" w:rsidRDefault="000A7B2B" w:rsidP="004073CD">
      <w:r w:rsidRPr="00233788">
        <w:t xml:space="preserve">Jednym z najistotniejszych czynników wpływających na rynek edukacji wyższej przy stosunkowo stabilnych regulacjach prawnych </w:t>
      </w:r>
      <w:r w:rsidR="00320EAA" w:rsidRPr="00233788">
        <w:t>są</w:t>
      </w:r>
      <w:r w:rsidRPr="00233788">
        <w:t xml:space="preserve"> </w:t>
      </w:r>
      <w:r w:rsidR="00320EAA" w:rsidRPr="00233788">
        <w:t xml:space="preserve">trendy demograficzne </w:t>
      </w:r>
      <w:r w:rsidR="00320EAA" w:rsidRPr="00233788">
        <w:fldChar w:fldCharType="begin" w:fldLock="1"/>
      </w:r>
      <w:r w:rsidR="00320EAA"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00320EAA" w:rsidRPr="00233788">
        <w:fldChar w:fldCharType="separate"/>
      </w:r>
      <w:r w:rsidR="00320EAA" w:rsidRPr="00233788">
        <w:rPr>
          <w:noProof/>
        </w:rPr>
        <w:t>(por. Moroń, 2016)</w:t>
      </w:r>
      <w:r w:rsidR="00320EAA" w:rsidRPr="00233788">
        <w:fldChar w:fldCharType="end"/>
      </w:r>
      <w:r w:rsidRPr="00233788">
        <w:t xml:space="preserve">. W Polsce po roku 1989 w wielu dziedzinach życia gospodarczego nastąpiły gwałtowne zmiany regulacji. Początkowo głównie przejawiało się to w ich minimalizację,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00D40214" w:rsidRPr="00233788">
        <w:fldChar w:fldCharType="begin" w:fldLock="1"/>
      </w:r>
      <w:r w:rsidR="003D583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00D40214" w:rsidRPr="00233788">
        <w:fldChar w:fldCharType="separate"/>
      </w:r>
      <w:r w:rsidR="00D40214" w:rsidRPr="00233788">
        <w:rPr>
          <w:noProof/>
        </w:rPr>
        <w:t>(Kwiek, 2015, s. 115)</w:t>
      </w:r>
      <w:r w:rsidR="00D40214" w:rsidRPr="00233788">
        <w:fldChar w:fldCharType="end"/>
      </w:r>
      <w:r w:rsidR="00D40214" w:rsidRPr="00233788">
        <w:t xml:space="preserve"> zwłaszcza w odniesieniu do sektora uczelni prywatnych.</w:t>
      </w:r>
      <w:r w:rsidR="00C65DE6" w:rsidRPr="00233788">
        <w:t xml:space="preserve"> Jednak poza zmianami demograficznymi istotne jest to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 jest znaczeni niższa oraz stabilna lub tez malejąca (np. kraje nordyckie)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00C65DE6" w:rsidRPr="00233788">
        <w:fldChar w:fldCharType="separate"/>
      </w:r>
      <w:r w:rsidR="00C65DE6" w:rsidRPr="00233788">
        <w:rPr>
          <w:noProof/>
        </w:rPr>
        <w:t>(Kwiek, 2015, s. 88)</w:t>
      </w:r>
      <w:r w:rsidR="00C65DE6" w:rsidRPr="00233788">
        <w:fldChar w:fldCharType="end"/>
      </w:r>
      <w:r w:rsidR="00C65DE6" w:rsidRPr="00233788">
        <w:t xml:space="preserve">. Ekspansja systemu z poziomu dostępu elitarnego do masowego i powszechnego w Polsce była nagła i nieskoordynowana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00C65DE6" w:rsidRPr="00233788">
        <w:fldChar w:fldCharType="separate"/>
      </w:r>
      <w:r w:rsidR="00C65DE6" w:rsidRPr="00233788">
        <w:rPr>
          <w:noProof/>
        </w:rPr>
        <w:t>(Kwiek, 2015, s. 108)</w:t>
      </w:r>
      <w:r w:rsidR="00C65DE6" w:rsidRPr="00233788">
        <w:fldChar w:fldCharType="end"/>
      </w:r>
      <w:r w:rsidR="00C65DE6" w:rsidRPr="00233788">
        <w:t>. Dynamikę zmian liczby studentów w odniesieniu do uwarunkowań demograficznych przedstawiono na wykresie po</w:t>
      </w:r>
      <w:r w:rsidR="009D4BA4" w:rsidRPr="00233788">
        <w:fldChar w:fldCharType="begin"/>
      </w:r>
      <w:r w:rsidR="009D4BA4" w:rsidRPr="00233788">
        <w:instrText xml:space="preserve"> REF _Ref66043289 \p \h </w:instrText>
      </w:r>
      <w:r w:rsidR="009D4BA4" w:rsidRPr="00233788">
        <w:fldChar w:fldCharType="separate"/>
      </w:r>
      <w:r w:rsidR="00E737A7" w:rsidRPr="00233788">
        <w:t>niżej</w:t>
      </w:r>
      <w:r w:rsidR="009D4BA4" w:rsidRPr="00233788">
        <w:fldChar w:fldCharType="end"/>
      </w:r>
      <w:r w:rsidR="00C65DE6" w:rsidRPr="00233788">
        <w:t>.</w:t>
      </w:r>
    </w:p>
    <w:p w14:paraId="6092DB22" w14:textId="77777777" w:rsidR="009D4BA4" w:rsidRPr="00233788" w:rsidRDefault="002E2120" w:rsidP="009D4BA4">
      <w:pPr>
        <w:pStyle w:val="Rysunek"/>
      </w:pPr>
      <w:r w:rsidRPr="00233788">
        <w:rPr>
          <w:noProof/>
        </w:rPr>
        <w:lastRenderedPageBreak/>
        <w:drawing>
          <wp:inline distT="0" distB="0" distL="0" distR="0" wp14:anchorId="3F825E98" wp14:editId="6203E384">
            <wp:extent cx="5760720" cy="3604260"/>
            <wp:effectExtent l="0" t="0" r="11430" b="15240"/>
            <wp:docPr id="22" name="Wykres 22">
              <a:extLst xmlns:a="http://schemas.openxmlformats.org/drawingml/2006/main">
                <a:ext uri="{FF2B5EF4-FFF2-40B4-BE49-F238E27FC236}">
                  <a16:creationId xmlns:a16="http://schemas.microsoft.com/office/drawing/2014/main" id="{D6A4E46E-9881-4D74-811A-B4BB20F261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E57C878" w14:textId="288E3E6D" w:rsidR="0037671D" w:rsidRPr="00233788" w:rsidRDefault="009D4BA4" w:rsidP="009D4BA4">
      <w:pPr>
        <w:pStyle w:val="Tytutabeli"/>
      </w:pPr>
      <w:bookmarkStart w:id="34" w:name="_Ref66043311"/>
      <w:bookmarkStart w:id="35" w:name="_Toc66043234"/>
      <w:bookmarkStart w:id="36" w:name="_Ref66043289"/>
      <w:bookmarkStart w:id="37" w:name="_Ref66043302"/>
      <w:bookmarkStart w:id="38" w:name="_Ref66043339"/>
      <w:bookmarkStart w:id="39" w:name="_Ref66043534"/>
      <w:r w:rsidRPr="00233788">
        <w:t xml:space="preserve">Rysunek </w:t>
      </w:r>
      <w:r w:rsidR="008E0D47">
        <w:fldChar w:fldCharType="begin"/>
      </w:r>
      <w:r w:rsidR="008E0D47">
        <w:instrText xml:space="preserve"> SEQ Rysunek \* ARABIC </w:instrText>
      </w:r>
      <w:r w:rsidR="008E0D47">
        <w:fldChar w:fldCharType="separate"/>
      </w:r>
      <w:r w:rsidR="00FE32F3" w:rsidRPr="00233788">
        <w:rPr>
          <w:noProof/>
        </w:rPr>
        <w:t>3</w:t>
      </w:r>
      <w:r w:rsidR="008E0D47">
        <w:rPr>
          <w:noProof/>
        </w:rPr>
        <w:fldChar w:fldCharType="end"/>
      </w:r>
      <w:bookmarkEnd w:id="34"/>
      <w:r w:rsidRPr="00233788">
        <w:t xml:space="preserve"> Tendencje zmian na rynku edukacji wyższej w Polsce po roku 1989</w:t>
      </w:r>
      <w:bookmarkEnd w:id="35"/>
      <w:bookmarkEnd w:id="36"/>
      <w:bookmarkEnd w:id="37"/>
      <w:bookmarkEnd w:id="38"/>
      <w:bookmarkEnd w:id="39"/>
    </w:p>
    <w:p w14:paraId="5C25E474" w14:textId="34BA257C" w:rsidR="009D4BA4" w:rsidRPr="00233788" w:rsidRDefault="009D4BA4" w:rsidP="004D0B52">
      <w:pPr>
        <w:pStyle w:val="rdo"/>
      </w:pPr>
      <w:r w:rsidRPr="00233788">
        <w:t>* dla roku 2019 wartość współczynnika skolaryzacji nie jest wartością oficjalną GUS, a obliczoną na podstawie danych GUS dot. liczby studentów oraz liczby ludności w wieku 19-24 lat w danym roku</w:t>
      </w:r>
    </w:p>
    <w:p w14:paraId="530E78D0" w14:textId="643CDCBD" w:rsidR="004D0B52" w:rsidRPr="00233788" w:rsidRDefault="0037671D" w:rsidP="004D0B52">
      <w:pPr>
        <w:pStyle w:val="rdo"/>
      </w:pPr>
      <w:r w:rsidRPr="00233788">
        <w:t>Źródło:</w:t>
      </w:r>
      <w:r w:rsidR="004D0B52" w:rsidRPr="00233788">
        <w:t xml:space="preserve"> opracowanie własne na podstawie</w:t>
      </w:r>
      <w:r w:rsidR="00B77498" w:rsidRPr="00233788">
        <w:t xml:space="preserve"> </w:t>
      </w:r>
      <w:r w:rsidR="00B77498" w:rsidRPr="00233788">
        <w:fldChar w:fldCharType="begin" w:fldLock="1"/>
      </w:r>
      <w:r w:rsidR="00194403"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00B77498" w:rsidRPr="00233788">
        <w:fldChar w:fldCharType="separate"/>
      </w:r>
      <w:r w:rsidR="005E0337" w:rsidRPr="00233788">
        <w:rPr>
          <w:noProof/>
        </w:rPr>
        <w:t>(GUS, 2005, 2010a, 2010b, 2011b, 2013b, 2017b, 2020a; MNiSW, 2013)</w:t>
      </w:r>
      <w:r w:rsidR="00B77498" w:rsidRPr="00233788">
        <w:fldChar w:fldCharType="end"/>
      </w:r>
    </w:p>
    <w:p w14:paraId="4BA7FFD7" w14:textId="564674AA" w:rsidR="00C65DE6" w:rsidRPr="00233788" w:rsidRDefault="00C65DE6" w:rsidP="00C65DE6">
      <w:r w:rsidRPr="00233788">
        <w:t xml:space="preserve">Na </w:t>
      </w:r>
      <w:r w:rsidR="0085718E" w:rsidRPr="00233788">
        <w:t>wykresie po</w:t>
      </w:r>
      <w:r w:rsidR="009D4BA4" w:rsidRPr="00233788">
        <w:fldChar w:fldCharType="begin"/>
      </w:r>
      <w:r w:rsidR="009D4BA4" w:rsidRPr="00233788">
        <w:instrText xml:space="preserve"> REF _Ref66043302 \p \h </w:instrText>
      </w:r>
      <w:r w:rsidR="009D4BA4" w:rsidRPr="00233788">
        <w:fldChar w:fldCharType="separate"/>
      </w:r>
      <w:r w:rsidR="00E737A7" w:rsidRPr="00233788">
        <w:t>wyżej</w:t>
      </w:r>
      <w:r w:rsidR="009D4BA4" w:rsidRPr="00233788">
        <w:fldChar w:fldCharType="end"/>
      </w:r>
      <w:r w:rsidR="0085718E" w:rsidRPr="00233788">
        <w:t xml:space="preserve"> </w:t>
      </w:r>
      <w:r w:rsidR="00462E20" w:rsidRPr="00233788">
        <w:t>(</w:t>
      </w:r>
      <w:r w:rsidR="009D4BA4" w:rsidRPr="00233788">
        <w:fldChar w:fldCharType="begin"/>
      </w:r>
      <w:r w:rsidR="009D4BA4" w:rsidRPr="00233788">
        <w:instrText xml:space="preserve"> REF  _Ref66043311 \* Lower \h </w:instrText>
      </w:r>
      <w:r w:rsidR="009D4BA4" w:rsidRPr="00233788">
        <w:fldChar w:fldCharType="separate"/>
      </w:r>
      <w:r w:rsidR="00E737A7" w:rsidRPr="00233788">
        <w:t xml:space="preserve">rysunek </w:t>
      </w:r>
      <w:r w:rsidR="00E737A7" w:rsidRPr="00233788">
        <w:rPr>
          <w:noProof/>
        </w:rPr>
        <w:t>3</w:t>
      </w:r>
      <w:r w:rsidR="009D4BA4" w:rsidRPr="00233788">
        <w:fldChar w:fldCharType="end"/>
      </w:r>
      <w:r w:rsidR="00462E20" w:rsidRPr="00233788">
        <w:t xml:space="preserve">) </w:t>
      </w:r>
      <w:r w:rsidR="0085718E" w:rsidRPr="00233788">
        <w:t>zaprezentowano liczby studentów oraz liczby osób w wieku 19-24 lat w Polsce w wybranych latach po przemianie ustrojowej roku 1989. Ponadto przedstawiono wartości współczynników skolaryzacji brutto i netto publikowane przez GUS. Wartość współczynnika skolaryzacji dla roku 2019 została obliczona przez autora na podstawie liczby studentów i liczby ludności w przedziale wiekowym 19-24 lat publikowanych przez GUS, nie jest to jednak wartość oficjalnego wskaźnika skolaryzacji, a zatem może się ona różnić od danych GUS ze względu na rozbieżność w przedziałach czasowych pomiarów uwzględnionych do obliczenia wskaźnika.</w:t>
      </w:r>
      <w:r w:rsidR="00462E20" w:rsidRPr="00233788">
        <w:t xml:space="preserve"> Ponadto na wykresie przedstawiono relacji wskaźnika skolaryzacji netto do wskaźnika skolaryzacji brutto. Biorąc pod uwagę definicje obu wskaźników relacja ta odzwierciedla stosunek liczby studentów w wieku 19-24 lat do liczby studentów ogółem, a więc odzwierciedla ona stopień zainteresowania studiami osób spoza typowego przedziału wiekowego dla studentów. Wartości te w całym okresie analizy utrzymują się na poziomie ok. 75% i wykazują jednie nieznaczne zmiany. Zatem można stwierdzić, że zainteresowanie studiami po roku 1989 utrzymuje się na podobnych poziomach zarówno w grupie wiekowej 19-24 lata jak i w </w:t>
      </w:r>
      <w:r w:rsidR="00DD5523" w:rsidRPr="00233788">
        <w:t xml:space="preserve">wśród osób spoza tej typowej dla studentów grupy. </w:t>
      </w:r>
      <w:r w:rsidR="00462E20" w:rsidRPr="00233788">
        <w:t>Wykres po</w:t>
      </w:r>
      <w:r w:rsidR="009D4BA4" w:rsidRPr="00233788">
        <w:fldChar w:fldCharType="begin"/>
      </w:r>
      <w:r w:rsidR="009D4BA4" w:rsidRPr="00233788">
        <w:instrText xml:space="preserve"> REF _Ref66043339 \p \h </w:instrText>
      </w:r>
      <w:r w:rsidR="009D4BA4" w:rsidRPr="00233788">
        <w:fldChar w:fldCharType="separate"/>
      </w:r>
      <w:r w:rsidR="00E737A7" w:rsidRPr="00233788">
        <w:t>wyżej</w:t>
      </w:r>
      <w:r w:rsidR="009D4BA4" w:rsidRPr="00233788">
        <w:fldChar w:fldCharType="end"/>
      </w:r>
      <w:r w:rsidR="00462E20" w:rsidRPr="00233788">
        <w:t xml:space="preserve"> przedstawia też wartości liczby studentów z prognozy Ministerstwa Nauki i Szkolnictwa Wyższego opublikowanej w raporcie z 2013 roku.</w:t>
      </w:r>
      <w:r w:rsidR="00AF0C83" w:rsidRPr="00233788">
        <w:t xml:space="preserve">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część decyzji </w:t>
      </w:r>
      <w:r w:rsidR="00AF0C83" w:rsidRPr="00233788">
        <w:lastRenderedPageBreak/>
        <w:t>dotyczących przyszłych regulacji rynku szkolnictwa wyższego mogła być opracowana przy wykorzystaniu założeń o mniejszych spadkach liczby studentów, niż miało to miejsce w rzeczywistości.</w:t>
      </w:r>
    </w:p>
    <w:p w14:paraId="2D615EA2" w14:textId="77777777" w:rsidR="00002A90" w:rsidRPr="00233788" w:rsidRDefault="00AF0C83" w:rsidP="004073CD">
      <w:r w:rsidRPr="00233788">
        <w:t xml:space="preserve">Analiza wartości współczynnika skolaryzacji brutto pozwala na </w:t>
      </w:r>
      <w:r w:rsidR="00D72319" w:rsidRPr="00233788">
        <w:t>interpretację</w:t>
      </w:r>
      <w:r w:rsidRPr="00233788">
        <w:t xml:space="preserve"> przemian postrzegania edukacji wyższej w Polsce. Posługując się koncepcją Martina Trow’a można stwierdzić, że zaraz po przemianie ustrojowej roku 1989 edukacja wyższa weszła w fazę umasowienia. Trow rozróżnia trzy fazy rozwoju szkolnictwa wyższego w zależności od udziału liczby studentów w liczbie osób w wieku typowym dla studentów</w:t>
      </w:r>
      <w:r w:rsidR="003D5833" w:rsidRPr="00233788">
        <w:t xml:space="preserve"> </w:t>
      </w:r>
      <w:r w:rsidR="003D5833" w:rsidRPr="00233788">
        <w:fldChar w:fldCharType="begin" w:fldLock="1"/>
      </w:r>
      <w:r w:rsidR="003D5833"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3D5833" w:rsidRPr="00233788">
        <w:fldChar w:fldCharType="separate"/>
      </w:r>
      <w:r w:rsidR="003D5833" w:rsidRPr="00233788">
        <w:rPr>
          <w:noProof/>
        </w:rPr>
        <w:t>(Trow, 1974, s. 7)</w:t>
      </w:r>
      <w:r w:rsidR="003D5833" w:rsidRPr="00233788">
        <w:fldChar w:fldCharType="end"/>
      </w:r>
      <w:r w:rsidRPr="00233788">
        <w:t xml:space="preserve">. </w:t>
      </w:r>
      <w:r w:rsidR="00C139A9" w:rsidRPr="00233788">
        <w:t xml:space="preserve">Przy niskich wartościach tego współczynnika studiowanie jest postrzegane jako elitarne – dostępne </w:t>
      </w:r>
      <w:r w:rsidR="003D5833" w:rsidRPr="00233788">
        <w:t xml:space="preserve">jako przywilej </w:t>
      </w:r>
      <w:r w:rsidR="00C139A9" w:rsidRPr="00233788">
        <w:t xml:space="preserve">jedynie dla </w:t>
      </w:r>
      <w:r w:rsidR="003D5833" w:rsidRPr="00233788">
        <w:t xml:space="preserve">osób odpowiednio uzdolnionych lub odpowiednio „urodzonych” (zazwyczaj w odniesieniu do majętności). Po przekroczeniu wartości współczynnika skolaryzacji na poziomie ok. 15% studia zaczynają być postrzegane jako prawo jako prawo dla tych, którzy spełnią formalne wymagania. Jest to etap edukacji masowej (umasowienie). Jak pisze Trow </w:t>
      </w:r>
      <w:r w:rsidR="003D5833" w:rsidRPr="00233788">
        <w:fldChar w:fldCharType="begin" w:fldLock="1"/>
      </w:r>
      <w:r w:rsidR="0087672C"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003D5833" w:rsidRPr="00233788">
        <w:fldChar w:fldCharType="separate"/>
      </w:r>
      <w:r w:rsidR="003D5833" w:rsidRPr="00233788">
        <w:rPr>
          <w:noProof/>
        </w:rPr>
        <w:t>(1974)</w:t>
      </w:r>
      <w:r w:rsidR="003D5833" w:rsidRPr="00233788">
        <w:fldChar w:fldCharType="end"/>
      </w:r>
      <w:r w:rsidR="003D5833"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w:t>
      </w:r>
      <w:r w:rsidR="0087672C" w:rsidRPr="00233788">
        <w:t xml:space="preserve">. Wg Trow’a, na tym etapie nie pójście na studia wyższe jest postrzegane jako oznaka defektu umysłowego lub charakterologicznego, który podlega wyjaśnieniom, ocenie lub przepraszaniu </w:t>
      </w:r>
      <w:r w:rsidR="0087672C" w:rsidRPr="00233788">
        <w:fldChar w:fldCharType="begin" w:fldLock="1"/>
      </w:r>
      <w:r w:rsidR="00DB6F37"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87672C" w:rsidRPr="00233788">
        <w:fldChar w:fldCharType="separate"/>
      </w:r>
      <w:r w:rsidR="0087672C" w:rsidRPr="00233788">
        <w:rPr>
          <w:noProof/>
        </w:rPr>
        <w:t>(Trow, 1974, s. 7)</w:t>
      </w:r>
      <w:r w:rsidR="0087672C" w:rsidRPr="00233788">
        <w:fldChar w:fldCharType="end"/>
      </w:r>
      <w:r w:rsidR="0087672C" w:rsidRPr="00233788">
        <w:t xml:space="preserve">. </w:t>
      </w:r>
      <w:r w:rsidR="00002A90" w:rsidRPr="00233788">
        <w:t xml:space="preserve">Jest to zgodne z koncepcją Freda Hirsh’a, wedle której dobra pozycyjne jakimi są ukończone studia zwiększają szanse na rynku pracy jedynie do pewnego poziomu nasycenia, powyżej którego stają się obowiązkowe, będąc punktem wyjścia dla konkurencji między jednostkami je posiadającymi, a nie klasyczną przewagą konkurencyjną. </w:t>
      </w:r>
      <w:r w:rsidR="00002A90" w:rsidRPr="00233788">
        <w:fldChar w:fldCharType="begin" w:fldLock="1"/>
      </w:r>
      <w:r w:rsidR="00002A90"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00002A90" w:rsidRPr="00233788">
        <w:fldChar w:fldCharType="separate"/>
      </w:r>
      <w:r w:rsidR="00002A90" w:rsidRPr="00233788">
        <w:rPr>
          <w:noProof/>
        </w:rPr>
        <w:t>(Kwiek, 2015, s. 90)</w:t>
      </w:r>
      <w:r w:rsidR="00002A90" w:rsidRPr="00233788">
        <w:fldChar w:fldCharType="end"/>
      </w:r>
      <w:r w:rsidR="00002A90" w:rsidRPr="00233788">
        <w:t xml:space="preserve">. </w:t>
      </w:r>
    </w:p>
    <w:p w14:paraId="42E56E5A" w14:textId="66D35A48" w:rsidR="006E6501" w:rsidRPr="00233788" w:rsidRDefault="0087672C" w:rsidP="004073CD">
      <w:r w:rsidRPr="00233788">
        <w:t>Na wykresie po</w:t>
      </w:r>
      <w:r w:rsidR="009D4BA4" w:rsidRPr="00233788">
        <w:fldChar w:fldCharType="begin"/>
      </w:r>
      <w:r w:rsidR="009D4BA4" w:rsidRPr="00233788">
        <w:instrText xml:space="preserve"> REF _Ref66043534 \p \h </w:instrText>
      </w:r>
      <w:r w:rsidR="009D4BA4" w:rsidRPr="00233788">
        <w:fldChar w:fldCharType="separate"/>
      </w:r>
      <w:r w:rsidR="00E737A7" w:rsidRPr="00233788">
        <w:t>wyżej</w:t>
      </w:r>
      <w:r w:rsidR="009D4BA4" w:rsidRPr="00233788">
        <w:fldChar w:fldCharType="end"/>
      </w:r>
      <w:r w:rsidRPr="00233788">
        <w:t xml:space="preserve"> (</w:t>
      </w:r>
      <w:r w:rsidR="009D4BA4" w:rsidRPr="00233788">
        <w:fldChar w:fldCharType="begin"/>
      </w:r>
      <w:r w:rsidR="009D4BA4" w:rsidRPr="00233788">
        <w:instrText xml:space="preserve"> REF  _Ref66043311 \* Lower \h </w:instrText>
      </w:r>
      <w:r w:rsidR="009D4BA4" w:rsidRPr="00233788">
        <w:fldChar w:fldCharType="separate"/>
      </w:r>
      <w:r w:rsidR="00E737A7" w:rsidRPr="00233788">
        <w:t xml:space="preserve">rysunek </w:t>
      </w:r>
      <w:r w:rsidR="00E737A7" w:rsidRPr="00233788">
        <w:rPr>
          <w:noProof/>
        </w:rPr>
        <w:t>3</w:t>
      </w:r>
      <w:r w:rsidR="009D4BA4" w:rsidRPr="00233788">
        <w:fldChar w:fldCharType="end"/>
      </w:r>
      <w:r w:rsidRPr="00233788">
        <w:t xml:space="preserve">) widać, że tuż po roku 1990 osiągnięto w Polsce etap umasowienia edukacji wyższej, a wzrost współczynnika skolaryzacji </w:t>
      </w:r>
      <w:r w:rsidR="00B007DF" w:rsidRPr="00233788">
        <w:t xml:space="preserve">na przełomie wieków był bardzo dynamiczny, by w drugiej połowie pierwszego dziesięciolecia wieku XXI </w:t>
      </w:r>
      <w:r w:rsidR="00D72319" w:rsidRPr="00233788">
        <w:t>przekroczyć</w:t>
      </w:r>
      <w:r w:rsidR="00B007DF" w:rsidRPr="00233788">
        <w:t xml:space="preserve"> poziom 50%. Natomiast następnie poziom skolaryzacji edukacji wyższej zaczął nieznacznie maleć. Dokładniejszy obraz sytuacji na rynku edukacji wyższej </w:t>
      </w:r>
      <w:r w:rsidR="00332901" w:rsidRPr="00233788">
        <w:t xml:space="preserve">w latach 2010 – 2019 </w:t>
      </w:r>
      <w:r w:rsidR="00B007DF" w:rsidRPr="00233788">
        <w:t>przedstawia wykres po</w:t>
      </w:r>
      <w:r w:rsidR="009D4BA4" w:rsidRPr="00233788">
        <w:fldChar w:fldCharType="begin"/>
      </w:r>
      <w:r w:rsidR="009D4BA4" w:rsidRPr="00233788">
        <w:instrText xml:space="preserve"> REF _Ref66043578 \p \h </w:instrText>
      </w:r>
      <w:r w:rsidR="009D4BA4" w:rsidRPr="00233788">
        <w:fldChar w:fldCharType="separate"/>
      </w:r>
      <w:r w:rsidR="00E737A7" w:rsidRPr="00233788">
        <w:t>niżej</w:t>
      </w:r>
      <w:r w:rsidR="009D4BA4" w:rsidRPr="00233788">
        <w:fldChar w:fldCharType="end"/>
      </w:r>
      <w:r w:rsidR="00B007DF" w:rsidRPr="00233788">
        <w:t xml:space="preserve"> (</w:t>
      </w:r>
      <w:r w:rsidR="009D4BA4" w:rsidRPr="00233788">
        <w:fldChar w:fldCharType="begin"/>
      </w:r>
      <w:r w:rsidR="009D4BA4" w:rsidRPr="00233788">
        <w:instrText xml:space="preserve"> REF  _Ref66043490 \* Lower \h </w:instrText>
      </w:r>
      <w:r w:rsidR="009D4BA4" w:rsidRPr="00233788">
        <w:fldChar w:fldCharType="separate"/>
      </w:r>
      <w:r w:rsidR="00E737A7" w:rsidRPr="00233788">
        <w:t xml:space="preserve">rysunek </w:t>
      </w:r>
      <w:r w:rsidR="00E737A7" w:rsidRPr="00233788">
        <w:rPr>
          <w:noProof/>
        </w:rPr>
        <w:t>4</w:t>
      </w:r>
      <w:r w:rsidR="009D4BA4" w:rsidRPr="00233788">
        <w:fldChar w:fldCharType="end"/>
      </w:r>
      <w:r w:rsidR="00B007DF" w:rsidRPr="00233788">
        <w:t>).</w:t>
      </w:r>
    </w:p>
    <w:p w14:paraId="6DAAD069" w14:textId="77777777" w:rsidR="009D4BA4" w:rsidRPr="00233788" w:rsidRDefault="00332901" w:rsidP="009D4BA4">
      <w:pPr>
        <w:pStyle w:val="Rysunek"/>
      </w:pPr>
      <w:r w:rsidRPr="00233788">
        <w:rPr>
          <w:noProof/>
        </w:rPr>
        <w:lastRenderedPageBreak/>
        <w:drawing>
          <wp:inline distT="0" distB="0" distL="0" distR="0" wp14:anchorId="757FF4AB" wp14:editId="4B8D060F">
            <wp:extent cx="5756686" cy="3562350"/>
            <wp:effectExtent l="0" t="0" r="15875" b="0"/>
            <wp:docPr id="21" name="Wykres 21">
              <a:extLst xmlns:a="http://schemas.openxmlformats.org/drawingml/2006/main">
                <a:ext uri="{FF2B5EF4-FFF2-40B4-BE49-F238E27FC236}">
                  <a16:creationId xmlns:a16="http://schemas.microsoft.com/office/drawing/2014/main" id="{28BD3895-DB4F-4F40-AA99-C6B4B0D8D5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7D93D4B" w14:textId="26CEC4FA" w:rsidR="00020C6F" w:rsidRPr="00233788" w:rsidRDefault="009D4BA4" w:rsidP="009D4BA4">
      <w:pPr>
        <w:pStyle w:val="Tytutabeli"/>
      </w:pPr>
      <w:bookmarkStart w:id="40" w:name="_Ref66043490"/>
      <w:bookmarkStart w:id="41" w:name="_Toc66043235"/>
      <w:bookmarkStart w:id="42" w:name="_Ref66043474"/>
      <w:bookmarkStart w:id="43" w:name="_Ref66043578"/>
      <w:bookmarkStart w:id="44" w:name="_Ref66043649"/>
      <w:r w:rsidRPr="00233788">
        <w:t xml:space="preserve">Rysunek </w:t>
      </w:r>
      <w:r w:rsidR="008E0D47">
        <w:fldChar w:fldCharType="begin"/>
      </w:r>
      <w:r w:rsidR="008E0D47">
        <w:instrText xml:space="preserve"> SEQ Rysunek \* ARABIC </w:instrText>
      </w:r>
      <w:r w:rsidR="008E0D47">
        <w:fldChar w:fldCharType="separate"/>
      </w:r>
      <w:r w:rsidR="00FE32F3" w:rsidRPr="00233788">
        <w:rPr>
          <w:noProof/>
        </w:rPr>
        <w:t>4</w:t>
      </w:r>
      <w:r w:rsidR="008E0D47">
        <w:rPr>
          <w:noProof/>
        </w:rPr>
        <w:fldChar w:fldCharType="end"/>
      </w:r>
      <w:bookmarkEnd w:id="40"/>
      <w:r w:rsidRPr="00233788">
        <w:t xml:space="preserve"> Wartości współczynnika skolaryzacji dla edukacji wyższej w latach 2010-2019</w:t>
      </w:r>
      <w:bookmarkEnd w:id="41"/>
      <w:bookmarkEnd w:id="42"/>
      <w:bookmarkEnd w:id="43"/>
      <w:bookmarkEnd w:id="44"/>
    </w:p>
    <w:p w14:paraId="4A888751" w14:textId="3CF6C7D7" w:rsidR="0037671D" w:rsidRPr="00233788" w:rsidRDefault="00A940E0" w:rsidP="00CE561D">
      <w:pPr>
        <w:pStyle w:val="rdo"/>
      </w:pPr>
      <w:r w:rsidRPr="00233788">
        <w:t xml:space="preserve">Źródło: opracowanie własne na podstawie </w:t>
      </w:r>
      <w:r w:rsidR="008913F9" w:rsidRPr="00233788">
        <w:fldChar w:fldCharType="begin" w:fldLock="1"/>
      </w:r>
      <w:r w:rsidR="008630E9" w:rsidRPr="00233788">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008913F9" w:rsidRPr="00233788">
        <w:fldChar w:fldCharType="separate"/>
      </w:r>
      <w:r w:rsidR="00194403" w:rsidRPr="00233788">
        <w:rPr>
          <w:noProof/>
        </w:rPr>
        <w:t>(GUS, 2010a, 2011a, 2015b, 2016a, 2016b, 2017a, 2017b, 2018b, 2018a, 2019b, 2019a, 2020b, 2011b, 2012a, 2012b, 2013b, 2013a, 2014a, 2014b, 2015a)</w:t>
      </w:r>
      <w:r w:rsidR="008913F9" w:rsidRPr="00233788">
        <w:fldChar w:fldCharType="end"/>
      </w:r>
      <w:r w:rsidR="004D0B52" w:rsidRPr="00233788">
        <w:br/>
      </w:r>
      <w:r w:rsidR="0037671D" w:rsidRPr="00233788">
        <w:t>*</w:t>
      </w:r>
      <w:r w:rsidR="004D0B52" w:rsidRPr="00233788">
        <w:t xml:space="preserve"> </w:t>
      </w:r>
      <w:r w:rsidR="0037671D" w:rsidRPr="00233788">
        <w:t>dla roku 2019 wartość współczynnika skolaryzacji nie jest wartością oficjalną GUS, a obliczoną na podstawie danych GUS dot. liczby studentów oraz liczby ludności w wieku 19-24 lat w danym roku</w:t>
      </w:r>
    </w:p>
    <w:p w14:paraId="1FBCCB37" w14:textId="53377A01" w:rsidR="002A6EDD" w:rsidRPr="00233788" w:rsidRDefault="00332901" w:rsidP="004073CD">
      <w:r w:rsidRPr="00233788">
        <w:t>Na wykresie po</w:t>
      </w:r>
      <w:r w:rsidR="009D4BA4" w:rsidRPr="00233788">
        <w:fldChar w:fldCharType="begin"/>
      </w:r>
      <w:r w:rsidR="009D4BA4" w:rsidRPr="00233788">
        <w:instrText xml:space="preserve"> REF _Ref66043649 \p \h </w:instrText>
      </w:r>
      <w:r w:rsidR="009D4BA4" w:rsidRPr="00233788">
        <w:fldChar w:fldCharType="separate"/>
      </w:r>
      <w:r w:rsidR="00E737A7" w:rsidRPr="00233788">
        <w:t>wyżej</w:t>
      </w:r>
      <w:r w:rsidR="009D4BA4" w:rsidRPr="00233788">
        <w:fldChar w:fldCharType="end"/>
      </w:r>
      <w:r w:rsidRPr="00233788">
        <w:t xml:space="preserve"> przedstawiono zamiany wartości współczynników skolaryzacji netto oraz brutto dla edukacji wyższej w Polsce w latach 2010-2019 na tle zmian liczby studentów oraz osób z grupy wiekowej 19-24 lat.</w:t>
      </w:r>
      <w:r w:rsidR="00AD40B6" w:rsidRPr="00233788">
        <w:t xml:space="preserve"> Od roku 2010 obserwujemy stały spadek wskaźników skolaryzacji. Warte zauważenia jest to, że pomimo przekroczenia poziomu 50% dla wartości wskaźnika skolaryzacji brutto, który wg Trow’a oznacza przejście do etapu powszechnej edukacji od roku 2013.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w:t>
      </w:r>
      <w:r w:rsidR="00E165E0" w:rsidRPr="00233788">
        <w:t>,</w:t>
      </w:r>
      <w:r w:rsidR="00AD40B6" w:rsidRPr="00233788">
        <w:t xml:space="preserve"> by zainteresowanie zdobywaniem wykształcenia wyższego </w:t>
      </w:r>
      <w:r w:rsidR="00E165E0" w:rsidRPr="00233788">
        <w:t xml:space="preserve">mogło zacząć </w:t>
      </w:r>
      <w:r w:rsidR="00AD40B6" w:rsidRPr="00233788">
        <w:t>spada</w:t>
      </w:r>
      <w:r w:rsidR="00E165E0" w:rsidRPr="00233788">
        <w:t>ć</w:t>
      </w:r>
      <w:r w:rsidR="00AD40B6" w:rsidRPr="00233788">
        <w:t xml:space="preserve">. Trudno jednoznacznie wskazać przyczyny </w:t>
      </w:r>
      <w:r w:rsidR="00E165E0" w:rsidRPr="00233788">
        <w:t xml:space="preserve">wystąpienia tendencji spadkowej wskaźnika skolaryzacji edukacji wyższej. Pewną podpowiedzią może być istotny udział w edukacji wyższej osób spoza grupy wiekowej 19-24 lat. Świadczą o tym istotnie niższe wartości wskaźnika skolaryzacji netto. Można zatem przypuszczać, że skoro w szczytowym momencie wskaźnik ten osiągał wartości na poziomie 40%, a więc w żadnym momencie w historii w Polsce nie osiągnięto stanu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w:t>
      </w:r>
      <w:r w:rsidR="00E165E0" w:rsidRPr="00233788">
        <w:lastRenderedPageBreak/>
        <w:t>Niemniej dane te zdają się potwierdzać</w:t>
      </w:r>
      <w:r w:rsidR="001C28F5" w:rsidRPr="00233788">
        <w:t xml:space="preserve"> zdanie Marka Kwieka, że publiczny sektor szkolnictwa wyższego i nauki przestał być nieustannym </w:t>
      </w:r>
      <w:r w:rsidR="001C28F5" w:rsidRPr="00233788">
        <w:rPr>
          <w:i/>
          <w:iCs/>
        </w:rPr>
        <w:t>sektorem wzrostu</w:t>
      </w:r>
      <w:r w:rsidR="001C28F5" w:rsidRPr="00233788">
        <w:t xml:space="preserve"> </w:t>
      </w:r>
      <w:r w:rsidR="001C28F5" w:rsidRPr="00233788">
        <w:fldChar w:fldCharType="begin" w:fldLock="1"/>
      </w:r>
      <w:r w:rsidR="001C28F5"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001C28F5" w:rsidRPr="00233788">
        <w:fldChar w:fldCharType="separate"/>
      </w:r>
      <w:r w:rsidR="001C28F5" w:rsidRPr="00233788">
        <w:rPr>
          <w:noProof/>
        </w:rPr>
        <w:t>(Kwiek, 2015, s. 28)</w:t>
      </w:r>
      <w:r w:rsidR="001C28F5" w:rsidRPr="00233788">
        <w:fldChar w:fldCharType="end"/>
      </w:r>
      <w:r w:rsidR="001C28F5" w:rsidRPr="00233788">
        <w:t>. Kwiek wprawdzie odnosił to spostrzeżenie do świata zachodniego, ale jak widać w Polsce są zauważalne podobne tendencje. Jeszcze wyraźniej je widać, gdy się porówna liczby studentów w sektorze prywatnym i publicznym na przestrzeni ostatnich lat. Przedstawiono je na wykresie po</w:t>
      </w:r>
      <w:r w:rsidR="009D4BA4" w:rsidRPr="00233788">
        <w:fldChar w:fldCharType="begin"/>
      </w:r>
      <w:r w:rsidR="009D4BA4" w:rsidRPr="00233788">
        <w:instrText xml:space="preserve"> REF _Ref66043662 \p \h </w:instrText>
      </w:r>
      <w:r w:rsidR="009D4BA4" w:rsidRPr="00233788">
        <w:fldChar w:fldCharType="separate"/>
      </w:r>
      <w:r w:rsidR="00E737A7" w:rsidRPr="00233788">
        <w:t>niżej</w:t>
      </w:r>
      <w:r w:rsidR="009D4BA4" w:rsidRPr="00233788">
        <w:fldChar w:fldCharType="end"/>
      </w:r>
      <w:r w:rsidR="001C28F5" w:rsidRPr="00233788">
        <w:t>.</w:t>
      </w:r>
    </w:p>
    <w:p w14:paraId="3185AFE3" w14:textId="77777777" w:rsidR="002132CB" w:rsidRPr="00233788" w:rsidRDefault="00582D19" w:rsidP="002132CB">
      <w:pPr>
        <w:pStyle w:val="Rysunek"/>
      </w:pPr>
      <w:r w:rsidRPr="00233788">
        <w:rPr>
          <w:noProof/>
        </w:rPr>
        <w:drawing>
          <wp:inline distT="0" distB="0" distL="0" distR="0" wp14:anchorId="09D609E9" wp14:editId="61EF98E9">
            <wp:extent cx="5760000" cy="3609111"/>
            <wp:effectExtent l="0" t="0" r="12700" b="10795"/>
            <wp:docPr id="28" name="Wykres 28">
              <a:extLst xmlns:a="http://schemas.openxmlformats.org/drawingml/2006/main">
                <a:ext uri="{FF2B5EF4-FFF2-40B4-BE49-F238E27FC236}">
                  <a16:creationId xmlns:a16="http://schemas.microsoft.com/office/drawing/2014/main" id="{806221B8-74F7-453F-BCB5-A19D589108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3C4BA32" w14:textId="6F0CB637" w:rsidR="002A6EDD" w:rsidRPr="00233788" w:rsidRDefault="002132CB" w:rsidP="002132CB">
      <w:pPr>
        <w:pStyle w:val="Tytutabeli"/>
      </w:pPr>
      <w:bookmarkStart w:id="45" w:name="_Ref66043677"/>
      <w:bookmarkStart w:id="46" w:name="_Toc66043236"/>
      <w:bookmarkStart w:id="47" w:name="_Ref66043662"/>
      <w:bookmarkStart w:id="48" w:name="_Ref66043686"/>
      <w:r w:rsidRPr="00233788">
        <w:t xml:space="preserve">Rysunek </w:t>
      </w:r>
      <w:r w:rsidR="008E0D47">
        <w:fldChar w:fldCharType="begin"/>
      </w:r>
      <w:r w:rsidR="008E0D47">
        <w:instrText xml:space="preserve"> SEQ Rysunek \* ARABIC </w:instrText>
      </w:r>
      <w:r w:rsidR="008E0D47">
        <w:fldChar w:fldCharType="separate"/>
      </w:r>
      <w:r w:rsidR="00FE32F3" w:rsidRPr="00233788">
        <w:rPr>
          <w:noProof/>
        </w:rPr>
        <w:t>5</w:t>
      </w:r>
      <w:r w:rsidR="008E0D47">
        <w:rPr>
          <w:noProof/>
        </w:rPr>
        <w:fldChar w:fldCharType="end"/>
      </w:r>
      <w:bookmarkEnd w:id="45"/>
      <w:r w:rsidRPr="00233788">
        <w:t xml:space="preserve"> Liczba studentów uczelni publicznych na tle liczby studentów ogółem w latach 2002-2022*</w:t>
      </w:r>
      <w:bookmarkEnd w:id="46"/>
      <w:bookmarkEnd w:id="47"/>
      <w:bookmarkEnd w:id="48"/>
    </w:p>
    <w:p w14:paraId="40079B5D" w14:textId="759F19A6" w:rsidR="002132CB" w:rsidRPr="00233788" w:rsidRDefault="002132CB" w:rsidP="002132CB">
      <w:pPr>
        <w:pStyle w:val="rdo"/>
      </w:pPr>
      <w:r w:rsidRPr="00233788">
        <w:t xml:space="preserve">* wartości dla roku 2022 odnoszą się do prognozy zawartej w </w:t>
      </w:r>
      <w:r w:rsidRPr="00233788">
        <w:rPr>
          <w:noProof/>
        </w:rPr>
        <w:t>Kwiek, 2015, s. 131.</w:t>
      </w:r>
    </w:p>
    <w:p w14:paraId="2302203A" w14:textId="1976738F" w:rsidR="00020C6F" w:rsidRPr="00233788" w:rsidRDefault="00CE561D" w:rsidP="00CE561D">
      <w:pPr>
        <w:pStyle w:val="rdo"/>
      </w:pPr>
      <w:r w:rsidRPr="00233788">
        <w:t xml:space="preserve">Źródło: opracowanie własne na podstawie </w:t>
      </w:r>
      <w:r w:rsidRPr="00233788">
        <w:fldChar w:fldCharType="begin" w:fldLock="1"/>
      </w:r>
      <w:r w:rsidR="005E0337" w:rsidRPr="00233788">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mendeley":{"formattedCitation":"(Główny Urząd Statystyczny, 2020; GUS, 2015b, 2016b, 2017b, 2018b, 2019b, 2020c; Kwiek, 2015, s. 131)","plainTextFormattedCitation":"(Główny Urząd Statystyczny, 2020; GUS, 2015b, 2016b, 2017b, 2018b, 2019b, 2020c; Kwiek, 2015, s. 131)","previouslyFormattedCitation":"(Główny Urząd Statystyczny, 2020; GUS, 2015b, 2016b, 2017b, 2018b, 2019b, 2020c; Kwiek, 2015, s. 131)"},"properties":{"noteIndex":0},"schema":"https://github.com/citation-style-language/schema/raw/master/csl-citation.json"}</w:instrText>
      </w:r>
      <w:r w:rsidRPr="00233788">
        <w:fldChar w:fldCharType="separate"/>
      </w:r>
      <w:r w:rsidR="005E0337" w:rsidRPr="00233788">
        <w:rPr>
          <w:noProof/>
        </w:rPr>
        <w:t>(Główny Urząd Statystyczny, 2020; GUS, 2015b, 2016b, 2017b, 2018b, 2019b, 2020c; Kwiek, 2015, s. 131)</w:t>
      </w:r>
      <w:r w:rsidRPr="00233788">
        <w:fldChar w:fldCharType="end"/>
      </w:r>
    </w:p>
    <w:p w14:paraId="1006EBC5" w14:textId="63A54CC9" w:rsidR="00020C6F" w:rsidRPr="00233788" w:rsidRDefault="001C28F5" w:rsidP="004073CD">
      <w:r w:rsidRPr="00233788">
        <w:t>Wykres po</w:t>
      </w:r>
      <w:r w:rsidR="009D4BA4" w:rsidRPr="00233788">
        <w:fldChar w:fldCharType="begin"/>
      </w:r>
      <w:r w:rsidR="009D4BA4" w:rsidRPr="00233788">
        <w:instrText xml:space="preserve"> REF _Ref66043686 \p \h </w:instrText>
      </w:r>
      <w:r w:rsidR="009D4BA4" w:rsidRPr="00233788">
        <w:fldChar w:fldCharType="separate"/>
      </w:r>
      <w:r w:rsidR="00E737A7" w:rsidRPr="00233788">
        <w:t>wyżej</w:t>
      </w:r>
      <w:r w:rsidR="009D4BA4" w:rsidRPr="00233788">
        <w:fldChar w:fldCharType="end"/>
      </w:r>
      <w:r w:rsidRPr="00233788">
        <w:t xml:space="preserve"> (</w:t>
      </w:r>
      <w:r w:rsidR="009D4BA4" w:rsidRPr="00233788">
        <w:fldChar w:fldCharType="begin"/>
      </w:r>
      <w:r w:rsidR="009D4BA4" w:rsidRPr="00233788">
        <w:instrText xml:space="preserve"> REF  _Ref66043677 \* Lower \h </w:instrText>
      </w:r>
      <w:r w:rsidR="009D4BA4" w:rsidRPr="00233788">
        <w:fldChar w:fldCharType="separate"/>
      </w:r>
      <w:r w:rsidR="00E737A7" w:rsidRPr="00233788">
        <w:t xml:space="preserve">rysunek </w:t>
      </w:r>
      <w:r w:rsidR="00E737A7" w:rsidRPr="00233788">
        <w:rPr>
          <w:noProof/>
        </w:rPr>
        <w:t>5</w:t>
      </w:r>
      <w:r w:rsidR="009D4BA4" w:rsidRPr="00233788">
        <w:fldChar w:fldCharType="end"/>
      </w:r>
      <w:r w:rsidRPr="00233788">
        <w:t xml:space="preserve">) przedstawia kształtowanie się proporcji liczby studentów szkół niepublicznych do liczby studentów szkół publicznych w Polsce w latach 2002-2019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19 liczba studentów ogółem była o </w:t>
      </w:r>
      <w:r w:rsidR="007A223C" w:rsidRPr="00233788">
        <w:t xml:space="preserve">36% mniejsza niż w roku 2009. Oznacza to średnie roczne spadki liczebności studentów na poziomie przekraczającym 3,5%. Na uwagę zwara też fakt, że spadkom liczby studentów ogółem towarzyszył również zmniejszający się udział sektora prywatnego w rynku edukacji wyższej. Potwierdza to, że publiczne uczelnie wyższe cieszyły się większą atrakcyjnością na kurczącym się rynku. </w:t>
      </w:r>
      <w:r w:rsidR="00E3657A" w:rsidRPr="00233788">
        <w:t xml:space="preserve">Porównując wartości </w:t>
      </w:r>
      <w:r w:rsidR="004D0B52" w:rsidRPr="00233788">
        <w:t xml:space="preserve">proporcji pomiędzy liczbą studentów </w:t>
      </w:r>
      <w:r w:rsidR="00582D19" w:rsidRPr="00233788">
        <w:t xml:space="preserve">uczelni niepublicznych, a liczbą studentów uczelni publicznych </w:t>
      </w:r>
      <w:r w:rsidR="00E3657A" w:rsidRPr="00233788">
        <w:t>z prognozami prezentowanymi przez Marka Kwieka</w:t>
      </w:r>
      <w:r w:rsidR="00E1362E" w:rsidRPr="00233788">
        <w:t xml:space="preserve"> </w:t>
      </w:r>
      <w:r w:rsidR="00E1362E" w:rsidRPr="00233788">
        <w:fldChar w:fldCharType="begin" w:fldLock="1"/>
      </w:r>
      <w:r w:rsidR="00393898"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00E1362E" w:rsidRPr="00233788">
        <w:fldChar w:fldCharType="separate"/>
      </w:r>
      <w:r w:rsidR="00E1362E" w:rsidRPr="00233788">
        <w:rPr>
          <w:noProof/>
        </w:rPr>
        <w:t>(2015, s. 131)</w:t>
      </w:r>
      <w:r w:rsidR="00E1362E" w:rsidRPr="00233788">
        <w:fldChar w:fldCharType="end"/>
      </w:r>
      <w:r w:rsidR="00E3657A" w:rsidRPr="00233788">
        <w:t xml:space="preserve"> na 2022 rok</w:t>
      </w:r>
      <w:r w:rsidR="00E1362E" w:rsidRPr="00233788">
        <w:t xml:space="preserve"> m</w:t>
      </w:r>
      <w:r w:rsidR="00E3657A" w:rsidRPr="00233788">
        <w:t>ożna zauważyć</w:t>
      </w:r>
      <w:r w:rsidR="00E1362E" w:rsidRPr="00233788">
        <w:t xml:space="preserve">, że </w:t>
      </w:r>
      <w:r w:rsidR="007D244B" w:rsidRPr="00233788">
        <w:t xml:space="preserve">ogólna liczba studentów już w roku 2019 spadła poniżej poziomu prognozy na rok 2022. </w:t>
      </w:r>
      <w:r w:rsidR="007D244B" w:rsidRPr="00233788">
        <w:lastRenderedPageBreak/>
        <w:t>Pod tym względem można stwierdzić, że kierunek zmian w prognozie sprawdza się w rzeczywistości</w:t>
      </w:r>
      <w:r w:rsidR="007A223C" w:rsidRPr="00233788">
        <w:t xml:space="preserve">. </w:t>
      </w:r>
      <w:r w:rsidR="007D244B" w:rsidRPr="00233788">
        <w:t xml:space="preserve">Natomiast prognozowane proporcje pomiędzy liczbą studentów uczelni publicznych i niepublicznych zupełnie się nie sprawdziły. </w:t>
      </w:r>
      <w:r w:rsidR="00682406" w:rsidRPr="00233788">
        <w:t>Należy podkreślić, że prognoza zawarta w pracy Kwieka była wykonywana na podstawie danych dostępnych w</w:t>
      </w:r>
      <w:r w:rsidR="00C77AB5" w:rsidRPr="00233788">
        <w:t xml:space="preserve"> </w:t>
      </w:r>
      <w:r w:rsidR="00682406" w:rsidRPr="00233788">
        <w:t xml:space="preserve">roku </w:t>
      </w:r>
      <w:r w:rsidR="00C77AB5" w:rsidRPr="00233788">
        <w:t>2013</w:t>
      </w:r>
      <w:r w:rsidR="00682406" w:rsidRPr="00233788">
        <w:t>. W tymże roku</w:t>
      </w:r>
      <w:r w:rsidR="00C77AB5" w:rsidRPr="00233788">
        <w:t xml:space="preserve"> liczba studentów na uczelniach niepublicznych kształtowała się na poziomie 398 tys., a zatem w roku 2019 zmniejszyła się o ok. 15%. W tym samym czasie liczba studentów na uczelniach publicznych (w 2013 r. 1.151</w:t>
      </w:r>
      <w:r w:rsidR="00682406" w:rsidRPr="00233788">
        <w:t xml:space="preserve"> tys.</w:t>
      </w:r>
      <w:r w:rsidR="00C77AB5" w:rsidRPr="00233788">
        <w:t xml:space="preserve">) zmniejszyła się o ok. </w:t>
      </w:r>
      <w:r w:rsidR="00393898" w:rsidRPr="00233788">
        <w:t>2</w:t>
      </w:r>
      <w:r w:rsidR="00C77AB5" w:rsidRPr="00233788">
        <w:t>5%.</w:t>
      </w:r>
      <w:r w:rsidR="00393898" w:rsidRPr="00233788">
        <w:t xml:space="preserve"> W </w:t>
      </w:r>
      <w:r w:rsidR="007A223C" w:rsidRPr="00233788">
        <w:t>analogicznym okresie</w:t>
      </w:r>
      <w:r w:rsidR="00393898" w:rsidRPr="00233788">
        <w:t xml:space="preserve"> liczba osób w wieku 19-24 lata w Polsce zmniejszyła się o ok. 22%. Można więc stwierdzić, że uczelnie niepubliczne w ostatnich latach znacznie lepiej poradziły sobie ze zmniejszeniem podstawowego rynku niż uczelnie publiczne pomimo tego, iż w roku 2015 przewidywano znaczne zwiększenie dominacji uczelni publicznych nad prywatnymi </w:t>
      </w:r>
      <w:r w:rsidR="00393898" w:rsidRPr="00233788">
        <w:fldChar w:fldCharType="begin" w:fldLock="1"/>
      </w:r>
      <w:r w:rsidR="00C8580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00393898" w:rsidRPr="00233788">
        <w:fldChar w:fldCharType="separate"/>
      </w:r>
      <w:r w:rsidR="00393898" w:rsidRPr="00233788">
        <w:rPr>
          <w:noProof/>
        </w:rPr>
        <w:t>(Kwiek, 2015)</w:t>
      </w:r>
      <w:r w:rsidR="00393898" w:rsidRPr="00233788">
        <w:fldChar w:fldCharType="end"/>
      </w:r>
      <w:r w:rsidR="00393898" w:rsidRPr="00233788">
        <w:t>.</w:t>
      </w:r>
      <w:r w:rsidR="0092679C" w:rsidRPr="00233788">
        <w:t xml:space="preserve"> Ponadto analizując zmiany liczby studentów w obu rodzajach</w:t>
      </w:r>
      <w:r w:rsidR="001C0591" w:rsidRPr="00233788">
        <w:t xml:space="preserve"> grup</w:t>
      </w:r>
      <w:r w:rsidR="0092679C" w:rsidRPr="00233788">
        <w:t xml:space="preserve"> uczelni można zauważyć, że w pierwszej dekadzie XXI w. </w:t>
      </w:r>
      <w:r w:rsidR="001C0591" w:rsidRPr="00233788">
        <w:t xml:space="preserve">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001C0591" w:rsidRPr="00233788">
        <w:rPr>
          <w:i/>
          <w:iCs/>
        </w:rPr>
        <w:t>deprywatyzacji</w:t>
      </w:r>
      <w:r w:rsidR="001C0591" w:rsidRPr="00233788">
        <w:t xml:space="preserve"> edukacji wyższej w Polsce. Jednak w drugiej połowie tejże dekady tendencja się odwróciła i to uczelnie niepubliczne zaczęły kształcić relatywnie</w:t>
      </w:r>
      <w:r w:rsidR="003A56DD" w:rsidRPr="00233788">
        <w:t>, ale również w wartościach bezwzględnych,</w:t>
      </w:r>
      <w:r w:rsidR="001C0591" w:rsidRPr="00233788">
        <w:t xml:space="preserve"> coraz więcej studentów.</w:t>
      </w:r>
      <w:r w:rsidR="00DB6F37" w:rsidRPr="00233788">
        <w:t xml:space="preserve">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00DB6F37" w:rsidRPr="00233788">
        <w:rPr>
          <w:i/>
          <w:iCs/>
        </w:rPr>
        <w:t>student-staff ratio</w:t>
      </w:r>
      <w:r w:rsidR="00DB6F37" w:rsidRPr="00233788">
        <w:t>) i ustalono jego wartość optymalną na 13. Od tego roku</w:t>
      </w:r>
      <w:r w:rsidR="007A223C" w:rsidRPr="00233788">
        <w:t>,</w:t>
      </w:r>
      <w:r w:rsidR="00DB6F37" w:rsidRPr="00233788">
        <w:t xml:space="preserve"> więc uczelnie publiczne straciły bodziec finansowy do starań o zwiększanie liczby studentów ponad poziom 13 studentów przypadających na jednego pracownika akademickiego </w:t>
      </w:r>
      <w:r w:rsidR="00DB6F37" w:rsidRPr="00233788">
        <w:fldChar w:fldCharType="begin" w:fldLock="1"/>
      </w:r>
      <w:r w:rsidR="00B77498"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00DB6F37" w:rsidRPr="00233788">
        <w:fldChar w:fldCharType="separate"/>
      </w:r>
      <w:r w:rsidR="00DB6F37" w:rsidRPr="00233788">
        <w:rPr>
          <w:noProof/>
        </w:rPr>
        <w:t>(por. Kalinowski, 2017)</w:t>
      </w:r>
      <w:r w:rsidR="00DB6F37" w:rsidRPr="00233788">
        <w:fldChar w:fldCharType="end"/>
      </w:r>
      <w:r w:rsidR="00DB6F37" w:rsidRPr="00233788">
        <w:t>.</w:t>
      </w:r>
      <w:r w:rsidR="007A223C" w:rsidRPr="00233788">
        <w:t xml:space="preserve"> Co jak widać istotnie wpłynęło na tendencje zmian na rynku edukacji wyższej.</w:t>
      </w:r>
    </w:p>
    <w:p w14:paraId="48555B15" w14:textId="2A1864DA" w:rsidR="0053735C" w:rsidRPr="00233788" w:rsidRDefault="00412E12" w:rsidP="004073CD">
      <w:r w:rsidRPr="00233788">
        <w:t xml:space="preserve">Jak można zauważyć </w:t>
      </w:r>
      <w:r w:rsidR="000E05F1" w:rsidRPr="00233788">
        <w:t xml:space="preserve">na powyższym przykładzie </w:t>
      </w:r>
      <w:r w:rsidRPr="00233788">
        <w:t xml:space="preserve">ukształtowanie </w:t>
      </w:r>
      <w:r w:rsidR="000E05F1" w:rsidRPr="00233788">
        <w:t xml:space="preserve">reguł </w:t>
      </w:r>
      <w:r w:rsidRPr="00233788">
        <w:t>systemu finansowani</w:t>
      </w:r>
      <w:r w:rsidR="000E05F1" w:rsidRPr="00233788">
        <w:t>a</w:t>
      </w:r>
      <w:r w:rsidRPr="00233788">
        <w:t xml:space="preserve"> edukacji wyższej ma istotny wpływ na sposób funkcjonowania uniwersytetów. Zmiany te są warte omówienia, ale by kwestie finansowe umieścić w odpowiednim kontekście, warto przeanalizować jak poziom finansowanie edukacji wyższej w Polsce wygląda na tle sytuacji w innych państwach Europy. Szczególnie ciekawe jest porównanie poziomu finansowania sektora uniwersyteckiego z budżetów państw. </w:t>
      </w:r>
      <w:r w:rsidR="00194403" w:rsidRPr="00233788">
        <w:t>Miarą stosowaną do porównania nakładów państw jest procent PKB. Zestawienie zawierające dane z wybranych państw europejskich zaprezentowano na wykresie po</w:t>
      </w:r>
      <w:r w:rsidR="009D4BA4" w:rsidRPr="00233788">
        <w:fldChar w:fldCharType="begin"/>
      </w:r>
      <w:r w:rsidR="009D4BA4" w:rsidRPr="00233788">
        <w:instrText xml:space="preserve"> REF _Ref66043714 \p \h </w:instrText>
      </w:r>
      <w:r w:rsidR="009D4BA4" w:rsidRPr="00233788">
        <w:fldChar w:fldCharType="separate"/>
      </w:r>
      <w:r w:rsidR="00E737A7" w:rsidRPr="00233788">
        <w:t>niżej</w:t>
      </w:r>
      <w:r w:rsidR="009D4BA4" w:rsidRPr="00233788">
        <w:fldChar w:fldCharType="end"/>
      </w:r>
      <w:r w:rsidR="00194403" w:rsidRPr="00233788">
        <w:t>.</w:t>
      </w:r>
    </w:p>
    <w:p w14:paraId="10971F86" w14:textId="77777777" w:rsidR="002132CB" w:rsidRPr="00233788" w:rsidRDefault="002E2120" w:rsidP="002132CB">
      <w:pPr>
        <w:keepNext/>
        <w:ind w:firstLine="0"/>
      </w:pPr>
      <w:r w:rsidRPr="00233788">
        <w:rPr>
          <w:noProof/>
        </w:rPr>
        <w:lastRenderedPageBreak/>
        <w:drawing>
          <wp:inline distT="0" distB="0" distL="0" distR="0" wp14:anchorId="5A8C4455" wp14:editId="5CECE551">
            <wp:extent cx="5753650" cy="3638100"/>
            <wp:effectExtent l="0" t="0" r="0" b="635"/>
            <wp:docPr id="23" name="Wykres 23">
              <a:extLst xmlns:a="http://schemas.openxmlformats.org/drawingml/2006/main">
                <a:ext uri="{FF2B5EF4-FFF2-40B4-BE49-F238E27FC236}">
                  <a16:creationId xmlns:a16="http://schemas.microsoft.com/office/drawing/2014/main" id="{072BFA68-8832-4D11-8473-41E689D387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17BB2EE" w14:textId="58B6105B" w:rsidR="005B0269" w:rsidRPr="00233788" w:rsidRDefault="002132CB" w:rsidP="002132CB">
      <w:pPr>
        <w:pStyle w:val="Tytutabeli"/>
      </w:pPr>
      <w:bookmarkStart w:id="49" w:name="_Ref66043746"/>
      <w:bookmarkStart w:id="50" w:name="_Toc66043237"/>
      <w:bookmarkStart w:id="51" w:name="_Ref66043714"/>
      <w:bookmarkStart w:id="52" w:name="_Ref66043728"/>
      <w:bookmarkStart w:id="53" w:name="_Ref66043738"/>
      <w:r w:rsidRPr="00233788">
        <w:t xml:space="preserve">Rysunek </w:t>
      </w:r>
      <w:r w:rsidR="008E0D47">
        <w:fldChar w:fldCharType="begin"/>
      </w:r>
      <w:r w:rsidR="008E0D47">
        <w:instrText xml:space="preserve"> SEQ Rysunek \* ARABIC </w:instrText>
      </w:r>
      <w:r w:rsidR="008E0D47">
        <w:fldChar w:fldCharType="separate"/>
      </w:r>
      <w:r w:rsidR="00FE32F3" w:rsidRPr="00233788">
        <w:rPr>
          <w:noProof/>
        </w:rPr>
        <w:t>6</w:t>
      </w:r>
      <w:r w:rsidR="008E0D47">
        <w:rPr>
          <w:noProof/>
        </w:rPr>
        <w:fldChar w:fldCharType="end"/>
      </w:r>
      <w:bookmarkEnd w:id="49"/>
      <w:r w:rsidRPr="00233788">
        <w:t xml:space="preserve"> Wydatki na szkolnictwo wyższe w wybranych krajach europejskich jako procent PKB</w:t>
      </w:r>
      <w:bookmarkEnd w:id="50"/>
      <w:bookmarkEnd w:id="51"/>
      <w:bookmarkEnd w:id="52"/>
      <w:bookmarkEnd w:id="53"/>
    </w:p>
    <w:p w14:paraId="2F9DAC13" w14:textId="04F9B779" w:rsidR="005B0269" w:rsidRPr="00233788" w:rsidRDefault="005B0269" w:rsidP="005B0269">
      <w:pPr>
        <w:pStyle w:val="rdo"/>
      </w:pPr>
      <w:r w:rsidRPr="00233788">
        <w:t xml:space="preserve">Źródło: opracowanie własne na podstawie Education at a Glance </w:t>
      </w:r>
      <w:r w:rsidR="00FC28D1" w:rsidRPr="00233788">
        <w:t xml:space="preserve">2020 </w:t>
      </w:r>
      <w:r w:rsidRPr="00233788">
        <w:t xml:space="preserve">OECD Indicatiors za: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0445D45C" w14:textId="709543ED" w:rsidR="00194403" w:rsidRPr="00233788" w:rsidRDefault="00194403" w:rsidP="004073CD">
      <w:r w:rsidRPr="00233788">
        <w:t>Na wykresie po</w:t>
      </w:r>
      <w:r w:rsidR="009D4BA4" w:rsidRPr="00233788">
        <w:fldChar w:fldCharType="begin"/>
      </w:r>
      <w:r w:rsidR="009D4BA4" w:rsidRPr="00233788">
        <w:instrText xml:space="preserve"> REF _Ref66043738 \p \h </w:instrText>
      </w:r>
      <w:r w:rsidR="009D4BA4" w:rsidRPr="00233788">
        <w:fldChar w:fldCharType="separate"/>
      </w:r>
      <w:r w:rsidR="00E737A7" w:rsidRPr="00233788">
        <w:t>wyżej</w:t>
      </w:r>
      <w:r w:rsidR="009D4BA4" w:rsidRPr="00233788">
        <w:fldChar w:fldCharType="end"/>
      </w:r>
      <w:r w:rsidRPr="00233788">
        <w:t xml:space="preserve"> (</w:t>
      </w:r>
      <w:r w:rsidR="009D4BA4" w:rsidRPr="00233788">
        <w:fldChar w:fldCharType="begin"/>
      </w:r>
      <w:r w:rsidR="009D4BA4" w:rsidRPr="00233788">
        <w:instrText xml:space="preserve"> REF  _Ref66043746 \* Lower \h </w:instrText>
      </w:r>
      <w:r w:rsidR="009D4BA4" w:rsidRPr="00233788">
        <w:fldChar w:fldCharType="separate"/>
      </w:r>
      <w:r w:rsidR="00E737A7" w:rsidRPr="00233788">
        <w:t xml:space="preserve">rysunek </w:t>
      </w:r>
      <w:r w:rsidR="00E737A7" w:rsidRPr="00233788">
        <w:rPr>
          <w:noProof/>
        </w:rPr>
        <w:t>6</w:t>
      </w:r>
      <w:r w:rsidR="009D4BA4" w:rsidRPr="00233788">
        <w:fldChar w:fldCharType="end"/>
      </w:r>
      <w:r w:rsidRPr="00233788">
        <w:t xml:space="preserve">) przedstawione wartości udziału wydatków na edukację wyższą w produkcie krajowym brutto wybranych państw Europy posortowano malejąco wg </w:t>
      </w:r>
      <w:r w:rsidR="00D35EAF" w:rsidRPr="00233788">
        <w:t xml:space="preserve">wielkości </w:t>
      </w:r>
      <w:r w:rsidRPr="00233788">
        <w:t>nakładów pu</w:t>
      </w:r>
      <w:r w:rsidR="00D35EAF" w:rsidRPr="00233788">
        <w:t>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 pomimo, że w prezentowanym zestawieniu jest krajem o niemal najniższych wydatkach publicznych na system kształcenia uniwersyteckiego. Porównując relatywne do PKB wydatki Wielkiej Brytanii i Polski na edukację wyższą można stwierdzić, że proporcje pomiędzy wydatkami publicznymi i prywatnymi w obu tych systemach są niemal odwrotne. I tak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w:t>
      </w:r>
      <w:r w:rsidR="00486183" w:rsidRPr="00233788">
        <w:t xml:space="preserve"> Można również zauważyć, że Włochy – kraj szczycący się najstarszymi uniwersytetami na świecie są krajem o bardzo niskich relatywnych do PKB wydatkach na edukację wyższą.</w:t>
      </w:r>
      <w:r w:rsidR="004D1E6A" w:rsidRPr="00233788">
        <w:t xml:space="preserve"> Drugą ciekawą obserwacją jest fakt istnienia niemalże identycznej struktury finansowania edukacji wyższej w Polsce i Niemczech. Jest to poziom raczej bliski średniej europejskiej, a zatem można stwierdzić, że nie jest on ani wysoki, ani niski. </w:t>
      </w:r>
      <w:r w:rsidR="007C6AD2" w:rsidRPr="00233788">
        <w:t xml:space="preserve">Co ciekawe, we wczesnych wersjach projektu Konstytucji dla Nauki znalazły się zapisy gwarantujące osiągnięcie poziomu finansowania nauki w Polsce na poziomie 1,8% PKB, jednak ostatecznie te zapisy nie znalazły się w uchwalonej wersji nowego prawa </w:t>
      </w:r>
      <w:r w:rsidR="007C6AD2" w:rsidRPr="00233788">
        <w:fldChar w:fldCharType="begin" w:fldLock="1"/>
      </w:r>
      <w:r w:rsidR="0008034C"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C6AD2" w:rsidRPr="00233788">
        <w:fldChar w:fldCharType="separate"/>
      </w:r>
      <w:r w:rsidR="007C6AD2" w:rsidRPr="00233788">
        <w:rPr>
          <w:noProof/>
        </w:rPr>
        <w:t>(Tomala, 2018)</w:t>
      </w:r>
      <w:r w:rsidR="007C6AD2" w:rsidRPr="00233788">
        <w:fldChar w:fldCharType="end"/>
      </w:r>
      <w:r w:rsidR="007C6AD2" w:rsidRPr="00233788">
        <w:t xml:space="preserve">. </w:t>
      </w:r>
      <w:r w:rsidR="007C6AD2" w:rsidRPr="00233788">
        <w:lastRenderedPageBreak/>
        <w:t xml:space="preserve">Osiągnięcie tego poziomu finansowania plasowało by Polskę w czołówce europejskiej zarówno pod względem wielkości wydatków publicznych jak i ogółem. </w:t>
      </w:r>
      <w:r w:rsidR="004D1E6A" w:rsidRPr="00233788">
        <w:t xml:space="preserve">Aby lepiej zrozumieć sytuację polskiego szkolnictwa wyższego w kontekście jego finansowania warto przeanalizować jak </w:t>
      </w:r>
      <w:r w:rsidR="002E2120" w:rsidRPr="00233788">
        <w:t xml:space="preserve">wydatki publiczne na szkolnictwo kształtowały </w:t>
      </w:r>
      <w:r w:rsidR="004D1E6A" w:rsidRPr="00233788">
        <w:t>się na przestrzeni ostatnich lat</w:t>
      </w:r>
      <w:r w:rsidR="002E2120" w:rsidRPr="00233788">
        <w:t>.</w:t>
      </w:r>
      <w:r w:rsidR="004D1E6A" w:rsidRPr="00233788">
        <w:t xml:space="preserve"> </w:t>
      </w:r>
      <w:r w:rsidR="002E2120" w:rsidRPr="00233788">
        <w:t>Z</w:t>
      </w:r>
      <w:r w:rsidR="004D1E6A" w:rsidRPr="00233788">
        <w:t xml:space="preserve">aprezentowano </w:t>
      </w:r>
      <w:r w:rsidR="002E2120" w:rsidRPr="00233788">
        <w:t xml:space="preserve">to </w:t>
      </w:r>
      <w:r w:rsidR="004D1E6A" w:rsidRPr="00233788">
        <w:t>na wykresie po</w:t>
      </w:r>
      <w:r w:rsidR="009D4BA4" w:rsidRPr="00233788">
        <w:fldChar w:fldCharType="begin"/>
      </w:r>
      <w:r w:rsidR="009D4BA4" w:rsidRPr="00233788">
        <w:instrText xml:space="preserve"> REF _Ref66043770 \p \h </w:instrText>
      </w:r>
      <w:r w:rsidR="009D4BA4" w:rsidRPr="00233788">
        <w:fldChar w:fldCharType="separate"/>
      </w:r>
      <w:r w:rsidR="00E737A7" w:rsidRPr="00233788">
        <w:t>niżej</w:t>
      </w:r>
      <w:r w:rsidR="009D4BA4" w:rsidRPr="00233788">
        <w:fldChar w:fldCharType="end"/>
      </w:r>
      <w:r w:rsidR="004D1E6A" w:rsidRPr="00233788">
        <w:t>.</w:t>
      </w:r>
    </w:p>
    <w:p w14:paraId="0D92188C" w14:textId="77777777" w:rsidR="002132CB" w:rsidRPr="00233788" w:rsidRDefault="00A87EBA" w:rsidP="002132CB">
      <w:pPr>
        <w:keepNext/>
        <w:ind w:firstLine="0"/>
      </w:pPr>
      <w:r w:rsidRPr="00233788">
        <w:rPr>
          <w:noProof/>
        </w:rPr>
        <w:drawing>
          <wp:inline distT="0" distB="0" distL="0" distR="0" wp14:anchorId="700F35DA" wp14:editId="4628FA9E">
            <wp:extent cx="5760720" cy="3596005"/>
            <wp:effectExtent l="0" t="0" r="11430" b="4445"/>
            <wp:docPr id="30" name="Wykres 30">
              <a:extLst xmlns:a="http://schemas.openxmlformats.org/drawingml/2006/main">
                <a:ext uri="{FF2B5EF4-FFF2-40B4-BE49-F238E27FC236}">
                  <a16:creationId xmlns:a16="http://schemas.microsoft.com/office/drawing/2014/main" id="{4EB38852-2056-4E67-AB2C-E75E90E8DD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185C823" w14:textId="614F2BE5" w:rsidR="00A87EBA" w:rsidRPr="00233788" w:rsidRDefault="002132CB" w:rsidP="002132CB">
      <w:pPr>
        <w:pStyle w:val="Tytutabeli"/>
      </w:pPr>
      <w:bookmarkStart w:id="54" w:name="_Ref66044269"/>
      <w:bookmarkStart w:id="55" w:name="_Toc66043238"/>
      <w:bookmarkStart w:id="56" w:name="_Ref66043770"/>
      <w:bookmarkStart w:id="57" w:name="_Ref66044262"/>
      <w:r w:rsidRPr="00233788">
        <w:t xml:space="preserve">Rysunek </w:t>
      </w:r>
      <w:r w:rsidR="008E0D47">
        <w:fldChar w:fldCharType="begin"/>
      </w:r>
      <w:r w:rsidR="008E0D47">
        <w:instrText xml:space="preserve"> SEQ Rysunek \* ARABIC </w:instrText>
      </w:r>
      <w:r w:rsidR="008E0D47">
        <w:fldChar w:fldCharType="separate"/>
      </w:r>
      <w:r w:rsidR="00FE32F3" w:rsidRPr="00233788">
        <w:rPr>
          <w:noProof/>
        </w:rPr>
        <w:t>7</w:t>
      </w:r>
      <w:r w:rsidR="008E0D47">
        <w:rPr>
          <w:noProof/>
        </w:rPr>
        <w:fldChar w:fldCharType="end"/>
      </w:r>
      <w:bookmarkEnd w:id="54"/>
      <w:r w:rsidRPr="00233788">
        <w:t xml:space="preserve"> Udział wydatków publicznych na szkolnictwo wyższe w PKB Polski</w:t>
      </w:r>
      <w:bookmarkEnd w:id="55"/>
      <w:bookmarkEnd w:id="56"/>
      <w:bookmarkEnd w:id="57"/>
    </w:p>
    <w:p w14:paraId="4B5FD7FF" w14:textId="6082AC1B" w:rsidR="000B7EBC" w:rsidRPr="00233788" w:rsidRDefault="000B7EBC" w:rsidP="000B7EBC">
      <w:pPr>
        <w:pStyle w:val="rdo"/>
      </w:pPr>
      <w:r w:rsidRPr="00233788">
        <w:t xml:space="preserve">Źródło: opracowanie własne na podstawie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1F97D205" w14:textId="56D6916D" w:rsidR="00A87EBA" w:rsidRPr="00233788" w:rsidRDefault="00002A90" w:rsidP="002132CB">
      <w:r w:rsidRPr="00233788">
        <w:t>Przedstawione na wykresie po</w:t>
      </w:r>
      <w:r w:rsidRPr="00233788">
        <w:fldChar w:fldCharType="begin"/>
      </w:r>
      <w:r w:rsidRPr="00233788">
        <w:instrText xml:space="preserve"> REF _Ref66044262 \p \h </w:instrText>
      </w:r>
      <w:r w:rsidRPr="00233788">
        <w:fldChar w:fldCharType="separate"/>
      </w:r>
      <w:r w:rsidR="00E737A7" w:rsidRPr="00233788">
        <w:t>wyżej</w:t>
      </w:r>
      <w:r w:rsidRPr="00233788">
        <w:fldChar w:fldCharType="end"/>
      </w:r>
      <w:r w:rsidRPr="00233788">
        <w:t xml:space="preserve"> (</w:t>
      </w:r>
      <w:r w:rsidRPr="00233788">
        <w:fldChar w:fldCharType="begin"/>
      </w:r>
      <w:r w:rsidRPr="00233788">
        <w:instrText xml:space="preserve"> REF  _Ref66044269 \* Lower \h </w:instrText>
      </w:r>
      <w:r w:rsidRPr="00233788">
        <w:fldChar w:fldCharType="separate"/>
      </w:r>
      <w:r w:rsidR="00E737A7" w:rsidRPr="00233788">
        <w:t xml:space="preserve">rysunek </w:t>
      </w:r>
      <w:r w:rsidR="00E737A7" w:rsidRPr="00233788">
        <w:rPr>
          <w:noProof/>
        </w:rPr>
        <w:t>7</w:t>
      </w:r>
      <w:r w:rsidRPr="00233788">
        <w:fldChar w:fldCharType="end"/>
      </w:r>
      <w:r w:rsidRPr="00233788">
        <w:t xml:space="preserve">) wartości wydatków publicznych na szkolnictwo wyższe wskazują na stabilny trend wzrostowy w analizowanym okresie (2005-2019). Natomiast wzrosty wartości wydatków mają charakter skokowy, etapowy. Wydaje się, że </w:t>
      </w:r>
      <w:r w:rsidR="005210F4" w:rsidRPr="00233788">
        <w:t xml:space="preserve">wzrosty wydatków występują wraz z kolejnymi reformami systemu edukacji lub też zakończeniami kolejnych kadencji rządów. Bardziej dynamiczne wzrosty są bowiem widoczne w latach wyborczych 2007 oraz 2015. Jednak </w:t>
      </w:r>
      <w:r w:rsidR="001061EA" w:rsidRPr="00233788">
        <w:t xml:space="preserve">gdy weźmiemy pod uwagę relację wydatków publicznych na szkolnictwo wyższe do PKB Polski to można stwierdzić, że w latach 2005 - -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 jednak tutaj należy zauważyć, że większy wpływ na to zjawisko miało spowolnienie wzrostu PKB niż intensywny wzrost wydatków na szkolnictwo. Dopiero w roku 2019 można zaobserwować skokową zmianę i wzrost tego wskaźnika do poziomu ok. 1%. Istotne jednak dla interpretacji wartości wskaźnika udziału wydatków publicznych na uczelnie w relacji do PKB jest fakt iż w związku z reformą wdrażaną w roku 2019 </w:t>
      </w:r>
      <w:r w:rsidR="00500FAF" w:rsidRPr="00233788">
        <w:t xml:space="preserve">i zmianą klasyfikacji budżetowej dane za rok 2019 obejmują nakłady na szkolnictwo wyższe i naukę </w:t>
      </w:r>
      <w:r w:rsidR="00500FAF" w:rsidRPr="00233788">
        <w:fldChar w:fldCharType="begin" w:fldLock="1"/>
      </w:r>
      <w:r w:rsidR="00D15579"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00500FAF" w:rsidRPr="00233788">
        <w:fldChar w:fldCharType="separate"/>
      </w:r>
      <w:r w:rsidR="00500FAF" w:rsidRPr="00233788">
        <w:rPr>
          <w:noProof/>
        </w:rPr>
        <w:t>(GUS, 2020c, s. 204)</w:t>
      </w:r>
      <w:r w:rsidR="00500FAF" w:rsidRPr="00233788">
        <w:fldChar w:fldCharType="end"/>
      </w:r>
      <w:r w:rsidR="00500FAF" w:rsidRPr="00233788">
        <w:t xml:space="preserve">. Zatem można przypuszczać, że nastąpił pewien wzrost wydatków na </w:t>
      </w:r>
      <w:r w:rsidR="00500FAF" w:rsidRPr="00233788">
        <w:lastRenderedPageBreak/>
        <w:t>szkolnictwo wyższe, natomiast począwszy od roku 2019 trudno wprost porównać te wartości z wartościami lat wcześniejszych.</w:t>
      </w:r>
    </w:p>
    <w:p w14:paraId="4DEC640F" w14:textId="0B8CFA6A" w:rsidR="0097161D" w:rsidRPr="00233788" w:rsidRDefault="00500FAF" w:rsidP="004073CD">
      <w:r w:rsidRPr="00233788">
        <w:t>W celu lepszego zrozumienia wpływu ostatniej reformy sektor uczelni publicznych w Polsce warto przyjrzeć się nie tylko całościowym nakładom na edukację wyższą, ale również podstawowym wynikom finansowym Polskich uniwersytetów.</w:t>
      </w:r>
      <w:r w:rsidR="00EE1CDE" w:rsidRPr="00233788">
        <w:t xml:space="preserve"> Zmiany wartości miar świadczących o poziomie wyników finansowych uczelni w kontekście inwestycji na uczelniach przedstawiono na wykresie po</w:t>
      </w:r>
      <w:r w:rsidR="00EE1CDE" w:rsidRPr="00233788">
        <w:fldChar w:fldCharType="begin"/>
      </w:r>
      <w:r w:rsidR="00EE1CDE" w:rsidRPr="00233788">
        <w:instrText xml:space="preserve"> REF _Ref66053588 \p \h </w:instrText>
      </w:r>
      <w:r w:rsidR="00EE1CDE" w:rsidRPr="00233788">
        <w:fldChar w:fldCharType="separate"/>
      </w:r>
      <w:r w:rsidR="00E737A7" w:rsidRPr="00233788">
        <w:t>niżej</w:t>
      </w:r>
      <w:r w:rsidR="00EE1CDE" w:rsidRPr="00233788">
        <w:fldChar w:fldCharType="end"/>
      </w:r>
      <w:r w:rsidR="00EE1CDE" w:rsidRPr="00233788">
        <w:t>.</w:t>
      </w:r>
    </w:p>
    <w:p w14:paraId="65DD5D66" w14:textId="171732F6" w:rsidR="00500FAF" w:rsidRPr="00233788" w:rsidRDefault="00EE1CDE" w:rsidP="00500FAF">
      <w:pPr>
        <w:keepNext/>
        <w:ind w:firstLine="0"/>
      </w:pPr>
      <w:r w:rsidRPr="00233788">
        <w:rPr>
          <w:noProof/>
        </w:rPr>
        <w:drawing>
          <wp:inline distT="0" distB="0" distL="0" distR="0" wp14:anchorId="7C66758D" wp14:editId="01B8928B">
            <wp:extent cx="5744125" cy="3641276"/>
            <wp:effectExtent l="0" t="0" r="9525" b="16510"/>
            <wp:docPr id="129" name="Wykres 129">
              <a:extLst xmlns:a="http://schemas.openxmlformats.org/drawingml/2006/main">
                <a:ext uri="{FF2B5EF4-FFF2-40B4-BE49-F238E27FC236}">
                  <a16:creationId xmlns:a16="http://schemas.microsoft.com/office/drawing/2014/main" id="{B532A993-E177-44B6-9561-34C698DECC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4C924CC" w14:textId="09DBB196" w:rsidR="005B0269" w:rsidRPr="00233788" w:rsidRDefault="00500FAF" w:rsidP="00500FAF">
      <w:pPr>
        <w:pStyle w:val="Tytutabeli"/>
      </w:pPr>
      <w:bookmarkStart w:id="58" w:name="_Ref66056874"/>
      <w:bookmarkStart w:id="59" w:name="_Ref66053588"/>
      <w:r w:rsidRPr="00233788">
        <w:t xml:space="preserve">Rysunek </w:t>
      </w:r>
      <w:r w:rsidR="008E0D47">
        <w:fldChar w:fldCharType="begin"/>
      </w:r>
      <w:r w:rsidR="008E0D47">
        <w:instrText xml:space="preserve"> SEQ Rysunek \* ARABIC </w:instrText>
      </w:r>
      <w:r w:rsidR="008E0D47">
        <w:fldChar w:fldCharType="separate"/>
      </w:r>
      <w:r w:rsidR="00FE32F3" w:rsidRPr="00233788">
        <w:rPr>
          <w:noProof/>
        </w:rPr>
        <w:t>8</w:t>
      </w:r>
      <w:r w:rsidR="008E0D47">
        <w:rPr>
          <w:noProof/>
        </w:rPr>
        <w:fldChar w:fldCharType="end"/>
      </w:r>
      <w:bookmarkEnd w:id="58"/>
      <w:r w:rsidRPr="00233788">
        <w:t xml:space="preserve"> Udział wyniku finansowego netto w przychodzie uczelni versus nakłady inwestycyjne uczelni publicznych w Polsce</w:t>
      </w:r>
      <w:bookmarkEnd w:id="59"/>
    </w:p>
    <w:p w14:paraId="3B310249" w14:textId="7B59C1AE" w:rsidR="0097161D" w:rsidRPr="00233788" w:rsidRDefault="0097161D" w:rsidP="0097161D">
      <w:pPr>
        <w:pStyle w:val="rdo"/>
      </w:pPr>
      <w:r w:rsidRPr="00233788">
        <w:t xml:space="preserve">Źródło: opracowanie własne na podstawie </w:t>
      </w:r>
      <w:r w:rsidR="00A87EBA"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mendeley":{"formattedCitation":"(GUS, 2014b, 2015b, 2016b, 2017b, 2018b, 2019b, 2020c)","plainTextFormattedCitation":"(GUS, 2014b, 2015b, 2016b, 2017b, 2018b, 2019b, 2020c)","previouslyFormattedCitation":"(GUS, 2014b, 2015b, 2016b, 2017b, 2018b, 2019b, 2020c)"},"properties":{"noteIndex":0},"schema":"https://github.com/citation-style-language/schema/raw/master/csl-citation.json"}</w:instrText>
      </w:r>
      <w:r w:rsidR="00A87EBA" w:rsidRPr="00233788">
        <w:fldChar w:fldCharType="separate"/>
      </w:r>
      <w:r w:rsidR="005E0337" w:rsidRPr="00233788">
        <w:rPr>
          <w:noProof/>
        </w:rPr>
        <w:t>(GUS, 2014b, 2015b, 2016b, 2017b, 2018b, 2019b, 2020c)</w:t>
      </w:r>
      <w:r w:rsidR="00A87EBA" w:rsidRPr="00233788">
        <w:fldChar w:fldCharType="end"/>
      </w:r>
    </w:p>
    <w:p w14:paraId="25C56835" w14:textId="47492C95" w:rsidR="005B0269" w:rsidRPr="00233788" w:rsidRDefault="00BC622E" w:rsidP="004073CD">
      <w:r w:rsidRPr="00233788">
        <w:t>Na wykresie po</w:t>
      </w:r>
      <w:r w:rsidRPr="00233788">
        <w:fldChar w:fldCharType="begin"/>
      </w:r>
      <w:r w:rsidRPr="00233788">
        <w:instrText xml:space="preserve"> REF _Ref66053588 \p \h </w:instrText>
      </w:r>
      <w:r w:rsidRPr="00233788">
        <w:fldChar w:fldCharType="separate"/>
      </w:r>
      <w:r w:rsidR="00E737A7" w:rsidRPr="00233788">
        <w:t>wyżej</w:t>
      </w:r>
      <w:r w:rsidRPr="00233788">
        <w:fldChar w:fldCharType="end"/>
      </w:r>
      <w:r w:rsidRPr="00233788">
        <w:t xml:space="preserve"> (</w:t>
      </w:r>
      <w:r w:rsidRPr="00233788">
        <w:fldChar w:fldCharType="begin"/>
      </w:r>
      <w:r w:rsidRPr="00233788">
        <w:instrText xml:space="preserve"> REF  _Ref66056874 \* Lower \h </w:instrText>
      </w:r>
      <w:r w:rsidRPr="00233788">
        <w:fldChar w:fldCharType="separate"/>
      </w:r>
      <w:r w:rsidR="00E737A7" w:rsidRPr="00233788">
        <w:t xml:space="preserve">rysunek </w:t>
      </w:r>
      <w:r w:rsidR="00E737A7" w:rsidRPr="00233788">
        <w:rPr>
          <w:noProof/>
        </w:rPr>
        <w:t>8</w:t>
      </w:r>
      <w:r w:rsidRPr="00233788">
        <w:fldChar w:fldCharType="end"/>
      </w:r>
      <w:r w:rsidRPr="00233788">
        <w:t xml:space="preserve">) przedstawiono wartości udziału wyniku finansowego netto uczelni publicznych w przychodach ogółem </w:t>
      </w:r>
      <w:r w:rsidR="008A3CB8" w:rsidRPr="00233788">
        <w:t>(WF</w:t>
      </w:r>
      <w:r w:rsidR="008A3CB8" w:rsidRPr="00233788">
        <w:rPr>
          <w:vertAlign w:val="subscript"/>
        </w:rPr>
        <w:t>N</w:t>
      </w:r>
      <w:r w:rsidR="008A3CB8" w:rsidRPr="00233788">
        <w:t>/P</w:t>
      </w:r>
      <w:r w:rsidR="008A3CB8" w:rsidRPr="00233788">
        <w:rPr>
          <w:vertAlign w:val="subscript"/>
        </w:rPr>
        <w:t>O</w:t>
      </w:r>
      <w:r w:rsidR="008A3CB8" w:rsidRPr="00233788">
        <w:t>)</w:t>
      </w:r>
      <w:r w:rsidRPr="00233788">
        <w:t xml:space="preserve">w latach 2013-2019. Ponieważ dane od roku 2019 nie obejmują wyodrębnionych wartości dla uczelni technicznych w tym jednym roku w zakresie prezentowanej analizy przedstawiono jedynie wartość wskaźnika dla uczelni publicznych ogółem. Można jednak przyjąć na podstawie obserwowanych wartości z lat 2013-2018, że również w roku 2019 uczelnie techniczne wykazały nieznacznie wyższe wyniki finansowe w relacji do przychodów. Istotnym czynnikiem wpływającym na wynik finansowy netto są koszty działalności. Obserwując jak kształtowały się nakłady inwestycyjne uczelni można zauważyć </w:t>
      </w:r>
      <w:r w:rsidR="008A3CB8" w:rsidRPr="00233788">
        <w:t>znaczny ich spadek pomiędzy rokiem 2015 i 2016. W tym samym czasie zmniejszyła się różnica pomiędzy wartościami wskaźnika WF</w:t>
      </w:r>
      <w:r w:rsidR="008A3CB8" w:rsidRPr="00233788">
        <w:rPr>
          <w:vertAlign w:val="subscript"/>
        </w:rPr>
        <w:t>N</w:t>
      </w:r>
      <w:r w:rsidR="008A3CB8" w:rsidRPr="00233788">
        <w:t>/P</w:t>
      </w:r>
      <w:r w:rsidR="008A3CB8" w:rsidRPr="00233788">
        <w:rPr>
          <w:vertAlign w:val="subscript"/>
        </w:rPr>
        <w:t>O</w:t>
      </w:r>
      <w:r w:rsidR="008A3CB8" w:rsidRPr="00233788">
        <w:t xml:space="preserve"> dla uczelniami techniczny i uczelni publicznych ogółem. To wskazywałoby, że większy udział w nakładach inwestycyjnych sektora uniwersyteckiego miały uczelnie inne niż politechniki (techniczne). Na uwagę zwraca skokowy wręcz wzrost wyników finansowych uczelni w roku 2019. Niewątpliwie wpływ na taki stan rzeczy może mieć zmiana systemu finansowania uczelni wprowadzona wraz z najnowszą reformą. W roku </w:t>
      </w:r>
      <w:r w:rsidR="008A3CB8" w:rsidRPr="00233788">
        <w:lastRenderedPageBreak/>
        <w:t>2020 w związku ze zwiększeniem</w:t>
      </w:r>
      <w:r w:rsidR="00594EA0" w:rsidRPr="00233788">
        <w:t xml:space="preserve"> subwencji dla uczelni biorących udział w konkursie IDUB (Inicjatywa doskonałości – Uczelnia Badawcza), a także dla uczelni, które uzyskały status uczelni badawczych należy oczekiwać dalszej poprawy wyników finansowych uczelni.</w:t>
      </w:r>
    </w:p>
    <w:p w14:paraId="32C17C60" w14:textId="2F2EFB59" w:rsidR="0065047B" w:rsidRPr="00233788" w:rsidRDefault="00FC7111" w:rsidP="00696D38">
      <w:r w:rsidRPr="00233788">
        <w:t>Poza czynnikami demograficznymi i finansowymi istotne dla zarządzania uczelniami są uwarunkowania organizacyjne. Już od wielu lat na polskich uczelniach słowo „reforma” jest odmieniane przez wszystkie przypadki</w:t>
      </w:r>
      <w:r w:rsidR="00544152" w:rsidRPr="00233788">
        <w:t xml:space="preserve">, choćby dlatego, że np. w latach 1990-2005 powstało 28 projektów reform </w:t>
      </w:r>
      <w:r w:rsidR="00544152" w:rsidRPr="00233788">
        <w:fldChar w:fldCharType="begin" w:fldLock="1"/>
      </w:r>
      <w:r w:rsidR="00323F7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00544152" w:rsidRPr="00233788">
        <w:fldChar w:fldCharType="separate"/>
      </w:r>
      <w:r w:rsidR="00544152" w:rsidRPr="00233788">
        <w:rPr>
          <w:noProof/>
        </w:rPr>
        <w:t>(Kwiek, 2015, s. 177)</w:t>
      </w:r>
      <w:r w:rsidR="00544152" w:rsidRPr="00233788">
        <w:fldChar w:fldCharType="end"/>
      </w:r>
      <w:r w:rsidR="00544152" w:rsidRPr="00233788">
        <w:t xml:space="preserve">. </w:t>
      </w:r>
      <w:r w:rsidRPr="00233788">
        <w:t xml:space="preserve">Świadczy to o tym, że kolejne rządy starają się podejmować działania zmierzające do podniesienia poziomu jakości polskich uniwersytetów. Ma to swoje uzasadnieni polityczne ponieważ do świadomości wielu ludzi przedostaje się informacja, że w globalnych rankingach pozycja polskich uczelni jest niezwykle niska. Zazwyczaj znacznie niższa niż pozycja </w:t>
      </w:r>
      <w:r w:rsidR="00AC6AFB" w:rsidRPr="00233788">
        <w:t xml:space="preserve">polskiej gospodarki. Ponadto polskie uczelnie są zdominowane przez podmioty publiczne, a finansowanie edukacji wyższej w ogromnej większości pochodzi ze środków budżetowych, czyli w dużym uproszczeniu mówiąc, z podatków. Odniesienie więc sukcesu w dziedzinie podniesienia poziomu polskich uczelni na arenie międzynarodowej staję się istotnym elementem potencjalnego sukcesu politycznego dla rządzących. Jednak sytuacja ciągłej niepewności co do przyszłych reguł funkcjonowania na pewno nie pomaga w zarządzaniu tak dużymi instytucjami jak uniwersytety. Także niema nieustanna zmienność przepisów istotnych dla zarządzania uczelniami jest bardzo ważnych czynnikiem do uwzględniania przy analizowaniu sytuacji uczelni w Polsce. Z przyczynami dla których podejmowane są reformy wiąże się też jeszcze jeden czynnik istotny dla całego rynku uczelni jakim jest reputacja sektora. Szerszy opis zjawiska reputacji i prestiżu w kontekście edukacji wyższej znajduje się w rozdziale </w:t>
      </w:r>
      <w:r w:rsidR="00AC6AFB" w:rsidRPr="00233788">
        <w:fldChar w:fldCharType="begin"/>
      </w:r>
      <w:r w:rsidR="00AC6AFB" w:rsidRPr="00233788">
        <w:instrText xml:space="preserve"> REF _Ref66114796 \r \h </w:instrText>
      </w:r>
      <w:r w:rsidR="00AC6AFB" w:rsidRPr="00233788">
        <w:fldChar w:fldCharType="separate"/>
      </w:r>
      <w:r w:rsidR="00E737A7" w:rsidRPr="00233788">
        <w:t>1.2.2</w:t>
      </w:r>
      <w:r w:rsidR="00AC6AFB" w:rsidRPr="00233788">
        <w:fldChar w:fldCharType="end"/>
      </w:r>
      <w:r w:rsidR="00AC6AFB" w:rsidRPr="00233788">
        <w:t xml:space="preserve">,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m może być czynnikiem </w:t>
      </w:r>
      <w:r w:rsidR="00C55EDC" w:rsidRPr="00233788">
        <w:t xml:space="preserve">istotnie zwiększającym ich możliwości. Jak zostało to wspomniane reputacja całego sektora polskiej edukacji wyższej współcześnie często jest utożsamiana z pozycją polskich uczelni w rankingach międzynarodowych. Szersze omówienie najistotniejszych z pośród takich rankingów znajduje się w </w:t>
      </w:r>
      <w:r w:rsidR="00AF7F32" w:rsidRPr="00233788">
        <w:t>rozdziale</w:t>
      </w:r>
      <w:r w:rsidR="00C55EDC" w:rsidRPr="00233788">
        <w:t xml:space="preserve"> </w:t>
      </w:r>
      <w:r w:rsidR="00C55EDC" w:rsidRPr="00233788">
        <w:fldChar w:fldCharType="begin"/>
      </w:r>
      <w:r w:rsidR="00C55EDC" w:rsidRPr="00233788">
        <w:instrText xml:space="preserve"> REF _Ref66053927 \r \h  \* MERGEFORMAT </w:instrText>
      </w:r>
      <w:r w:rsidR="00C55EDC" w:rsidRPr="00233788">
        <w:fldChar w:fldCharType="separate"/>
      </w:r>
      <w:r w:rsidR="00E737A7" w:rsidRPr="00233788">
        <w:t>1.3.5</w:t>
      </w:r>
      <w:r w:rsidR="00C55EDC" w:rsidRPr="00233788">
        <w:fldChar w:fldCharType="end"/>
      </w:r>
      <w:r w:rsidR="00C55EDC" w:rsidRPr="00233788">
        <w:t>.</w:t>
      </w:r>
      <w:r w:rsidR="00AF7F32" w:rsidRPr="00233788">
        <w:t xml:space="preserve"> </w:t>
      </w:r>
      <w:r w:rsidR="00D15579" w:rsidRPr="00233788">
        <w:t xml:space="preserve">W roku 2020 najlepsze polskie uczelnie znajdują się na miejscach w czwartej setce w rankingu Szanghajskim </w:t>
      </w:r>
      <w:r w:rsidR="00D15579" w:rsidRPr="00233788">
        <w:fldChar w:fldCharType="begin" w:fldLock="1"/>
      </w:r>
      <w:r w:rsidR="00A00063"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00D15579" w:rsidRPr="00233788">
        <w:fldChar w:fldCharType="separate"/>
      </w:r>
      <w:r w:rsidR="00D15579" w:rsidRPr="00233788">
        <w:rPr>
          <w:noProof/>
        </w:rPr>
        <w:t>(ARWU, 2020)</w:t>
      </w:r>
      <w:r w:rsidR="00D15579" w:rsidRPr="00233788">
        <w:fldChar w:fldCharType="end"/>
      </w:r>
      <w:r w:rsidR="00D15579" w:rsidRPr="00233788">
        <w:t xml:space="preserve"> </w:t>
      </w:r>
      <w:r w:rsidR="00C83949" w:rsidRPr="00233788">
        <w:t xml:space="preserve">czyli analogicznie do takich państw jak np. Grecja, Iran czy Malezja. Natomiast w </w:t>
      </w:r>
      <w:r w:rsidR="00D15579" w:rsidRPr="00233788">
        <w:t xml:space="preserve">rankingu THE Times </w:t>
      </w:r>
      <w:r w:rsidR="00C83949" w:rsidRPr="00233788">
        <w:t xml:space="preserve">najlepsze polskie uczelnie plasują się na poziomie miejsc w siódmej i ósmej setce </w:t>
      </w:r>
      <w:r w:rsidR="00D15579" w:rsidRPr="00233788">
        <w:fldChar w:fldCharType="begin" w:fldLock="1"/>
      </w:r>
      <w:r w:rsidR="00D15579"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00D15579" w:rsidRPr="00233788">
        <w:fldChar w:fldCharType="separate"/>
      </w:r>
      <w:r w:rsidR="00D15579" w:rsidRPr="00233788">
        <w:rPr>
          <w:noProof/>
        </w:rPr>
        <w:t>(THE, 2020)</w:t>
      </w:r>
      <w:r w:rsidR="00D15579" w:rsidRPr="00233788">
        <w:fldChar w:fldCharType="end"/>
      </w:r>
      <w:r w:rsidR="00C83949" w:rsidRPr="00233788">
        <w:t xml:space="preserve">, co oznacza poziom takich państw jak np. Algieria, Indonezja lub </w:t>
      </w:r>
      <w:r w:rsidR="00535B47" w:rsidRPr="00233788">
        <w:t>Łotwa</w:t>
      </w:r>
      <w:r w:rsidR="00D15579" w:rsidRPr="00233788">
        <w:t xml:space="preserve">. To </w:t>
      </w:r>
      <w:r w:rsidR="008C57B8" w:rsidRPr="00233788">
        <w:t>wskazuje na bardzo niski prestiż polskich uniwersytetów na świecie.</w:t>
      </w:r>
      <w:r w:rsidR="007576B2" w:rsidRPr="00233788">
        <w:t xml:space="preserve"> Biorąc pod uwagę pozycję uczelni technicznych to należy zauważyć, że to nie uczelnie techniczne zajmują najwyższe miejsca w rankingach, natomiast są one obecne w i czołówkach. W zależności od metodologii rankingu różnice w wartościach różnych wskaźników pomiędzy uczelniami technicznymi oraz pozostałymi wynikające z charakteru tych instytucji czasem bardziej, a czasem mniej promują wysokie wyniki uczelni technicznych. Różnice wynikają z tego, iż uczelnie techniczne zazwyczaj uzyskują nieco lepsze rezultaty dotyczące pozyskiwania funduszy z rynku prywatnego oraz w zakresie komercjalizacji badań. Niemniej pozycja uczelni technicznych jest na pewno jest uznawana za raczej silną. </w:t>
      </w:r>
      <w:r w:rsidR="0065047B" w:rsidRPr="00233788">
        <w:t xml:space="preserve">Innym ciekawym zjawiskiem jest relatywnie wyższa pozycja uczelni medycznych w rankingach, które bardziej doceniają wskaźniki związane z wysoką liczbą cytowani. Wynika to z faktu, iż w dziedzinie medycyny typowym jest publikowanie dużych ilości </w:t>
      </w:r>
      <w:r w:rsidR="0065047B" w:rsidRPr="00233788">
        <w:lastRenderedPageBreak/>
        <w:t>artykułów, a zarazem duże liczby cytowa</w:t>
      </w:r>
      <w:r w:rsidR="0008034C" w:rsidRPr="00233788">
        <w:t>ń</w:t>
      </w:r>
      <w:r w:rsidR="0065047B" w:rsidRPr="00233788">
        <w:t xml:space="preserve"> innych autorów. Warto podkreślić, że bardzo podobne tendencje można zaobserwować zarówno w rankingach globalnych jak i najbardziej cenionym polskim rankingu miesięcznika Perspektywy.</w:t>
      </w:r>
    </w:p>
    <w:p w14:paraId="4B47C0FE" w14:textId="35510C45" w:rsidR="005415DD" w:rsidRPr="00233788" w:rsidRDefault="005415DD" w:rsidP="005415DD">
      <w:commentRangeStart w:id="60"/>
      <w:r w:rsidRPr="00233788">
        <w:t>W nawiązaniu do wniosk</w:t>
      </w:r>
      <w:r w:rsidR="0075639D" w:rsidRPr="00233788">
        <w:t>ów</w:t>
      </w:r>
      <w:r w:rsidRPr="00233788">
        <w:t xml:space="preserve"> z podrozdziału </w:t>
      </w:r>
      <w:r w:rsidRPr="00233788">
        <w:fldChar w:fldCharType="begin"/>
      </w:r>
      <w:r w:rsidRPr="00233788">
        <w:instrText xml:space="preserve"> REF _Ref62845084 \n \h </w:instrText>
      </w:r>
      <w:r w:rsidRPr="00233788">
        <w:fldChar w:fldCharType="separate"/>
      </w:r>
      <w:r w:rsidR="00E737A7" w:rsidRPr="00233788">
        <w:t>1.1.1</w:t>
      </w:r>
      <w:r w:rsidRPr="00233788">
        <w:fldChar w:fldCharType="end"/>
      </w:r>
      <w:r w:rsidRPr="00233788">
        <w:t xml:space="preserve"> </w:t>
      </w:r>
      <w:r w:rsidR="0075639D" w:rsidRPr="00233788">
        <w:t xml:space="preserve">dotyczących zauważalnej długoterminowej cykliczności zmian na rynku edukacji wyższej </w:t>
      </w:r>
      <w:r w:rsidRPr="00233788">
        <w:t xml:space="preserve">można stwierdzić, że polskie uniwersytety wkraczając w okres nasycenia rynku absolwentami w niedalekiej przyszłości skierują się raczej w stronę badań i elitarności studiowania. </w:t>
      </w:r>
      <w:r w:rsidR="0075639D" w:rsidRPr="00233788">
        <w:t>Biorąc pod uwagę zmiany w „regułach gry”</w:t>
      </w:r>
      <w:r w:rsidR="00400767" w:rsidRPr="00233788">
        <w:t xml:space="preserve">, </w:t>
      </w:r>
      <w:r w:rsidR="0075639D" w:rsidRPr="00233788">
        <w:t>również finansowych</w:t>
      </w:r>
      <w:r w:rsidR="00400767" w:rsidRPr="00233788">
        <w:t>,</w:t>
      </w:r>
      <w:r w:rsidR="0075639D" w:rsidRPr="00233788">
        <w:t xml:space="preserve"> </w:t>
      </w:r>
      <w:r w:rsidR="00400767" w:rsidRPr="00233788">
        <w:t xml:space="preserve">wynikające </w:t>
      </w:r>
      <w:r w:rsidR="0075639D" w:rsidRPr="00233788">
        <w:t xml:space="preserve">z </w:t>
      </w:r>
      <w:r w:rsidR="00400767" w:rsidRPr="00233788">
        <w:t xml:space="preserve">założeń </w:t>
      </w:r>
      <w:r w:rsidR="00400767" w:rsidRPr="00233788">
        <w:rPr>
          <w:i/>
          <w:iCs/>
        </w:rPr>
        <w:t>Konstytucji dla nauki</w:t>
      </w:r>
      <w:r w:rsidR="0075639D" w:rsidRPr="00233788">
        <w:t xml:space="preserve"> </w:t>
      </w:r>
      <w:r w:rsidR="00400767" w:rsidRPr="00233788">
        <w:t>(</w:t>
      </w:r>
      <w:r w:rsidR="0075639D" w:rsidRPr="00233788">
        <w:t>opisan</w:t>
      </w:r>
      <w:r w:rsidR="00400767" w:rsidRPr="00233788">
        <w:t>ych</w:t>
      </w:r>
      <w:r w:rsidR="0075639D" w:rsidRPr="00233788">
        <w:t xml:space="preserve"> w rozdziale </w:t>
      </w:r>
      <w:r w:rsidR="0075639D" w:rsidRPr="00233788">
        <w:fldChar w:fldCharType="begin"/>
      </w:r>
      <w:r w:rsidR="0075639D" w:rsidRPr="00233788">
        <w:instrText xml:space="preserve"> REF _Ref66113578 \r \h </w:instrText>
      </w:r>
      <w:r w:rsidR="0075639D" w:rsidRPr="00233788">
        <w:fldChar w:fldCharType="separate"/>
      </w:r>
      <w:r w:rsidR="00E737A7" w:rsidRPr="00233788">
        <w:t>1.1.2</w:t>
      </w:r>
      <w:r w:rsidR="0075639D" w:rsidRPr="00233788">
        <w:fldChar w:fldCharType="end"/>
      </w:r>
      <w:r w:rsidR="00400767" w:rsidRPr="00233788">
        <w:t>)</w:t>
      </w:r>
      <w:r w:rsidR="0075639D" w:rsidRPr="00233788">
        <w:t xml:space="preserve"> </w:t>
      </w:r>
      <w:r w:rsidRPr="00233788">
        <w:t>można stwierdzić, że intencje kierunków aktualnie implementowanych reform są słuszne, tzn. tworzą grunt dla szybszego dostosowania się uczelni do nieuniknionych zmian.</w:t>
      </w:r>
      <w:commentRangeEnd w:id="60"/>
      <w:r w:rsidR="000322C7" w:rsidRPr="00233788">
        <w:rPr>
          <w:rStyle w:val="Odwoaniedokomentarza"/>
          <w:rFonts w:ascii="Times New Roman" w:eastAsia="Times New Roman" w:hAnsi="Times New Roman"/>
          <w:szCs w:val="20"/>
          <w:lang w:eastAsia="pl-PL"/>
        </w:rPr>
        <w:commentReference w:id="60"/>
      </w:r>
    </w:p>
    <w:p w14:paraId="7CC862E2" w14:textId="386D5415" w:rsidR="00AE2BC1" w:rsidRPr="00233788" w:rsidRDefault="00AE2BC1" w:rsidP="004E7B54">
      <w:pPr>
        <w:pStyle w:val="Nagwek2"/>
      </w:pPr>
      <w:bookmarkStart w:id="61" w:name="_Toc66923589"/>
      <w:r w:rsidRPr="00233788">
        <w:t>Specyfika zarządzania uczelniami wyższymi</w:t>
      </w:r>
      <w:bookmarkEnd w:id="61"/>
    </w:p>
    <w:p w14:paraId="553F7FCC" w14:textId="7778AB54" w:rsidR="00696D38" w:rsidRPr="00233788" w:rsidRDefault="00696D38" w:rsidP="00696D38">
      <w:r w:rsidRPr="00233788">
        <w:t>Uczelnie wyższe są instytucjami istotnie odróżniającymi się od większości przedsiębiorstw. Szczególnie dotyczy do uczelni publicznych, czyli takich których ponad połowa dochodów pochodzi z funduszy budżetowych. Porównują</w:t>
      </w:r>
      <w:r w:rsidR="006F7DC7">
        <w:t>c</w:t>
      </w:r>
      <w:r w:rsidRPr="00233788">
        <w:t xml:space="preserve"> proces kształcenia studentów w uczelniach publicznych i prywatnych można z łatwością zauważyć, że student uczelni publicznej nie płaci bezpośrednio za świadczoną usługę. W związku z tym nie posiada jednej z najistotniejszych cech klienta </w:t>
      </w:r>
      <w:r w:rsidR="005E7550" w:rsidRPr="00233788">
        <w:t xml:space="preserve">usługi </w:t>
      </w:r>
      <w:r w:rsidR="005E7550" w:rsidRPr="00233788">
        <w:fldChar w:fldCharType="begin" w:fldLock="1"/>
      </w:r>
      <w:r w:rsidR="00F964A1"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005E7550" w:rsidRPr="00233788">
        <w:fldChar w:fldCharType="separate"/>
      </w:r>
      <w:r w:rsidR="005E7550" w:rsidRPr="00233788">
        <w:rPr>
          <w:noProof/>
        </w:rPr>
        <w:t>(por.</w:t>
      </w:r>
      <w:r w:rsidR="00F964A1" w:rsidRPr="00233788">
        <w:rPr>
          <w:noProof/>
        </w:rPr>
        <w:t> </w:t>
      </w:r>
      <w:r w:rsidR="005E7550" w:rsidRPr="00233788">
        <w:rPr>
          <w:noProof/>
        </w:rPr>
        <w:t>Vargo &amp; Lusch, 2008)</w:t>
      </w:r>
      <w:r w:rsidR="005E7550" w:rsidRPr="00233788">
        <w:fldChar w:fldCharType="end"/>
      </w:r>
      <w:r w:rsidR="005E7550" w:rsidRPr="00233788">
        <w:t xml:space="preserve">. Płatność </w:t>
      </w:r>
      <w:r w:rsidR="00F964A1" w:rsidRPr="00233788">
        <w:t>za</w:t>
      </w:r>
      <w:r w:rsidR="005E7550" w:rsidRPr="00233788">
        <w:t xml:space="preserve"> usłu</w:t>
      </w:r>
      <w:r w:rsidR="00F964A1" w:rsidRPr="00233788">
        <w:t>gę</w:t>
      </w:r>
      <w:r w:rsidR="005E7550" w:rsidRPr="00233788">
        <w:t xml:space="preserve"> edukacyjn</w:t>
      </w:r>
      <w:r w:rsidR="00F964A1" w:rsidRPr="00233788">
        <w:t>ą</w:t>
      </w:r>
      <w:r w:rsidR="005E7550" w:rsidRPr="00233788">
        <w:t xml:space="preserve"> uczelni publicznej </w:t>
      </w:r>
      <w:r w:rsidR="00F964A1" w:rsidRPr="00233788">
        <w:t>odbywa się w sposób</w:t>
      </w:r>
      <w:r w:rsidR="005E7550" w:rsidRPr="00233788">
        <w:t xml:space="preserve"> pośredni </w:t>
      </w:r>
      <w:r w:rsidR="00F964A1" w:rsidRPr="00233788">
        <w:t xml:space="preserve">i odroczony </w:t>
      </w:r>
      <w:r w:rsidR="005E7550" w:rsidRPr="00233788">
        <w:fldChar w:fldCharType="begin" w:fldLock="1"/>
      </w:r>
      <w:r w:rsidR="001663C2"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005E7550" w:rsidRPr="00233788">
        <w:fldChar w:fldCharType="separate"/>
      </w:r>
      <w:r w:rsidR="00F964A1" w:rsidRPr="00233788">
        <w:rPr>
          <w:noProof/>
        </w:rPr>
        <w:t>(por. Lewandowski &amp; Zieliński, 2012, s. 47)</w:t>
      </w:r>
      <w:r w:rsidR="005E7550" w:rsidRPr="00233788">
        <w:fldChar w:fldCharType="end"/>
      </w:r>
      <w:r w:rsidR="00F964A1" w:rsidRPr="00233788">
        <w:t>.</w:t>
      </w:r>
      <w:r w:rsidR="002B039B" w:rsidRPr="00233788">
        <w:t xml:space="preserve"> Wśród cech szczególnych uniwersytetów</w:t>
      </w:r>
      <w:r w:rsidR="006F7DC7">
        <w:t>,</w:t>
      </w:r>
      <w:r w:rsidR="002B039B" w:rsidRPr="00233788">
        <w:t xml:space="preserve"> wpływających na zarządzanie tymi instytucjami jest to cecha istotna</w:t>
      </w:r>
      <w:r w:rsidR="006F7DC7">
        <w:t>.</w:t>
      </w:r>
      <w:r w:rsidR="002B039B" w:rsidRPr="00233788">
        <w:t xml:space="preserve"> </w:t>
      </w:r>
      <w:r w:rsidR="006F7DC7">
        <w:t>R</w:t>
      </w:r>
      <w:r w:rsidR="002B039B" w:rsidRPr="00233788">
        <w:t>ównocześnie istnieje znacznie więcej cech wyróżniających uniwersytety od innych instytucji i przedsiębiorstw. Cechy te</w:t>
      </w:r>
      <w:r w:rsidR="00D358D0" w:rsidRPr="00233788">
        <w:t xml:space="preserve"> na pewno mają wyraz w celach, kulturze i specyfice powiązań z klientami lub interesariuszami.</w:t>
      </w:r>
    </w:p>
    <w:p w14:paraId="16464E20" w14:textId="77777777" w:rsidR="00940933" w:rsidRPr="00233788" w:rsidRDefault="00940933" w:rsidP="00940933">
      <w:pPr>
        <w:pStyle w:val="Nagwek3"/>
      </w:pPr>
      <w:bookmarkStart w:id="62" w:name="_Toc66923590"/>
      <w:r w:rsidRPr="00233788">
        <w:t>Cele organizacji uniwersyteckiej</w:t>
      </w:r>
      <w:bookmarkEnd w:id="62"/>
    </w:p>
    <w:p w14:paraId="58A95E37" w14:textId="490C5533" w:rsidR="002B039B" w:rsidRPr="00233788" w:rsidRDefault="00D358D0" w:rsidP="00940933">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Pr="00233788">
        <w:t>1.1.1</w:t>
      </w:r>
      <w:r w:rsidRPr="00233788">
        <w:fldChar w:fldCharType="end"/>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 </w:t>
      </w:r>
      <w:r w:rsidR="00415E8B" w:rsidRPr="00233788">
        <w:t>warto przeanalizować miejsce celów w procesie zarządzania.</w:t>
      </w:r>
      <w:r w:rsidR="008942F2" w:rsidRPr="00233788">
        <w:t xml:space="preserve"> Na wykresie po</w:t>
      </w:r>
      <w:r w:rsidR="00890B6E" w:rsidRPr="00233788">
        <w:fldChar w:fldCharType="begin"/>
      </w:r>
      <w:r w:rsidR="00890B6E" w:rsidRPr="00233788">
        <w:instrText xml:space="preserve"> REF _Ref67243821 \p \h </w:instrText>
      </w:r>
      <w:r w:rsidR="00890B6E" w:rsidRPr="00233788">
        <w:fldChar w:fldCharType="separate"/>
      </w:r>
      <w:r w:rsidR="00890B6E" w:rsidRPr="00233788">
        <w:t>niżej</w:t>
      </w:r>
      <w:r w:rsidR="00890B6E" w:rsidRPr="00233788">
        <w:fldChar w:fldCharType="end"/>
      </w:r>
      <w:r w:rsidR="00890B6E" w:rsidRPr="00233788">
        <w:t xml:space="preserve"> </w:t>
      </w:r>
      <w:r w:rsidR="008942F2" w:rsidRPr="00233788">
        <w:t xml:space="preserve">przedstawiono koncepcję </w:t>
      </w:r>
      <w:r w:rsidR="00B87DD6" w:rsidRPr="00233788">
        <w:t xml:space="preserve">inspirowaną modelem </w:t>
      </w:r>
      <w:r w:rsidR="008942F2" w:rsidRPr="00233788">
        <w:t>Michaela Raynor’a ukazującą miejsce różnych elementów w procesie tworzenia i realizacji strategii instytucji.</w:t>
      </w:r>
      <w:r w:rsidR="00173E47" w:rsidRPr="00233788">
        <w:t xml:space="preserve"> </w:t>
      </w:r>
      <w:r w:rsidR="006F7DC7">
        <w:t xml:space="preserve">Jednym z nich jest paradygmat, który wraz z wydarzeniami (faktami) stanowi niejako punkt wyjścia dla kolejnych etapów. </w:t>
      </w:r>
      <w:r w:rsidR="00173E47" w:rsidRPr="00233788">
        <w:t xml:space="preserve">Michael Raynor rozumie paradygmat jako “ramy koncepcyjne pozwalające na abstrakcyjne postrzeganie faktów, interpretowanie ich i dostrzeganie relacji między nimi” </w:t>
      </w:r>
      <w:r w:rsidR="00173E47" w:rsidRPr="00233788">
        <w:fldChar w:fldCharType="begin" w:fldLock="1"/>
      </w:r>
      <w:r w:rsidR="00173E47"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00173E47" w:rsidRPr="00233788">
        <w:fldChar w:fldCharType="separate"/>
      </w:r>
      <w:r w:rsidR="00173E47" w:rsidRPr="00233788">
        <w:rPr>
          <w:noProof/>
        </w:rPr>
        <w:t>(Leja, 2011, s. 189; Raynor, 1998, s. 373)</w:t>
      </w:r>
      <w:r w:rsidR="00173E47" w:rsidRPr="00233788">
        <w:fldChar w:fldCharType="end"/>
      </w:r>
      <w:r w:rsidR="00173E47" w:rsidRPr="00233788">
        <w:t xml:space="preserve">. Można zauważyć, że definicja ta ma pewne punkty wspólne z definicją kultury wg Austina (opisane szerzej w rozdziale </w:t>
      </w:r>
      <w:r w:rsidR="00173E47" w:rsidRPr="00233788">
        <w:fldChar w:fldCharType="begin"/>
      </w:r>
      <w:r w:rsidR="00173E47" w:rsidRPr="00233788">
        <w:instrText xml:space="preserve"> REF _Ref67311347 \r \h </w:instrText>
      </w:r>
      <w:r w:rsidR="00173E47" w:rsidRPr="00233788">
        <w:fldChar w:fldCharType="separate"/>
      </w:r>
      <w:r w:rsidR="00173E47" w:rsidRPr="00233788">
        <w:t>1.2.2</w:t>
      </w:r>
      <w:r w:rsidR="00173E47" w:rsidRPr="00233788">
        <w:fldChar w:fldCharType="end"/>
      </w:r>
      <w:r w:rsidR="00173E47" w:rsidRPr="00233788">
        <w:t>).</w:t>
      </w:r>
      <w:r w:rsidR="00C9615F" w:rsidRPr="00233788">
        <w:t xml:space="preserve"> Raynor twierdzi, że „zarówno misja, paradygmat, strategie jak i cele mogą być rozumiane jako konsekwencja lub przyczyna dla elementów je poprzedzających lub po nich następujących” </w:t>
      </w:r>
      <w:r w:rsidR="00C9615F" w:rsidRPr="00233788">
        <w:fldChar w:fldCharType="begin" w:fldLock="1"/>
      </w:r>
      <w:r w:rsidR="00C9615F"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00C9615F" w:rsidRPr="00233788">
        <w:fldChar w:fldCharType="separate"/>
      </w:r>
      <w:r w:rsidR="00C9615F" w:rsidRPr="00233788">
        <w:rPr>
          <w:noProof/>
        </w:rPr>
        <w:t>(Raynor, 1998, s. 373)</w:t>
      </w:r>
      <w:r w:rsidR="00C9615F" w:rsidRPr="00233788">
        <w:fldChar w:fldCharType="end"/>
      </w:r>
      <w:r w:rsidR="00C9615F" w:rsidRPr="00233788">
        <w:t>.</w:t>
      </w:r>
    </w:p>
    <w:p w14:paraId="1840A07A" w14:textId="74630B0A" w:rsidR="00A420B7" w:rsidRPr="00233788" w:rsidRDefault="00A420B7" w:rsidP="00FE32F3">
      <w:pPr>
        <w:keepNext/>
        <w:ind w:firstLine="0"/>
      </w:pPr>
      <w:r w:rsidRPr="00233788">
        <w:rPr>
          <w:noProof/>
        </w:rPr>
        <w:lastRenderedPageBreak/>
        <w:drawing>
          <wp:inline distT="0" distB="0" distL="0" distR="0" wp14:anchorId="1B674611" wp14:editId="032463F2">
            <wp:extent cx="5760000" cy="3118699"/>
            <wp:effectExtent l="0" t="0" r="0" b="5715"/>
            <wp:docPr id="29" name="Obraz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508CD45E" w14:textId="2B05657A" w:rsidR="00415E8B" w:rsidRPr="00233788" w:rsidRDefault="00FE32F3" w:rsidP="00FE32F3">
      <w:pPr>
        <w:pStyle w:val="Tytutabeli"/>
      </w:pPr>
      <w:bookmarkStart w:id="63" w:name="_Ref67311466"/>
      <w:bookmarkStart w:id="64" w:name="_Ref67243821"/>
      <w:r w:rsidRPr="00233788">
        <w:t xml:space="preserve">Rysunek </w:t>
      </w:r>
      <w:r w:rsidR="008E0D47">
        <w:fldChar w:fldCharType="begin"/>
      </w:r>
      <w:r w:rsidR="008E0D47">
        <w:instrText xml:space="preserve"> SEQ Rysunek \* ARABIC </w:instrText>
      </w:r>
      <w:r w:rsidR="008E0D47">
        <w:fldChar w:fldCharType="separate"/>
      </w:r>
      <w:r w:rsidRPr="00233788">
        <w:rPr>
          <w:noProof/>
        </w:rPr>
        <w:t>9</w:t>
      </w:r>
      <w:r w:rsidR="008E0D47">
        <w:rPr>
          <w:noProof/>
        </w:rPr>
        <w:fldChar w:fldCharType="end"/>
      </w:r>
      <w:bookmarkEnd w:id="63"/>
      <w:r w:rsidRPr="00233788">
        <w:t xml:space="preserve"> </w:t>
      </w:r>
      <w:bookmarkStart w:id="65" w:name="_Ref67311551"/>
      <w:r w:rsidR="00890B6E" w:rsidRPr="00233788">
        <w:t>Miejsce celów w procesie zarządzania organizacją</w:t>
      </w:r>
      <w:bookmarkEnd w:id="64"/>
      <w:bookmarkEnd w:id="65"/>
    </w:p>
    <w:p w14:paraId="62E010C6" w14:textId="1563B3C2" w:rsidR="00FE32F3" w:rsidRPr="00233788" w:rsidRDefault="00FE32F3" w:rsidP="00FE32F3">
      <w:pPr>
        <w:pStyle w:val="rdo"/>
      </w:pPr>
      <w:r w:rsidRPr="00233788">
        <w:t>Źródło:</w:t>
      </w:r>
      <w:r w:rsidR="00285BA9">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04EED41B" w14:textId="4433D1E7" w:rsidR="00E146A8" w:rsidRPr="00233788" w:rsidRDefault="00AA76EE" w:rsidP="008942F2">
      <w:r w:rsidRPr="00233788">
        <w:t>Lewa strona schematu przedstawionego po</w:t>
      </w:r>
      <w:r w:rsidRPr="00233788">
        <w:fldChar w:fldCharType="begin"/>
      </w:r>
      <w:r w:rsidRPr="00233788">
        <w:instrText xml:space="preserve"> REF _Ref67243821 \p \h </w:instrText>
      </w:r>
      <w:r w:rsidRPr="00233788">
        <w:fldChar w:fldCharType="separate"/>
      </w:r>
      <w:r w:rsidRPr="00233788">
        <w:t>wyżej</w:t>
      </w:r>
      <w:r w:rsidRPr="00233788">
        <w:fldChar w:fldCharType="end"/>
      </w:r>
      <w:r w:rsidRPr="00233788">
        <w:t xml:space="preserve"> (</w:t>
      </w:r>
      <w:r w:rsidRPr="00233788">
        <w:fldChar w:fldCharType="begin"/>
      </w:r>
      <w:r w:rsidRPr="00233788">
        <w:instrText xml:space="preserve"> REF _Ref67243821 \p \h </w:instrText>
      </w:r>
      <w:r w:rsidRPr="00233788">
        <w:fldChar w:fldCharType="end"/>
      </w:r>
      <w:r w:rsidR="00A420B7" w:rsidRPr="00233788">
        <w:fldChar w:fldCharType="begin"/>
      </w:r>
      <w:r w:rsidR="00A420B7" w:rsidRPr="00233788">
        <w:instrText xml:space="preserve"> REF  _Ref67311466 \* Lower \h </w:instrText>
      </w:r>
      <w:r w:rsidR="00A420B7" w:rsidRPr="00233788">
        <w:fldChar w:fldCharType="separate"/>
      </w:r>
      <w:r w:rsidR="00A420B7" w:rsidRPr="00233788">
        <w:t xml:space="preserve">rysunek </w:t>
      </w:r>
      <w:r w:rsidR="00A420B7" w:rsidRPr="00233788">
        <w:rPr>
          <w:noProof/>
        </w:rPr>
        <w:t>9</w:t>
      </w:r>
      <w:r w:rsidR="00A420B7" w:rsidRPr="00233788">
        <w:fldChar w:fldCharType="end"/>
      </w:r>
      <w:r w:rsidRPr="00233788">
        <w:t>)</w:t>
      </w:r>
      <w:r w:rsidR="00A420B7"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w:t>
      </w:r>
      <w:r w:rsidR="00C9615F" w:rsidRPr="00233788">
        <w:t xml:space="preserve"> </w:t>
      </w:r>
      <w:r w:rsidR="00A420B7" w:rsidRPr="00233788">
        <w:t>Natomiast efektem finalnym strategii powinny być działania wynikające z celów, jakie zostały zdefiniowane w ramach jej tworzenia</w:t>
      </w:r>
      <w:r w:rsidR="00C9615F" w:rsidRPr="00233788">
        <w:t>.</w:t>
      </w:r>
      <w:r w:rsidR="00A420B7" w:rsidRPr="00233788">
        <w:t xml:space="preserve"> Oczywiście strategia obejmuje cele podstawowe – strategiczne, a działanie wynika z celów szczegółowych</w:t>
      </w:r>
      <w:r w:rsidR="00605179" w:rsidRPr="00233788">
        <w:t xml:space="preserve"> </w:t>
      </w:r>
      <w:r w:rsidR="00997988" w:rsidRPr="00233788">
        <w:t xml:space="preserve">i miar opracowanych podczas przekładania celów ogólnych na szczegółowe </w:t>
      </w:r>
      <w:r w:rsidR="00997988" w:rsidRPr="00233788">
        <w:fldChar w:fldCharType="begin" w:fldLock="1"/>
      </w:r>
      <w:r w:rsidR="002E42CB"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00997988" w:rsidRPr="00233788">
        <w:fldChar w:fldCharType="separate"/>
      </w:r>
      <w:r w:rsidR="00997988" w:rsidRPr="00233788">
        <w:rPr>
          <w:noProof/>
        </w:rPr>
        <w:t>(Kaplan &amp; Norton, 1992, s. 73)</w:t>
      </w:r>
      <w:r w:rsidR="00997988" w:rsidRPr="00233788">
        <w:fldChar w:fldCharType="end"/>
      </w:r>
      <w:r w:rsidR="00997988" w:rsidRPr="00233788">
        <w:t xml:space="preserve">. </w:t>
      </w:r>
      <w:r w:rsidR="00285BA9">
        <w:t xml:space="preserve">Stąd też na diagramie linii określająca obszar strategii przecina pole celów, by podkreślić, że nie wszystkie cele są częścią strategii. </w:t>
      </w:r>
      <w:r w:rsidR="00CD64AA"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w:t>
      </w:r>
      <w:r w:rsidR="00997988" w:rsidRPr="00233788">
        <w:t xml:space="preserve">Misja i wizja organizacji są koncepcjami z zakresu zarządzania strategicznego. Odzwierciedlają one aspekt kulturowy związany ze sposobem wyrażania najważniejszych wartości </w:t>
      </w:r>
      <w:r w:rsidR="00997988" w:rsidRPr="00233788">
        <w:fldChar w:fldCharType="begin" w:fldLock="1"/>
      </w:r>
      <w:r w:rsidR="002E42CB"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00997988" w:rsidRPr="00233788">
        <w:fldChar w:fldCharType="separate"/>
      </w:r>
      <w:r w:rsidR="002E42CB" w:rsidRPr="00233788">
        <w:rPr>
          <w:noProof/>
        </w:rPr>
        <w:t>(Sułkowski i in., 2019, s. 759)</w:t>
      </w:r>
      <w:r w:rsidR="00997988" w:rsidRPr="00233788">
        <w:fldChar w:fldCharType="end"/>
      </w:r>
      <w:r w:rsidR="00997988" w:rsidRPr="00233788">
        <w:t xml:space="preserve">. Aspekty kultury uniwersyteckiej są szerzej zaprezentowane w rozdziale </w:t>
      </w:r>
      <w:r w:rsidR="00997988" w:rsidRPr="00233788">
        <w:fldChar w:fldCharType="begin"/>
      </w:r>
      <w:r w:rsidR="00997988" w:rsidRPr="00233788">
        <w:instrText xml:space="preserve"> REF _Ref67757874 \r \h </w:instrText>
      </w:r>
      <w:r w:rsidR="00997988" w:rsidRPr="00233788">
        <w:fldChar w:fldCharType="separate"/>
      </w:r>
      <w:r w:rsidR="00997988" w:rsidRPr="00233788">
        <w:t>1.2.2</w:t>
      </w:r>
      <w:r w:rsidR="00997988" w:rsidRPr="00233788">
        <w:fldChar w:fldCharType="end"/>
      </w:r>
      <w:r w:rsidR="00997988" w:rsidRPr="00233788">
        <w:t>. Jak pisze Sułkowski nawiązując do Brilmana oraz Rue i Holland</w:t>
      </w:r>
      <w:r w:rsidR="00BB5193" w:rsidRPr="00233788">
        <w:t xml:space="preserve">’a zarówno w wizji, jak i w misji przejawiają się sformułowania odnoszące się do celów organizacji. Misja bowiem „determinuje istotę i sens istnienia organizacji poprzez formułowanie najbardziej ogólnych celów i obszarów działania” natomiast wizja jest „krótką formułą określającą główne powołanie i cele organizacji” </w:t>
      </w:r>
      <w:r w:rsidR="00BB5193" w:rsidRPr="00233788">
        <w:fldChar w:fldCharType="begin" w:fldLock="1"/>
      </w:r>
      <w:r w:rsidR="002E42CB"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00BB5193" w:rsidRPr="00233788">
        <w:fldChar w:fldCharType="separate"/>
      </w:r>
      <w:r w:rsidR="002E42CB" w:rsidRPr="00233788">
        <w:rPr>
          <w:noProof/>
        </w:rPr>
        <w:t>(Sułkowski &amp; Woźniak, 2019, s. 759)</w:t>
      </w:r>
      <w:r w:rsidR="00BB5193" w:rsidRPr="00233788">
        <w:fldChar w:fldCharType="end"/>
      </w:r>
      <w:r w:rsidR="002E42CB" w:rsidRPr="00233788">
        <w:t xml:space="preserve">. Natomiast warte podkreślenia jest to, że szczególnie w przypadku publicznych uczelni wyższych cele strategiczne są determinowane przez to jakiego rodzaju jest to uczelnia oraz kim są kluczowi interesariusze </w:t>
      </w:r>
      <w:r w:rsidR="002E42CB" w:rsidRPr="00233788">
        <w:fldChar w:fldCharType="begin" w:fldLock="1"/>
      </w:r>
      <w:r w:rsidR="00560F6E"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002E42CB" w:rsidRPr="00233788">
        <w:fldChar w:fldCharType="separate"/>
      </w:r>
      <w:r w:rsidR="002E42CB" w:rsidRPr="00233788">
        <w:rPr>
          <w:noProof/>
        </w:rPr>
        <w:t>(Sułkowski i in., 2019, s. 304)</w:t>
      </w:r>
      <w:r w:rsidR="002E42CB" w:rsidRPr="00233788">
        <w:fldChar w:fldCharType="end"/>
      </w:r>
      <w:r w:rsidR="002E42CB" w:rsidRPr="00233788">
        <w:t xml:space="preserve">. </w:t>
      </w:r>
      <w:r w:rsidR="00E146A8" w:rsidRPr="00233788">
        <w:t>Spostrzeżenie to koresponduje z opinią Po</w:t>
      </w:r>
      <w:r w:rsidR="00233788" w:rsidRPr="00233788">
        <w:t>r</w:t>
      </w:r>
      <w:r w:rsidR="00E146A8" w:rsidRPr="00233788">
        <w:t xml:space="preserve">tera i Kramera o szczególnie istotnej roli państwa w konstruowaniu regulacji, które „uwydatniają wartości, kreują cele i stymulują innowacje” </w:t>
      </w:r>
      <w:r w:rsidR="00E146A8" w:rsidRPr="00233788">
        <w:fldChar w:fldCharType="begin" w:fldLock="1"/>
      </w:r>
      <w:r w:rsidR="00E146A8"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00E146A8" w:rsidRPr="00233788">
        <w:fldChar w:fldCharType="separate"/>
      </w:r>
      <w:r w:rsidR="00E146A8" w:rsidRPr="00233788">
        <w:rPr>
          <w:noProof/>
        </w:rPr>
        <w:t>(Jongbloed i in., 2008, s. 5)</w:t>
      </w:r>
      <w:r w:rsidR="00E146A8" w:rsidRPr="00233788">
        <w:fldChar w:fldCharType="end"/>
      </w:r>
      <w:r w:rsidR="00E146A8" w:rsidRPr="00233788">
        <w:t xml:space="preserve">. Ponadto cele są modyfikowane poprzez specyficzne </w:t>
      </w:r>
      <w:r w:rsidR="00E146A8" w:rsidRPr="00233788">
        <w:lastRenderedPageBreak/>
        <w:t xml:space="preserve">szanse lub ograniczenia istniejące w konkretnym otoczeniu społecznym w jakim funkcjonuje organizacja </w:t>
      </w:r>
      <w:r w:rsidR="00624C50" w:rsidRPr="00233788">
        <w:fldChar w:fldCharType="begin" w:fldLock="1"/>
      </w:r>
      <w:r w:rsidR="00624C50"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00624C50" w:rsidRPr="00233788">
        <w:fldChar w:fldCharType="separate"/>
      </w:r>
      <w:r w:rsidR="00624C50" w:rsidRPr="00233788">
        <w:rPr>
          <w:noProof/>
        </w:rPr>
        <w:t>(Jongbloed i in., 2008, s. 25)</w:t>
      </w:r>
      <w:r w:rsidR="00624C50" w:rsidRPr="00233788">
        <w:fldChar w:fldCharType="end"/>
      </w:r>
      <w:r w:rsidR="006F7DC7" w:rsidRPr="00233788">
        <w:t>.</w:t>
      </w:r>
      <w:r w:rsidR="006F7DC7">
        <w:t xml:space="preserve"> </w:t>
      </w:r>
      <w:r w:rsidR="00233788" w:rsidRPr="00233788">
        <w:t xml:space="preserve">Ponieważ w historii uniwersytetów </w:t>
      </w:r>
      <w:r w:rsidR="00F609F2">
        <w:t xml:space="preserve">ich otoczenie kulturowe, a także szanse i ograniczenia zmieniały się wielokrotnie to również ich cele ewoluowały. </w:t>
      </w:r>
      <w:r w:rsidR="00C43DF6">
        <w:t>Główne etapy zmian celów uniwersytetów zostały przedstawione w tabeli po</w:t>
      </w:r>
      <w:r w:rsidR="00C43DF6">
        <w:fldChar w:fldCharType="begin"/>
      </w:r>
      <w:r w:rsidR="00C43DF6">
        <w:instrText xml:space="preserve"> REF _Ref67832037 \p \h </w:instrText>
      </w:r>
      <w:r w:rsidR="00C43DF6">
        <w:fldChar w:fldCharType="separate"/>
      </w:r>
      <w:r w:rsidR="00C43DF6">
        <w:t>niżej</w:t>
      </w:r>
      <w:r w:rsidR="00C43DF6">
        <w:fldChar w:fldCharType="end"/>
      </w:r>
      <w:r w:rsidR="00C43DF6">
        <w:t>.</w:t>
      </w:r>
    </w:p>
    <w:p w14:paraId="750749F9" w14:textId="5A0D5B6D" w:rsidR="00081D14" w:rsidRPr="00233788" w:rsidRDefault="00081D14" w:rsidP="00081D14">
      <w:pPr>
        <w:pStyle w:val="Tytutabeli"/>
      </w:pPr>
      <w:bookmarkStart w:id="66" w:name="_Ref68024120"/>
      <w:bookmarkStart w:id="67" w:name="_Ref67832037"/>
      <w:r w:rsidRPr="00233788">
        <w:t xml:space="preserve">Tabela </w:t>
      </w:r>
      <w:r w:rsidR="008E0D47">
        <w:fldChar w:fldCharType="begin"/>
      </w:r>
      <w:r w:rsidR="008E0D47">
        <w:instrText xml:space="preserve"> SEQ Tabela \* ARABIC </w:instrText>
      </w:r>
      <w:r w:rsidR="008E0D47">
        <w:fldChar w:fldCharType="separate"/>
      </w:r>
      <w:r w:rsidRPr="00233788">
        <w:rPr>
          <w:noProof/>
        </w:rPr>
        <w:t>7</w:t>
      </w:r>
      <w:r w:rsidR="008E0D47">
        <w:rPr>
          <w:noProof/>
        </w:rPr>
        <w:fldChar w:fldCharType="end"/>
      </w:r>
      <w:bookmarkEnd w:id="66"/>
      <w:r w:rsidR="00233788" w:rsidRPr="00233788">
        <w:t xml:space="preserve"> Etapy </w:t>
      </w:r>
      <w:r w:rsidR="00C43DF6">
        <w:t>zmian</w:t>
      </w:r>
      <w:r w:rsidR="00233788" w:rsidRPr="00233788">
        <w:t xml:space="preserve"> celów uniwersytetów</w:t>
      </w:r>
      <w:bookmarkEnd w:id="67"/>
    </w:p>
    <w:tbl>
      <w:tblPr>
        <w:tblStyle w:val="Tabela-Siatka"/>
        <w:tblW w:w="9070" w:type="dxa"/>
        <w:tblLook w:val="04A0" w:firstRow="1" w:lastRow="0" w:firstColumn="1" w:lastColumn="0" w:noHBand="0" w:noVBand="1"/>
      </w:tblPr>
      <w:tblGrid>
        <w:gridCol w:w="1984"/>
        <w:gridCol w:w="1984"/>
        <w:gridCol w:w="5102"/>
      </w:tblGrid>
      <w:tr w:rsidR="00B71A26" w:rsidRPr="00233788" w14:paraId="20805F02" w14:textId="77777777" w:rsidTr="00C43DF6">
        <w:trPr>
          <w:cantSplit/>
          <w:tblHeader/>
        </w:trPr>
        <w:tc>
          <w:tcPr>
            <w:tcW w:w="1984" w:type="dxa"/>
          </w:tcPr>
          <w:p w14:paraId="0ABB2821" w14:textId="319A4E3F"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8FF20A7" w14:textId="378C01D9"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7E947603" w14:textId="78CD61BC" w:rsidR="00B71A26" w:rsidRPr="00233788" w:rsidRDefault="00B71A26" w:rsidP="00B71A26">
            <w:pPr>
              <w:ind w:firstLine="0"/>
              <w:jc w:val="center"/>
              <w:rPr>
                <w:b/>
                <w:bCs/>
                <w:sz w:val="18"/>
                <w:szCs w:val="18"/>
                <w:lang w:val="pl-PL"/>
              </w:rPr>
            </w:pPr>
            <w:r w:rsidRPr="00233788">
              <w:rPr>
                <w:b/>
                <w:bCs/>
                <w:sz w:val="18"/>
                <w:szCs w:val="18"/>
                <w:lang w:val="pl-PL"/>
              </w:rPr>
              <w:t>Opis</w:t>
            </w:r>
          </w:p>
        </w:tc>
      </w:tr>
      <w:tr w:rsidR="00B71A26" w:rsidRPr="00233788" w14:paraId="64442E99" w14:textId="77777777" w:rsidTr="00C43DF6">
        <w:trPr>
          <w:cantSplit/>
        </w:trPr>
        <w:tc>
          <w:tcPr>
            <w:tcW w:w="1984" w:type="dxa"/>
          </w:tcPr>
          <w:p w14:paraId="77C98466" w14:textId="64514736" w:rsidR="00B71A26" w:rsidRPr="00233788" w:rsidRDefault="00B71A26" w:rsidP="00F12F06">
            <w:pPr>
              <w:spacing w:line="300" w:lineRule="auto"/>
              <w:ind w:firstLine="0"/>
              <w:jc w:val="center"/>
              <w:rPr>
                <w:sz w:val="18"/>
                <w:szCs w:val="18"/>
                <w:lang w:val="pl-PL"/>
              </w:rPr>
            </w:pPr>
            <w:r w:rsidRPr="00233788">
              <w:rPr>
                <w:b/>
                <w:bCs/>
                <w:sz w:val="18"/>
                <w:szCs w:val="18"/>
                <w:lang w:val="pl-PL"/>
              </w:rPr>
              <w:t>Średniowiecze</w:t>
            </w:r>
          </w:p>
        </w:tc>
        <w:tc>
          <w:tcPr>
            <w:tcW w:w="1984" w:type="dxa"/>
          </w:tcPr>
          <w:p w14:paraId="08E9317F" w14:textId="1F73FF58"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751C9319" w14:textId="4955827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 (</w:t>
            </w:r>
            <w:r w:rsidR="00B71A26" w:rsidRPr="00233788">
              <w:rPr>
                <w:sz w:val="18"/>
                <w:szCs w:val="18"/>
                <w:lang w:val="pl-PL" w:eastAsia="pl-PL"/>
              </w:rPr>
              <w:t>dążenie do odkrywania prawdy i kształcenie; prowadzenie badań ani służba publiczna nie były elementami misji)</w:t>
            </w:r>
          </w:p>
        </w:tc>
      </w:tr>
      <w:tr w:rsidR="00B71A26" w:rsidRPr="00233788" w14:paraId="1354F1AA" w14:textId="77777777" w:rsidTr="00C43DF6">
        <w:trPr>
          <w:cantSplit/>
        </w:trPr>
        <w:tc>
          <w:tcPr>
            <w:tcW w:w="1984" w:type="dxa"/>
          </w:tcPr>
          <w:p w14:paraId="26BCA1FD" w14:textId="67B5E6DC" w:rsidR="00B71A26" w:rsidRPr="00233788" w:rsidRDefault="00B71A26" w:rsidP="00F12F06">
            <w:pPr>
              <w:spacing w:line="300" w:lineRule="auto"/>
              <w:ind w:firstLine="0"/>
              <w:jc w:val="center"/>
              <w:rPr>
                <w:sz w:val="18"/>
                <w:szCs w:val="18"/>
                <w:lang w:val="pl-PL"/>
              </w:rPr>
            </w:pPr>
            <w:r w:rsidRPr="00233788">
              <w:rPr>
                <w:b/>
                <w:bCs/>
                <w:sz w:val="18"/>
                <w:szCs w:val="18"/>
                <w:lang w:val="pl-PL"/>
              </w:rPr>
              <w:t>Renesans do Oświecenia</w:t>
            </w:r>
          </w:p>
        </w:tc>
        <w:tc>
          <w:tcPr>
            <w:tcW w:w="1984" w:type="dxa"/>
          </w:tcPr>
          <w:p w14:paraId="2D9F2ACC" w14:textId="39D68FAF"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4E399D50" w14:textId="0EC35A25" w:rsidR="00B71A26" w:rsidRPr="00233788" w:rsidRDefault="00081D14" w:rsidP="00F12F06">
            <w:pPr>
              <w:spacing w:line="300" w:lineRule="auto"/>
              <w:ind w:firstLine="0"/>
              <w:rPr>
                <w:sz w:val="18"/>
                <w:szCs w:val="18"/>
                <w:lang w:val="pl-PL"/>
              </w:rPr>
            </w:pPr>
            <w:r w:rsidRPr="00233788">
              <w:rPr>
                <w:sz w:val="18"/>
                <w:szCs w:val="18"/>
                <w:lang w:val="pl-PL"/>
              </w:rPr>
              <w:t xml:space="preserve">Zwiększona </w:t>
            </w:r>
            <w:r w:rsidR="00B71A26" w:rsidRPr="00233788">
              <w:rPr>
                <w:sz w:val="18"/>
                <w:szCs w:val="18"/>
                <w:lang w:val="pl-PL"/>
              </w:rPr>
              <w:t>rola odpowiadania na potrzeby społeczne w</w:t>
            </w:r>
            <w:r w:rsidR="00F12F06">
              <w:rPr>
                <w:sz w:val="18"/>
                <w:szCs w:val="18"/>
                <w:lang w:val="pl-PL"/>
              </w:rPr>
              <w:t> </w:t>
            </w:r>
            <w:r w:rsidR="00B71A26" w:rsidRPr="00233788">
              <w:rPr>
                <w:sz w:val="18"/>
                <w:szCs w:val="18"/>
                <w:lang w:val="pl-PL"/>
              </w:rPr>
              <w:t>zakresie kształcenia wynikające z wpływu władców na</w:t>
            </w:r>
            <w:r w:rsidR="00F12F06">
              <w:rPr>
                <w:sz w:val="18"/>
                <w:szCs w:val="18"/>
                <w:lang w:val="pl-PL"/>
              </w:rPr>
              <w:t> </w:t>
            </w:r>
            <w:r w:rsidR="00B71A26" w:rsidRPr="00233788">
              <w:rPr>
                <w:sz w:val="18"/>
                <w:szCs w:val="18"/>
                <w:lang w:val="pl-PL"/>
              </w:rPr>
              <w:t>uczelnie (początki współczesnego uniwersytetu świeckiego)</w:t>
            </w:r>
          </w:p>
        </w:tc>
      </w:tr>
      <w:tr w:rsidR="00B71A26" w:rsidRPr="00233788" w14:paraId="49FC6DBD" w14:textId="77777777" w:rsidTr="00C43DF6">
        <w:trPr>
          <w:cantSplit/>
        </w:trPr>
        <w:tc>
          <w:tcPr>
            <w:tcW w:w="1984" w:type="dxa"/>
          </w:tcPr>
          <w:p w14:paraId="3CC7B3F1" w14:textId="6AC6566E"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a</w:t>
            </w:r>
          </w:p>
        </w:tc>
        <w:tc>
          <w:tcPr>
            <w:tcW w:w="1984" w:type="dxa"/>
          </w:tcPr>
          <w:p w14:paraId="544EEC55" w14:textId="1F717FDB" w:rsidR="00B71A26" w:rsidRPr="00233788" w:rsidRDefault="00B71A26" w:rsidP="00F12F06">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2CD532A" w14:textId="3B6F482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w:t>
            </w:r>
          </w:p>
        </w:tc>
      </w:tr>
      <w:tr w:rsidR="00B71A26" w:rsidRPr="00233788" w14:paraId="11ABFA88" w14:textId="77777777" w:rsidTr="00C43DF6">
        <w:trPr>
          <w:cantSplit/>
        </w:trPr>
        <w:tc>
          <w:tcPr>
            <w:tcW w:w="1984" w:type="dxa"/>
          </w:tcPr>
          <w:p w14:paraId="740AD2AF" w14:textId="3CCC4226"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5E417A69" w14:textId="448201BE" w:rsidR="00B71A26" w:rsidRPr="00233788" w:rsidRDefault="00B71A26" w:rsidP="00F12F06">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1101EB49" w14:textId="7B681C63" w:rsidR="00B71A26" w:rsidRPr="00233788" w:rsidRDefault="00081D14" w:rsidP="00F12F06">
            <w:pPr>
              <w:spacing w:line="300" w:lineRule="auto"/>
              <w:ind w:firstLine="0"/>
              <w:rPr>
                <w:sz w:val="18"/>
                <w:szCs w:val="18"/>
                <w:lang w:val="pl-PL"/>
              </w:rPr>
            </w:pPr>
            <w:r w:rsidRPr="00233788">
              <w:rPr>
                <w:sz w:val="18"/>
                <w:szCs w:val="18"/>
                <w:lang w:val="pl-PL"/>
              </w:rPr>
              <w:t xml:space="preserve">Silny </w:t>
            </w:r>
            <w:r w:rsidR="00B71A26" w:rsidRPr="00233788">
              <w:rPr>
                <w:sz w:val="18"/>
                <w:szCs w:val="18"/>
                <w:lang w:val="pl-PL"/>
              </w:rPr>
              <w:t>wpływ państwa na uniwersytety</w:t>
            </w:r>
          </w:p>
        </w:tc>
      </w:tr>
      <w:tr w:rsidR="00B71A26" w:rsidRPr="00233788" w14:paraId="4B511DC8" w14:textId="77777777" w:rsidTr="00C43DF6">
        <w:trPr>
          <w:cantSplit/>
        </w:trPr>
        <w:tc>
          <w:tcPr>
            <w:tcW w:w="1984" w:type="dxa"/>
          </w:tcPr>
          <w:p w14:paraId="30B6AC2C" w14:textId="599EE976"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6AF7E20F" w14:textId="24BD8CDE" w:rsidR="00B71A26" w:rsidRPr="00233788" w:rsidRDefault="00B71A26" w:rsidP="00F12F06">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42A83DA1" w14:textId="70FEBAC2" w:rsidR="00B71A26" w:rsidRPr="00233788" w:rsidRDefault="00081D14" w:rsidP="00F12F06">
            <w:pPr>
              <w:spacing w:line="300" w:lineRule="auto"/>
              <w:ind w:firstLine="0"/>
              <w:rPr>
                <w:sz w:val="18"/>
                <w:szCs w:val="18"/>
                <w:lang w:val="pl-PL"/>
              </w:rPr>
            </w:pPr>
            <w:r w:rsidRPr="00233788">
              <w:rPr>
                <w:sz w:val="18"/>
                <w:szCs w:val="18"/>
                <w:lang w:val="pl-PL"/>
              </w:rPr>
              <w:t xml:space="preserve">Państwo </w:t>
            </w:r>
            <w:r w:rsidR="00B71A26" w:rsidRPr="00233788">
              <w:rPr>
                <w:sz w:val="18"/>
                <w:szCs w:val="18"/>
                <w:lang w:val="pl-PL"/>
              </w:rPr>
              <w:t>tylko określa ogólne zasady funkcjonowania i</w:t>
            </w:r>
            <w:r w:rsidR="00F12F06">
              <w:rPr>
                <w:sz w:val="18"/>
                <w:szCs w:val="18"/>
                <w:lang w:val="pl-PL"/>
              </w:rPr>
              <w:t> </w:t>
            </w:r>
            <w:r w:rsidR="00B71A26" w:rsidRPr="00233788">
              <w:rPr>
                <w:sz w:val="18"/>
                <w:szCs w:val="18"/>
                <w:lang w:val="pl-PL"/>
              </w:rPr>
              <w:t>dystrybucji funduszy</w:t>
            </w:r>
          </w:p>
        </w:tc>
      </w:tr>
      <w:tr w:rsidR="00B71A26" w:rsidRPr="00233788" w14:paraId="39C98A8C" w14:textId="77777777" w:rsidTr="00C43DF6">
        <w:trPr>
          <w:cantSplit/>
        </w:trPr>
        <w:tc>
          <w:tcPr>
            <w:tcW w:w="1984" w:type="dxa"/>
          </w:tcPr>
          <w:p w14:paraId="57685556" w14:textId="332880E4"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589EB3E2" w14:textId="22DCA721" w:rsidR="00B71A26" w:rsidRPr="00233788" w:rsidRDefault="00B71A26" w:rsidP="00F12F0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1C477CC4" w14:textId="38C89559"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odpowiadanie </w:t>
            </w:r>
            <w:r w:rsidR="00B71A26" w:rsidRPr="00C43DF6">
              <w:rPr>
                <w:sz w:val="18"/>
                <w:szCs w:val="18"/>
                <w:lang w:val="pl-PL"/>
              </w:rPr>
              <w:t>na zróżnicowane potrzeby różnych interesariuszy</w:t>
            </w:r>
            <w:r w:rsidR="00F12F06">
              <w:rPr>
                <w:sz w:val="18"/>
                <w:szCs w:val="18"/>
                <w:lang w:val="pl-PL"/>
              </w:rPr>
              <w:t>;</w:t>
            </w:r>
          </w:p>
          <w:p w14:paraId="41654681" w14:textId="495BED5F"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tworzenie </w:t>
            </w:r>
            <w:r w:rsidR="00B71A26" w:rsidRPr="00C43DF6">
              <w:rPr>
                <w:sz w:val="18"/>
                <w:szCs w:val="18"/>
                <w:lang w:val="pl-PL"/>
              </w:rPr>
              <w:t>organizacji peryferyjnych</w:t>
            </w:r>
            <w:r w:rsidRPr="00C43DF6">
              <w:rPr>
                <w:sz w:val="18"/>
                <w:szCs w:val="18"/>
                <w:lang w:val="pl-PL"/>
              </w:rPr>
              <w:t xml:space="preserve">, których celem </w:t>
            </w:r>
            <w:r w:rsidR="00B71A26" w:rsidRPr="00C43DF6">
              <w:rPr>
                <w:sz w:val="18"/>
                <w:szCs w:val="18"/>
                <w:lang w:val="pl-PL"/>
              </w:rPr>
              <w:t>jest budowanie związków z otoczeniem</w:t>
            </w:r>
            <w:r w:rsidR="002425A4">
              <w:rPr>
                <w:sz w:val="18"/>
                <w:szCs w:val="18"/>
                <w:lang w:val="pl-PL"/>
              </w:rPr>
              <w:t>;</w:t>
            </w:r>
            <w:r w:rsidR="00B71A26" w:rsidRPr="00C43DF6">
              <w:rPr>
                <w:sz w:val="18"/>
                <w:szCs w:val="18"/>
                <w:lang w:val="pl-PL"/>
              </w:rPr>
              <w:t xml:space="preserve"> </w:t>
            </w:r>
            <w:r w:rsidR="002425A4">
              <w:rPr>
                <w:sz w:val="18"/>
                <w:szCs w:val="18"/>
                <w:lang w:val="pl-PL"/>
              </w:rPr>
              <w:t>b</w:t>
            </w:r>
            <w:r w:rsidR="00B71A26" w:rsidRPr="00C43DF6">
              <w:rPr>
                <w:sz w:val="18"/>
                <w:szCs w:val="18"/>
                <w:lang w:val="pl-PL"/>
              </w:rPr>
              <w:t>adania stosowane i</w:t>
            </w:r>
            <w:r w:rsidR="00285BA9">
              <w:rPr>
                <w:sz w:val="18"/>
                <w:szCs w:val="18"/>
                <w:lang w:val="pl-PL"/>
              </w:rPr>
              <w:t> </w:t>
            </w:r>
            <w:r w:rsidR="00B71A26" w:rsidRPr="00C43DF6">
              <w:rPr>
                <w:sz w:val="18"/>
                <w:szCs w:val="18"/>
                <w:lang w:val="pl-PL"/>
              </w:rPr>
              <w:t>wdrożenia nabierają znaczenia</w:t>
            </w:r>
            <w:r w:rsidR="00F12F06">
              <w:rPr>
                <w:sz w:val="18"/>
                <w:szCs w:val="18"/>
                <w:lang w:val="pl-PL"/>
              </w:rPr>
              <w:t>;</w:t>
            </w:r>
          </w:p>
          <w:p w14:paraId="14D2CC13" w14:textId="25AFEE87"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pojawiaj</w:t>
            </w:r>
            <w:r>
              <w:rPr>
                <w:sz w:val="18"/>
                <w:szCs w:val="18"/>
                <w:lang w:val="pl-PL"/>
              </w:rPr>
              <w:t>ą</w:t>
            </w:r>
            <w:r w:rsidRPr="00C43DF6">
              <w:rPr>
                <w:sz w:val="18"/>
                <w:szCs w:val="18"/>
                <w:lang w:val="pl-PL"/>
              </w:rPr>
              <w:t xml:space="preserve"> </w:t>
            </w:r>
            <w:r w:rsidR="00B71A26" w:rsidRPr="00C43DF6">
              <w:rPr>
                <w:sz w:val="18"/>
                <w:szCs w:val="18"/>
                <w:lang w:val="pl-PL"/>
              </w:rPr>
              <w:t>się organizacje akademickie, publikacje naukowe, organizowane są konferencje naukowe</w:t>
            </w:r>
            <w:r w:rsidR="00F12F06">
              <w:rPr>
                <w:sz w:val="18"/>
                <w:szCs w:val="18"/>
                <w:lang w:val="pl-PL"/>
              </w:rPr>
              <w:t>;</w:t>
            </w:r>
          </w:p>
          <w:p w14:paraId="22864EA4" w14:textId="6A6798C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uniwersytety </w:t>
            </w:r>
            <w:r w:rsidR="00B71A26" w:rsidRPr="00C43DF6">
              <w:rPr>
                <w:sz w:val="18"/>
                <w:szCs w:val="18"/>
                <w:lang w:val="pl-PL"/>
              </w:rPr>
              <w:t>pełnią funkcję kulturotwórczą</w:t>
            </w:r>
            <w:r w:rsidR="00F12F06">
              <w:rPr>
                <w:sz w:val="18"/>
                <w:szCs w:val="18"/>
                <w:lang w:val="pl-PL"/>
              </w:rPr>
              <w:t>;</w:t>
            </w:r>
          </w:p>
          <w:p w14:paraId="77889899" w14:textId="1FB3971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misja publiczna</w:t>
            </w:r>
            <w:r w:rsidR="002425A4">
              <w:rPr>
                <w:sz w:val="18"/>
                <w:szCs w:val="18"/>
                <w:lang w:val="pl-PL"/>
              </w:rPr>
              <w:t xml:space="preserve">: </w:t>
            </w:r>
            <w:r w:rsidRPr="00C43DF6">
              <w:rPr>
                <w:sz w:val="18"/>
                <w:szCs w:val="18"/>
                <w:lang w:val="pl-PL"/>
              </w:rPr>
              <w:t>wiedza tworzona w uniwersytetach powinna być użyteczna</w:t>
            </w:r>
            <w:r w:rsidR="00F12F06">
              <w:rPr>
                <w:sz w:val="18"/>
                <w:szCs w:val="18"/>
                <w:lang w:val="pl-PL"/>
              </w:rPr>
              <w:t>;</w:t>
            </w:r>
          </w:p>
          <w:p w14:paraId="2047DD31" w14:textId="47B73148"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wyraźna </w:t>
            </w:r>
            <w:r w:rsidR="00B71A26" w:rsidRPr="00C43DF6">
              <w:rPr>
                <w:sz w:val="18"/>
                <w:szCs w:val="18"/>
                <w:lang w:val="pl-PL"/>
              </w:rPr>
              <w:t>tendencja do transmisji wiedzy do otoczenia</w:t>
            </w:r>
            <w:r w:rsidR="00F12F06">
              <w:rPr>
                <w:sz w:val="18"/>
                <w:szCs w:val="18"/>
                <w:lang w:val="pl-PL"/>
              </w:rPr>
              <w:t>;</w:t>
            </w:r>
          </w:p>
          <w:p w14:paraId="5B67D7AA" w14:textId="66D57214" w:rsidR="00B71A26" w:rsidRPr="002425A4" w:rsidRDefault="00C43DF6" w:rsidP="002425A4">
            <w:pPr>
              <w:pStyle w:val="Akapitzlist"/>
              <w:numPr>
                <w:ilvl w:val="0"/>
                <w:numId w:val="37"/>
              </w:numPr>
              <w:spacing w:line="276" w:lineRule="auto"/>
              <w:ind w:left="227" w:hanging="170"/>
              <w:rPr>
                <w:sz w:val="18"/>
                <w:szCs w:val="18"/>
                <w:lang w:val="pl-PL"/>
              </w:rPr>
            </w:pPr>
            <w:r w:rsidRPr="00C43DF6">
              <w:rPr>
                <w:sz w:val="18"/>
                <w:szCs w:val="18"/>
                <w:lang w:val="pl-PL"/>
              </w:rPr>
              <w:t xml:space="preserve">krytyka </w:t>
            </w:r>
            <w:r w:rsidR="00B71A26" w:rsidRPr="00C43DF6">
              <w:rPr>
                <w:sz w:val="18"/>
                <w:szCs w:val="18"/>
                <w:lang w:val="pl-PL"/>
              </w:rPr>
              <w:t>wobec uzależniania się uczelni od biznesu</w:t>
            </w:r>
          </w:p>
        </w:tc>
      </w:tr>
      <w:tr w:rsidR="00081D14" w:rsidRPr="00233788" w14:paraId="74FE1430" w14:textId="77777777" w:rsidTr="00C43DF6">
        <w:trPr>
          <w:cantSplit/>
        </w:trPr>
        <w:tc>
          <w:tcPr>
            <w:tcW w:w="1984" w:type="dxa"/>
          </w:tcPr>
          <w:p w14:paraId="00A8B910" w14:textId="689EED98" w:rsidR="00081D14" w:rsidRPr="00233788" w:rsidRDefault="00081D14" w:rsidP="00F12F06">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Uniwersytet społecznie odpowiedzialny</w:t>
            </w:r>
          </w:p>
        </w:tc>
        <w:tc>
          <w:tcPr>
            <w:tcW w:w="1984" w:type="dxa"/>
          </w:tcPr>
          <w:p w14:paraId="63D04D16" w14:textId="2E610B19" w:rsidR="00081D14" w:rsidRPr="00233788" w:rsidRDefault="00081D14" w:rsidP="00F12F06">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7BC388E6" w14:textId="77777777" w:rsidR="00285BA9" w:rsidRDefault="00285BA9" w:rsidP="00285BA9">
            <w:pPr>
              <w:pStyle w:val="Akapitzlist"/>
              <w:numPr>
                <w:ilvl w:val="0"/>
                <w:numId w:val="37"/>
              </w:numPr>
              <w:spacing w:line="276" w:lineRule="auto"/>
              <w:ind w:left="227" w:hanging="170"/>
              <w:rPr>
                <w:sz w:val="18"/>
                <w:szCs w:val="18"/>
                <w:lang w:val="pl-PL"/>
              </w:rPr>
            </w:pPr>
            <w:r>
              <w:rPr>
                <w:sz w:val="18"/>
                <w:szCs w:val="18"/>
                <w:lang w:val="pl-PL"/>
              </w:rPr>
              <w:t xml:space="preserve">współdziałanie interesariuszy </w:t>
            </w:r>
            <w:r w:rsidR="002425A4" w:rsidRPr="00233788">
              <w:rPr>
                <w:sz w:val="18"/>
                <w:szCs w:val="18"/>
                <w:lang w:val="pl-PL"/>
              </w:rPr>
              <w:t>wewnętrznych i</w:t>
            </w:r>
            <w:r>
              <w:rPr>
                <w:sz w:val="18"/>
                <w:szCs w:val="18"/>
                <w:lang w:val="pl-PL"/>
              </w:rPr>
              <w:t> </w:t>
            </w:r>
            <w:r w:rsidR="002425A4" w:rsidRPr="00233788">
              <w:rPr>
                <w:sz w:val="18"/>
                <w:szCs w:val="18"/>
                <w:lang w:val="pl-PL"/>
              </w:rPr>
              <w:t>zewnętrznych uniwersytetu</w:t>
            </w:r>
            <w:r w:rsidR="00F12F06">
              <w:rPr>
                <w:sz w:val="18"/>
                <w:szCs w:val="18"/>
                <w:lang w:val="pl-PL"/>
              </w:rPr>
              <w:t>;</w:t>
            </w:r>
            <w:r w:rsidRPr="00233788">
              <w:rPr>
                <w:sz w:val="18"/>
                <w:szCs w:val="18"/>
                <w:lang w:val="pl-PL"/>
              </w:rPr>
              <w:t xml:space="preserve"> </w:t>
            </w:r>
          </w:p>
          <w:p w14:paraId="492A40A0" w14:textId="262C77EF" w:rsidR="002425A4" w:rsidRPr="00285BA9" w:rsidRDefault="00285BA9" w:rsidP="00285BA9">
            <w:pPr>
              <w:pStyle w:val="Akapitzlist"/>
              <w:numPr>
                <w:ilvl w:val="0"/>
                <w:numId w:val="37"/>
              </w:numPr>
              <w:spacing w:line="276" w:lineRule="auto"/>
              <w:ind w:left="227" w:hanging="170"/>
              <w:rPr>
                <w:sz w:val="18"/>
                <w:szCs w:val="18"/>
                <w:lang w:val="pl-PL"/>
              </w:rPr>
            </w:pPr>
            <w:r w:rsidRPr="00233788">
              <w:rPr>
                <w:sz w:val="18"/>
                <w:szCs w:val="18"/>
                <w:lang w:val="pl-PL"/>
              </w:rPr>
              <w:t>społecznie odpowiedzialna uczelnia powinna mieć cechy organizacji służącej otoczeniu</w:t>
            </w:r>
            <w:r>
              <w:rPr>
                <w:sz w:val="18"/>
                <w:szCs w:val="18"/>
                <w:lang w:val="pl-PL"/>
              </w:rPr>
              <w:t>;</w:t>
            </w:r>
          </w:p>
        </w:tc>
      </w:tr>
    </w:tbl>
    <w:p w14:paraId="4B980D4B" w14:textId="4DCF8C46" w:rsidR="00E146A8" w:rsidRPr="00233788" w:rsidRDefault="00560F6E" w:rsidP="00560F6E">
      <w:pPr>
        <w:pStyle w:val="rdo"/>
      </w:pPr>
      <w:r w:rsidRPr="00233788">
        <w:t xml:space="preserve">Źródło: opracowanie własne na podstawie </w:t>
      </w:r>
      <w:r w:rsidRPr="00233788">
        <w:rPr>
          <w:szCs w:val="18"/>
        </w:rPr>
        <w:fldChar w:fldCharType="begin" w:fldLock="1"/>
      </w:r>
      <w:r w:rsidR="007E37DA">
        <w:rPr>
          <w:szCs w:val="18"/>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rPr>
          <w:szCs w:val="18"/>
        </w:rPr>
        <w:fldChar w:fldCharType="separate"/>
      </w:r>
      <w:r w:rsidR="00081D14" w:rsidRPr="00233788">
        <w:rPr>
          <w:noProof/>
          <w:szCs w:val="18"/>
        </w:rPr>
        <w:t>(Leja, 2011, ss. 17-18,49)</w:t>
      </w:r>
      <w:r w:rsidRPr="00233788">
        <w:rPr>
          <w:szCs w:val="18"/>
        </w:rPr>
        <w:fldChar w:fldCharType="end"/>
      </w:r>
    </w:p>
    <w:p w14:paraId="14727E6B" w14:textId="6E1E9F30" w:rsidR="007E37DA" w:rsidRDefault="00F12F06" w:rsidP="0073325F">
      <w:r>
        <w:t>Analizując zmiany celów uczelni przedstawione w tabeli po</w:t>
      </w:r>
      <w:r>
        <w:fldChar w:fldCharType="begin"/>
      </w:r>
      <w:r>
        <w:instrText xml:space="preserve"> REF _Ref67832037 \p \h </w:instrText>
      </w:r>
      <w:r>
        <w:fldChar w:fldCharType="separate"/>
      </w:r>
      <w:r>
        <w:t>wyżej</w:t>
      </w:r>
      <w:r>
        <w:fldChar w:fldCharType="end"/>
      </w:r>
      <w:r>
        <w:t xml:space="preserve"> (</w:t>
      </w:r>
      <w:r>
        <w:fldChar w:fldCharType="begin"/>
      </w:r>
      <w:r>
        <w:instrText xml:space="preserve"> REF  _Ref68024120 \* Lower \h </w:instrText>
      </w:r>
      <w:r>
        <w:fldChar w:fldCharType="separate"/>
      </w:r>
      <w:r w:rsidRPr="00233788">
        <w:t xml:space="preserve">tabela </w:t>
      </w:r>
      <w:r w:rsidRPr="00233788">
        <w:rPr>
          <w:noProof/>
        </w:rPr>
        <w:t>7</w:t>
      </w:r>
      <w:r>
        <w:fldChar w:fldCharType="end"/>
      </w:r>
      <w:r>
        <w:t>) można zauważyć, że dynamika zmian celów uniwersytetów</w:t>
      </w:r>
      <w:r w:rsidR="00285BA9">
        <w:t xml:space="preserve"> jaką</w:t>
      </w:r>
      <w:r>
        <w:t xml:space="preserve"> obserwujemy w okresie najnowszej historii</w:t>
      </w:r>
      <w:r w:rsidR="00285BA9">
        <w:t xml:space="preserve"> jest zdecydowanie największa</w:t>
      </w:r>
      <w:r>
        <w:t xml:space="preserve">. Na pewno podobne spostrzeżenia dotyczą dynamiki zmian technologicznych i społecznych jakich doświadczamy. Biorąc pod uwagę zmiany na uniwersytetach opisane w rozdziale </w:t>
      </w:r>
      <w:r>
        <w:fldChar w:fldCharType="begin"/>
      </w:r>
      <w:r>
        <w:instrText xml:space="preserve"> REF _Ref62845084 \r \h </w:instrText>
      </w:r>
      <w:r>
        <w:fldChar w:fldCharType="separate"/>
      </w:r>
      <w:r>
        <w:t>1.1.1</w:t>
      </w:r>
      <w:r>
        <w:fldChar w:fldCharType="end"/>
      </w:r>
      <w:r w:rsidR="00350F5C">
        <w:t xml:space="preserve"> można zauważyć, że we wcześniejszych okresach historycznych zmian</w:t>
      </w:r>
      <w:r w:rsidR="00285BA9">
        <w:t>y</w:t>
      </w:r>
      <w:r w:rsidR="00350F5C">
        <w:t xml:space="preserve"> na uniwersytetach, które szły w parze ze zmianami otoczenia</w:t>
      </w:r>
      <w:r w:rsidR="00285BA9">
        <w:t>,</w:t>
      </w:r>
      <w:r w:rsidR="00350F5C">
        <w:t xml:space="preserve"> towarzyszyły zmiany celów funkcjonowania natomiast nie były one tak dynamiczne jak obecnie. Pewnym wyjątkiem jest </w:t>
      </w:r>
      <w:r w:rsidR="0047176A">
        <w:t xml:space="preserve">powstanie Humboldtowskiej koncepcji </w:t>
      </w:r>
      <w:r w:rsidR="0047176A">
        <w:lastRenderedPageBreak/>
        <w:t>funkcjonowania uniwersytetu</w:t>
      </w:r>
      <w:r w:rsidR="007916B3">
        <w:t xml:space="preserve"> liberalnego</w:t>
      </w:r>
      <w:r w:rsidR="0047176A">
        <w:t xml:space="preserve">, która stanowiła przełom w stosunku do dotychczasowego </w:t>
      </w:r>
      <w:r w:rsidR="00BC400A">
        <w:t xml:space="preserve">sposobu </w:t>
      </w:r>
      <w:r w:rsidR="0047176A">
        <w:t xml:space="preserve">funkcjonowania uczelni wyższych. </w:t>
      </w:r>
      <w:r w:rsidR="00FE1C65">
        <w:t xml:space="preserve">Podstawą tej </w:t>
      </w:r>
      <w:r w:rsidR="00BC400A">
        <w:t>koncepcji</w:t>
      </w:r>
      <w:r w:rsidR="00FE1C65" w:rsidRPr="00233788">
        <w:t xml:space="preserve"> było </w:t>
      </w:r>
      <w:r w:rsidR="00FE1C65">
        <w:t>„</w:t>
      </w:r>
      <w:r w:rsidR="00FE1C65" w:rsidRPr="00233788">
        <w:t>zatrudnienie w uczelni najwybitniejszych uczonych i zapewnienie im wolności w zakresie prowadzenia badań naukowych. Cechą uniwersytetu Humboldta były jedność badań i kształcenia, wolności akademickie (</w:t>
      </w:r>
      <w:r w:rsidR="00FE1C65" w:rsidRPr="00233788">
        <w:rPr>
          <w:i/>
          <w:iCs/>
        </w:rPr>
        <w:t>freedom to learn</w:t>
      </w:r>
      <w:r w:rsidR="00FE1C65" w:rsidRPr="00233788">
        <w:t xml:space="preserve">) </w:t>
      </w:r>
      <w:r w:rsidR="00BC400A">
        <w:t xml:space="preserve">[oraz] </w:t>
      </w:r>
      <w:r w:rsidR="00FE1C65" w:rsidRPr="00233788">
        <w:t>zrównanie statusu wszystkich dziedzin nauki</w:t>
      </w:r>
      <w:r w:rsidR="00FE1C65">
        <w:t>”</w:t>
      </w:r>
      <w:r w:rsidR="00FE1C65" w:rsidRPr="00233788">
        <w:t xml:space="preserve"> </w:t>
      </w:r>
      <w:r w:rsidR="00FE1C65" w:rsidRPr="00233788">
        <w:fldChar w:fldCharType="begin" w:fldLock="1"/>
      </w:r>
      <w:r w:rsidR="00FE1C6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00FE1C65" w:rsidRPr="00233788">
        <w:fldChar w:fldCharType="separate"/>
      </w:r>
      <w:r w:rsidR="00FE1C65" w:rsidRPr="00233788">
        <w:rPr>
          <w:noProof/>
        </w:rPr>
        <w:t>(Leja, 2011, s. 17)</w:t>
      </w:r>
      <w:r w:rsidR="00FE1C65" w:rsidRPr="00233788">
        <w:fldChar w:fldCharType="end"/>
      </w:r>
      <w:r w:rsidR="00FE1C65">
        <w:t xml:space="preserve">. </w:t>
      </w:r>
      <w:r w:rsidR="007E37DA">
        <w:t xml:space="preserve">Jedność badań i nauczania oznaczała, że zarówno przekazywanie jak i zdobywanie wiedzy powinny być prowadzone w sposób wspierający postęp naukowy. </w:t>
      </w:r>
      <w:r w:rsidR="00B85F38">
        <w:t>W</w:t>
      </w:r>
      <w:r w:rsidR="007E37DA">
        <w:t xml:space="preserve">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rsidR="007E37DA">
        <w:fldChar w:fldCharType="begin" w:fldLock="1"/>
      </w:r>
      <w:r w:rsidR="009E3C9E">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rsidR="007E37DA">
        <w:fldChar w:fldCharType="separate"/>
      </w:r>
      <w:r w:rsidR="007E37DA" w:rsidRPr="007E37DA">
        <w:rPr>
          <w:noProof/>
        </w:rPr>
        <w:t>(Habermas &amp; Blazek, 1987, s. 11)</w:t>
      </w:r>
      <w:r w:rsidR="007E37DA">
        <w:fldChar w:fldCharType="end"/>
      </w:r>
      <w:r w:rsidR="007E37DA">
        <w:t>.</w:t>
      </w:r>
      <w:r w:rsidR="00B85F38">
        <w:t xml:space="preserve"> Taka hierarchia celów przyczyniła się do przypisania zarówno uniwersytetowi liberalnemu metaforycznego określenia</w:t>
      </w:r>
      <w:r w:rsidR="00B85F38" w:rsidRPr="00B85F38">
        <w:rPr>
          <w:i/>
          <w:iCs/>
        </w:rPr>
        <w:t xml:space="preserve"> </w:t>
      </w:r>
      <w:r w:rsidR="00B85F38" w:rsidRPr="007916B3">
        <w:rPr>
          <w:i/>
          <w:iCs/>
        </w:rPr>
        <w:t>wieży z kości słoniowej</w:t>
      </w:r>
      <w:r w:rsidR="00B85F38">
        <w:t>, oznaczającej „</w:t>
      </w:r>
      <w:r w:rsidR="00B85F38" w:rsidRPr="00233788">
        <w:t>niepodatność na wpływy otoczenia i wyjątkową trwałość</w:t>
      </w:r>
      <w:r w:rsidR="00B85F38">
        <w:t xml:space="preserve">” </w:t>
      </w:r>
      <w:r w:rsidR="00B85F38" w:rsidRPr="00233788">
        <w:fldChar w:fldCharType="begin" w:fldLock="1"/>
      </w:r>
      <w:r w:rsidR="00B85F38"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00B85F38" w:rsidRPr="00233788">
        <w:fldChar w:fldCharType="separate"/>
      </w:r>
      <w:r w:rsidR="00B85F38" w:rsidRPr="00233788">
        <w:rPr>
          <w:noProof/>
        </w:rPr>
        <w:t>(Leja, 2011, s. 16)</w:t>
      </w:r>
      <w:r w:rsidR="00B85F38" w:rsidRPr="00233788">
        <w:fldChar w:fldCharType="end"/>
      </w:r>
      <w:r w:rsidR="00B85F38">
        <w:t xml:space="preserve"> Co ciekawe, z podobnych względów określa się w ten sposób również uniwersytet średniowieczny.</w:t>
      </w:r>
    </w:p>
    <w:p w14:paraId="462116C7" w14:textId="71130AAA" w:rsidR="009E3C9E" w:rsidRDefault="007916B3" w:rsidP="0073325F">
      <w:r>
        <w:t xml:space="preserve">Następnym ciekawym okresem zmian celów uniwersytetów był XX w., w którym rolę liderów na rynku edukacji wyższej przejęły czołowe uczelnie anglosaskie, głównie amerykańskie. Ich sposób funkcjonowania był zainspirowany sposobem działania przedsiębiorstw, </w:t>
      </w:r>
      <w:r w:rsidR="008A3C3A">
        <w:t xml:space="preserve">czemu </w:t>
      </w:r>
      <w:r>
        <w:t xml:space="preserve">prawdopodobnie </w:t>
      </w:r>
      <w:r w:rsidR="008A3C3A">
        <w:t>sprzyjał</w:t>
      </w:r>
      <w:r>
        <w:t xml:space="preserve"> silny paradygmat wolnorynkowy </w:t>
      </w:r>
      <w:r w:rsidR="008A3C3A">
        <w:t>istniejący w społeczeństwie</w:t>
      </w:r>
      <w:r>
        <w:t xml:space="preserve"> Stan</w:t>
      </w:r>
      <w:r w:rsidR="008A3C3A">
        <w:t>ów</w:t>
      </w:r>
      <w:r>
        <w:t xml:space="preserve"> Zjednoczonych, </w:t>
      </w:r>
      <w:r w:rsidR="008A3C3A">
        <w:t>oraz</w:t>
      </w:r>
      <w:r>
        <w:t xml:space="preserve"> </w:t>
      </w:r>
      <w:r w:rsidR="008A3C3A">
        <w:t>relatywnie</w:t>
      </w:r>
      <w:r>
        <w:t xml:space="preserve"> słabszy</w:t>
      </w:r>
      <w:r w:rsidR="008A3C3A">
        <w:t>,</w:t>
      </w:r>
      <w:r>
        <w:t xml:space="preserve"> </w:t>
      </w:r>
      <w:r w:rsidR="008A3C3A">
        <w:t xml:space="preserve">niż na Starym Kontynencie, </w:t>
      </w:r>
      <w:r>
        <w:t xml:space="preserve">związek z europejskimi tradycjami uniwersyteckimi. </w:t>
      </w:r>
      <w:r w:rsidR="00B770E4">
        <w:t>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w:t>
      </w:r>
      <w:r w:rsidR="00B13C13">
        <w:t>,</w:t>
      </w:r>
      <w:r w:rsidR="00B770E4">
        <w:t xml:space="preserve"> wedle której oznacza on „</w:t>
      </w:r>
      <w:r w:rsidR="00B770E4" w:rsidRPr="00233788">
        <w:t xml:space="preserve">mobilizację personelu mającą na celu uczynić z nabywcy nie tylko współtwórcę wartości </w:t>
      </w:r>
      <w:r w:rsidR="00B770E4">
        <w:t>(</w:t>
      </w:r>
      <w:r w:rsidR="00B770E4" w:rsidRPr="00233788">
        <w:t>produktu</w:t>
      </w:r>
      <w:r w:rsidR="00B770E4">
        <w:t>)</w:t>
      </w:r>
      <w:r w:rsidR="00B770E4" w:rsidRPr="00233788">
        <w:t>, ale także związać go na stałe”</w:t>
      </w:r>
      <w:r w:rsidR="00B770E4">
        <w:t xml:space="preserve"> </w:t>
      </w:r>
      <w:r w:rsidR="00B13C13">
        <w:t>z</w:t>
      </w:r>
      <w:r w:rsidR="00707B52">
        <w:t>‍</w:t>
      </w:r>
      <w:r w:rsidR="00B13C13">
        <w:t xml:space="preserve"> </w:t>
      </w:r>
      <w:r w:rsidR="00B770E4">
        <w:t>uczelnią</w:t>
      </w:r>
      <w:r w:rsidR="00B770E4" w:rsidRPr="00233788">
        <w:t xml:space="preserve"> </w:t>
      </w:r>
      <w:r w:rsidR="00B770E4" w:rsidRPr="00233788">
        <w:fldChar w:fldCharType="begin" w:fldLock="1"/>
      </w:r>
      <w:r w:rsidR="00B770E4"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00B770E4" w:rsidRPr="00233788">
        <w:fldChar w:fldCharType="separate"/>
      </w:r>
      <w:r w:rsidR="00B770E4" w:rsidRPr="00233788">
        <w:rPr>
          <w:noProof/>
        </w:rPr>
        <w:t>(Jonas, 2009, s. 84)</w:t>
      </w:r>
      <w:r w:rsidR="00B770E4" w:rsidRPr="00233788">
        <w:fldChar w:fldCharType="end"/>
      </w:r>
      <w:r w:rsidR="00B770E4">
        <w:t>.</w:t>
      </w:r>
      <w:r w:rsidR="00B90A3A">
        <w:t xml:space="preserve"> Ciekawe spojrzenie na relacje uczelni z otoczeniem prezentują Gołata i Sojkin, bowiem według nich należy je rozumieć „</w:t>
      </w:r>
      <w:r w:rsidR="00FE1C65"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rsidR="00B90A3A">
        <w:t>”</w:t>
      </w:r>
      <w:r w:rsidR="00FE1C65" w:rsidRPr="00233788">
        <w:t xml:space="preserve"> </w:t>
      </w:r>
      <w:r w:rsidR="00FE1C65" w:rsidRPr="00233788">
        <w:fldChar w:fldCharType="begin" w:fldLock="1"/>
      </w:r>
      <w:r w:rsidR="006111D7">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00FE1C65" w:rsidRPr="00233788">
        <w:fldChar w:fldCharType="separate"/>
      </w:r>
      <w:r w:rsidR="00FE1C65" w:rsidRPr="00B90A3A">
        <w:rPr>
          <w:noProof/>
        </w:rPr>
        <w:t>(Gołata</w:t>
      </w:r>
      <w:r w:rsidR="006111D7">
        <w:rPr>
          <w:noProof/>
        </w:rPr>
        <w:t>‍</w:t>
      </w:r>
      <w:r w:rsidR="00FE1C65" w:rsidRPr="00B90A3A">
        <w:rPr>
          <w:noProof/>
        </w:rPr>
        <w:t xml:space="preserve"> &amp;</w:t>
      </w:r>
      <w:r w:rsidR="006111D7">
        <w:rPr>
          <w:noProof/>
        </w:rPr>
        <w:t>‍</w:t>
      </w:r>
      <w:r w:rsidR="00FE1C65" w:rsidRPr="00B90A3A">
        <w:rPr>
          <w:noProof/>
        </w:rPr>
        <w:t xml:space="preserve"> Sojkin, 2020, s. 36)</w:t>
      </w:r>
      <w:r w:rsidR="00FE1C65" w:rsidRPr="00233788">
        <w:fldChar w:fldCharType="end"/>
      </w:r>
      <w:r w:rsidR="00B90A3A">
        <w:t xml:space="preserve">. </w:t>
      </w:r>
      <w:r w:rsidR="00B90A3A" w:rsidRPr="00B90A3A">
        <w:t>Z drugiej strony Kola i Leja podkreślają rol</w:t>
      </w:r>
      <w:r w:rsidR="00F604FE">
        <w:t>ę</w:t>
      </w:r>
      <w:r w:rsidR="00B90A3A" w:rsidRPr="00B90A3A">
        <w:t xml:space="preserve"> budowania </w:t>
      </w:r>
      <w:r w:rsidR="00B90A3A">
        <w:t>relacji z byłymi studentami już po ukończeniu przez nich studiów, co jest szczególnie pielęgnowane na uniwersytetach anglosaskich, gdzie wokół uczelni powstają różne fundacj</w:t>
      </w:r>
      <w:r w:rsidR="00F604FE">
        <w:t>e,</w:t>
      </w:r>
      <w:r w:rsidR="00B90A3A">
        <w:t xml:space="preserve"> tworzone zarówno przez uniwersytety jak i</w:t>
      </w:r>
      <w:r w:rsidR="00707B52">
        <w:t>‍</w:t>
      </w:r>
      <w:r w:rsidR="00B90A3A">
        <w:t xml:space="preserve"> absolwentów, odgrywające bardzo istotną rolę, w utrzymywani sieci powiązań pomiędzy uczelnią oraz jej absolwentami. </w:t>
      </w:r>
      <w:r w:rsidR="00B90A3A" w:rsidRPr="00B90A3A">
        <w:t>Zazwyczaj te relacje mają charakter przede wszystkim symboliczny, choć c</w:t>
      </w:r>
      <w:r w:rsidR="00B90A3A">
        <w:t xml:space="preserve">zołowe uniwersytety na świecie wykazują również silne powiązania finansowe ze swoimi absolwentami. </w:t>
      </w:r>
      <w:r w:rsidR="00B90A3A" w:rsidRPr="00B90A3A">
        <w:t>Natomiast niewątpliwie cennymi zadaniami tych fundacji jest wspieranie kultury s</w:t>
      </w:r>
      <w:r w:rsidR="00B90A3A">
        <w:t xml:space="preserve">tudenckiej, tak by wspierać integrację środowiska akademickiego oraz promowanie osiągnięć osób związanych z uczelnią </w:t>
      </w:r>
      <w:r w:rsidR="00B90A3A" w:rsidRPr="00233788">
        <w:fldChar w:fldCharType="begin" w:fldLock="1"/>
      </w:r>
      <w:r w:rsidR="00B90A3A"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00B90A3A"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00B90A3A"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00B90A3A"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00B90A3A" w:rsidRPr="00233788">
        <w:fldChar w:fldCharType="separate"/>
      </w:r>
      <w:r w:rsidR="00B90A3A" w:rsidRPr="00233788">
        <w:rPr>
          <w:noProof/>
        </w:rPr>
        <w:t>(Kola &amp; Leja, 2017, ss. 116–117)</w:t>
      </w:r>
      <w:r w:rsidR="00B90A3A" w:rsidRPr="00233788">
        <w:fldChar w:fldCharType="end"/>
      </w:r>
      <w:r w:rsidR="00B90A3A">
        <w:t>.</w:t>
      </w:r>
      <w:r w:rsidR="00B85F38">
        <w:t xml:space="preserve"> </w:t>
      </w:r>
      <w:r w:rsidR="00B85F38" w:rsidRPr="00B85F38">
        <w:t>Takie działania wiążą się zapewnieniem stabilności finansowej uczelni</w:t>
      </w:r>
      <w:r w:rsidR="00B85F38">
        <w:t>.</w:t>
      </w:r>
      <w:r w:rsidR="00B85F38" w:rsidRPr="00B85F38">
        <w:t xml:space="preserve"> </w:t>
      </w:r>
      <w:r w:rsidR="00B85F38">
        <w:t xml:space="preserve">Cel ten staje się naturalnym dla uczelni, </w:t>
      </w:r>
      <w:r w:rsidR="00B85F38" w:rsidRPr="00B85F38">
        <w:t>która d</w:t>
      </w:r>
      <w:r w:rsidR="00B85F38">
        <w:t>ziałając w warunkach wolnego rynku dąży do o</w:t>
      </w:r>
      <w:r w:rsidR="00800C8C">
        <w:t>s</w:t>
      </w:r>
      <w:r w:rsidR="00B85F38">
        <w:t xml:space="preserve">iągnięcia również swoich pozostałych celów. </w:t>
      </w:r>
      <w:r w:rsidR="00B85F38" w:rsidRPr="00B85F38">
        <w:t>Co więcej osiąganie tych celów może być komplementarne</w:t>
      </w:r>
      <w:r w:rsidR="00800C8C">
        <w:t>,</w:t>
      </w:r>
      <w:r w:rsidR="00B85F38" w:rsidRPr="00B85F38">
        <w:t xml:space="preserve"> gdyż </w:t>
      </w:r>
      <w:r w:rsidR="00B85F38" w:rsidRPr="00B85F38">
        <w:lastRenderedPageBreak/>
        <w:t>st</w:t>
      </w:r>
      <w:r w:rsidR="00B85F38">
        <w:t xml:space="preserve">abilność finansowa może być </w:t>
      </w:r>
      <w:r w:rsidR="00800C8C">
        <w:t>rezultatem m. in.</w:t>
      </w:r>
      <w:r w:rsidR="00B85F38">
        <w:t xml:space="preserve"> zachowani</w:t>
      </w:r>
      <w:r w:rsidR="00800C8C">
        <w:t>a</w:t>
      </w:r>
      <w:r w:rsidR="00B85F38">
        <w:t xml:space="preserve"> zrównoważonego rozwoju zarówno nauczania </w:t>
      </w:r>
      <w:r w:rsidR="00C56D58">
        <w:t xml:space="preserve">jak </w:t>
      </w:r>
      <w:r w:rsidR="00B85F38">
        <w:t>i badań naukowych oraz zrównowa</w:t>
      </w:r>
      <w:r w:rsidR="00C56D58">
        <w:t xml:space="preserve">żonej działalności operacyjnej </w:t>
      </w:r>
      <w:r w:rsidR="00C56D58" w:rsidRPr="00233788">
        <w:fldChar w:fldCharType="begin" w:fldLock="1"/>
      </w:r>
      <w:r w:rsidR="00013E31">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00C56D58" w:rsidRPr="00233788">
        <w:fldChar w:fldCharType="separate"/>
      </w:r>
      <w:r w:rsidR="00C56D58" w:rsidRPr="00C56D58">
        <w:rPr>
          <w:noProof/>
        </w:rPr>
        <w:t>(Dąbrowski i in., 2018, s.</w:t>
      </w:r>
      <w:r w:rsidR="00A96BAB">
        <w:rPr>
          <w:noProof/>
        </w:rPr>
        <w:t>‍</w:t>
      </w:r>
      <w:r w:rsidR="00C56D58" w:rsidRPr="00C56D58">
        <w:rPr>
          <w:noProof/>
        </w:rPr>
        <w:t xml:space="preserve"> 9)</w:t>
      </w:r>
      <w:r w:rsidR="00C56D58" w:rsidRPr="00233788">
        <w:fldChar w:fldCharType="end"/>
      </w:r>
      <w:r w:rsidR="00C56D58">
        <w:t>.</w:t>
      </w:r>
      <w:r w:rsidR="00B85F38">
        <w:t xml:space="preserve"> </w:t>
      </w:r>
      <w:r w:rsidR="0013729D">
        <w:t xml:space="preserve">Poza zrównoważoną działalnością operacyjną współcześnie podkreśla się rolę uczelni </w:t>
      </w:r>
      <w:r w:rsidR="00013E31">
        <w:t>dla promowania zrównoważonego rozwoju. Ponieważ proces nauczania wpływa na system wartości studentów postuluje się</w:t>
      </w:r>
      <w:r w:rsidR="00330AB8">
        <w:t>, by celem uczelni było „umożliwianie interesariuszom refleksji, poprzez wielokulturowe, globalne i zorientowane na przyszłość perspektywy, nad ich odpowiedzialnością za złożone rezultaty ich decyzji i‍ zachowań”</w:t>
      </w:r>
      <w:r w:rsidR="00330AB8" w:rsidRPr="00330AB8">
        <w:t xml:space="preserve"> </w:t>
      </w:r>
      <w:r w:rsidR="00330AB8" w:rsidRPr="00233788">
        <w:fldChar w:fldCharType="begin" w:fldLock="1"/>
      </w:r>
      <w:r w:rsidR="00330AB8"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00330AB8" w:rsidRPr="00233788">
        <w:instrText>attedCitation":"(Dzimińska i in., 2020, s. 6)","previouslyFormattedCitation":"(Dzimińska i in., 2020, s. 6)"},"properties":{"noteIndex":0},"schema":"https://github.com/citation-style-language/schema/raw/master/csl-citation.json"}</w:instrText>
      </w:r>
      <w:r w:rsidR="00330AB8" w:rsidRPr="00233788">
        <w:fldChar w:fldCharType="separate"/>
      </w:r>
      <w:r w:rsidR="00330AB8" w:rsidRPr="00233788">
        <w:rPr>
          <w:noProof/>
        </w:rPr>
        <w:t>(Dzimińska i in., 2020, s. 6)</w:t>
      </w:r>
      <w:r w:rsidR="00330AB8" w:rsidRPr="00233788">
        <w:fldChar w:fldCharType="end"/>
      </w:r>
      <w:r w:rsidR="00330AB8">
        <w:t>.</w:t>
      </w:r>
      <w:r w:rsidR="0013729D">
        <w:t xml:space="preserve"> Jednak nadal jednym z najważniejszych celów pozostaje przygotowanie studenta do przyszłej samodzielności. Jak piszą Geitz i de Geus</w:t>
      </w:r>
      <w:r w:rsidR="009E3C9E">
        <w:t>:</w:t>
      </w:r>
      <w:r w:rsidR="0013729D">
        <w:t xml:space="preserve"> </w:t>
      </w:r>
    </w:p>
    <w:p w14:paraId="37A5DCC4" w14:textId="044F9CD1" w:rsidR="009E3C9E" w:rsidRPr="0011262E" w:rsidRDefault="0013729D" w:rsidP="0073325F">
      <w:pPr>
        <w:rPr>
          <w:sz w:val="18"/>
          <w:szCs w:val="20"/>
        </w:rPr>
      </w:pPr>
      <w:r w:rsidRPr="0011262E">
        <w:rPr>
          <w:sz w:val="18"/>
          <w:szCs w:val="20"/>
        </w:rPr>
        <w:t xml:space="preserve">ważnym celem edukacji wyższej jest wspieranie studentów w osiąganiu kontroli nad procesem własnego zdobywania wiedzy, pomoc w rozwijaniu umiejętności i stosowaniu strategii prowadzących stawania się liderami, a także kształcenie studentów w taki sposób by </w:t>
      </w:r>
      <w:r w:rsidR="009E3C9E" w:rsidRPr="0011262E">
        <w:rPr>
          <w:sz w:val="18"/>
          <w:szCs w:val="20"/>
        </w:rPr>
        <w:t xml:space="preserve">stawali się samodzielnymi uczniami, co będzie przejawiało się w trwałym wpływem na ich rozwój osobisty oraz zawodowy </w:t>
      </w:r>
      <w:r w:rsidR="009E3C9E" w:rsidRPr="0011262E">
        <w:rPr>
          <w:sz w:val="18"/>
          <w:szCs w:val="20"/>
        </w:rPr>
        <w:fldChar w:fldCharType="begin" w:fldLock="1"/>
      </w:r>
      <w:r w:rsidR="009E3C9E"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009E3C9E" w:rsidRPr="0011262E">
        <w:rPr>
          <w:sz w:val="18"/>
          <w:szCs w:val="20"/>
        </w:rPr>
        <w:fldChar w:fldCharType="separate"/>
      </w:r>
      <w:r w:rsidR="009E3C9E" w:rsidRPr="0011262E">
        <w:rPr>
          <w:noProof/>
          <w:sz w:val="18"/>
          <w:szCs w:val="20"/>
        </w:rPr>
        <w:t>(Geitz &amp; de Geus, 2019, s. 2)</w:t>
      </w:r>
      <w:r w:rsidR="009E3C9E" w:rsidRPr="0011262E">
        <w:rPr>
          <w:sz w:val="18"/>
          <w:szCs w:val="20"/>
        </w:rPr>
        <w:fldChar w:fldCharType="end"/>
      </w:r>
      <w:r w:rsidR="009E3C9E" w:rsidRPr="0011262E">
        <w:rPr>
          <w:sz w:val="18"/>
          <w:szCs w:val="20"/>
        </w:rPr>
        <w:t>.</w:t>
      </w:r>
    </w:p>
    <w:p w14:paraId="787D5409" w14:textId="7F2082B1" w:rsidR="007916B3" w:rsidRPr="009E3C9E" w:rsidRDefault="009E3C9E" w:rsidP="009E3C9E">
      <w:pPr>
        <w:ind w:firstLine="0"/>
      </w:pPr>
      <w:r>
        <w:t xml:space="preserve">Takie nastawienie wymaga gotowości do ciągłego doskonalenia. To z kolei wymaga postawy </w:t>
      </w:r>
      <w:r>
        <w:rPr>
          <w:i/>
          <w:iCs/>
        </w:rPr>
        <w:t>potrafię</w:t>
      </w:r>
      <w:r w:rsidR="0011262E">
        <w:rPr>
          <w:i/>
          <w:iCs/>
        </w:rPr>
        <w:t xml:space="preserve">‍ </w:t>
      </w:r>
      <w:r>
        <w:rPr>
          <w:i/>
          <w:iCs/>
        </w:rPr>
        <w:t>zrobić</w:t>
      </w:r>
      <w:r w:rsidR="0011262E">
        <w:rPr>
          <w:i/>
          <w:iCs/>
        </w:rPr>
        <w:t xml:space="preserve"> </w:t>
      </w:r>
      <w:r w:rsidR="0011262E" w:rsidRPr="0011262E">
        <w:t>(</w:t>
      </w:r>
      <w:r w:rsidR="0011262E" w:rsidRPr="00A4457E">
        <w:rPr>
          <w:i/>
          <w:iCs/>
        </w:rPr>
        <w:t>can do</w:t>
      </w:r>
      <w:r w:rsidR="0011262E" w:rsidRPr="0011262E">
        <w:t>)</w:t>
      </w:r>
      <w:r>
        <w:t xml:space="preserve"> oraz kreatywności i elastyczności również w zakresie praktyki pracy </w:t>
      </w:r>
      <w:r w:rsidRPr="00233788">
        <w:fldChar w:fldCharType="begin" w:fldLock="1"/>
      </w:r>
      <w:r w:rsidR="002648F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4DEB0FE" w14:textId="25264E7B" w:rsidR="00E50951" w:rsidRDefault="0047176A" w:rsidP="0073325F">
      <w:r>
        <w:t xml:space="preserve">Niemniej </w:t>
      </w:r>
      <w:r w:rsidR="009E3C9E">
        <w:t>współcześnie kierunek</w:t>
      </w:r>
      <w:r>
        <w:t xml:space="preserve"> zmian wydaje się dość jasny. Uniwersytety przyszłości prawdopodobnie będą silniej niż dotychczas implementować współpracę z wieloma interesariuszami. </w:t>
      </w:r>
      <w:r w:rsidR="00E50951">
        <w:t>Dzieje się tak najprawdopodobniej dlatego, że dostrzeżono iż, „</w:t>
      </w:r>
      <w:r w:rsidR="00E50951" w:rsidRPr="00233788">
        <w:t>w wieku informacji i wiedzy uniwersytet pełni kluczową rolę w globalnym otoczeniu, gdyż tworzy i przetwarza wiedzę, a także dzieli się nią i rozpowszechnia w otoczeniu</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 xml:space="preserve">. </w:t>
      </w:r>
      <w:r w:rsidR="009E3C9E">
        <w:t>Drugim nadal istotn</w:t>
      </w:r>
      <w:r w:rsidR="008414F6">
        <w:t xml:space="preserve">ym kierunkiem rozwoju powinna pozostać internacjonalizacja. Wynika to z </w:t>
      </w:r>
      <w:r w:rsidR="00E50951">
        <w:t>globaln</w:t>
      </w:r>
      <w:r w:rsidR="008414F6">
        <w:t>ego</w:t>
      </w:r>
      <w:r w:rsidR="00E50951">
        <w:t xml:space="preserve"> charakter</w:t>
      </w:r>
      <w:r w:rsidR="008414F6">
        <w:t>u</w:t>
      </w:r>
      <w:r w:rsidR="00E50951">
        <w:t xml:space="preserve"> wiedzy</w:t>
      </w:r>
      <w:r w:rsidR="008414F6">
        <w:t>, a przejawia się to</w:t>
      </w:r>
      <w:r w:rsidR="00E50951">
        <w:t xml:space="preserve"> tym, że „i</w:t>
      </w:r>
      <w:r w:rsidR="00E50951" w:rsidRPr="00233788">
        <w:t>nternacjonalizacja jest ważnym elementem triady misji uczelni – kształcenie, badania i służba publiczna. Jej elementy to: przepływ informacji, wymiana kadry i studentów oraz programów kształcenia</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w:t>
      </w:r>
      <w:r w:rsidR="008414F6">
        <w:t xml:space="preserve"> Ciekawym aspektem tego zagadnienia jest uwzględnienie pośród celów tworzenia uniwersytetu wirtualnego </w:t>
      </w:r>
      <w:r w:rsidR="008414F6" w:rsidRPr="00233788">
        <w:fldChar w:fldCharType="begin" w:fldLock="1"/>
      </w:r>
      <w:r w:rsidR="008414F6"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008414F6" w:rsidRPr="00233788">
        <w:fldChar w:fldCharType="separate"/>
      </w:r>
      <w:r w:rsidR="008414F6" w:rsidRPr="008414F6">
        <w:rPr>
          <w:noProof/>
        </w:rPr>
        <w:t>(Noaman i in., 2013, s. 740)</w:t>
      </w:r>
      <w:r w:rsidR="008414F6" w:rsidRPr="00233788">
        <w:fldChar w:fldCharType="end"/>
      </w:r>
      <w:r w:rsidR="008414F6">
        <w:t>. Choć postulat taki był formułowany już około dekady temu jego aktualność uwypukliła się w dobie epidemii wirusa SARS-COV-2.</w:t>
      </w:r>
    </w:p>
    <w:p w14:paraId="0CAB8598" w14:textId="4F328286" w:rsidR="00E369DF" w:rsidRPr="0011262E" w:rsidRDefault="00D61D72" w:rsidP="00940933">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w:t>
      </w:r>
    </w:p>
    <w:p w14:paraId="53B350A9" w14:textId="77777777" w:rsidR="003871BA" w:rsidRPr="00233788" w:rsidRDefault="003871BA" w:rsidP="00940933"/>
    <w:p w14:paraId="7F825A6C" w14:textId="46D3CDCE" w:rsidR="003871BA" w:rsidRPr="00233788" w:rsidRDefault="003871BA" w:rsidP="003871BA">
      <w:r w:rsidRPr="00233788">
        <w:t xml:space="preserve">Zasoby strategiczne uczelni wg Leji. </w:t>
      </w:r>
    </w:p>
    <w:p w14:paraId="336BFAF1" w14:textId="5F96CA68" w:rsidR="00AB21EE" w:rsidRPr="00233788" w:rsidRDefault="00AB21EE" w:rsidP="00940933"/>
    <w:p w14:paraId="36DFE2B4" w14:textId="4D794BDF" w:rsidR="00BF6AA1" w:rsidRPr="00233788" w:rsidRDefault="00BF6AA1" w:rsidP="00940933"/>
    <w:p w14:paraId="416091F0" w14:textId="30CB7B8E" w:rsidR="009E23CB" w:rsidRPr="00233788" w:rsidRDefault="009E23CB" w:rsidP="00940933"/>
    <w:p w14:paraId="38CCF097" w14:textId="3CC26519" w:rsidR="003D6159" w:rsidRPr="00233788" w:rsidRDefault="003D6159" w:rsidP="00940933"/>
    <w:p w14:paraId="1A9326CB" w14:textId="1A43FBD6" w:rsidR="009270AF" w:rsidRPr="00233788" w:rsidRDefault="009270AF" w:rsidP="00940933"/>
    <w:p w14:paraId="1FF17D41" w14:textId="77777777" w:rsidR="009270AF" w:rsidRPr="00233788" w:rsidRDefault="009270AF" w:rsidP="00940933"/>
    <w:p w14:paraId="6E54F9EF" w14:textId="10BBB663" w:rsidR="00BF6AA1" w:rsidRPr="00233788" w:rsidRDefault="00BF6AA1" w:rsidP="00BF6AA1">
      <w:r w:rsidRPr="00233788">
        <w:t>Feudalizm naukowy i duże różnice międzypokoleniowe, z drugiej strony zastanawiające zjawisko większego oporu przed zmianami na uczelniach wśród młodych pracowników akademickich niż u tych bardziej doświadczonych.</w:t>
      </w:r>
      <w:r w:rsidR="009E23CB" w:rsidRPr="00233788">
        <w:t xml:space="preserve"> (pozytywna ocena niezreformowanego systemu w znacznie większym stopniu pochodzi od młodego pokolenia </w:t>
      </w:r>
      <w:r w:rsidR="009E23CB" w:rsidRPr="00233788">
        <w:fldChar w:fldCharType="begin" w:fldLock="1"/>
      </w:r>
      <w:r w:rsidR="009E23CB"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9E23CB" w:rsidRPr="00233788">
        <w:fldChar w:fldCharType="separate"/>
      </w:r>
      <w:r w:rsidR="009E23CB" w:rsidRPr="00233788">
        <w:rPr>
          <w:noProof/>
        </w:rPr>
        <w:t>(Kwiek, 2015, s. 285)</w:t>
      </w:r>
      <w:r w:rsidR="009E23CB" w:rsidRPr="00233788">
        <w:fldChar w:fldCharType="end"/>
      </w:r>
      <w:r w:rsidR="009E23CB" w:rsidRPr="00233788">
        <w:t>)</w:t>
      </w:r>
    </w:p>
    <w:p w14:paraId="0B8AD30D" w14:textId="1FD3D1D6" w:rsidR="009E23CB" w:rsidRPr="00233788" w:rsidRDefault="009E23CB" w:rsidP="00BF6AA1"/>
    <w:p w14:paraId="1C25D37D" w14:textId="0DA8F0C1" w:rsidR="009E23CB" w:rsidRPr="00233788" w:rsidRDefault="009E23CB" w:rsidP="00BF6AA1">
      <w:r w:rsidRPr="00233788">
        <w:t xml:space="preserve">W świetle badań „uniwersytet polski okazuje się instytucją w tradycyjny sposób oderwaną od potrzeb gospodarki i społeczeństwa, swoistą wieżą z kości słoniowej” </w:t>
      </w:r>
      <w:r w:rsidRPr="00233788">
        <w:fldChar w:fldCharType="begin" w:fldLock="1"/>
      </w:r>
      <w:r w:rsidR="006C2D84"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Pr="00233788">
        <w:fldChar w:fldCharType="separate"/>
      </w:r>
      <w:r w:rsidRPr="00233788">
        <w:rPr>
          <w:noProof/>
        </w:rPr>
        <w:t>(Kwiek, 2015, s. 273)</w:t>
      </w:r>
      <w:r w:rsidRPr="00233788">
        <w:fldChar w:fldCharType="end"/>
      </w:r>
    </w:p>
    <w:p w14:paraId="15E87A4D" w14:textId="77777777" w:rsidR="009E23CB" w:rsidRPr="00233788" w:rsidRDefault="009E23CB" w:rsidP="00BF6AA1"/>
    <w:p w14:paraId="4D053AA3" w14:textId="77777777" w:rsidR="00BF6AA1" w:rsidRPr="00233788" w:rsidRDefault="00BF6AA1" w:rsidP="00BF6AA1">
      <w:r w:rsidRPr="00233788">
        <w:t xml:space="preserve">Przekonanie, że przyczyną zjawiska „feudalizmu akademickiego” jest strach „klasy samodzielnych” pracowników akademickich przed konkurencją ze strony tych „niesamodzielnych”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Pr="00233788">
        <w:fldChar w:fldCharType="separate"/>
      </w:r>
      <w:r w:rsidRPr="00233788">
        <w:rPr>
          <w:noProof/>
        </w:rPr>
        <w:t>(Kwiek, 2015, s. 36)</w:t>
      </w:r>
      <w:r w:rsidRPr="00233788">
        <w:fldChar w:fldCharType="end"/>
      </w:r>
    </w:p>
    <w:p w14:paraId="5CA75FF2" w14:textId="77777777" w:rsidR="00BF6AA1" w:rsidRPr="00233788" w:rsidRDefault="00BF6AA1" w:rsidP="00BF6AA1">
      <w:r w:rsidRPr="00233788">
        <w:t xml:space="preserve">Czynnikiem szczególnie utrudniającym zasadnicze zmiany w uczelniach jest silna kultura akademicka, na którą składają się m.in.: kolegializm dominujący nad menedżeryzmem, prymat wiedzy uczonych, mnogość centrów decyzyjnych, a także przekonanie o indywidualności każdej uczelni i o braku konieczności poddawania się przez nie jakimkolwiek standaryzacjom </w:t>
      </w:r>
      <w:r w:rsidRPr="00233788">
        <w:fldChar w:fldCharType="begin" w:fldLock="1"/>
      </w:r>
      <w:r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Pr="00233788">
        <w:fldChar w:fldCharType="separate"/>
      </w:r>
      <w:r w:rsidRPr="00233788">
        <w:rPr>
          <w:noProof/>
        </w:rPr>
        <w:t>(Leja, 2012)</w:t>
      </w:r>
      <w:r w:rsidRPr="00233788">
        <w:fldChar w:fldCharType="end"/>
      </w:r>
      <w:r w:rsidRPr="00233788">
        <w:t>.</w:t>
      </w:r>
    </w:p>
    <w:p w14:paraId="1C18B3DD" w14:textId="77777777" w:rsidR="00BF6AA1" w:rsidRPr="00233788" w:rsidRDefault="00BF6AA1" w:rsidP="00BF6AA1">
      <w:r w:rsidRPr="00233788">
        <w:t>„Od szkolnictwa wyższego coraz częściej wymaga się aby było w stanie pokazać swój wkład do rozwoju społecznego i gospodarczego (</w:t>
      </w:r>
      <w:r w:rsidRPr="00233788">
        <w:rPr>
          <w:i/>
          <w:iCs/>
        </w:rPr>
        <w:t>value for money</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233788">
        <w:rPr>
          <w:noProof/>
        </w:rPr>
        <w:t>(Kwiek, 2015, s. 27)</w:t>
      </w:r>
      <w:r w:rsidRPr="00233788">
        <w:fldChar w:fldCharType="end"/>
      </w:r>
    </w:p>
    <w:p w14:paraId="7AB8DCCE" w14:textId="77777777" w:rsidR="00BF6AA1" w:rsidRPr="00233788" w:rsidRDefault="00BF6AA1" w:rsidP="00BF6AA1">
      <w:r w:rsidRPr="00233788">
        <w:t xml:space="preserve">„W przyszłości możemy się spodziewać zarówno redukcji po stronie niektórych kosztów jego funkcjonowania jak i rosnącej potrzeby pozyskiwania większego nie podstawowego i niepaństwowego finansowania po stronie jego dochodów”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233788">
        <w:rPr>
          <w:noProof/>
        </w:rPr>
        <w:t>(Kwiek, 2015, s. 27)</w:t>
      </w:r>
      <w:r w:rsidRPr="00233788">
        <w:fldChar w:fldCharType="end"/>
      </w:r>
    </w:p>
    <w:p w14:paraId="20FBBB88" w14:textId="77777777" w:rsidR="00BF6AA1" w:rsidRPr="00233788" w:rsidRDefault="00BF6AA1" w:rsidP="00BF6AA1">
      <w:r w:rsidRPr="00233788">
        <w:t xml:space="preserve">W kontekście teorii kapitału ludzkiego oraz badań dotyczących dużych i rosnących prywatnych korzyści z wykształcenia wyższego (obok korzyści publicznych) przekierowanie większej puli środków publicznych poza systemy szkolnictwa wyższego na rzecz systemów ochrony zdrowia i emerytalnych (…) wydaje się być bardziej prawdopodobne niż kiedykolwiek wcześniej. Wyjątkiem mogą być systemy o drastycznie malejącej liczbie studentów, a tak jest w przypadku Polsk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xml:space="preserve">. </w:t>
      </w:r>
    </w:p>
    <w:p w14:paraId="74560B12" w14:textId="77777777" w:rsidR="00BF6AA1" w:rsidRPr="00233788" w:rsidRDefault="00BF6AA1" w:rsidP="00BF6AA1">
      <w:r w:rsidRPr="00233788">
        <w:t>Ponadto w Polsce wydaje się, że władze państwowe dostrzegły problem z dysproporcją pomiędzy raczej dobrą jakością wykształcenia dostarczanego na uczelniach (czego przykładem mogą być sukcesy polskich uczonych), a raczej niskim prestiżem polskich uniwersytetów. (JPSZ)</w:t>
      </w:r>
    </w:p>
    <w:p w14:paraId="23F3BA5C" w14:textId="77777777" w:rsidR="00BF6AA1" w:rsidRPr="00233788" w:rsidRDefault="00BF6AA1" w:rsidP="00BF6AA1">
      <w:r w:rsidRPr="00233788">
        <w:t xml:space="preserve">Ekspansja edukacyjna na rynkach pacy już nasyconych absolwentami szkół wyższych niesie ze sobą odmienne konsekwencje niż ekspansja na rynkach pracy, które są dalekie od nasycenia. Kraje Europy Środkowej mają przeciętnie wciąż zdecydowanie mniej wykształconą siłę roboczą, w związku z czym premia płacowa za wyższe wykształcenie jest tam wyższ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p>
    <w:p w14:paraId="584128F9" w14:textId="77777777" w:rsidR="00BF6AA1" w:rsidRPr="00233788" w:rsidRDefault="00BF6AA1" w:rsidP="00BF6AA1">
      <w:r w:rsidRPr="00233788">
        <w:t xml:space="preserve">Uzasadnieniem jest argument osadzony w teorii dóbr pozycyjnych: jeśli zbiorowe wysiłki stale rosnącej liczby młodych ludzi idą w tym samym kierunku, to jednostkowe korzyści z indywidualnie racjonalnych strategii życiowych nie prowadzą do oczekiwanych rezultatów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p>
    <w:p w14:paraId="60A9D4C8" w14:textId="7C1E3BEF" w:rsidR="00BF6AA1" w:rsidRDefault="00BF6AA1" w:rsidP="00940933"/>
    <w:p w14:paraId="2EEE2FFE" w14:textId="02B3F9F8" w:rsidR="00E44E17" w:rsidRDefault="00E44E17" w:rsidP="00940933"/>
    <w:p w14:paraId="4D8958A3" w14:textId="291A523D" w:rsidR="00E44E17" w:rsidRDefault="00E44E17" w:rsidP="00940933"/>
    <w:p w14:paraId="411C074A" w14:textId="77777777" w:rsidR="00E44E17" w:rsidRPr="00E44E17" w:rsidRDefault="00E44E17" w:rsidP="00E44E17">
      <w:r w:rsidRPr="006F7DC7">
        <w:rPr>
          <w:lang w:val="en-US"/>
        </w:rPr>
        <w:t xml:space="preserve">What academics are supposed to do becomes increasingly unclear, especially as unequal rewards, as well as unequal conditions of work that are accompanied by the devaluing of commitment to </w:t>
      </w:r>
      <w:r w:rsidRPr="006F7DC7">
        <w:rPr>
          <w:b/>
          <w:bCs/>
          <w:color w:val="FF0000"/>
          <w:lang w:val="en-US"/>
        </w:rPr>
        <w:t>traditional goals of science and higher education in the form of basic research</w:t>
      </w:r>
      <w:r w:rsidRPr="006F7DC7">
        <w:rPr>
          <w:lang w:val="en-US"/>
        </w:rPr>
        <w:t xml:space="preserve">, emerge in the system. </w:t>
      </w:r>
      <w:r w:rsidRPr="00233788">
        <w:fldChar w:fldCharType="begin" w:fldLock="1"/>
      </w:r>
      <w:r w:rsidRPr="006F7DC7">
        <w:rPr>
          <w:lang w:val="en-US"/>
        </w:rPr>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Pr="00233788">
        <w:fldChar w:fldCharType="separate"/>
      </w:r>
      <w:r w:rsidRPr="00E44E17">
        <w:rPr>
          <w:noProof/>
        </w:rPr>
        <w:t>(Kwiek, 2019, s. 4)</w:t>
      </w:r>
      <w:r w:rsidRPr="00233788">
        <w:fldChar w:fldCharType="end"/>
      </w:r>
    </w:p>
    <w:p w14:paraId="71D1C3A7" w14:textId="48C0EDE0" w:rsidR="00E44E17" w:rsidRDefault="00E44E17" w:rsidP="00940933"/>
    <w:p w14:paraId="0B526515" w14:textId="77777777" w:rsidR="00E44E17" w:rsidRDefault="00E44E17" w:rsidP="00E44E17">
      <w:pPr>
        <w:rPr>
          <w:u w:val="single"/>
        </w:rPr>
      </w:pPr>
      <w:r>
        <w:t>Natomiast nie wydaje się, by kluczowa rola renomowanych publikacji naukowych w budowaniu reputacji zarówno dorobku naukowców jak i reputacji uniwersytetów miała zostać osłabiona.</w:t>
      </w:r>
    </w:p>
    <w:p w14:paraId="2C7294A0" w14:textId="42BC8755" w:rsidR="00E44E17" w:rsidRDefault="00E44E17" w:rsidP="00940933"/>
    <w:p w14:paraId="55A08D1D" w14:textId="77777777" w:rsidR="00E44E17" w:rsidRDefault="00E44E17" w:rsidP="00940933"/>
    <w:p w14:paraId="1064ACF2" w14:textId="77777777" w:rsidR="00E44E17" w:rsidRPr="006F7DC7" w:rsidRDefault="00E44E17" w:rsidP="00E44E17">
      <w:pPr>
        <w:rPr>
          <w:lang w:val="en-US"/>
        </w:rPr>
      </w:pPr>
      <w:r w:rsidRPr="00233788">
        <w:t xml:space="preserve">Charakteryzuje się on złożonością wpływów otoczenia i jego niestabilnością (częste zmiany polityczne i prawne), wielością i niejednoznacznością celów, mnogością interesariuszy ze sprzecznymi oczekiwaniami i preferencjami oraz obawą przed innowacyjnością. Innym czynnikiem charakteryzującym sektor publiczny jest ograniczoność środków finansowych, których zasady wydatkowania podlegają szczegółowym regulacjom i nadzorowi. Z drugiej strony, działalność instytucji sektora publicznego nie podlega presji konkurencyjnej i nie jest zorientowana na zysk. Brak jest również obiektywnych kryteriów jej oceny. Osobnym i dyskusyjnym tematem jest podział środków budżetowych, który często nie odnosi się do efektywności gospodarowania nimi przez instytucje publiczne. </w:t>
      </w:r>
      <w:r w:rsidRPr="00233788">
        <w:fldChar w:fldCharType="begin" w:fldLock="1"/>
      </w:r>
      <w:r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Pr="001A5C9A">
        <w:rPr>
          <w:lang w:val="en-US"/>
        </w:rPr>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w:instrText>
      </w:r>
      <w:r w:rsidRPr="006F7DC7">
        <w:rPr>
          <w:lang w:val="en-US"/>
        </w:rPr>
        <w:instrText>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Pr="00233788">
        <w:fldChar w:fldCharType="separate"/>
      </w:r>
      <w:r w:rsidRPr="006F7DC7">
        <w:rPr>
          <w:noProof/>
          <w:lang w:val="en-US"/>
        </w:rPr>
        <w:t>(Nazarko i in., 2008, s. 90)</w:t>
      </w:r>
      <w:r w:rsidRPr="00233788">
        <w:fldChar w:fldCharType="end"/>
      </w:r>
    </w:p>
    <w:p w14:paraId="014B6B60" w14:textId="77777777" w:rsidR="00E44E17" w:rsidRPr="006F7DC7" w:rsidRDefault="00E44E17" w:rsidP="00E44E17">
      <w:pPr>
        <w:rPr>
          <w:lang w:val="en-US"/>
        </w:rPr>
      </w:pPr>
    </w:p>
    <w:p w14:paraId="456302D6" w14:textId="77777777" w:rsidR="00E44E17" w:rsidRPr="006F7DC7" w:rsidRDefault="00E44E17" w:rsidP="00E44E17">
      <w:pPr>
        <w:rPr>
          <w:lang w:val="en-US"/>
        </w:rPr>
      </w:pPr>
    </w:p>
    <w:p w14:paraId="0270B818" w14:textId="77777777" w:rsidR="00E44E17" w:rsidRPr="006F7DC7" w:rsidRDefault="00E44E17" w:rsidP="00E44E17">
      <w:pPr>
        <w:rPr>
          <w:lang w:val="en-US"/>
        </w:rPr>
      </w:pPr>
      <w:r w:rsidRPr="006F7DC7">
        <w:rPr>
          <w:lang w:val="en-US"/>
        </w:rPr>
        <w:t xml:space="preserve">in the case of the “3 percent” goal of national GDPs devoted to R&amp;D activities in EU Member countries by 2010, that private funds contribute to reaching this goal. </w:t>
      </w:r>
      <w:r w:rsidRPr="00233788">
        <w:fldChar w:fldCharType="begin" w:fldLock="1"/>
      </w:r>
      <w:r w:rsidRPr="006F7DC7">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245","uris":["http://www.mendeley.com/documents/?uuid=27d993a0-b8e3-4acb-aca4-9739c871cd5b"]}],"mendeley":{"formattedCitation":"(Kwiek, 2006, s. 245)","plainTextFormattedCitation":"(Kwiek, 2006, s. 245)","previouslyFormattedCitation":"(Kwiek, 2006, s. 245)"},"properties":{"noteIndex":0},"schema":"https://github.com/citation-style-language/schema/raw/master/csl-citation.json"}</w:instrText>
      </w:r>
      <w:r w:rsidRPr="00233788">
        <w:fldChar w:fldCharType="separate"/>
      </w:r>
      <w:r w:rsidRPr="006F7DC7">
        <w:rPr>
          <w:noProof/>
          <w:lang w:val="en-US"/>
        </w:rPr>
        <w:t>(Kwiek, 2006, s. 245)</w:t>
      </w:r>
      <w:r w:rsidRPr="00233788">
        <w:fldChar w:fldCharType="end"/>
      </w:r>
    </w:p>
    <w:p w14:paraId="39532252" w14:textId="77777777" w:rsidR="00E44E17" w:rsidRPr="006F7DC7" w:rsidRDefault="00E44E17" w:rsidP="00E44E17">
      <w:pPr>
        <w:rPr>
          <w:lang w:val="en-US"/>
        </w:rPr>
      </w:pPr>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233788">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6F7DC7">
        <w:rPr>
          <w:noProof/>
          <w:lang w:val="en-US"/>
        </w:rPr>
        <w:t>(Kwiek, 2006, s. 366)</w:t>
      </w:r>
      <w:r w:rsidRPr="00233788">
        <w:fldChar w:fldCharType="end"/>
      </w:r>
    </w:p>
    <w:p w14:paraId="45588712" w14:textId="77777777" w:rsidR="00E44E17" w:rsidRPr="006F7DC7" w:rsidRDefault="00E44E17" w:rsidP="00E44E17">
      <w:pPr>
        <w:rPr>
          <w:lang w:val="en-US"/>
        </w:rPr>
      </w:pPr>
      <w:r w:rsidRPr="006F7DC7">
        <w:rPr>
          <w:lang w:val="en-US"/>
        </w:rPr>
        <w:t xml:space="preserve">Let us recall the goal of the common research area in another formulation (from Strategy for a Real Research Policy in Europe) to see how far away it is from traditional views on the social role of the university: the university’s goal is the creation of an area for research where scientific resources are used “to create jobs and increase Europe’s competitiveness” (EC 2000c: 1) </w:t>
      </w:r>
      <w:r w:rsidRPr="00233788">
        <w:fldChar w:fldCharType="begin" w:fldLock="1"/>
      </w:r>
      <w:r w:rsidRPr="006F7DC7">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3","uris":["http://www.mendeley.com/documents/?uuid=27d993a0-b8e3-4acb-aca4-9739c871cd5b"]}],"mendeley":{"formattedCitation":"(Kwiek, 2006, s. 363)","plainTextFormattedCitation":"(Kwiek, 2006, s. 363)","previouslyFormattedCitation":"(Kwiek, 2006, s. 363)"},"properties":{"noteIndex":0},"schema":"https://github.com/citation-style-language/schema/raw/master/csl-citation.json"}</w:instrText>
      </w:r>
      <w:r w:rsidRPr="00233788">
        <w:fldChar w:fldCharType="separate"/>
      </w:r>
      <w:r w:rsidRPr="006F7DC7">
        <w:rPr>
          <w:noProof/>
          <w:lang w:val="en-US"/>
        </w:rPr>
        <w:t>(Kwiek, 2006, s. 363)</w:t>
      </w:r>
      <w:r w:rsidRPr="00233788">
        <w:fldChar w:fldCharType="end"/>
      </w:r>
    </w:p>
    <w:p w14:paraId="7042A1DE" w14:textId="77777777" w:rsidR="00E44E17" w:rsidRPr="00E44E17" w:rsidRDefault="00E44E17" w:rsidP="00E44E17">
      <w:r w:rsidRPr="006F7DC7">
        <w:rPr>
          <w:lang w:val="en-US"/>
        </w:rPr>
        <w:t xml:space="preserve">Nowadays, universities are regarded as significant drivers of a knowledge-based economy [55] and increasingly, they play a more active and interventionist role, related to innovation and the economy, the delivery of wider social goals and the transformation of society [56] </w:t>
      </w:r>
      <w:r w:rsidRPr="00233788">
        <w:fldChar w:fldCharType="begin" w:fldLock="1"/>
      </w:r>
      <w:r w:rsidRPr="006F7DC7">
        <w:rPr>
          <w:lang w:val="en-US"/>
        </w:rPr>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1A5C9A">
        <w:instrText>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w:instrText>
      </w:r>
      <w:r w:rsidRPr="00E44E17">
        <w:instrText>:0},"schema":"https://github.com/citation-style-language/schema/raw/master/csl-citation.json"}</w:instrText>
      </w:r>
      <w:r w:rsidRPr="00233788">
        <w:fldChar w:fldCharType="separate"/>
      </w:r>
      <w:r w:rsidRPr="00E44E17">
        <w:rPr>
          <w:noProof/>
        </w:rPr>
        <w:t>(Dzimińska i in., 2020, s. 5)</w:t>
      </w:r>
      <w:r w:rsidRPr="00233788">
        <w:fldChar w:fldCharType="end"/>
      </w:r>
    </w:p>
    <w:p w14:paraId="503E9737" w14:textId="0C3BF7D8" w:rsidR="00E44E17" w:rsidRDefault="00E44E17" w:rsidP="00940933"/>
    <w:p w14:paraId="739FCB4B" w14:textId="21764339" w:rsidR="00E44E17" w:rsidRPr="00233788" w:rsidRDefault="001A5C9A" w:rsidP="00940933">
      <w:r>
        <w:lastRenderedPageBreak/>
        <w:t>Zmiana testowa dla Git</w:t>
      </w:r>
    </w:p>
    <w:p w14:paraId="2FB01DB9" w14:textId="77777777" w:rsidR="00AB21EE" w:rsidRPr="00233788" w:rsidRDefault="00AB21EE" w:rsidP="00940933"/>
    <w:p w14:paraId="7E24EFB9" w14:textId="77777777" w:rsidR="00CD0712" w:rsidRPr="00233788" w:rsidRDefault="00CD0712" w:rsidP="00CD0712">
      <w:pPr>
        <w:pStyle w:val="Nagwek3"/>
      </w:pPr>
      <w:bookmarkStart w:id="68" w:name="_Toc66923591"/>
      <w:bookmarkStart w:id="69" w:name="_Ref67311339"/>
      <w:bookmarkStart w:id="70" w:name="_Ref67311347"/>
      <w:bookmarkStart w:id="71" w:name="_Ref67757874"/>
      <w:bookmarkStart w:id="72" w:name="_Ref66114796"/>
      <w:r w:rsidRPr="00233788">
        <w:t>Cechy szczególne uniwersyteckiej kultury organizacji</w:t>
      </w:r>
      <w:bookmarkEnd w:id="68"/>
      <w:bookmarkEnd w:id="69"/>
      <w:bookmarkEnd w:id="70"/>
      <w:bookmarkEnd w:id="71"/>
    </w:p>
    <w:p w14:paraId="6A0D7854" w14:textId="77777777" w:rsidR="00CD0712" w:rsidRPr="00233788" w:rsidRDefault="00CD0712" w:rsidP="00CD0712">
      <w:r w:rsidRPr="00233788">
        <w:t xml:space="preserve">Spośród wielu cech wyróżniających uniwersytety od innych organizacji lub przedsiębiorstw jest ich specyficzna kultura organizacyjna. By lepiej zrozumieć czym ona jest oraz co jakie są jej cechy szczególne warto odwołać się do pojęcia podstawowego pojęcia kultury. Badacze kultury organizacyjnej zazwyczaj odwołują się do definicji formułowanych przez antropologów. Na przykład Tierney przytacza definicję kultury za antropologiem Cliffordem Geertz’em: „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Kuh i Whitt: "kultura to wspólnie i wzajemnie się formujące wzorce norm, wartości, praktyk, przekonań i założeń, które decydują o zachowaniach indywidualnych i grupowych".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To prowadzi do wniosku, iż zrozumienie kultury uczelni, a ściślej rzecz biorąc jej kultury organizacyjnej jest istotne do zrozumienia i oceny zdarzeń i zachowań obserwowanych na uczelniach. Z definicji kultury organizacyjnej wynika, że jest to przede wszystkim uszczegółowienie koncepcji kultury dla obszaru opisywanej organizacji. Na przykład Kezar i Eckel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Ponadto parafrazując Clarka można stwierdzić, że kultura organizacyjna uczelni (wynikająca ze wspólnych doświadczeń i historii) jest silnym narzędziem dającym poczucie jedności. Przyczynia się ona do powstawania "połączeń" ponad wewnętrznymi podziałami i granicami organizacyjnymi. Co więcej identyfikacja z organizacją, poprzez wspólne przekonania, oraz silne zaangażowanie emocjonalne przyczynia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xml:space="preserve">. Elementy tworzące kulturę organizacyjną uczelni to m. 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xml:space="preserve">. A pod wpływem kultury organizacyjnej uczelni są: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21CE0C8E" w14:textId="7D818875" w:rsidR="00CD0712" w:rsidRPr="00233788" w:rsidRDefault="00CD0712" w:rsidP="00CD0712">
      <w:r w:rsidRPr="00233788">
        <w:t xml:space="preserve">By przyjrzeć się już bardziej szczegółowo cechom kultury organizacyjnej uczelni warto wspomnieć zdanie Roberta H. Roy’a przytoczone przez Clark’a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eick’a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xml:space="preserve">. W tych określeniach cechą wspólną jest podkreślenie dużych różnic między </w:t>
      </w:r>
      <w:r w:rsidRPr="00233788">
        <w:lastRenderedPageBreak/>
        <w:t xml:space="preserve">grupami członków organizacji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Pr="00233788">
        <w:fldChar w:fldCharType="begin"/>
      </w:r>
      <w:r w:rsidRPr="00233788">
        <w:instrText xml:space="preserve"> REF _Ref63688827 \p \h </w:instrText>
      </w:r>
      <w:r w:rsidRPr="00233788">
        <w:fldChar w:fldCharType="separate"/>
      </w:r>
      <w:r w:rsidR="00E737A7" w:rsidRPr="00233788">
        <w:t>niżej</w:t>
      </w:r>
      <w:r w:rsidRPr="00233788">
        <w:fldChar w:fldCharType="end"/>
      </w:r>
      <w:r w:rsidRPr="00233788">
        <w:t>.</w:t>
      </w:r>
    </w:p>
    <w:p w14:paraId="78C4557C" w14:textId="7C8CF771" w:rsidR="00CD0712" w:rsidRPr="00233788" w:rsidRDefault="00CD0712" w:rsidP="00CD0712">
      <w:pPr>
        <w:pStyle w:val="Tytutabeli"/>
      </w:pPr>
      <w:bookmarkStart w:id="73" w:name="_Ref64016084"/>
      <w:bookmarkStart w:id="74" w:name="_Ref63688827"/>
      <w:bookmarkStart w:id="75" w:name="_Toc66043250"/>
      <w:r w:rsidRPr="00233788">
        <w:t xml:space="preserve">Tabela </w:t>
      </w:r>
      <w:r w:rsidR="008E0D47">
        <w:fldChar w:fldCharType="begin"/>
      </w:r>
      <w:r w:rsidR="008E0D47">
        <w:instrText xml:space="preserve"> SEQ Tabela \* ARABIC </w:instrText>
      </w:r>
      <w:r w:rsidR="008E0D47">
        <w:fldChar w:fldCharType="separate"/>
      </w:r>
      <w:r w:rsidR="00081D14" w:rsidRPr="00233788">
        <w:rPr>
          <w:noProof/>
        </w:rPr>
        <w:t>8</w:t>
      </w:r>
      <w:r w:rsidR="008E0D47">
        <w:rPr>
          <w:noProof/>
        </w:rPr>
        <w:fldChar w:fldCharType="end"/>
      </w:r>
      <w:bookmarkEnd w:id="73"/>
      <w:r w:rsidRPr="00233788">
        <w:t xml:space="preserve"> Relacje pomiędzy elementami podstawowych kultur wpływających na pracowników akademickich</w:t>
      </w:r>
      <w:bookmarkEnd w:id="74"/>
      <w:bookmarkEnd w:id="75"/>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CD0712" w:rsidRPr="00233788" w14:paraId="2AD921FC" w14:textId="77777777" w:rsidTr="00CD0712">
        <w:trPr>
          <w:cantSplit/>
        </w:trPr>
        <w:tc>
          <w:tcPr>
            <w:tcW w:w="1984" w:type="dxa"/>
            <w:gridSpan w:val="4"/>
            <w:vAlign w:val="center"/>
          </w:tcPr>
          <w:p w14:paraId="1F107534"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556D08C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52F7BA8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4BB91E8"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CD0712" w:rsidRPr="00233788" w14:paraId="2FAF797A" w14:textId="77777777" w:rsidTr="00CD0712">
        <w:trPr>
          <w:cantSplit/>
        </w:trPr>
        <w:tc>
          <w:tcPr>
            <w:tcW w:w="1984" w:type="dxa"/>
            <w:gridSpan w:val="4"/>
            <w:vAlign w:val="center"/>
          </w:tcPr>
          <w:p w14:paraId="66F99CEE"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1106553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3B00EBE3"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2D663E6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4675C911"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CD0712" w:rsidRPr="00233788" w14:paraId="646166EB" w14:textId="77777777" w:rsidTr="00CD0712">
        <w:trPr>
          <w:cantSplit/>
        </w:trPr>
        <w:tc>
          <w:tcPr>
            <w:tcW w:w="1984" w:type="dxa"/>
            <w:gridSpan w:val="4"/>
            <w:vAlign w:val="center"/>
          </w:tcPr>
          <w:p w14:paraId="79D41129"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57A35BE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 jaką jest produkcja wiedzy dla społeczeństwa oraz rozwój intelektualny studentów</w:t>
            </w:r>
          </w:p>
          <w:p w14:paraId="3109E9F7"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 rozumianych jako właściwy kontekst organizacyjny, w ramach którego powinna pracować uczelnia i wydziały</w:t>
            </w:r>
          </w:p>
        </w:tc>
      </w:tr>
      <w:tr w:rsidR="00CD0712" w:rsidRPr="00233788" w14:paraId="29EF00F6" w14:textId="77777777" w:rsidTr="00CD0712">
        <w:trPr>
          <w:cantSplit/>
        </w:trPr>
        <w:tc>
          <w:tcPr>
            <w:tcW w:w="1984" w:type="dxa"/>
            <w:gridSpan w:val="4"/>
            <w:vAlign w:val="center"/>
          </w:tcPr>
          <w:p w14:paraId="07B63C70"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753939D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2F6D3DA2"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0CE236D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D5D7D9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66A6D96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CD0712" w:rsidRPr="00233788" w14:paraId="09D91431" w14:textId="77777777" w:rsidTr="00CD0712">
        <w:trPr>
          <w:cantSplit/>
        </w:trPr>
        <w:tc>
          <w:tcPr>
            <w:tcW w:w="648" w:type="dxa"/>
          </w:tcPr>
          <w:p w14:paraId="5104AE37" w14:textId="77777777" w:rsidR="00CD0712" w:rsidRPr="00233788" w:rsidRDefault="00CD0712" w:rsidP="00CD0712">
            <w:pPr>
              <w:spacing w:beforeLines="20" w:before="48"/>
              <w:ind w:firstLine="0"/>
              <w:rPr>
                <w:rFonts w:cs="Arial"/>
                <w:sz w:val="20"/>
                <w:szCs w:val="20"/>
                <w:lang w:val="pl-PL"/>
              </w:rPr>
            </w:pPr>
            <w:bookmarkStart w:id="76" w:name="_Hlk63623019"/>
          </w:p>
        </w:tc>
        <w:tc>
          <w:tcPr>
            <w:tcW w:w="648" w:type="dxa"/>
            <w:vAlign w:val="center"/>
          </w:tcPr>
          <w:p w14:paraId="3B9C4D7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7653E39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0B4F9F4F"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89F3F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605B204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22F2E9E3"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5C0380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0D77FD05"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4F32688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5BE005D6"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3C4CCEF0"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69ABB21D"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7ADCF61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5</w:t>
            </w:r>
          </w:p>
        </w:tc>
      </w:tr>
      <w:bookmarkEnd w:id="76"/>
      <w:tr w:rsidR="00CD0712" w:rsidRPr="00233788" w14:paraId="33BD2E95" w14:textId="77777777" w:rsidTr="00CD0712">
        <w:trPr>
          <w:cantSplit/>
        </w:trPr>
        <w:tc>
          <w:tcPr>
            <w:tcW w:w="648" w:type="dxa"/>
            <w:vAlign w:val="center"/>
          </w:tcPr>
          <w:p w14:paraId="67E854D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570ADEE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715D2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7B3A6EF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C0D9F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076D4E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D1E17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C3FD6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0DE50C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6BCDF11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6A77A9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216D9E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71B183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42117B8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r>
      <w:tr w:rsidR="00CD0712" w:rsidRPr="00233788" w14:paraId="5B26BFD4" w14:textId="77777777" w:rsidTr="00CD0712">
        <w:trPr>
          <w:cantSplit/>
        </w:trPr>
        <w:tc>
          <w:tcPr>
            <w:tcW w:w="648" w:type="dxa"/>
            <w:vAlign w:val="center"/>
          </w:tcPr>
          <w:p w14:paraId="7BB0CE9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8F337A0"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A9BFD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4C3105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ADD9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B8CF57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B1B6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1BF289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D844F2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7DDEE3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808199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CB2B8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52645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3DE0263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F215DF9" w14:textId="77777777" w:rsidTr="00CD0712">
        <w:trPr>
          <w:cantSplit/>
        </w:trPr>
        <w:tc>
          <w:tcPr>
            <w:tcW w:w="648" w:type="dxa"/>
            <w:vAlign w:val="center"/>
          </w:tcPr>
          <w:p w14:paraId="789A1C87"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4B45523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D6EF20D"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vAlign w:val="center"/>
          </w:tcPr>
          <w:p w14:paraId="6448A4C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E742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FF42B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430C5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83DE7C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39F2C7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DBF7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EBA807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DE56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B8AC5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B7757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6D65AC08" w14:textId="77777777" w:rsidTr="00CD0712">
        <w:trPr>
          <w:cantSplit/>
        </w:trPr>
        <w:tc>
          <w:tcPr>
            <w:tcW w:w="648" w:type="dxa"/>
            <w:vAlign w:val="center"/>
          </w:tcPr>
          <w:p w14:paraId="2E1EDED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157BF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5DC36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E1DD4BA"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976D80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49A90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E7603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6402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1BD78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CD0E1B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70D42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7876A0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0FB7F8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58814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3D3CAC7E" w14:textId="77777777" w:rsidTr="00CD0712">
        <w:trPr>
          <w:cantSplit/>
        </w:trPr>
        <w:tc>
          <w:tcPr>
            <w:tcW w:w="648" w:type="dxa"/>
            <w:vAlign w:val="center"/>
          </w:tcPr>
          <w:p w14:paraId="7085A42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51F7E9C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ED131C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A6F134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2446EC8"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65AA12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E565B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47BA9F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355BE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514671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AC3CEF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4E701D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3E6C7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D42F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486F66E" w14:textId="77777777" w:rsidTr="00CD0712">
        <w:trPr>
          <w:cantSplit/>
        </w:trPr>
        <w:tc>
          <w:tcPr>
            <w:tcW w:w="648" w:type="dxa"/>
            <w:vAlign w:val="center"/>
          </w:tcPr>
          <w:p w14:paraId="5BB21FA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5B747D1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EEFC322"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F1DB8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246AA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C131B5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40DB50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CE672C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FCE47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88F39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BF5222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2CCEA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016A6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15C14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E9BB5DB" w14:textId="77777777" w:rsidTr="00CD0712">
        <w:trPr>
          <w:cantSplit/>
        </w:trPr>
        <w:tc>
          <w:tcPr>
            <w:tcW w:w="648" w:type="dxa"/>
            <w:vAlign w:val="center"/>
          </w:tcPr>
          <w:p w14:paraId="48A892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061B89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981E5B8"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56AD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356187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F47CC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63639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DF153E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2CA4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BEFF8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5E583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96B960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66F55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BDED4E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60D512A" w14:textId="77777777" w:rsidTr="00CD0712">
        <w:trPr>
          <w:cantSplit/>
        </w:trPr>
        <w:tc>
          <w:tcPr>
            <w:tcW w:w="648" w:type="dxa"/>
            <w:vAlign w:val="center"/>
          </w:tcPr>
          <w:p w14:paraId="169C751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0B44C7B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AEF24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1A91611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476EC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D7188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791901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52E6D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6F211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35679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84E7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AD88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C69A16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B6252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4AC147D" w14:textId="77777777" w:rsidTr="00CD0712">
        <w:trPr>
          <w:cantSplit/>
        </w:trPr>
        <w:tc>
          <w:tcPr>
            <w:tcW w:w="648" w:type="dxa"/>
            <w:vAlign w:val="center"/>
          </w:tcPr>
          <w:p w14:paraId="17EF81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5A4F171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352173"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C5101A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ABA66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BF355A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1293AD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5C3F2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933286D"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AA296C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7ECD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DA7EB7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01B8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0B544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4A839AD" w14:textId="77777777" w:rsidTr="00CD0712">
        <w:trPr>
          <w:cantSplit/>
        </w:trPr>
        <w:tc>
          <w:tcPr>
            <w:tcW w:w="648" w:type="dxa"/>
            <w:vAlign w:val="center"/>
          </w:tcPr>
          <w:p w14:paraId="289AAEFE"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513806D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6C15CA"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8CC77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CDEFD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76AE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FEE86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925C7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511FB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39ECD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140EE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30A3C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C792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4EA1F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C4BF3D1" w14:textId="77777777" w:rsidTr="00CD0712">
        <w:trPr>
          <w:cantSplit/>
        </w:trPr>
        <w:tc>
          <w:tcPr>
            <w:tcW w:w="648" w:type="dxa"/>
            <w:vAlign w:val="center"/>
          </w:tcPr>
          <w:p w14:paraId="54B97D7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6B0FDD8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AB18770"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7A5AAF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99D2A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65669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61D705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26BB08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85F9BE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ECF8F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6C17BB7F"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580F7F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B4955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D12A2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2026FF7" w14:textId="77777777" w:rsidTr="00CD0712">
        <w:trPr>
          <w:cantSplit/>
        </w:trPr>
        <w:tc>
          <w:tcPr>
            <w:tcW w:w="648" w:type="dxa"/>
            <w:vAlign w:val="center"/>
          </w:tcPr>
          <w:p w14:paraId="58D548F4"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095CA30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E78DC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B36C84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AE6CD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1914EB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86871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9F8924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010BEB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D70E47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F9AA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B1996A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FB5FA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46E6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781C331" w14:textId="77777777" w:rsidTr="00CD0712">
        <w:trPr>
          <w:cantSplit/>
        </w:trPr>
        <w:tc>
          <w:tcPr>
            <w:tcW w:w="648" w:type="dxa"/>
            <w:vAlign w:val="center"/>
          </w:tcPr>
          <w:p w14:paraId="328E0929"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0E0226B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394FE0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5E1EC1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72B2C3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E4CD9A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5DB8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0426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36C60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56F94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A67F6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B732F8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CF2E0B4"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7CA315A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C477388" w14:textId="77777777" w:rsidTr="00CD0712">
        <w:trPr>
          <w:cantSplit/>
        </w:trPr>
        <w:tc>
          <w:tcPr>
            <w:tcW w:w="9072" w:type="dxa"/>
            <w:gridSpan w:val="15"/>
          </w:tcPr>
          <w:p w14:paraId="6829F27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4C27FA01" w14:textId="77777777" w:rsidR="00CD0712" w:rsidRPr="00233788" w:rsidRDefault="00CD0712" w:rsidP="00CD0712">
      <w:pPr>
        <w:pStyle w:val="rdo"/>
      </w:pPr>
      <w:r w:rsidRPr="00233788">
        <w:lastRenderedPageBreak/>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34AECAC9" w14:textId="77777777" w:rsidR="00CD0712" w:rsidRPr="00233788" w:rsidRDefault="00CD0712" w:rsidP="00CD0712"/>
    <w:p w14:paraId="30A6535E" w14:textId="1DFBEA93" w:rsidR="00CD0712" w:rsidRPr="00233788" w:rsidRDefault="00CD0712" w:rsidP="00CD0712">
      <w:r w:rsidRPr="00233788">
        <w:t>Analizując tabelę po</w:t>
      </w:r>
      <w:r w:rsidRPr="00233788">
        <w:fldChar w:fldCharType="begin"/>
      </w:r>
      <w:r w:rsidRPr="00233788">
        <w:instrText xml:space="preserve"> REF _Ref63688827 \p \h </w:instrText>
      </w:r>
      <w:r w:rsidRPr="00233788">
        <w:fldChar w:fldCharType="separate"/>
      </w:r>
      <w:r w:rsidR="00E737A7" w:rsidRPr="00233788">
        <w:t>wyżej</w:t>
      </w:r>
      <w:r w:rsidRPr="00233788">
        <w:fldChar w:fldCharType="end"/>
      </w:r>
      <w:r w:rsidRPr="00233788">
        <w:t xml:space="preserve"> można zauważyć, że każda z wymienionych kultur akademickich składa się z co najmniej kilku elementów. Ocena potencjalnego wzajemnych korelacji kultur akademickich może być niezwykle istotna by zrozumieć naturę powstających konfliktów lub też paradoksów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xml:space="preserve">. Co więcej w zależności od sytuacji konkretnego uniwersytetu (lub wydziału) formy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ę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rsidRPr="00233788">
        <w:t xml:space="preserve"> rozumienie wartości stanowiących etos uczelni lub też etos nauki w ogóle jest niezwykle istotne dla zrozumienia relacji uniwersytetu z otoczeniem. Z drugiej strony kultura dyscypliny jest tym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xml:space="preserve">. Zatem są to zmienne, które przyczyniają się do różnic w postrzeganiu i ocenie tych samych zjawisk przed członków społeczności akademickiej reprezentujących różne dyscypliny. Jest to też obszar kultury akademickiej, na którą trudno wpływać zarządzającym uczelnią. Co więcej jak wskazuje Toma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77D90886" w14:textId="77777777" w:rsidR="00CD0712" w:rsidRPr="00233788" w:rsidRDefault="00CD0712" w:rsidP="00CD0712">
      <w:r w:rsidRPr="00233788">
        <w:t xml:space="preserve">Obszarem kultury akademickiej na który zarządzający wydziałem lub uczelnią mają największy i główny wpływ jest kultury instytucji akademickiej. Wynika ona bowiem z formułowanych zakresów obowiązków, szans zawodowych wynikających z sytuacji na konkretnej uczelni / wydziale w konkretnym czasie oraz systemu nagród jaki dotyczy pracowników akademickich. Te trzy obszary są zazwyczaj definiowane w sposób formalny, ale oczywiście kultura instytucji akademickiej jest kształtowana również poprzez postawy, wartości oraz relacje kształtowane w </w:t>
      </w:r>
      <w:commentRangeStart w:id="77"/>
      <w:r w:rsidRPr="00233788">
        <w:t xml:space="preserve">domenie </w:t>
      </w:r>
      <w:commentRangeEnd w:id="77"/>
      <w:r w:rsidRPr="00233788">
        <w:rPr>
          <w:rStyle w:val="Odwoaniedokomentarza"/>
          <w:rFonts w:ascii="Times New Roman" w:eastAsia="Times New Roman" w:hAnsi="Times New Roman"/>
          <w:szCs w:val="20"/>
          <w:lang w:eastAsia="pl-PL"/>
        </w:rPr>
        <w:commentReference w:id="77"/>
      </w:r>
      <w:r w:rsidRPr="00233788">
        <w:t xml:space="preserve">nieformalnej. Kultura instytucji akademickiej wiąże się również poziomem prestiżu doświadczanego przez pracowników, a także z relacjami instytucji do konkretnej dyscypliny. Wszystkie wyżej wymienionych pięć obszarów kształtujących kulturę instytucji akademickiej pozostaje pod większy lub mniejszy, a także bardziej lub mniej formalnym wpływem zarządzających uczelnią i wydziałem. W związku z tym, w zależności od tego jaki kształt przybiorą tych pięć elementów ma decydujący wpływ, czy będą one w konflikci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w:t>
      </w:r>
      <w:r w:rsidRPr="00233788">
        <w:lastRenderedPageBreak/>
        <w:t>form jakie przybiorą elementy danej kultury będą wzajemnie wzmacniać postępowanie w zgodzie z wartościami komplementarnymi w obu kulturach lub będą one powodem konfliktów pomiędzy wartościami stojącymi ze sobą w sprzeczności. Dla zarządzających może być to wskazówką, aby w sposób świadomy kształtować elementy wpływające na kulturę akademicką tak by zgodnie z intencjami kierujących instytucją wzmacniały pożądane zachowania lub minimalizowały siłę konfliktów, pod których wpływem pozostają pracownicy akademiccy.</w:t>
      </w:r>
    </w:p>
    <w:p w14:paraId="5C28F28A" w14:textId="547B496C" w:rsidR="00CD0712" w:rsidRPr="00233788" w:rsidRDefault="00CD0712" w:rsidP="00CD0712">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rsidRPr="00233788">
        <w:t xml:space="preserve"> będące elementem kultury uniwersytetu. Autonomia, a ściślej rzecz ujmując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 system nagród pomimo tego, że jest akceptowany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xml:space="preserve">. Jest to konflikt, który jest nie do uniknięcia, a dotyczy każdego członka społeczności akademickiej, będącego pod wpływem zarówno kultury uniwersyteckiej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 </w:t>
      </w:r>
      <w:r w:rsidRPr="00233788">
        <w:fldChar w:fldCharType="begin"/>
      </w:r>
      <w:r w:rsidRPr="00233788">
        <w:instrText xml:space="preserve"> REF  _Ref64016084 \* Lower \h </w:instrText>
      </w:r>
      <w:r w:rsidRPr="00233788">
        <w:fldChar w:fldCharType="separate"/>
      </w:r>
      <w:r w:rsidR="00E737A7" w:rsidRPr="00233788">
        <w:t xml:space="preserve">tabela </w:t>
      </w:r>
      <w:r w:rsidR="00E737A7" w:rsidRPr="00233788">
        <w:rPr>
          <w:noProof/>
        </w:rPr>
        <w:t>7</w:t>
      </w:r>
      <w:r w:rsidRPr="00233788">
        <w:fldChar w:fldCharType="end"/>
      </w:r>
      <w:r w:rsidRPr="00233788">
        <w:t xml:space="preserve">) oraz elementu kultury instytucji akademickiej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29ED8DB2" w14:textId="77777777" w:rsidR="00CD0712" w:rsidRPr="00233788" w:rsidRDefault="00CD0712" w:rsidP="00CD0712">
      <w:r w:rsidRPr="00233788">
        <w:t>Aby lepiej zrozumieć istotę kultury akademickiej warto przytoczyć cztery archetypy kultur uczelni wg Bergqvista. Są to:</w:t>
      </w:r>
    </w:p>
    <w:p w14:paraId="1961BF48" w14:textId="77777777" w:rsidR="00CD0712" w:rsidRPr="00233788" w:rsidRDefault="00CD0712" w:rsidP="00CD0712">
      <w:pPr>
        <w:pStyle w:val="Akapitzlist"/>
        <w:numPr>
          <w:ilvl w:val="0"/>
          <w:numId w:val="25"/>
        </w:numPr>
      </w:pPr>
      <w:r w:rsidRPr="00233788">
        <w:t>kultura kolegialna – cenione są zaangażowanie naukowe, wspólne podejmowanie decyzji i racjonalność;</w:t>
      </w:r>
    </w:p>
    <w:p w14:paraId="55F3E9EC" w14:textId="77777777" w:rsidR="00CD0712" w:rsidRPr="00233788" w:rsidRDefault="00CD0712" w:rsidP="00CD0712">
      <w:pPr>
        <w:pStyle w:val="Akapitzlist"/>
        <w:numPr>
          <w:ilvl w:val="0"/>
          <w:numId w:val="25"/>
        </w:numPr>
      </w:pPr>
      <w:r w:rsidRPr="00233788">
        <w:t>kultura zarządcza – skupienie na celach uczelni, a cenione są skuteczność, umiejętność efektywnego nadzoru i odpowiedzialność fiskalna;</w:t>
      </w:r>
    </w:p>
    <w:p w14:paraId="0961E87E" w14:textId="77777777" w:rsidR="00CD0712" w:rsidRPr="00233788" w:rsidRDefault="00CD0712" w:rsidP="00CD0712">
      <w:pPr>
        <w:pStyle w:val="Akapitzlist"/>
        <w:numPr>
          <w:ilvl w:val="0"/>
          <w:numId w:val="25"/>
        </w:numPr>
      </w:pPr>
      <w:r w:rsidRPr="00233788">
        <w:t>kultura rozwoju – wartościami są osobisty i zawodowy rozwój wszystkich członków społeczności akademickiej;</w:t>
      </w:r>
    </w:p>
    <w:p w14:paraId="0C20D084" w14:textId="77777777" w:rsidR="00CD0712" w:rsidRPr="00233788" w:rsidRDefault="00CD0712" w:rsidP="00CD0712">
      <w:pPr>
        <w:pStyle w:val="Akapitzlist"/>
        <w:numPr>
          <w:ilvl w:val="0"/>
          <w:numId w:val="25"/>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61EC07E8" w14:textId="77777777" w:rsidR="00CD0712" w:rsidRPr="00233788" w:rsidRDefault="00CD0712" w:rsidP="00CD0712">
      <w:pPr>
        <w:ind w:firstLine="0"/>
      </w:pPr>
      <w:r w:rsidRPr="00233788">
        <w:t xml:space="preserve">Kezar i Eckel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36F832B6" w14:textId="77777777" w:rsidR="00CD0712" w:rsidRPr="00233788" w:rsidRDefault="00CD0712" w:rsidP="00CD0712">
      <w:r w:rsidRPr="00233788">
        <w:lastRenderedPageBreak/>
        <w:t xml:space="preserve">Kolejnym wyzwaniem dla zarządzających uniwersytetem, związanym z kulturą akademicką jest zauważona przez Burtona Clark’a proliferacja (rozpowszechnianie się) i fragmentację kultury akademickiej. Clark wskazuje na to, że poszczególne elementy kultury akademickiej rozpowszechniają się niezależnie wraz z rosnącą liczbą i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 Lunsford zauważa nasilającą się na uniwersytetach tendencję: władze uczelni stają się coraz bardziej odizolowane od pozostałych członków społeczności akademickiej (</w:t>
      </w:r>
      <w:r w:rsidRPr="00233788">
        <w:rPr>
          <w:i/>
          <w:iCs/>
        </w:rPr>
        <w:t>faculty members</w:t>
      </w:r>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w:t>
      </w:r>
      <w:commentRangeStart w:id="78"/>
      <w:r w:rsidRPr="00233788">
        <w:t xml:space="preserve">Pewnym wyjątkiem w tym zakresie wydają się być organizacje dążące do tzw. </w:t>
      </w:r>
      <w:r w:rsidRPr="00233788">
        <w:rPr>
          <w:i/>
          <w:iCs/>
        </w:rPr>
        <w:t>turkusowego zarządzania</w:t>
      </w:r>
      <w:r w:rsidRPr="00233788">
        <w:t xml:space="preserve"> </w:t>
      </w:r>
      <w:commentRangeEnd w:id="78"/>
      <w:r w:rsidRPr="00233788">
        <w:rPr>
          <w:rStyle w:val="Odwoaniedokomentarza"/>
          <w:rFonts w:ascii="Times New Roman" w:eastAsia="Times New Roman" w:hAnsi="Times New Roman"/>
          <w:szCs w:val="20"/>
          <w:lang w:eastAsia="pl-PL"/>
        </w:rPr>
        <w:commentReference w:id="78"/>
      </w:r>
      <w:r w:rsidRPr="00233788">
        <w:t>. Zauważając zmiany wynikające z fragmentacji Clark zadaje pytanie czy to „koniec idei akademickich”?, a następnie sugeruje, że „nie koniec, ale ich przeformułowanie, przekształcenie (</w:t>
      </w:r>
      <w:r w:rsidRPr="00233788">
        <w:rPr>
          <w:i/>
          <w:iCs/>
        </w:rPr>
        <w:t>reshaping</w:t>
      </w:r>
      <w:r w:rsidRPr="00233788">
        <w:t xml:space="preserve">)” gdyż „idee akademickie stanowią silny kapitał moralny dla organizacji akademickich. Co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6ABE4B61" w14:textId="77777777" w:rsidR="00CD0712" w:rsidRPr="00233788" w:rsidRDefault="00CD0712" w:rsidP="00CD0712">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77777777" w:rsidR="00CD0712" w:rsidRPr="00233788" w:rsidRDefault="00CD0712" w:rsidP="00CD0712">
      <w:r w:rsidRPr="00233788">
        <w:t xml:space="preserve">Nawiązując to przytoczonego na początku tego rozdziału zdania Kuh i Whitt’a,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poznanie i poprawna identyfikacja kultury akademickiej kształtującej postawy i działania na konkretnej uczelni jest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rsidRPr="00233788">
        <w:t xml:space="preserve"> warto tak kształtować elementy tej kultury, by minimalizować niepożądane efekty lub maksymalizować te korzystne. Jest to trudne zadani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xml:space="preserve">.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 istnieje konflikt w pomiędzy wartościami stanowiącymi etos akademicki jakimi są autonomia badań i badaczy (element kultury uniwersytetu) oraz akceptacja dla systemu nagród (element profesji akademickiej). Ponadto kultura </w:t>
      </w:r>
      <w:r w:rsidRPr="00233788">
        <w:lastRenderedPageBreak/>
        <w:t xml:space="preserve">instytucji akademickiej, na który największy (formalny i nieformalny) wpływ ma kierownictwo w zależności od jej ukształtowania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79" w:name="_Toc66923592"/>
      <w:r w:rsidRPr="00233788">
        <w:t>Wybrane aspekty roli prestiżu dla zarządzania uczelnią</w:t>
      </w:r>
      <w:bookmarkEnd w:id="72"/>
      <w:bookmarkEnd w:id="79"/>
    </w:p>
    <w:p w14:paraId="29CDE094" w14:textId="22853171" w:rsidR="0041450C" w:rsidRPr="00233788" w:rsidRDefault="0041450C" w:rsidP="00B65F97">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r w:rsidRPr="00233788">
        <w:rPr>
          <w:i/>
          <w:iCs/>
        </w:rPr>
        <w:t>subsistence economy</w:t>
      </w:r>
      <w:r w:rsidRPr="00233788">
        <w:t>)</w:t>
      </w:r>
      <w:r w:rsidR="00870D44" w:rsidRPr="00233788">
        <w:t xml:space="preserve"> </w:t>
      </w:r>
      <w:r w:rsidR="00870D44"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70D44" w:rsidRPr="00233788">
        <w:fldChar w:fldCharType="separate"/>
      </w:r>
      <w:r w:rsidR="00C67665" w:rsidRPr="00233788">
        <w:rPr>
          <w:noProof/>
        </w:rPr>
        <w:t>(Blackmore &amp; Kandiko, 2011, s. 403)</w:t>
      </w:r>
      <w:r w:rsidR="00870D44" w:rsidRPr="00233788">
        <w:fldChar w:fldCharType="end"/>
      </w:r>
      <w:r w:rsidRPr="00233788">
        <w:t xml:space="preserve">. Korzystanie z ekonomii prestiżu pozwala w szczególności lepiej zrozumieć czynniki motywacji akademickich </w:t>
      </w:r>
      <w:r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C67665" w:rsidRPr="00233788">
        <w:rPr>
          <w:noProof/>
        </w:rPr>
        <w:t>(Blackmore &amp; Kandiko, 2011, s. 408)</w:t>
      </w:r>
      <w:r w:rsidRPr="00233788">
        <w:fldChar w:fldCharType="end"/>
      </w:r>
      <w:r w:rsidR="00870D44" w:rsidRPr="00233788">
        <w:t>. Powiązania pomiędzy różnymi czynnikami motywacji akademickich zostały przedstawione na rysunku po</w:t>
      </w:r>
      <w:r w:rsidR="00C67665" w:rsidRPr="00233788">
        <w:fldChar w:fldCharType="begin"/>
      </w:r>
      <w:r w:rsidR="00C67665" w:rsidRPr="00233788">
        <w:instrText xml:space="preserve"> REF _Ref64463124 \p \h </w:instrText>
      </w:r>
      <w:r w:rsidR="00C67665" w:rsidRPr="00233788">
        <w:fldChar w:fldCharType="separate"/>
      </w:r>
      <w:r w:rsidR="00E737A7" w:rsidRPr="00233788">
        <w:t>niżej</w:t>
      </w:r>
      <w:r w:rsidR="00C67665" w:rsidRPr="00233788">
        <w:fldChar w:fldCharType="end"/>
      </w:r>
      <w:r w:rsidR="00870D44" w:rsidRPr="00233788">
        <w:t>.</w:t>
      </w:r>
    </w:p>
    <w:p w14:paraId="5B93F83E" w14:textId="4727CE13" w:rsidR="00C67665" w:rsidRPr="00233788" w:rsidRDefault="00C67665" w:rsidP="00C67665">
      <w:pPr>
        <w:pStyle w:val="Tytutabeli"/>
      </w:pPr>
      <w:bookmarkStart w:id="80" w:name="_Ref64463456"/>
      <w:bookmarkStart w:id="81" w:name="_Ref64463124"/>
      <w:bookmarkStart w:id="82" w:name="_Toc66043240"/>
      <w:r w:rsidRPr="00233788">
        <w:t xml:space="preserve">Rysunek </w:t>
      </w:r>
      <w:r w:rsidR="008E0D47">
        <w:fldChar w:fldCharType="begin"/>
      </w:r>
      <w:r w:rsidR="008E0D47">
        <w:instrText xml:space="preserve"> SEQ Rysunek \* ARABIC </w:instrText>
      </w:r>
      <w:r w:rsidR="008E0D47">
        <w:fldChar w:fldCharType="separate"/>
      </w:r>
      <w:r w:rsidR="00FE32F3" w:rsidRPr="00233788">
        <w:rPr>
          <w:noProof/>
        </w:rPr>
        <w:t>10</w:t>
      </w:r>
      <w:r w:rsidR="008E0D47">
        <w:rPr>
          <w:noProof/>
        </w:rPr>
        <w:fldChar w:fldCharType="end"/>
      </w:r>
      <w:bookmarkEnd w:id="80"/>
      <w:r w:rsidRPr="00233788">
        <w:t xml:space="preserve"> Model motywacji akademickich</w:t>
      </w:r>
      <w:bookmarkEnd w:id="81"/>
      <w:bookmarkEnd w:id="82"/>
    </w:p>
    <w:p w14:paraId="19098CB6" w14:textId="69CF5D02" w:rsidR="0041450C" w:rsidRPr="00233788" w:rsidRDefault="00C67665" w:rsidP="00C67665">
      <w:pPr>
        <w:keepNext/>
      </w:pPr>
      <w:r w:rsidRPr="00233788">
        <w:rPr>
          <w:noProof/>
        </w:rPr>
        <w:drawing>
          <wp:inline distT="0" distB="0" distL="0" distR="0" wp14:anchorId="3C315091" wp14:editId="1F815459">
            <wp:extent cx="4680000" cy="3367947"/>
            <wp:effectExtent l="0" t="0" r="6350" b="4445"/>
            <wp:docPr id="20"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532FF2C9" w14:textId="7258E225" w:rsidR="00C67665" w:rsidRPr="00233788" w:rsidRDefault="00C67665" w:rsidP="00002ABF">
      <w:pPr>
        <w:pStyle w:val="rdo"/>
        <w:spacing w:before="0" w:after="120"/>
        <w:ind w:firstLine="0"/>
      </w:pPr>
      <w:r w:rsidRPr="00233788">
        <w:t xml:space="preserve">Źródło: </w:t>
      </w:r>
      <w:r w:rsidRPr="00233788">
        <w:fldChar w:fldCharType="begin" w:fldLock="1"/>
      </w:r>
      <w:r w:rsidR="00321ECB"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10ADB791" w14:textId="3112D8A1" w:rsidR="0041450C" w:rsidRPr="00233788" w:rsidRDefault="00002ABF" w:rsidP="00B65F97">
      <w:r w:rsidRPr="00233788">
        <w:lastRenderedPageBreak/>
        <w:t>Na rysunku po</w:t>
      </w:r>
      <w:r w:rsidRPr="00233788">
        <w:fldChar w:fldCharType="begin"/>
      </w:r>
      <w:r w:rsidRPr="00233788">
        <w:instrText xml:space="preserve"> REF _Ref64463124 \p \h </w:instrText>
      </w:r>
      <w:r w:rsidRPr="00233788">
        <w:fldChar w:fldCharType="separate"/>
      </w:r>
      <w:r w:rsidR="00E737A7" w:rsidRPr="00233788">
        <w:t>wyżej</w:t>
      </w:r>
      <w:r w:rsidRPr="00233788">
        <w:fldChar w:fldCharType="end"/>
      </w:r>
      <w:r w:rsidRPr="00233788">
        <w:t xml:space="preserve"> (</w:t>
      </w:r>
      <w:r w:rsidRPr="00233788">
        <w:fldChar w:fldCharType="begin"/>
      </w:r>
      <w:r w:rsidRPr="00233788">
        <w:instrText xml:space="preserve"> REF  _Ref64463456 \* Lower \h </w:instrText>
      </w:r>
      <w:r w:rsidRPr="00233788">
        <w:fldChar w:fldCharType="separate"/>
      </w:r>
      <w:r w:rsidR="00E737A7" w:rsidRPr="00233788">
        <w:t xml:space="preserve">rysunek </w:t>
      </w:r>
      <w:r w:rsidR="00E737A7" w:rsidRPr="00233788">
        <w:rPr>
          <w:noProof/>
        </w:rPr>
        <w:t>9</w:t>
      </w:r>
      <w:r w:rsidRPr="00233788">
        <w:fldChar w:fldCharType="end"/>
      </w:r>
      <w:r w:rsidRPr="00233788">
        <w:t xml:space="preserve">) przedstawiono wzajemne relacje trzech obszarów motywacji akademickich. Wg koncepcji Backmore’a i Kandiko są to: praca akademicka (zarówno rezultaty pracy jak i proces jej wykonywania), ekonomia pieniężna (kontekst finansowy, do którego uczelnie się odnoszą, i w którym praca akademicka jest wykonywana) oraz ekonomia prestiżu (system wartościowania i wymiany wielu form kapitału na uczelni). </w:t>
      </w:r>
      <w:r w:rsidR="008A32E0" w:rsidRPr="00233788">
        <w:t>Są to trzy współistniejące obszary, w których motywacje są kształtowany w odmienny sposób. Ponadto w wyniku nakładania się motywacji z różnych obszarów możemy o</w:t>
      </w:r>
      <w:r w:rsidR="008F1514" w:rsidRPr="00233788">
        <w:t xml:space="preserve">kreślić zjawiska pomocne w identyfikacji skutków istnienia poszczególnych współzależności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kładanie się ekonomii pieniężnej oraz pracy akademickiej tworzy obszar zasobów akademickich, które zazwyczaj są zapewniane przez uniwersytety, a dotyczą zarówno aspektów finansowych (np. laboratoria i ich wyposażeni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 zwiększa znaczenie społeczności akademickiej w doświadczaniu prestiżu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 styku ekonomii prestiżu i ekonomii pieniężnej powstaje kapitalizm akademicki - miejsce dla badań stosowanych. Jest to również miejsce dysonansu kognitywnego w sytuacji pracy pod wpływem wartości, które znacznie się od siebie różnią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008F1514" w:rsidRPr="00233788">
        <w:fldChar w:fldCharType="separate"/>
      </w:r>
      <w:r w:rsidR="008F1514" w:rsidRPr="00233788">
        <w:rPr>
          <w:noProof/>
        </w:rPr>
        <w:t>(Blackmore &amp; Kandiko, 2011)</w:t>
      </w:r>
      <w:r w:rsidR="008F1514" w:rsidRPr="00233788">
        <w:fldChar w:fldCharType="end"/>
      </w:r>
      <w:r w:rsidR="008F1514" w:rsidRPr="00233788">
        <w:t xml:space="preserve">, co </w:t>
      </w:r>
      <w:r w:rsidR="00C4778D" w:rsidRPr="00233788">
        <w:t>może być istotnym obszarem konfliktów wartości doświadczanych przez pracowników akademickich.</w:t>
      </w:r>
    </w:p>
    <w:p w14:paraId="74B8CB37" w14:textId="1F7FA1D8" w:rsidR="0041450C" w:rsidRPr="00233788" w:rsidRDefault="00E17C9B" w:rsidP="00B65F97">
      <w:r w:rsidRPr="00233788">
        <w:t>Zjawiska reputacji i prestiżu są niezwykle istotne dla uczelni i mają na nie znaczeni</w:t>
      </w:r>
      <w:r w:rsidR="00730997" w:rsidRPr="00233788">
        <w:t>e</w:t>
      </w:r>
      <w:r w:rsidRPr="00233788">
        <w:t xml:space="preserve"> większy wpływ niż jedynie poprzez strukturę motywacji pracowników akademickich. Tayar i Jack wskazują, iż wielu badaczy twierdzi, że uczelnie chętniej dążą do maksymalizacji prestiżu niż maksymalizacji zysków </w:t>
      </w:r>
      <w:r w:rsidRPr="00233788">
        <w:fldChar w:fldCharType="begin" w:fldLock="1"/>
      </w:r>
      <w:r w:rsidR="006E58E8"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321ECB" w:rsidRPr="00233788">
        <w:rPr>
          <w:noProof/>
        </w:rPr>
        <w:t>(Tayar &amp; Jack, 2013, s. 154)</w:t>
      </w:r>
      <w:r w:rsidRPr="00233788">
        <w:fldChar w:fldCharType="end"/>
      </w:r>
      <w:r w:rsidRPr="00233788">
        <w:t>. Aby lepiej zrozumieć czym są prestiż i reputacja dla uniwersytetu warto przytoczyć ich definicje. W naukach społecznych prestiż je</w:t>
      </w:r>
      <w:r w:rsidR="00321ECB" w:rsidRPr="00233788">
        <w:t xml:space="preserve">st definiowany jako niewymuszone, międzyosobnicze, wewnątrzgrupowe asymetrie statusu ludzi </w:t>
      </w:r>
      <w:r w:rsidR="00321ECB"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321ECB" w:rsidRPr="00233788">
        <w:fldChar w:fldCharType="separate"/>
      </w:r>
      <w:r w:rsidR="006E58E8" w:rsidRPr="00233788">
        <w:rPr>
          <w:noProof/>
        </w:rPr>
        <w:t>(Campbell i in., 2019, s. 720)</w:t>
      </w:r>
      <w:r w:rsidR="00321ECB" w:rsidRPr="00233788">
        <w:fldChar w:fldCharType="end"/>
      </w:r>
      <w:r w:rsidR="00321ECB" w:rsidRPr="00233788">
        <w:t>. prestiż jest strukturą statusu, ale mechanizm ustanawiający tę strukturę jest definiowany kulturowo i historycznie przez określone wartości</w:t>
      </w:r>
      <w:r w:rsidR="006E58E8" w:rsidRPr="00233788">
        <w:t xml:space="preserve">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Prestiż wyraża się w tym, że ci posiadający wyższy status otrzymują szczególne przywileje, a ci mający niższy status angażują się w zachowania wzmacniające status tych pierwszych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Zgodnie z koncepcjami psychologicznymi uznanie dla wysokiego statusu bierze się z doskonałości w cenionych dziedzinach działalności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Nawiązując do wpływu na motywacj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w:t>
      </w:r>
      <w:r w:rsidR="00BB01E5" w:rsidRPr="00233788">
        <w:t xml:space="preserve"> Reputację natomiast definiuje się jako konstrukt socjologiczny zdefiniowany jako ogólny poziom szacunku dla organizacji wyrażanego przez interesariuszy </w:t>
      </w:r>
      <w:r w:rsidR="00BB01E5" w:rsidRPr="00233788">
        <w:fldChar w:fldCharType="begin" w:fldLock="1"/>
      </w:r>
      <w:r w:rsidR="00F95471"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Ponadto reputacja jest uważana za zasób niematerialny który umożliwia osiągnięcie potencjalnej przewagi konkurencyjnej </w:t>
      </w:r>
      <w:r w:rsidR="00BB01E5" w:rsidRPr="00233788">
        <w:fldChar w:fldCharType="begin" w:fldLock="1"/>
      </w:r>
      <w:r w:rsidR="000D6E0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jest to zgodnie z opinią Leji, który wymienia reputację wśród zasobów konkurencyjnych uczelni </w:t>
      </w:r>
      <w:r w:rsidR="00BB01E5" w:rsidRPr="00233788">
        <w:fldChar w:fldCharType="begin" w:fldLock="1"/>
      </w:r>
      <w:r w:rsidR="00BB01E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00BB01E5" w:rsidRPr="00233788">
        <w:fldChar w:fldCharType="separate"/>
      </w:r>
      <w:r w:rsidR="00BB01E5" w:rsidRPr="00233788">
        <w:rPr>
          <w:noProof/>
        </w:rPr>
        <w:t>(Leja, 2011, s. 227)</w:t>
      </w:r>
      <w:r w:rsidR="00BB01E5" w:rsidRPr="00233788">
        <w:fldChar w:fldCharType="end"/>
      </w:r>
      <w:r w:rsidR="00BB01E5" w:rsidRPr="00233788">
        <w:t>.</w:t>
      </w:r>
    </w:p>
    <w:p w14:paraId="085AD54F" w14:textId="147553D9" w:rsidR="000C5A40" w:rsidRPr="00233788" w:rsidRDefault="001826A3" w:rsidP="00DA1F0E">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43029" w:rsidRPr="00233788">
        <w:rPr>
          <w:noProof/>
        </w:rPr>
        <w:t xml:space="preserve">(Marginson, 2006, s. </w:t>
      </w:r>
      <w:r w:rsidR="00943029" w:rsidRPr="00233788">
        <w:rPr>
          <w:noProof/>
        </w:rPr>
        <w:lastRenderedPageBreak/>
        <w:t>3)</w:t>
      </w:r>
      <w:r w:rsidRPr="00233788">
        <w:fldChar w:fldCharType="end"/>
      </w:r>
      <w:r w:rsidRPr="00233788">
        <w:t xml:space="preserve">. Co więcej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43029" w:rsidRPr="00233788">
        <w:rPr>
          <w:noProof/>
        </w:rPr>
        <w:t>(Marginson, 2006, s. 7)</w:t>
      </w:r>
      <w:r w:rsidRPr="00233788">
        <w:fldChar w:fldCharType="end"/>
      </w:r>
      <w:r w:rsidRPr="00233788">
        <w:t>. Jednym przejawów tego zjawiska jest tendencja pracodawców oferujących najbardziej atrakcyjne</w:t>
      </w:r>
      <w:r w:rsidR="00DA1F0E" w:rsidRPr="00233788">
        <w:t>, pod względem finansowym,</w:t>
      </w:r>
      <w:r w:rsidRPr="00233788">
        <w:t xml:space="preserve"> posady dla absolwentów</w:t>
      </w:r>
      <w:r w:rsidR="00612536" w:rsidRPr="00233788">
        <w:t xml:space="preserve"> (banki inwestycyjne, prawo, konsulting)</w:t>
      </w:r>
      <w:r w:rsidRPr="00233788">
        <w:t xml:space="preserve"> </w:t>
      </w:r>
      <w:r w:rsidR="00DA1F0E" w:rsidRPr="00233788">
        <w:t xml:space="preserve">do kierowania się nie oceną zdobytego wykształcenia, a prestiżem ukończonego uniwersytetu. Nieraz formalnie ograniczając dostęp do rekrutacji tak by był on możliwy jedynie dla absolwentów najlepszych szkół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arte zauważenia w tym kontekście jest to, że często nie wystarcza ukończenie jednej z uznanych szkół, ale muszą to być same najbardziej elitarne szkoły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t>
      </w:r>
      <w:r w:rsidR="00612536" w:rsidRPr="00233788">
        <w:t xml:space="preserve">Wynika to z przekonania, że prestiż afiliacji edukacyjnej kandydata świadczy o jego/jej intelekcie, społecznej i moralnej wartości. Pracodawcy ci przypisywali też ponadprzeciętne zdolności kognitywne i niekognitywne studentom, którzy uczęszczali to super elitarnych uniwersytetów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00612536" w:rsidRPr="00233788">
        <w:fldChar w:fldCharType="separate"/>
      </w:r>
      <w:r w:rsidR="00943029" w:rsidRPr="00233788">
        <w:rPr>
          <w:noProof/>
        </w:rPr>
        <w:t>(Rivera, 2011, s. 75)</w:t>
      </w:r>
      <w:r w:rsidR="00612536" w:rsidRPr="00233788">
        <w:fldChar w:fldCharType="end"/>
      </w:r>
      <w:r w:rsidR="00612536" w:rsidRPr="00233788">
        <w:t xml:space="preserve">. </w:t>
      </w:r>
      <w:r w:rsidR="00D4103F" w:rsidRPr="00233788">
        <w:t xml:space="preserve">Jest to zgodne z obserwacjami z badania zatrudniania w Wielkiej Brytanii wskazującymi, że w procesie zatrudniania ogólna reputacja jest najistotniejszym elementem oceny uczelni </w:t>
      </w:r>
      <w:r w:rsidR="00D4103F" w:rsidRPr="00233788">
        <w:fldChar w:fldCharType="begin" w:fldLock="1"/>
      </w:r>
      <w:r w:rsidR="000C5A4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D4103F" w:rsidRPr="00233788">
        <w:fldChar w:fldCharType="separate"/>
      </w:r>
      <w:r w:rsidR="00943029" w:rsidRPr="00233788">
        <w:rPr>
          <w:noProof/>
        </w:rPr>
        <w:t>(Finch i in., 2013, s. 39)</w:t>
      </w:r>
      <w:r w:rsidR="00D4103F" w:rsidRPr="00233788">
        <w:fldChar w:fldCharType="end"/>
      </w:r>
      <w:r w:rsidR="00D4103F" w:rsidRPr="00233788">
        <w:t xml:space="preserve">. </w:t>
      </w:r>
      <w:r w:rsidR="00612536" w:rsidRPr="00233788">
        <w:t>Warto jednak też zauważyć, że nie tylko prestiż uczelni m</w:t>
      </w:r>
      <w:r w:rsidR="00D4103F" w:rsidRPr="00233788">
        <w:t>a</w:t>
      </w:r>
      <w:r w:rsidR="00612536" w:rsidRPr="00233788">
        <w:t xml:space="preserve"> znaczenie, ale także istotna przy ocenie kandydatów jest działalność poza szkolna</w:t>
      </w:r>
      <w:r w:rsidR="00D4103F" w:rsidRPr="00233788">
        <w:t xml:space="preserve"> i doświadczenie zawodowe zdobyte przed ukończeniem studiów</w:t>
      </w:r>
      <w:r w:rsidR="00612536" w:rsidRPr="00233788">
        <w:t xml:space="preserve">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00612536" w:rsidRPr="00233788">
        <w:fldChar w:fldCharType="separate"/>
      </w:r>
      <w:r w:rsidR="00943029" w:rsidRPr="00233788">
        <w:rPr>
          <w:noProof/>
        </w:rPr>
        <w:t>(Rivera, 2011, s. 85)</w:t>
      </w:r>
      <w:r w:rsidR="00612536" w:rsidRPr="00233788">
        <w:fldChar w:fldCharType="end"/>
      </w:r>
      <w:r w:rsidR="00612536" w:rsidRPr="00233788">
        <w:t xml:space="preserve">. </w:t>
      </w:r>
      <w:r w:rsidR="00D4103F" w:rsidRPr="00233788">
        <w:t>Niemniej t</w:t>
      </w:r>
      <w:r w:rsidR="00612536" w:rsidRPr="00233788">
        <w:t xml:space="preserve">akie podejście pracodawców do zatrudniania zwiększa konkurencję o dostęp do najbardziej elitarnych szkół. Prestiż podtrzymuje wysokie oceny studentów, konkurencja je jeszcze bardziej podnosi, a niedobór miejsc na elitarnych uniwersytetach jeszcze bardziej wzmacnia </w:t>
      </w:r>
      <w:r w:rsidR="008A1161" w:rsidRPr="00233788">
        <w:t xml:space="preserve">prestiż tych instytucji tworząc efekt zamkniętego koła, co Marginson konstatuje stwierdzeniem, że „bogactwo podąża za prestiżem” </w:t>
      </w:r>
      <w:r w:rsidR="008A1161" w:rsidRPr="00233788">
        <w:fldChar w:fldCharType="begin" w:fldLock="1"/>
      </w:r>
      <w:r w:rsidR="00C16054"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008A1161" w:rsidRPr="00233788">
        <w:fldChar w:fldCharType="separate"/>
      </w:r>
      <w:r w:rsidR="008A1161" w:rsidRPr="00233788">
        <w:rPr>
          <w:noProof/>
        </w:rPr>
        <w:t>(Marginson, 2006)</w:t>
      </w:r>
      <w:r w:rsidR="008A1161" w:rsidRPr="00233788">
        <w:fldChar w:fldCharType="end"/>
      </w:r>
      <w:r w:rsidR="008A1161" w:rsidRPr="00233788">
        <w:t>.</w:t>
      </w:r>
      <w:r w:rsidR="00A7287E" w:rsidRPr="00233788">
        <w:t xml:space="preserve"> Podobnie opisują samonapędzający się mechanizm prestiżu Ca</w:t>
      </w:r>
      <w:r w:rsidR="00943029" w:rsidRPr="00233788">
        <w:t>m</w:t>
      </w:r>
      <w:r w:rsidR="00D4103F" w:rsidRPr="00233788">
        <w:t>p</w:t>
      </w:r>
      <w:r w:rsidR="00A7287E" w:rsidRPr="00233788">
        <w:t xml:space="preserve">bell </w:t>
      </w:r>
      <w:r w:rsidR="000C5A40" w:rsidRPr="00233788">
        <w:t>i in. stwierdzając</w:t>
      </w:r>
      <w:r w:rsidR="00A7287E" w:rsidRPr="00233788">
        <w:t xml:space="preserve">: </w:t>
      </w:r>
    </w:p>
    <w:p w14:paraId="204CEE00" w14:textId="77777777" w:rsidR="000C5A40" w:rsidRPr="00233788" w:rsidRDefault="000C5A40" w:rsidP="00DA1F0E">
      <w:pPr>
        <w:rPr>
          <w:sz w:val="18"/>
          <w:szCs w:val="20"/>
        </w:rPr>
      </w:pPr>
      <w:r w:rsidRPr="00233788">
        <w:rPr>
          <w:sz w:val="18"/>
          <w:szCs w:val="20"/>
        </w:rPr>
        <w:t>R</w:t>
      </w:r>
      <w:r w:rsidR="00A7287E" w:rsidRPr="00233788">
        <w:rPr>
          <w:sz w:val="18"/>
          <w:szCs w:val="20"/>
        </w:rPr>
        <w:t>odzice i studenci biorą pod uwagę to co o statusie uczelni myślą inni, co generuje potrzebę uczęszczania to danej uczelni najprawdopodobniej by chronić lub polepszyć własny status społeczny oraz samoocenę. To z kolei dalej umacnia pozycję uczelni w rankingach, a to przyczynia się do zwiększenia liczby podań uczniów z lepszymi wynikami w szkole średniej”</w:t>
      </w:r>
      <w:r w:rsidRPr="00233788">
        <w:rPr>
          <w:sz w:val="18"/>
          <w:szCs w:val="20"/>
        </w:rPr>
        <w:t>.</w:t>
      </w:r>
    </w:p>
    <w:p w14:paraId="71B01E40" w14:textId="425333F7" w:rsidR="000C5A40" w:rsidRPr="00233788" w:rsidRDefault="00A7287E" w:rsidP="000C5A40">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w:t>
      </w:r>
      <w:r w:rsidR="00E20BA0" w:rsidRPr="00233788">
        <w:rPr>
          <w:sz w:val="18"/>
          <w:szCs w:val="20"/>
        </w:rPr>
        <w:t xml:space="preserve"> </w:t>
      </w:r>
    </w:p>
    <w:p w14:paraId="5BE68227" w14:textId="66B95495" w:rsidR="000D6E00" w:rsidRPr="00233788" w:rsidRDefault="000C5A40" w:rsidP="00DA1F0E">
      <w:r w:rsidRPr="00233788">
        <w:t>W powyższym stwierdzeniu można zauważyć nawiązanie do</w:t>
      </w:r>
      <w:r w:rsidR="00E20BA0" w:rsidRPr="00233788">
        <w:t xml:space="preserve"> „samospełniającej się przepowiedni” Mertona</w:t>
      </w:r>
      <w:r w:rsidR="000D6E00" w:rsidRPr="00233788">
        <w:t xml:space="preserve"> </w:t>
      </w:r>
      <w:r w:rsidR="000D6E00"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000D6E00" w:rsidRPr="00233788">
        <w:fldChar w:fldCharType="separate"/>
      </w:r>
      <w:r w:rsidRPr="00233788">
        <w:rPr>
          <w:noProof/>
        </w:rPr>
        <w:t>(1968, s. 61)</w:t>
      </w:r>
      <w:r w:rsidR="000D6E00" w:rsidRPr="00233788">
        <w:fldChar w:fldCharType="end"/>
      </w:r>
      <w:r w:rsidR="00E20BA0" w:rsidRPr="00233788">
        <w:t>.</w:t>
      </w:r>
      <w:r w:rsidR="000D6E00" w:rsidRPr="00233788">
        <w:t xml:space="preserve"> </w:t>
      </w:r>
      <w:r w:rsidR="003B5C63" w:rsidRPr="00233788">
        <w:t xml:space="preserve">Warto jednak zauważyć, że im większy dystans między uniwersytetami elitarnymi, a pozostałymi tym bardziej społeczeństwo ceni uniwersytety elitarne, ale jednocześnie tym mniej dostrzega z nich korzyści </w:t>
      </w:r>
      <w:r w:rsidR="003B5C63"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003B5C63" w:rsidRPr="00233788">
        <w:fldChar w:fldCharType="separate"/>
      </w:r>
      <w:r w:rsidRPr="00233788">
        <w:rPr>
          <w:noProof/>
        </w:rPr>
        <w:t>(Marginson, 2006, s. 6)</w:t>
      </w:r>
      <w:r w:rsidR="003B5C63" w:rsidRPr="00233788">
        <w:fldChar w:fldCharType="end"/>
      </w:r>
    </w:p>
    <w:p w14:paraId="6D444728" w14:textId="7E793857" w:rsidR="00D4103F" w:rsidRPr="00233788" w:rsidRDefault="000D6E00" w:rsidP="001566A8">
      <w:r w:rsidRPr="00233788">
        <w:t xml:space="preserve">Jest wiele badań potwierdzających, że cechy świadczące o prestiżu uczelni wiążą się z lepszymi wynikami w zakresie badań, zasobów i produkcji wiedzy, czym </w:t>
      </w:r>
      <w:r w:rsidR="000C5A40" w:rsidRPr="00233788">
        <w:t xml:space="preserve">uniwersytety prestiżowe </w:t>
      </w:r>
      <w:r w:rsidRPr="00233788">
        <w:t xml:space="preserve">znacznie przewyższają uczelnie ceniące przede wszystkim kształcenie, edukację licencjacką/inżynierską i służenie społeczeństwu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0C5A40" w:rsidRPr="00233788">
        <w:rPr>
          <w:noProof/>
        </w:rPr>
        <w:t>(Campbell i in., 2019, s. 718)</w:t>
      </w:r>
      <w:r w:rsidRPr="00233788">
        <w:fldChar w:fldCharType="end"/>
      </w:r>
      <w:r w:rsidR="003B5C63" w:rsidRPr="00233788">
        <w:t>. Zazwyczaj więc tym co</w:t>
      </w:r>
      <w:r w:rsidRPr="00233788">
        <w:t xml:space="preserve"> defini</w:t>
      </w:r>
      <w:r w:rsidR="003B5C63" w:rsidRPr="00233788">
        <w:t>uje</w:t>
      </w:r>
      <w:r w:rsidRPr="00233788">
        <w:t xml:space="preserve"> prestiżowe uczelni</w:t>
      </w:r>
      <w:r w:rsidR="003B5C63" w:rsidRPr="00233788">
        <w:t>e</w:t>
      </w:r>
      <w:r w:rsidRPr="00233788">
        <w:t xml:space="preserve"> </w:t>
      </w:r>
      <w:r w:rsidR="003B5C63" w:rsidRPr="00233788">
        <w:t>są</w:t>
      </w:r>
      <w:r w:rsidRPr="00233788">
        <w:t xml:space="preserve"> badania, zasoby i selektywność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0C5A40" w:rsidRPr="00233788">
        <w:rPr>
          <w:noProof/>
        </w:rPr>
        <w:t>(Campbell i in., 2019, s. 721)</w:t>
      </w:r>
      <w:r w:rsidRPr="00233788">
        <w:fldChar w:fldCharType="end"/>
      </w:r>
      <w:r w:rsidR="003B5C63" w:rsidRPr="00233788">
        <w:t>. Badania</w:t>
      </w:r>
      <w:r w:rsidR="000C5A40" w:rsidRPr="00233788">
        <w:t>,</w:t>
      </w:r>
      <w:r w:rsidR="003B5C63" w:rsidRPr="00233788">
        <w:t xml:space="preserve"> by wspierały prestiż</w:t>
      </w:r>
      <w:r w:rsidR="000C5A40" w:rsidRPr="00233788">
        <w:t>,</w:t>
      </w:r>
      <w:r w:rsidR="003B5C63" w:rsidRPr="00233788">
        <w:t xml:space="preserve"> muszą mieć wymiar międzynarodowy, a więc </w:t>
      </w:r>
      <w:r w:rsidRPr="00233788">
        <w:t xml:space="preserve">prestiż </w:t>
      </w:r>
      <w:r w:rsidR="003B5C63" w:rsidRPr="00233788">
        <w:t>staje się</w:t>
      </w:r>
      <w:r w:rsidRPr="00233788">
        <w:t xml:space="preserve"> głównym czynnikiem motywującym umiędzynarodowienie </w:t>
      </w:r>
      <w:r w:rsidRPr="00233788">
        <w:fldChar w:fldCharType="begin" w:fldLock="1"/>
      </w:r>
      <w:r w:rsidR="000C5A40"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0C5A40" w:rsidRPr="00233788">
        <w:rPr>
          <w:noProof/>
        </w:rPr>
        <w:t>(Tayar &amp; Jack, 2013, s. 153)</w:t>
      </w:r>
      <w:r w:rsidRPr="00233788">
        <w:fldChar w:fldCharType="end"/>
      </w:r>
      <w:r w:rsidR="003B5C63" w:rsidRPr="00233788">
        <w:t xml:space="preserve">. Ponadto Collyer zauważa, że naukowcy z bardziej prestiżowych uczelni częściej stosują metody ilościowe w swoich badaniach (socjologia) </w:t>
      </w:r>
      <w:r w:rsidR="003B5C63" w:rsidRPr="00233788">
        <w:fldChar w:fldCharType="begin" w:fldLock="1"/>
      </w:r>
      <w:r w:rsidR="000C5A40"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003B5C63" w:rsidRPr="00233788">
        <w:fldChar w:fldCharType="separate"/>
      </w:r>
      <w:r w:rsidR="000C5A40" w:rsidRPr="00233788">
        <w:rPr>
          <w:noProof/>
        </w:rPr>
        <w:t>(Collyer, 2013, s. 254)</w:t>
      </w:r>
      <w:r w:rsidR="003B5C63" w:rsidRPr="00233788">
        <w:fldChar w:fldCharType="end"/>
      </w:r>
      <w:r w:rsidR="003B5C63" w:rsidRPr="00233788">
        <w:t xml:space="preserve">. W najnowszych badaniach nad prestiżem uczelni uwzględnia się również </w:t>
      </w:r>
      <w:r w:rsidRPr="00233788">
        <w:t xml:space="preserve">wpływ różnorodności etniczno-rasowej na poziom prestiżu </w:t>
      </w:r>
      <w:r w:rsidRPr="00233788">
        <w:fldChar w:fldCharType="begin" w:fldLock="1"/>
      </w:r>
      <w:r w:rsidR="003605EA"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0C5A40" w:rsidRPr="00233788">
        <w:rPr>
          <w:noProof/>
        </w:rPr>
        <w:t>(Holland &amp; Ford, 2021, s. 5)</w:t>
      </w:r>
      <w:r w:rsidRPr="00233788">
        <w:fldChar w:fldCharType="end"/>
      </w:r>
      <w:r w:rsidR="003B5C63" w:rsidRPr="00233788">
        <w:t xml:space="preserve"> ukazując, że najbardziej prestiżowe </w:t>
      </w:r>
      <w:r w:rsidR="003B5C63" w:rsidRPr="00233788">
        <w:lastRenderedPageBreak/>
        <w:t>uczelnie podkreślają swoje starania w zakresie zapewniania różnorodności. Ponadto warte zauważenia jest to, że w</w:t>
      </w:r>
      <w:r w:rsidRPr="00233788">
        <w:t xml:space="preserve">ysoki prestiż uniwersytetu może się wiązać z niższymi wynikami przywiązania i uznania dla marki uczelni. Może </w:t>
      </w:r>
      <w:r w:rsidR="003B5C63" w:rsidRPr="00233788">
        <w:t xml:space="preserve">on bowiem </w:t>
      </w:r>
      <w:r w:rsidRPr="00233788">
        <w:t>powodować przekonanie, że uczelnia nie jest życzliwa</w:t>
      </w:r>
      <w:r w:rsidR="003B5C63" w:rsidRPr="00233788">
        <w:t xml:space="preserve"> (przyjazna)</w:t>
      </w:r>
      <w:r w:rsidRPr="00233788">
        <w:t xml:space="preserve"> studentom. Raczej jednak jest to opinia interesariuszy innych niż absolwenci </w:t>
      </w:r>
      <w:r w:rsidRPr="00233788">
        <w:fldChar w:fldCharType="begin" w:fldLock="1"/>
      </w:r>
      <w:r w:rsidR="00A87EBA"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5B0269" w:rsidRPr="00233788">
        <w:rPr>
          <w:noProof/>
        </w:rPr>
        <w:t>(Rauschnabel i in., 2016)</w:t>
      </w:r>
      <w:r w:rsidRPr="00233788">
        <w:fldChar w:fldCharType="end"/>
      </w:r>
      <w:r w:rsidR="003B5C63" w:rsidRPr="00233788">
        <w:t>.</w:t>
      </w:r>
    </w:p>
    <w:p w14:paraId="56AE0719" w14:textId="3F93511F" w:rsidR="00055A80" w:rsidRPr="00233788" w:rsidRDefault="003B5C63" w:rsidP="003605EA">
      <w:r w:rsidRPr="00233788">
        <w:t xml:space="preserve">W kontekście sytuacji polskich uczelni warto zauważyć, że </w:t>
      </w:r>
      <w:r w:rsidR="000D6E00" w:rsidRPr="00233788">
        <w:t>reputacja może być nie tylko cechą instytucji</w:t>
      </w:r>
      <w:r w:rsidRPr="00233788">
        <w:t>,</w:t>
      </w:r>
      <w:r w:rsidR="000D6E00" w:rsidRPr="00233788">
        <w:t xml:space="preserve"> ale </w:t>
      </w:r>
      <w:r w:rsidRPr="00233788">
        <w:t>również</w:t>
      </w:r>
      <w:r w:rsidR="000D6E00" w:rsidRPr="00233788">
        <w:t xml:space="preserve"> cechą grup strategicznych rozumianych jako zbiór organizacji w grupie odróżniających się od organizacji poza grupą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0D6E00" w:rsidRPr="00233788">
        <w:fldChar w:fldCharType="separate"/>
      </w:r>
      <w:r w:rsidR="003605EA" w:rsidRPr="00233788">
        <w:rPr>
          <w:noProof/>
        </w:rPr>
        <w:t>(Finch i in., 2013, s. 35)</w:t>
      </w:r>
      <w:r w:rsidR="000D6E00" w:rsidRPr="00233788">
        <w:fldChar w:fldCharType="end"/>
      </w:r>
      <w:r w:rsidRPr="00233788">
        <w:t>. B</w:t>
      </w:r>
      <w:r w:rsidR="000D6E00" w:rsidRPr="00233788">
        <w:t xml:space="preserve">adania wskazują </w:t>
      </w:r>
      <w:r w:rsidRPr="00233788">
        <w:t xml:space="preserve">istniejący </w:t>
      </w:r>
      <w:r w:rsidR="000D6E00" w:rsidRPr="00233788">
        <w:t>na efekt zakotwiczenia reputacji na poziomie kategorii w edukacji wyższej, który wpływa na postawy i zachowanie interesariusz</w:t>
      </w:r>
      <w:r w:rsidRPr="00233788">
        <w:t xml:space="preserve">y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0D6E00" w:rsidRPr="00233788">
        <w:fldChar w:fldCharType="separate"/>
      </w:r>
      <w:r w:rsidR="003605EA" w:rsidRPr="00233788">
        <w:rPr>
          <w:noProof/>
        </w:rPr>
        <w:t>(Finch i in., 2013, s. 39)</w:t>
      </w:r>
      <w:r w:rsidR="000D6E00" w:rsidRPr="00233788">
        <w:fldChar w:fldCharType="end"/>
      </w:r>
      <w:r w:rsidRPr="00233788">
        <w:t>.</w:t>
      </w:r>
      <w:r w:rsidR="001566A8" w:rsidRPr="00233788">
        <w:t xml:space="preserve"> Zjawisko to oczywiście jest powszechne dla uniwersytetów nie tylko w Polsce, gdyż obserwuje się, iż </w:t>
      </w:r>
      <w:r w:rsidR="000D6E00" w:rsidRPr="00233788">
        <w:t>pomimo tego, że instytucje starają się wzmocnić swoje marki, to istotny wpływ na ich reputację</w:t>
      </w:r>
      <w:r w:rsidR="001566A8" w:rsidRPr="00233788">
        <w:t xml:space="preserve"> (</w:t>
      </w:r>
      <w:r w:rsidR="000D6E00" w:rsidRPr="00233788">
        <w:t>prestiż</w:t>
      </w:r>
      <w:r w:rsidR="001566A8" w:rsidRPr="00233788">
        <w:t>)</w:t>
      </w:r>
      <w:r w:rsidR="000D6E00" w:rsidRPr="00233788">
        <w:t xml:space="preserve"> ma przynależność do określonych grup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000D6E00" w:rsidRPr="00233788">
        <w:fldChar w:fldCharType="separate"/>
      </w:r>
      <w:r w:rsidR="003605EA" w:rsidRPr="00233788">
        <w:rPr>
          <w:noProof/>
        </w:rPr>
        <w:t>(Finch i in., 2013, s. 56)</w:t>
      </w:r>
      <w:r w:rsidR="000D6E00" w:rsidRPr="00233788">
        <w:fldChar w:fldCharType="end"/>
      </w:r>
      <w:r w:rsidR="001566A8" w:rsidRPr="00233788">
        <w:t xml:space="preserve">. Ciekawym przykładem próby wykorzystania tego zjawiska jest </w:t>
      </w:r>
      <w:r w:rsidR="000D6E00" w:rsidRPr="00233788">
        <w:t>powołan</w:t>
      </w:r>
      <w:r w:rsidR="001566A8" w:rsidRPr="00233788">
        <w:t xml:space="preserve">ie </w:t>
      </w:r>
      <w:r w:rsidR="000D6E00" w:rsidRPr="00233788">
        <w:t>Konsorcjum Śląskich Uczelni Publicznych</w:t>
      </w:r>
      <w:r w:rsidR="001566A8" w:rsidRPr="00233788">
        <w:t>,</w:t>
      </w:r>
      <w:r w:rsidR="000D6E00" w:rsidRPr="00233788">
        <w:t xml:space="preserve"> </w:t>
      </w:r>
      <w:r w:rsidR="001566A8" w:rsidRPr="00233788">
        <w:t>którego c</w:t>
      </w:r>
      <w:r w:rsidR="000D6E00" w:rsidRPr="00233788">
        <w:t xml:space="preserve">elem jest wspólnie zabieganie o pozyskanie zagranicznych studentów, traktując to jako ważne zadanie dla budowania prestiżu uczelni </w:t>
      </w:r>
      <w:r w:rsidR="000D6E00" w:rsidRPr="00233788">
        <w:fldChar w:fldCharType="begin" w:fldLock="1"/>
      </w:r>
      <w:r w:rsidR="000D6E0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000D6E00" w:rsidRPr="00233788">
        <w:fldChar w:fldCharType="separate"/>
      </w:r>
      <w:r w:rsidR="000D6E00" w:rsidRPr="00233788">
        <w:rPr>
          <w:noProof/>
        </w:rPr>
        <w:t>(Leja, 2011, s. 237)</w:t>
      </w:r>
      <w:r w:rsidR="000D6E00" w:rsidRPr="00233788">
        <w:fldChar w:fldCharType="end"/>
      </w:r>
      <w:r w:rsidR="001566A8" w:rsidRPr="00233788">
        <w:t>.</w:t>
      </w:r>
      <w:r w:rsidR="008402E0" w:rsidRPr="00233788">
        <w:t xml:space="preserve"> Grupy takie mogą przybierać różne formy. </w:t>
      </w:r>
      <w:r w:rsidR="003605EA" w:rsidRPr="00233788">
        <w:t xml:space="preserve">Niemniej obserwując rynek uczelni można zauważyć pewne segmenty organizacji, dla których można zidentyfikować wspólne cechy odnośnie do przyjmowanych sposobów konkurowania na rynku. Ciekawy podział na 5 segmentów </w:t>
      </w:r>
      <w:r w:rsidR="008402E0" w:rsidRPr="00233788">
        <w:t>uczelni ze względu na poziom prestiżu</w:t>
      </w:r>
      <w:r w:rsidR="003605EA" w:rsidRPr="00233788">
        <w:t xml:space="preserve"> i związane z nim sposoby funkcjonowani</w:t>
      </w:r>
      <w:r w:rsidR="008402E0" w:rsidRPr="00233788">
        <w:t xml:space="preserve">a </w:t>
      </w:r>
      <w:r w:rsidR="008849BA" w:rsidRPr="00233788">
        <w:t>Marginson</w:t>
      </w:r>
      <w:r w:rsidR="003605EA" w:rsidRPr="00233788">
        <w:t xml:space="preserve">. Podział ten został zaprezentowany w </w:t>
      </w:r>
      <w:r w:rsidR="008402E0" w:rsidRPr="00233788">
        <w:t>tabeli po</w:t>
      </w:r>
      <w:r w:rsidR="008402E0" w:rsidRPr="00233788">
        <w:fldChar w:fldCharType="begin"/>
      </w:r>
      <w:r w:rsidR="008402E0" w:rsidRPr="00233788">
        <w:instrText xml:space="preserve"> REF _Ref64489165 \h </w:instrText>
      </w:r>
      <w:r w:rsidR="008402E0" w:rsidRPr="00233788">
        <w:fldChar w:fldCharType="separate"/>
      </w:r>
      <w:r w:rsidR="00E737A7" w:rsidRPr="00233788">
        <w:t xml:space="preserve">Tabela </w:t>
      </w:r>
      <w:r w:rsidR="00E737A7" w:rsidRPr="00233788">
        <w:rPr>
          <w:noProof/>
        </w:rPr>
        <w:t>8</w:t>
      </w:r>
      <w:r w:rsidR="00E737A7" w:rsidRPr="00233788">
        <w:t xml:space="preserve"> Podział uczelni na 5 segmentów według kategorii prestiżu</w:t>
      </w:r>
      <w:r w:rsidR="008402E0" w:rsidRPr="00233788">
        <w:fldChar w:fldCharType="end"/>
      </w:r>
      <w:r w:rsidR="008402E0" w:rsidRPr="00233788">
        <w:fldChar w:fldCharType="begin"/>
      </w:r>
      <w:r w:rsidR="008402E0" w:rsidRPr="00233788">
        <w:instrText xml:space="preserve"> REF _Ref64489165 \p \h </w:instrText>
      </w:r>
      <w:r w:rsidR="008402E0" w:rsidRPr="00233788">
        <w:fldChar w:fldCharType="separate"/>
      </w:r>
      <w:r w:rsidR="00E737A7" w:rsidRPr="00233788">
        <w:t>niżej</w:t>
      </w:r>
      <w:r w:rsidR="008402E0" w:rsidRPr="00233788">
        <w:fldChar w:fldCharType="end"/>
      </w:r>
      <w:r w:rsidR="008849BA" w:rsidRPr="00233788">
        <w:t>.</w:t>
      </w:r>
    </w:p>
    <w:p w14:paraId="01E9719B" w14:textId="1715F4CA" w:rsidR="00C16054" w:rsidRPr="00233788" w:rsidRDefault="00C16054" w:rsidP="00C16054">
      <w:pPr>
        <w:pStyle w:val="Tytutabeli"/>
      </w:pPr>
      <w:bookmarkStart w:id="83" w:name="_Ref64489165"/>
      <w:bookmarkStart w:id="84" w:name="_Toc66043251"/>
      <w:r w:rsidRPr="00233788">
        <w:t xml:space="preserve">Tabela </w:t>
      </w:r>
      <w:r w:rsidR="008E0D47">
        <w:fldChar w:fldCharType="begin"/>
      </w:r>
      <w:r w:rsidR="008E0D47">
        <w:instrText xml:space="preserve"> SEQ Tabela \* ARABIC </w:instrText>
      </w:r>
      <w:r w:rsidR="008E0D47">
        <w:fldChar w:fldCharType="separate"/>
      </w:r>
      <w:r w:rsidR="00081D14" w:rsidRPr="00233788">
        <w:rPr>
          <w:noProof/>
        </w:rPr>
        <w:t>9</w:t>
      </w:r>
      <w:r w:rsidR="008E0D47">
        <w:rPr>
          <w:noProof/>
        </w:rPr>
        <w:fldChar w:fldCharType="end"/>
      </w:r>
      <w:r w:rsidRPr="00233788">
        <w:t xml:space="preserve"> Podział uczelni na 5 segmentów według kategorii prestiżu</w:t>
      </w:r>
      <w:bookmarkEnd w:id="83"/>
      <w:bookmarkEnd w:id="84"/>
    </w:p>
    <w:tbl>
      <w:tblPr>
        <w:tblStyle w:val="Tabela-Siatka"/>
        <w:tblW w:w="9209" w:type="dxa"/>
        <w:tblLook w:val="04A0" w:firstRow="1" w:lastRow="0" w:firstColumn="1" w:lastColumn="0" w:noHBand="0" w:noVBand="1"/>
      </w:tblPr>
      <w:tblGrid>
        <w:gridCol w:w="1555"/>
        <w:gridCol w:w="2551"/>
        <w:gridCol w:w="5103"/>
      </w:tblGrid>
      <w:tr w:rsidR="000B5F61" w:rsidRPr="00233788" w14:paraId="1EE2C12D" w14:textId="77777777" w:rsidTr="00C16054">
        <w:trPr>
          <w:cantSplit/>
          <w:tblHeader/>
        </w:trPr>
        <w:tc>
          <w:tcPr>
            <w:tcW w:w="1555" w:type="dxa"/>
          </w:tcPr>
          <w:p w14:paraId="3EB420D5" w14:textId="6C6224A0" w:rsidR="000B5F61" w:rsidRPr="00233788" w:rsidRDefault="000B5F61" w:rsidP="00C16054">
            <w:pPr>
              <w:ind w:firstLine="0"/>
              <w:jc w:val="center"/>
              <w:rPr>
                <w:b/>
                <w:bCs/>
                <w:sz w:val="20"/>
                <w:szCs w:val="20"/>
                <w:lang w:val="pl-PL"/>
              </w:rPr>
            </w:pPr>
            <w:r w:rsidRPr="00233788">
              <w:rPr>
                <w:b/>
                <w:bCs/>
                <w:sz w:val="20"/>
                <w:szCs w:val="20"/>
                <w:lang w:val="pl-PL"/>
              </w:rPr>
              <w:t>Oznaczenie</w:t>
            </w:r>
          </w:p>
        </w:tc>
        <w:tc>
          <w:tcPr>
            <w:tcW w:w="2551" w:type="dxa"/>
          </w:tcPr>
          <w:p w14:paraId="1F5C6B5E" w14:textId="6DE36485" w:rsidR="000B5F61" w:rsidRPr="00233788" w:rsidRDefault="000B5F61" w:rsidP="00C16054">
            <w:pPr>
              <w:ind w:firstLine="0"/>
              <w:jc w:val="center"/>
              <w:rPr>
                <w:b/>
                <w:bCs/>
                <w:sz w:val="20"/>
                <w:szCs w:val="20"/>
                <w:lang w:val="pl-PL"/>
              </w:rPr>
            </w:pPr>
            <w:r w:rsidRPr="00233788">
              <w:rPr>
                <w:b/>
                <w:bCs/>
                <w:sz w:val="20"/>
                <w:szCs w:val="20"/>
                <w:lang w:val="pl-PL"/>
              </w:rPr>
              <w:t>Określenie kategorii</w:t>
            </w:r>
          </w:p>
        </w:tc>
        <w:tc>
          <w:tcPr>
            <w:tcW w:w="5103" w:type="dxa"/>
          </w:tcPr>
          <w:p w14:paraId="378FB36A" w14:textId="4DC1362A" w:rsidR="000B5F61" w:rsidRPr="00233788" w:rsidRDefault="000B5F61" w:rsidP="00C16054">
            <w:pPr>
              <w:ind w:firstLine="0"/>
              <w:jc w:val="center"/>
              <w:rPr>
                <w:b/>
                <w:bCs/>
                <w:sz w:val="20"/>
                <w:szCs w:val="20"/>
                <w:lang w:val="pl-PL"/>
              </w:rPr>
            </w:pPr>
            <w:r w:rsidRPr="00233788">
              <w:rPr>
                <w:b/>
                <w:bCs/>
                <w:sz w:val="20"/>
                <w:szCs w:val="20"/>
                <w:lang w:val="pl-PL"/>
              </w:rPr>
              <w:t>Opis kategorii</w:t>
            </w:r>
          </w:p>
        </w:tc>
      </w:tr>
      <w:tr w:rsidR="000B5F61" w:rsidRPr="00233788" w14:paraId="1C605155" w14:textId="77777777" w:rsidTr="00C16054">
        <w:trPr>
          <w:cantSplit/>
        </w:trPr>
        <w:tc>
          <w:tcPr>
            <w:tcW w:w="1555" w:type="dxa"/>
          </w:tcPr>
          <w:p w14:paraId="2954CF89" w14:textId="3314D305" w:rsidR="000B5F61" w:rsidRPr="00233788" w:rsidRDefault="000B5F61" w:rsidP="00C16054">
            <w:pPr>
              <w:ind w:firstLine="0"/>
              <w:jc w:val="center"/>
              <w:rPr>
                <w:lang w:val="pl-PL"/>
              </w:rPr>
            </w:pPr>
            <w:r w:rsidRPr="00233788">
              <w:rPr>
                <w:lang w:val="pl-PL"/>
              </w:rPr>
              <w:t>Segment 1</w:t>
            </w:r>
          </w:p>
        </w:tc>
        <w:tc>
          <w:tcPr>
            <w:tcW w:w="2551" w:type="dxa"/>
          </w:tcPr>
          <w:p w14:paraId="35AA7BF5" w14:textId="64A791B9" w:rsidR="000B5F61" w:rsidRPr="00233788" w:rsidRDefault="000B5F61" w:rsidP="00C16054">
            <w:pPr>
              <w:ind w:firstLine="0"/>
              <w:jc w:val="center"/>
              <w:rPr>
                <w:sz w:val="20"/>
                <w:szCs w:val="20"/>
                <w:lang w:val="pl-PL"/>
              </w:rPr>
            </w:pPr>
            <w:r w:rsidRPr="00233788">
              <w:rPr>
                <w:sz w:val="20"/>
                <w:szCs w:val="20"/>
                <w:lang w:val="pl-PL"/>
              </w:rPr>
              <w:t>światowy rynek elitarnych uniwersytetów</w:t>
            </w:r>
          </w:p>
        </w:tc>
        <w:tc>
          <w:tcPr>
            <w:tcW w:w="5103" w:type="dxa"/>
          </w:tcPr>
          <w:p w14:paraId="686240E4" w14:textId="4B979BAA" w:rsidR="000B5F61" w:rsidRPr="00233788" w:rsidRDefault="00C16054" w:rsidP="00B65F97">
            <w:pPr>
              <w:ind w:firstLine="0"/>
              <w:rPr>
                <w:sz w:val="20"/>
                <w:szCs w:val="20"/>
                <w:lang w:val="pl-PL"/>
              </w:rPr>
            </w:pPr>
            <w:r w:rsidRPr="00233788">
              <w:rPr>
                <w:sz w:val="20"/>
                <w:szCs w:val="20"/>
                <w:lang w:val="pl-PL"/>
              </w:rPr>
              <w:t xml:space="preserve">Grupa </w:t>
            </w:r>
            <w:r w:rsidR="000B5F61" w:rsidRPr="00233788">
              <w:rPr>
                <w:sz w:val="20"/>
                <w:szCs w:val="20"/>
                <w:lang w:val="pl-PL"/>
              </w:rPr>
              <w:t>o największym prestiżu, którą stanowią przede wszystkim amerykańskie i brytyjskie uczelnie kształcące doktorów, a ich prestiż bazuje na reputacji publikacji i badań naukowych.</w:t>
            </w:r>
          </w:p>
        </w:tc>
      </w:tr>
      <w:tr w:rsidR="000B5F61" w:rsidRPr="00233788" w14:paraId="599B58AA" w14:textId="77777777" w:rsidTr="00C16054">
        <w:trPr>
          <w:cantSplit/>
        </w:trPr>
        <w:tc>
          <w:tcPr>
            <w:tcW w:w="1555" w:type="dxa"/>
          </w:tcPr>
          <w:p w14:paraId="361CEFF0" w14:textId="40F0430E" w:rsidR="000B5F61" w:rsidRPr="00233788" w:rsidRDefault="000B5F61" w:rsidP="00C16054">
            <w:pPr>
              <w:ind w:firstLine="0"/>
              <w:jc w:val="center"/>
              <w:rPr>
                <w:lang w:val="pl-PL"/>
              </w:rPr>
            </w:pPr>
            <w:r w:rsidRPr="00233788">
              <w:rPr>
                <w:lang w:val="pl-PL"/>
              </w:rPr>
              <w:t>Segment 2</w:t>
            </w:r>
          </w:p>
        </w:tc>
        <w:tc>
          <w:tcPr>
            <w:tcW w:w="2551" w:type="dxa"/>
          </w:tcPr>
          <w:p w14:paraId="0F2D9DA9" w14:textId="44B7F34A" w:rsidR="000B5F61" w:rsidRPr="00233788" w:rsidRDefault="000B5F61" w:rsidP="00C16054">
            <w:pPr>
              <w:ind w:firstLine="0"/>
              <w:jc w:val="center"/>
              <w:rPr>
                <w:sz w:val="20"/>
                <w:szCs w:val="20"/>
                <w:lang w:val="pl-PL"/>
              </w:rPr>
            </w:pPr>
            <w:r w:rsidRPr="00233788">
              <w:rPr>
                <w:sz w:val="20"/>
                <w:szCs w:val="20"/>
                <w:lang w:val="pl-PL"/>
              </w:rPr>
              <w:t>narodowe uczelnie badawcze eksportujące wiedzę</w:t>
            </w:r>
          </w:p>
        </w:tc>
        <w:tc>
          <w:tcPr>
            <w:tcW w:w="5103" w:type="dxa"/>
          </w:tcPr>
          <w:p w14:paraId="64061D35" w14:textId="13D9C4C4"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badawcze Wielkiej Brytanii, Kanady, Australii, Europy i Japonii. Uczelnie kierujące się prestiżem na poziomie narodowym, ale również prowadzące kształcenie zagranicznych studentów w ramach prowadzenia biznesu nastawionego na zysk.</w:t>
            </w:r>
          </w:p>
        </w:tc>
      </w:tr>
      <w:tr w:rsidR="000B5F61" w:rsidRPr="00233788" w14:paraId="2A4CEFCD" w14:textId="77777777" w:rsidTr="00C16054">
        <w:trPr>
          <w:cantSplit/>
        </w:trPr>
        <w:tc>
          <w:tcPr>
            <w:tcW w:w="1555" w:type="dxa"/>
          </w:tcPr>
          <w:p w14:paraId="37A54681" w14:textId="11F83D48" w:rsidR="000B5F61" w:rsidRPr="00233788" w:rsidRDefault="000B5F61" w:rsidP="00C16054">
            <w:pPr>
              <w:ind w:firstLine="0"/>
              <w:jc w:val="center"/>
              <w:rPr>
                <w:lang w:val="pl-PL"/>
              </w:rPr>
            </w:pPr>
            <w:r w:rsidRPr="00233788">
              <w:rPr>
                <w:lang w:val="pl-PL"/>
              </w:rPr>
              <w:t>Segment 3</w:t>
            </w:r>
          </w:p>
        </w:tc>
        <w:tc>
          <w:tcPr>
            <w:tcW w:w="2551" w:type="dxa"/>
          </w:tcPr>
          <w:p w14:paraId="5A8E870C" w14:textId="552EEF60" w:rsidR="000B5F61" w:rsidRPr="00233788" w:rsidRDefault="000B5F61" w:rsidP="00C16054">
            <w:pPr>
              <w:ind w:firstLine="0"/>
              <w:jc w:val="center"/>
              <w:rPr>
                <w:sz w:val="20"/>
                <w:szCs w:val="20"/>
                <w:lang w:val="pl-PL"/>
              </w:rPr>
            </w:pPr>
            <w:r w:rsidRPr="00233788">
              <w:rPr>
                <w:sz w:val="20"/>
                <w:szCs w:val="20"/>
                <w:lang w:val="pl-PL"/>
              </w:rPr>
              <w:t>zorientowane na kształceniu uczelnie eksporterzy</w:t>
            </w:r>
          </w:p>
        </w:tc>
        <w:tc>
          <w:tcPr>
            <w:tcW w:w="5103" w:type="dxa"/>
          </w:tcPr>
          <w:p w14:paraId="28DFBC70" w14:textId="52F20E8B" w:rsidR="000B5F61" w:rsidRPr="00233788" w:rsidRDefault="00C16054" w:rsidP="00C16054">
            <w:pPr>
              <w:ind w:firstLine="0"/>
              <w:rPr>
                <w:sz w:val="20"/>
                <w:szCs w:val="20"/>
                <w:lang w:val="pl-PL"/>
              </w:rPr>
            </w:pPr>
            <w:r w:rsidRPr="00233788">
              <w:rPr>
                <w:sz w:val="20"/>
                <w:szCs w:val="20"/>
                <w:lang w:val="pl-PL"/>
              </w:rPr>
              <w:t xml:space="preserve">Instytucje </w:t>
            </w:r>
            <w:r w:rsidR="000B5F61" w:rsidRPr="00233788">
              <w:rPr>
                <w:sz w:val="20"/>
                <w:szCs w:val="20"/>
                <w:lang w:val="pl-PL"/>
              </w:rPr>
              <w:t>o niższym statusie w krajach eksporterów nauki, działające komercyjnie na rynkach globalnej edukacji. Oferujące usługi edukacji zagranicznej o niższym koszcie lub niższej jakości</w:t>
            </w:r>
          </w:p>
        </w:tc>
      </w:tr>
      <w:tr w:rsidR="000B5F61" w:rsidRPr="00233788" w14:paraId="4A29A92F" w14:textId="77777777" w:rsidTr="00C16054">
        <w:trPr>
          <w:cantSplit/>
        </w:trPr>
        <w:tc>
          <w:tcPr>
            <w:tcW w:w="1555" w:type="dxa"/>
          </w:tcPr>
          <w:p w14:paraId="64986084" w14:textId="0F2071F5" w:rsidR="000B5F61" w:rsidRPr="00233788" w:rsidRDefault="000B5F61" w:rsidP="00C16054">
            <w:pPr>
              <w:ind w:firstLine="0"/>
              <w:jc w:val="center"/>
              <w:rPr>
                <w:lang w:val="pl-PL"/>
              </w:rPr>
            </w:pPr>
            <w:r w:rsidRPr="00233788">
              <w:rPr>
                <w:lang w:val="pl-PL"/>
              </w:rPr>
              <w:t>Segment 4</w:t>
            </w:r>
          </w:p>
        </w:tc>
        <w:tc>
          <w:tcPr>
            <w:tcW w:w="2551" w:type="dxa"/>
          </w:tcPr>
          <w:p w14:paraId="44BB8803" w14:textId="016AC2CC" w:rsidR="000B5F61" w:rsidRPr="00233788" w:rsidRDefault="000B5F61" w:rsidP="00C16054">
            <w:pPr>
              <w:ind w:firstLine="0"/>
              <w:jc w:val="center"/>
              <w:rPr>
                <w:sz w:val="20"/>
                <w:szCs w:val="20"/>
                <w:lang w:val="pl-PL"/>
              </w:rPr>
            </w:pPr>
            <w:r w:rsidRPr="00233788">
              <w:rPr>
                <w:sz w:val="20"/>
                <w:szCs w:val="20"/>
                <w:lang w:val="pl-PL"/>
              </w:rPr>
              <w:t>uniwersytety badawcze o zasięgu krajowym</w:t>
            </w:r>
          </w:p>
        </w:tc>
        <w:tc>
          <w:tcPr>
            <w:tcW w:w="5103" w:type="dxa"/>
          </w:tcPr>
          <w:p w14:paraId="695DAFAF" w14:textId="750E9CCC" w:rsidR="000B5F61" w:rsidRPr="00233788" w:rsidRDefault="00C16054" w:rsidP="00B65F97">
            <w:pPr>
              <w:ind w:firstLine="0"/>
              <w:rPr>
                <w:sz w:val="20"/>
                <w:szCs w:val="20"/>
                <w:lang w:val="pl-PL"/>
              </w:rPr>
            </w:pPr>
            <w:r w:rsidRPr="00233788">
              <w:rPr>
                <w:sz w:val="20"/>
                <w:szCs w:val="20"/>
                <w:lang w:val="pl-PL"/>
              </w:rPr>
              <w:t xml:space="preserve">Dostawcy </w:t>
            </w:r>
            <w:r w:rsidR="000B5F61" w:rsidRPr="00233788">
              <w:rPr>
                <w:sz w:val="20"/>
                <w:szCs w:val="20"/>
                <w:lang w:val="pl-PL"/>
              </w:rPr>
              <w:t>prestiżu na skalę jednego kraju; uczelnie zorientowane na badania. Na poziomie narodowym konkurujące z segmentem 2 (ale nie 1) o mniejszym znaczeniu międzynarodowym.</w:t>
            </w:r>
          </w:p>
        </w:tc>
      </w:tr>
      <w:tr w:rsidR="000B5F61" w:rsidRPr="00233788" w14:paraId="55C8F1F7" w14:textId="77777777" w:rsidTr="00C16054">
        <w:trPr>
          <w:cantSplit/>
        </w:trPr>
        <w:tc>
          <w:tcPr>
            <w:tcW w:w="1555" w:type="dxa"/>
          </w:tcPr>
          <w:p w14:paraId="3B4C5D65" w14:textId="66088F95" w:rsidR="000B5F61" w:rsidRPr="00233788" w:rsidRDefault="000B5F61" w:rsidP="00C16054">
            <w:pPr>
              <w:ind w:firstLine="0"/>
              <w:jc w:val="center"/>
              <w:rPr>
                <w:lang w:val="pl-PL"/>
              </w:rPr>
            </w:pPr>
            <w:r w:rsidRPr="00233788">
              <w:rPr>
                <w:lang w:val="pl-PL"/>
              </w:rPr>
              <w:lastRenderedPageBreak/>
              <w:t>Segment 5</w:t>
            </w:r>
          </w:p>
        </w:tc>
        <w:tc>
          <w:tcPr>
            <w:tcW w:w="2551" w:type="dxa"/>
          </w:tcPr>
          <w:p w14:paraId="7BA7C60D" w14:textId="1E455CDF" w:rsidR="000B5F61" w:rsidRPr="00233788" w:rsidRDefault="000B5F61" w:rsidP="00C16054">
            <w:pPr>
              <w:ind w:firstLine="0"/>
              <w:jc w:val="center"/>
              <w:rPr>
                <w:sz w:val="20"/>
                <w:szCs w:val="20"/>
                <w:lang w:val="pl-PL"/>
              </w:rPr>
            </w:pPr>
            <w:r w:rsidRPr="00233788">
              <w:rPr>
                <w:sz w:val="20"/>
                <w:szCs w:val="20"/>
                <w:lang w:val="pl-PL"/>
              </w:rPr>
              <w:t>uczelnie lokalne lub narodowe o niższym statusie</w:t>
            </w:r>
          </w:p>
        </w:tc>
        <w:tc>
          <w:tcPr>
            <w:tcW w:w="5103" w:type="dxa"/>
          </w:tcPr>
          <w:p w14:paraId="6E65E32C" w14:textId="3D12FF8D"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ograniczające swoje działania do konkurowania na rynku krajowym. Brak roli międzynarodowej. Największa liczbowo grupa uczelnie, szczególnie w krajach będących importerami wiedzy.</w:t>
            </w:r>
          </w:p>
        </w:tc>
      </w:tr>
    </w:tbl>
    <w:p w14:paraId="68D85FC9" w14:textId="336DA186" w:rsidR="000B5F61" w:rsidRPr="00233788" w:rsidRDefault="00C16054" w:rsidP="00C16054">
      <w:pPr>
        <w:pStyle w:val="rdo"/>
      </w:pPr>
      <w:r w:rsidRPr="00233788">
        <w:t xml:space="preserve">Źródło: </w:t>
      </w:r>
      <w:r w:rsidRPr="00233788">
        <w:fldChar w:fldCharType="begin" w:fldLock="1"/>
      </w:r>
      <w:r w:rsidR="00B83207"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140DBBB0" w14:textId="101C82A4" w:rsidR="00B83207" w:rsidRPr="00233788" w:rsidRDefault="000B5F61" w:rsidP="00B83207">
      <w:r w:rsidRPr="00233788">
        <w:t xml:space="preserve">Analizując podział na segmenty prestiżu </w:t>
      </w:r>
      <w:r w:rsidR="00FD636F" w:rsidRPr="00233788">
        <w:t>przedstawiony w tabeli po</w:t>
      </w:r>
      <w:r w:rsidR="00FD636F" w:rsidRPr="00233788">
        <w:fldChar w:fldCharType="begin"/>
      </w:r>
      <w:r w:rsidR="00FD636F" w:rsidRPr="00233788">
        <w:instrText xml:space="preserve"> REF _Ref64489165 \p \h </w:instrText>
      </w:r>
      <w:r w:rsidR="00FD636F" w:rsidRPr="00233788">
        <w:fldChar w:fldCharType="separate"/>
      </w:r>
      <w:r w:rsidR="00E737A7" w:rsidRPr="00233788">
        <w:t>wyżej</w:t>
      </w:r>
      <w:r w:rsidR="00FD636F" w:rsidRPr="00233788">
        <w:fldChar w:fldCharType="end"/>
      </w:r>
      <w:r w:rsidR="00FD636F" w:rsidRPr="00233788">
        <w:t xml:space="preserve"> (</w:t>
      </w:r>
      <w:r w:rsidR="00FD636F" w:rsidRPr="00233788">
        <w:fldChar w:fldCharType="begin"/>
      </w:r>
      <w:r w:rsidR="00FD636F" w:rsidRPr="00233788">
        <w:instrText xml:space="preserve"> REF  _Ref62811993 \* Lower \h </w:instrText>
      </w:r>
      <w:r w:rsidR="00FD636F" w:rsidRPr="00233788">
        <w:fldChar w:fldCharType="separate"/>
      </w:r>
      <w:r w:rsidR="00E737A7" w:rsidRPr="00233788">
        <w:t xml:space="preserve">tabela </w:t>
      </w:r>
      <w:r w:rsidR="00E737A7" w:rsidRPr="00233788">
        <w:rPr>
          <w:noProof/>
        </w:rPr>
        <w:t>1</w:t>
      </w:r>
      <w:r w:rsidR="00FD636F" w:rsidRPr="00233788">
        <w:fldChar w:fldCharType="end"/>
      </w:r>
      <w:r w:rsidR="00FD636F" w:rsidRPr="00233788">
        <w:t>) można stwierdzić, że uczelnie z segmentu 4. oraz 2. konkurują stosując podobne strategie, natomiast odróżnia je siła oddziaływania międzynarodowego. Uczelnie z segmentu 1 raczej konkurują między sobą, jednocześnie wyznaczając standardy dla poziomu badań</w:t>
      </w:r>
      <w:r w:rsidR="004E49D2" w:rsidRPr="00233788">
        <w:t>,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e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w:t>
      </w:r>
      <w:r w:rsidR="00140A1A" w:rsidRPr="00233788">
        <w:t xml:space="preserve"> Różnice pomiędzy uczelniami z segmentów 1., 2. i 4. wynikają z tego co</w:t>
      </w:r>
      <w:r w:rsidR="00B83207" w:rsidRPr="00233788">
        <w:t xml:space="preserve"> potwierdzają studia przypadków – międzynarodowe osiągnięcia badawcze pozytywnie wpływają na reputację i prestiż akademicki </w:t>
      </w:r>
      <w:r w:rsidR="00B83207" w:rsidRPr="00233788">
        <w:fldChar w:fldCharType="begin" w:fldLock="1"/>
      </w:r>
      <w:r w:rsidR="0013782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00B83207" w:rsidRPr="00233788">
        <w:fldChar w:fldCharType="separate"/>
      </w:r>
      <w:r w:rsidR="00B83207" w:rsidRPr="00233788">
        <w:rPr>
          <w:noProof/>
        </w:rPr>
        <w:t>(Tayar &amp; Jack, 2013, s. 161)</w:t>
      </w:r>
      <w:r w:rsidR="00B83207" w:rsidRPr="00233788">
        <w:fldChar w:fldCharType="end"/>
      </w:r>
      <w:r w:rsidR="00B83207" w:rsidRPr="00233788">
        <w:t xml:space="preserve">. Co więcej uniwersytety badawcze dążą do maksymalizacji ich statusu jako wytwórców dóbr pozycjonalnych. Status ten jest funkcją nie tylko osiągnięć badawczych, ale również selektywności doboru studentów </w:t>
      </w:r>
      <w:r w:rsidR="00B83207" w:rsidRPr="00233788">
        <w:fldChar w:fldCharType="begin" w:fldLock="1"/>
      </w:r>
      <w:r w:rsidR="003605EA"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00B83207" w:rsidRPr="00233788">
        <w:fldChar w:fldCharType="separate"/>
      </w:r>
      <w:r w:rsidR="003605EA" w:rsidRPr="00233788">
        <w:rPr>
          <w:noProof/>
        </w:rPr>
        <w:t>(Marginson, 2006, s. 1)</w:t>
      </w:r>
      <w:r w:rsidR="00B83207" w:rsidRPr="00233788">
        <w:fldChar w:fldCharType="end"/>
      </w:r>
      <w:r w:rsidR="00B83207" w:rsidRPr="00233788">
        <w:t xml:space="preserve">. Z opisów segmentów uczelni wyłania się podział na dwa rodzaje strategii działania uczelni, jednej ukierunkowującej uczelnię na badania oraz drugiej ukierunkowującej przede wszystkim na kształcenie. Natomiast widoczny jest jeszcze jeden podział na dwa sposoby konkurowania. Mianowicie na poziomie systemu konkurencja kształtuje się dwutorowo pomiędzy instytucjami kreującymi wysoce cenione dobra pozycjonalne, gdzie popyt zawsze przekracza podaż, a ekspansja jest ograniczona dążeniem do maksymalizacji statusu oraz instytucjami masowymi charakteryzującymi się dążeniem do zapełnienia miejsc i ekspansji </w:t>
      </w:r>
      <w:r w:rsidR="00B83207"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00B83207" w:rsidRPr="00233788">
        <w:fldChar w:fldCharType="separate"/>
      </w:r>
      <w:r w:rsidR="003605EA" w:rsidRPr="00233788">
        <w:rPr>
          <w:noProof/>
        </w:rPr>
        <w:t>(Marginson, 2006, s. 21)</w:t>
      </w:r>
      <w:r w:rsidR="00B83207" w:rsidRPr="00233788">
        <w:fldChar w:fldCharType="end"/>
      </w:r>
      <w:r w:rsidR="00B83207" w:rsidRPr="00233788">
        <w:t>.</w:t>
      </w:r>
    </w:p>
    <w:p w14:paraId="46211702" w14:textId="0A56DBB1" w:rsidR="0074403E" w:rsidRPr="00233788" w:rsidRDefault="0074403E" w:rsidP="0074403E">
      <w:r w:rsidRPr="00233788">
        <w:t xml:space="preserve">Ważnym elementem budowania prestiżu są rankingi </w:t>
      </w:r>
      <w:r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F45FB8" w:rsidRPr="00233788">
        <w:rPr>
          <w:noProof/>
        </w:rPr>
        <w:t>(Marginson, 2006, s. 5)</w:t>
      </w:r>
      <w:r w:rsidRPr="00233788">
        <w:fldChar w:fldCharType="end"/>
      </w:r>
      <w:r w:rsidRPr="00233788">
        <w:t>. Ich rolę podkreśla fakt, iż w przekonaniu rekruterów rankingi prestiżu są dobrą podstawą do oceny "siły mózgu" (</w:t>
      </w:r>
      <w:r w:rsidR="00F45FB8" w:rsidRPr="00233788">
        <w:rPr>
          <w:i/>
          <w:iCs/>
        </w:rPr>
        <w:t>brain</w:t>
      </w:r>
      <w:r w:rsidRPr="00233788">
        <w:rPr>
          <w:i/>
          <w:iCs/>
        </w:rPr>
        <w:t>power</w:t>
      </w:r>
      <w:r w:rsidRPr="00233788">
        <w:t>)</w:t>
      </w:r>
      <w:r w:rsidR="00F45FB8" w:rsidRPr="00233788">
        <w:t xml:space="preserve"> </w:t>
      </w:r>
      <w:r w:rsidR="00F45FB8"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00F45FB8" w:rsidRPr="00233788">
        <w:fldChar w:fldCharType="separate"/>
      </w:r>
      <w:r w:rsidR="00F45FB8" w:rsidRPr="00233788">
        <w:rPr>
          <w:noProof/>
        </w:rPr>
        <w:t>(Rivera, 2011, s. 79)</w:t>
      </w:r>
      <w:r w:rsidR="00F45FB8" w:rsidRPr="00233788">
        <w:fldChar w:fldCharType="end"/>
      </w:r>
      <w:r w:rsidRPr="00233788">
        <w:t xml:space="preserve">. Na przykład, analizując kandydatów, słabsze oceny na bardziej prestiżowej uczelni są "wycenianie" lepiej lub na równi z ocenami lepszymi otrzymanymi na mniej prestiżowej uczelni </w:t>
      </w:r>
      <w:r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F45FB8" w:rsidRPr="00233788">
        <w:rPr>
          <w:noProof/>
        </w:rPr>
        <w:t>(Rivera, 2011, s. 79)</w:t>
      </w:r>
      <w:r w:rsidRPr="00233788">
        <w:fldChar w:fldCharType="end"/>
      </w:r>
      <w:r w:rsidRPr="00233788">
        <w:t>.</w:t>
      </w:r>
      <w:r w:rsidR="00CF1203" w:rsidRPr="00233788">
        <w:t xml:space="preserve"> </w:t>
      </w:r>
      <w:r w:rsidR="00DA4884" w:rsidRPr="00233788">
        <w:t>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 w jakim wpływ na pozycję uczelni mają miary odnoszące się do prestiżu akademickiego.</w:t>
      </w:r>
      <w:r w:rsidR="005F6CF7" w:rsidRPr="00233788">
        <w:t xml:space="preserve"> W tabeli po</w:t>
      </w:r>
      <w:r w:rsidR="00702623" w:rsidRPr="00233788">
        <w:fldChar w:fldCharType="begin"/>
      </w:r>
      <w:r w:rsidR="00702623" w:rsidRPr="00233788">
        <w:instrText xml:space="preserve"> REF _Ref65005829 \p \h </w:instrText>
      </w:r>
      <w:r w:rsidR="00702623" w:rsidRPr="00233788">
        <w:fldChar w:fldCharType="separate"/>
      </w:r>
      <w:r w:rsidR="00E737A7" w:rsidRPr="00233788">
        <w:t>niżej</w:t>
      </w:r>
      <w:r w:rsidR="00702623" w:rsidRPr="00233788">
        <w:fldChar w:fldCharType="end"/>
      </w:r>
      <w:r w:rsidR="00702623" w:rsidRPr="00233788">
        <w:t xml:space="preserve"> (</w:t>
      </w:r>
      <w:r w:rsidR="00702623" w:rsidRPr="00233788">
        <w:fldChar w:fldCharType="begin"/>
      </w:r>
      <w:r w:rsidR="00702623" w:rsidRPr="00233788">
        <w:instrText xml:space="preserve"> REF  _Ref65005850 \* Lower \h </w:instrText>
      </w:r>
      <w:r w:rsidR="00702623" w:rsidRPr="00233788">
        <w:fldChar w:fldCharType="separate"/>
      </w:r>
      <w:r w:rsidR="00E737A7" w:rsidRPr="00233788">
        <w:t xml:space="preserve">tabela </w:t>
      </w:r>
      <w:r w:rsidR="00E737A7" w:rsidRPr="00233788">
        <w:rPr>
          <w:noProof/>
        </w:rPr>
        <w:t>9</w:t>
      </w:r>
      <w:r w:rsidR="00702623" w:rsidRPr="00233788">
        <w:fldChar w:fldCharType="end"/>
      </w:r>
      <w:r w:rsidR="00702623" w:rsidRPr="00233788">
        <w:t>)</w:t>
      </w:r>
      <w:r w:rsidR="005F6CF7" w:rsidRPr="00233788">
        <w:t xml:space="preserve"> przedstawiono udział </w:t>
      </w:r>
      <w:r w:rsidR="00702623" w:rsidRPr="00233788">
        <w:t>kryteriów odnoszących się do prestiżu lub reputacji w wybranych rankingach światowych i ogólnopolskich.</w:t>
      </w:r>
    </w:p>
    <w:p w14:paraId="6B5BD8B3" w14:textId="11A95BBC" w:rsidR="007503A7" w:rsidRPr="00233788" w:rsidRDefault="007503A7" w:rsidP="007503A7">
      <w:pPr>
        <w:pStyle w:val="Tytutabeli"/>
      </w:pPr>
      <w:bookmarkStart w:id="85" w:name="_Ref65005850"/>
      <w:bookmarkStart w:id="86" w:name="_Ref65005829"/>
      <w:bookmarkStart w:id="87" w:name="_Toc66043252"/>
      <w:r w:rsidRPr="00233788">
        <w:lastRenderedPageBreak/>
        <w:t xml:space="preserve">Tabela </w:t>
      </w:r>
      <w:r w:rsidR="008E0D47">
        <w:fldChar w:fldCharType="begin"/>
      </w:r>
      <w:r w:rsidR="008E0D47">
        <w:instrText xml:space="preserve"> SEQ Tabela \* ARABIC </w:instrText>
      </w:r>
      <w:r w:rsidR="008E0D47">
        <w:fldChar w:fldCharType="separate"/>
      </w:r>
      <w:r w:rsidR="00081D14" w:rsidRPr="00233788">
        <w:rPr>
          <w:noProof/>
        </w:rPr>
        <w:t>10</w:t>
      </w:r>
      <w:r w:rsidR="008E0D47">
        <w:rPr>
          <w:noProof/>
        </w:rPr>
        <w:fldChar w:fldCharType="end"/>
      </w:r>
      <w:bookmarkEnd w:id="85"/>
      <w:r w:rsidRPr="00233788">
        <w:t xml:space="preserve"> Udział kryteriów odnoszących się do prestiżu w ocenie rankingów uczelni wyższych</w:t>
      </w:r>
      <w:bookmarkEnd w:id="86"/>
      <w:bookmarkEnd w:id="87"/>
    </w:p>
    <w:tbl>
      <w:tblPr>
        <w:tblStyle w:val="Tabela-Siatka"/>
        <w:tblW w:w="9209" w:type="dxa"/>
        <w:tblLook w:val="04A0" w:firstRow="1" w:lastRow="0" w:firstColumn="1" w:lastColumn="0" w:noHBand="0" w:noVBand="1"/>
      </w:tblPr>
      <w:tblGrid>
        <w:gridCol w:w="1696"/>
        <w:gridCol w:w="1843"/>
        <w:gridCol w:w="5670"/>
      </w:tblGrid>
      <w:tr w:rsidR="00CD1C98" w:rsidRPr="00233788" w14:paraId="493C8518" w14:textId="77777777" w:rsidTr="007503A7">
        <w:trPr>
          <w:cantSplit/>
          <w:tblHeader/>
        </w:trPr>
        <w:tc>
          <w:tcPr>
            <w:tcW w:w="1696" w:type="dxa"/>
          </w:tcPr>
          <w:p w14:paraId="023FFD6D" w14:textId="42E86CE9" w:rsidR="00CD1C98" w:rsidRPr="00233788" w:rsidRDefault="00CD1C98" w:rsidP="00B65F97">
            <w:pPr>
              <w:ind w:firstLine="0"/>
              <w:rPr>
                <w:b/>
                <w:bCs/>
                <w:sz w:val="20"/>
                <w:szCs w:val="20"/>
                <w:lang w:val="pl-PL"/>
              </w:rPr>
            </w:pPr>
            <w:r w:rsidRPr="00233788">
              <w:rPr>
                <w:b/>
                <w:bCs/>
                <w:sz w:val="20"/>
                <w:szCs w:val="20"/>
                <w:lang w:val="pl-PL"/>
              </w:rPr>
              <w:t>Nazwa ranking</w:t>
            </w:r>
            <w:r w:rsidR="00841CA9" w:rsidRPr="00233788">
              <w:rPr>
                <w:b/>
                <w:bCs/>
                <w:sz w:val="20"/>
                <w:szCs w:val="20"/>
                <w:lang w:val="pl-PL"/>
              </w:rPr>
              <w:t>u</w:t>
            </w:r>
            <w:r w:rsidRPr="00233788">
              <w:rPr>
                <w:b/>
                <w:bCs/>
                <w:sz w:val="20"/>
                <w:szCs w:val="20"/>
                <w:lang w:val="pl-PL"/>
              </w:rPr>
              <w:t xml:space="preserve"> (rok)</w:t>
            </w:r>
          </w:p>
        </w:tc>
        <w:tc>
          <w:tcPr>
            <w:tcW w:w="1843" w:type="dxa"/>
          </w:tcPr>
          <w:p w14:paraId="6BE9F54B" w14:textId="6B69EE37" w:rsidR="00CD1C98" w:rsidRPr="00233788" w:rsidRDefault="00CD1C98" w:rsidP="00B65F97">
            <w:pPr>
              <w:ind w:firstLine="0"/>
              <w:rPr>
                <w:b/>
                <w:bCs/>
                <w:sz w:val="20"/>
                <w:szCs w:val="20"/>
                <w:lang w:val="pl-PL"/>
              </w:rPr>
            </w:pPr>
            <w:r w:rsidRPr="00233788">
              <w:rPr>
                <w:b/>
                <w:bCs/>
                <w:sz w:val="20"/>
                <w:szCs w:val="20"/>
                <w:lang w:val="pl-PL"/>
              </w:rPr>
              <w:t>Udział kryterium prestiżu</w:t>
            </w:r>
          </w:p>
        </w:tc>
        <w:tc>
          <w:tcPr>
            <w:tcW w:w="5670" w:type="dxa"/>
          </w:tcPr>
          <w:p w14:paraId="09742F05" w14:textId="12CA283D" w:rsidR="00CD1C98" w:rsidRPr="00233788" w:rsidRDefault="00CD1C98" w:rsidP="00B65F97">
            <w:pPr>
              <w:ind w:firstLine="0"/>
              <w:rPr>
                <w:b/>
                <w:bCs/>
                <w:sz w:val="20"/>
                <w:szCs w:val="20"/>
                <w:lang w:val="pl-PL"/>
              </w:rPr>
            </w:pPr>
            <w:r w:rsidRPr="00233788">
              <w:rPr>
                <w:b/>
                <w:bCs/>
                <w:sz w:val="20"/>
                <w:szCs w:val="20"/>
                <w:lang w:val="pl-PL"/>
              </w:rPr>
              <w:t>Opis kryteriów składowych prestiżu</w:t>
            </w:r>
          </w:p>
        </w:tc>
      </w:tr>
      <w:tr w:rsidR="00907347" w:rsidRPr="00233788" w14:paraId="1774C37B" w14:textId="77777777" w:rsidTr="007503A7">
        <w:trPr>
          <w:cantSplit/>
        </w:trPr>
        <w:tc>
          <w:tcPr>
            <w:tcW w:w="1696" w:type="dxa"/>
          </w:tcPr>
          <w:p w14:paraId="1A83E63D" w14:textId="134395FD" w:rsidR="00907347" w:rsidRPr="00233788" w:rsidRDefault="00907347" w:rsidP="00841CA9">
            <w:pPr>
              <w:spacing w:before="0"/>
              <w:ind w:firstLine="0"/>
              <w:rPr>
                <w:sz w:val="20"/>
                <w:szCs w:val="20"/>
                <w:lang w:val="pl-PL"/>
              </w:rPr>
            </w:pPr>
            <w:r w:rsidRPr="00233788">
              <w:rPr>
                <w:sz w:val="20"/>
                <w:szCs w:val="20"/>
                <w:lang w:val="pl-PL"/>
              </w:rPr>
              <w:t xml:space="preserve">ARWU </w:t>
            </w:r>
            <w:r w:rsidR="00CE5BC9" w:rsidRPr="00233788">
              <w:rPr>
                <w:sz w:val="20"/>
                <w:szCs w:val="20"/>
                <w:lang w:val="pl-PL"/>
              </w:rPr>
              <w:t xml:space="preserve">Shanghai </w:t>
            </w:r>
            <w:r w:rsidRPr="00233788">
              <w:rPr>
                <w:sz w:val="20"/>
                <w:szCs w:val="20"/>
                <w:lang w:val="pl-PL"/>
              </w:rPr>
              <w:t>(20</w:t>
            </w:r>
            <w:r w:rsidR="00CE5BC9" w:rsidRPr="00233788">
              <w:rPr>
                <w:sz w:val="20"/>
                <w:szCs w:val="20"/>
                <w:lang w:val="pl-PL"/>
              </w:rPr>
              <w:t>20</w:t>
            </w:r>
            <w:r w:rsidRPr="00233788">
              <w:rPr>
                <w:sz w:val="20"/>
                <w:szCs w:val="20"/>
                <w:lang w:val="pl-PL"/>
              </w:rPr>
              <w:t>)</w:t>
            </w:r>
          </w:p>
        </w:tc>
        <w:tc>
          <w:tcPr>
            <w:tcW w:w="1843" w:type="dxa"/>
          </w:tcPr>
          <w:p w14:paraId="512463D6" w14:textId="0740BC07" w:rsidR="00907347" w:rsidRPr="00233788" w:rsidRDefault="00CE5BC9" w:rsidP="007503A7">
            <w:pPr>
              <w:jc w:val="center"/>
              <w:rPr>
                <w:sz w:val="20"/>
                <w:szCs w:val="20"/>
                <w:lang w:val="pl-PL"/>
              </w:rPr>
            </w:pPr>
            <w:r w:rsidRPr="00233788">
              <w:rPr>
                <w:sz w:val="20"/>
                <w:szCs w:val="20"/>
                <w:lang w:val="pl-PL"/>
              </w:rPr>
              <w:t>3</w:t>
            </w:r>
            <w:r w:rsidR="00907347" w:rsidRPr="00233788">
              <w:rPr>
                <w:sz w:val="20"/>
                <w:szCs w:val="20"/>
                <w:lang w:val="pl-PL"/>
              </w:rPr>
              <w:t>0%*</w:t>
            </w:r>
          </w:p>
        </w:tc>
        <w:tc>
          <w:tcPr>
            <w:tcW w:w="5670" w:type="dxa"/>
          </w:tcPr>
          <w:p w14:paraId="325357A7" w14:textId="0EF35E48" w:rsidR="00CE5BC9" w:rsidRPr="00233788" w:rsidRDefault="00841CA9" w:rsidP="00841CA9">
            <w:pPr>
              <w:spacing w:before="0"/>
              <w:ind w:firstLine="0"/>
              <w:rPr>
                <w:sz w:val="20"/>
                <w:szCs w:val="20"/>
                <w:lang w:val="pl-PL"/>
              </w:rPr>
            </w:pPr>
            <w:r w:rsidRPr="00233788">
              <w:rPr>
                <w:sz w:val="20"/>
                <w:szCs w:val="20"/>
                <w:lang w:val="pl-PL"/>
              </w:rPr>
              <w:t>Absolwenci instytucji z nagrodą Nobla lub jej odpowiednikiem w swojej dziedzinie</w:t>
            </w:r>
            <w:r w:rsidR="00CE5BC9" w:rsidRPr="00233788">
              <w:rPr>
                <w:sz w:val="20"/>
                <w:szCs w:val="20"/>
                <w:lang w:val="pl-PL"/>
              </w:rPr>
              <w:t xml:space="preserve"> 10%</w:t>
            </w:r>
          </w:p>
          <w:p w14:paraId="3B2BC1FB" w14:textId="789A49F7" w:rsidR="00907347" w:rsidRPr="00233788" w:rsidRDefault="00841CA9" w:rsidP="00841CA9">
            <w:pPr>
              <w:spacing w:before="0"/>
              <w:ind w:firstLine="0"/>
              <w:rPr>
                <w:sz w:val="20"/>
                <w:szCs w:val="20"/>
                <w:lang w:val="pl-PL"/>
              </w:rPr>
            </w:pPr>
            <w:r w:rsidRPr="00233788">
              <w:rPr>
                <w:sz w:val="20"/>
                <w:szCs w:val="20"/>
                <w:lang w:val="pl-PL"/>
              </w:rPr>
              <w:t xml:space="preserve">Kadra instytucji z nagrodą Nobla lub jej odpowiednikiem w swojej dziedzinie </w:t>
            </w:r>
            <w:r w:rsidR="00CE5BC9" w:rsidRPr="00233788">
              <w:rPr>
                <w:sz w:val="20"/>
                <w:szCs w:val="20"/>
                <w:lang w:val="pl-PL"/>
              </w:rPr>
              <w:t>20%</w:t>
            </w:r>
          </w:p>
          <w:p w14:paraId="7C16F2FD" w14:textId="1FB0621D" w:rsidR="00CE5BC9" w:rsidRPr="00233788" w:rsidRDefault="00CE5BC9" w:rsidP="002144B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907347" w:rsidRPr="00233788" w14:paraId="199602E9" w14:textId="77777777" w:rsidTr="007503A7">
        <w:trPr>
          <w:cantSplit/>
        </w:trPr>
        <w:tc>
          <w:tcPr>
            <w:tcW w:w="1696" w:type="dxa"/>
          </w:tcPr>
          <w:p w14:paraId="4C47FF0D" w14:textId="1296AF13" w:rsidR="00907347" w:rsidRPr="00233788" w:rsidRDefault="00907347" w:rsidP="00841CA9">
            <w:pPr>
              <w:spacing w:before="0"/>
              <w:ind w:firstLine="0"/>
              <w:rPr>
                <w:sz w:val="20"/>
                <w:szCs w:val="20"/>
                <w:lang w:val="pl-PL"/>
              </w:rPr>
            </w:pPr>
            <w:r w:rsidRPr="00233788">
              <w:rPr>
                <w:sz w:val="20"/>
                <w:szCs w:val="20"/>
                <w:lang w:val="pl-PL"/>
              </w:rPr>
              <w:t>THE Times (2020)</w:t>
            </w:r>
          </w:p>
        </w:tc>
        <w:tc>
          <w:tcPr>
            <w:tcW w:w="1843" w:type="dxa"/>
          </w:tcPr>
          <w:p w14:paraId="01106E38" w14:textId="718BCC53" w:rsidR="00907347" w:rsidRPr="00233788" w:rsidRDefault="00907347" w:rsidP="007503A7">
            <w:pPr>
              <w:jc w:val="center"/>
              <w:rPr>
                <w:sz w:val="20"/>
                <w:szCs w:val="20"/>
                <w:lang w:val="pl-PL"/>
              </w:rPr>
            </w:pPr>
            <w:r w:rsidRPr="00233788">
              <w:rPr>
                <w:sz w:val="20"/>
                <w:szCs w:val="20"/>
                <w:lang w:val="pl-PL"/>
              </w:rPr>
              <w:t>30%</w:t>
            </w:r>
          </w:p>
        </w:tc>
        <w:tc>
          <w:tcPr>
            <w:tcW w:w="5670" w:type="dxa"/>
          </w:tcPr>
          <w:p w14:paraId="7A877945" w14:textId="5B9B6CDB" w:rsidR="00907347" w:rsidRPr="00233788" w:rsidRDefault="00841CA9" w:rsidP="00841CA9">
            <w:pPr>
              <w:spacing w:before="0"/>
              <w:ind w:firstLine="0"/>
              <w:rPr>
                <w:sz w:val="20"/>
                <w:szCs w:val="20"/>
                <w:lang w:val="pl-PL"/>
              </w:rPr>
            </w:pPr>
            <w:r w:rsidRPr="00233788">
              <w:rPr>
                <w:sz w:val="20"/>
                <w:szCs w:val="20"/>
                <w:lang w:val="pl-PL"/>
              </w:rPr>
              <w:t xml:space="preserve">Badanie reputacji kształcenia </w:t>
            </w:r>
            <w:r w:rsidR="00907347" w:rsidRPr="00233788">
              <w:rPr>
                <w:sz w:val="20"/>
                <w:szCs w:val="20"/>
                <w:lang w:val="pl-PL"/>
              </w:rPr>
              <w:t>15%</w:t>
            </w:r>
          </w:p>
          <w:p w14:paraId="6E60FB4F" w14:textId="33F1BAE3" w:rsidR="00907347" w:rsidRPr="00233788" w:rsidRDefault="00841CA9" w:rsidP="00841CA9">
            <w:pPr>
              <w:spacing w:before="0"/>
              <w:ind w:firstLine="0"/>
              <w:rPr>
                <w:sz w:val="20"/>
                <w:szCs w:val="20"/>
                <w:lang w:val="pl-PL"/>
              </w:rPr>
            </w:pPr>
            <w:r w:rsidRPr="00233788">
              <w:rPr>
                <w:sz w:val="20"/>
                <w:szCs w:val="20"/>
                <w:lang w:val="pl-PL"/>
              </w:rPr>
              <w:t>Badanie reputacji badań</w:t>
            </w:r>
            <w:r w:rsidR="00907347" w:rsidRPr="00233788">
              <w:rPr>
                <w:sz w:val="20"/>
                <w:szCs w:val="20"/>
                <w:lang w:val="pl-PL"/>
              </w:rPr>
              <w:t xml:space="preserve"> 15%</w:t>
            </w:r>
          </w:p>
        </w:tc>
      </w:tr>
      <w:tr w:rsidR="00CE5BC9" w:rsidRPr="00233788" w14:paraId="1F6F8D92" w14:textId="77777777" w:rsidTr="007503A7">
        <w:trPr>
          <w:cantSplit/>
        </w:trPr>
        <w:tc>
          <w:tcPr>
            <w:tcW w:w="1696" w:type="dxa"/>
          </w:tcPr>
          <w:p w14:paraId="03EBAC75" w14:textId="44D14D43" w:rsidR="00CE5BC9" w:rsidRPr="00233788" w:rsidRDefault="00CE5BC9" w:rsidP="00841CA9">
            <w:pPr>
              <w:spacing w:before="0"/>
              <w:ind w:firstLine="0"/>
              <w:rPr>
                <w:szCs w:val="20"/>
                <w:lang w:val="pl-PL"/>
              </w:rPr>
            </w:pPr>
            <w:r w:rsidRPr="00233788">
              <w:rPr>
                <w:sz w:val="20"/>
                <w:szCs w:val="20"/>
                <w:lang w:val="pl-PL"/>
              </w:rPr>
              <w:t>QS World University Rankings (2020)</w:t>
            </w:r>
          </w:p>
        </w:tc>
        <w:tc>
          <w:tcPr>
            <w:tcW w:w="1843" w:type="dxa"/>
          </w:tcPr>
          <w:p w14:paraId="0343C8B1" w14:textId="2C8DEFC3" w:rsidR="00CE5BC9" w:rsidRPr="00233788" w:rsidRDefault="00CE5BC9" w:rsidP="007503A7">
            <w:pPr>
              <w:jc w:val="center"/>
              <w:rPr>
                <w:szCs w:val="20"/>
                <w:lang w:val="pl-PL"/>
              </w:rPr>
            </w:pPr>
            <w:r w:rsidRPr="00233788">
              <w:rPr>
                <w:sz w:val="20"/>
                <w:szCs w:val="20"/>
                <w:lang w:val="pl-PL"/>
              </w:rPr>
              <w:t>50%</w:t>
            </w:r>
          </w:p>
        </w:tc>
        <w:tc>
          <w:tcPr>
            <w:tcW w:w="5670" w:type="dxa"/>
          </w:tcPr>
          <w:p w14:paraId="5C33DF4F" w14:textId="23B45418" w:rsidR="00CE5BC9" w:rsidRPr="00233788" w:rsidRDefault="00841CA9" w:rsidP="00841CA9">
            <w:pPr>
              <w:spacing w:before="0"/>
              <w:ind w:firstLine="0"/>
              <w:rPr>
                <w:sz w:val="20"/>
                <w:szCs w:val="20"/>
                <w:lang w:val="pl-PL"/>
              </w:rPr>
            </w:pPr>
            <w:r w:rsidRPr="00233788">
              <w:rPr>
                <w:sz w:val="20"/>
                <w:szCs w:val="20"/>
                <w:lang w:val="pl-PL"/>
              </w:rPr>
              <w:t>Reputacja akademicka</w:t>
            </w:r>
            <w:r w:rsidR="00CE5BC9" w:rsidRPr="00233788">
              <w:rPr>
                <w:sz w:val="20"/>
                <w:szCs w:val="20"/>
                <w:lang w:val="pl-PL"/>
              </w:rPr>
              <w:t xml:space="preserve"> - 40%</w:t>
            </w:r>
          </w:p>
          <w:p w14:paraId="5A76ED04" w14:textId="6C12678E" w:rsidR="00CE5BC9" w:rsidRPr="00233788" w:rsidRDefault="00841CA9" w:rsidP="00841CA9">
            <w:pPr>
              <w:spacing w:before="0"/>
              <w:ind w:firstLine="0"/>
              <w:rPr>
                <w:szCs w:val="20"/>
                <w:lang w:val="pl-PL"/>
              </w:rPr>
            </w:pPr>
            <w:r w:rsidRPr="00233788">
              <w:rPr>
                <w:sz w:val="20"/>
                <w:szCs w:val="20"/>
                <w:lang w:val="pl-PL"/>
              </w:rPr>
              <w:t>Reputacja wśród pracodawców</w:t>
            </w:r>
            <w:r w:rsidR="00CE5BC9" w:rsidRPr="00233788">
              <w:rPr>
                <w:sz w:val="20"/>
                <w:szCs w:val="20"/>
                <w:lang w:val="pl-PL"/>
              </w:rPr>
              <w:t xml:space="preserve"> - 10%</w:t>
            </w:r>
          </w:p>
        </w:tc>
      </w:tr>
      <w:tr w:rsidR="00CE5BC9" w:rsidRPr="00233788" w14:paraId="18CEBFAC" w14:textId="77777777" w:rsidTr="007503A7">
        <w:trPr>
          <w:cantSplit/>
        </w:trPr>
        <w:tc>
          <w:tcPr>
            <w:tcW w:w="1696" w:type="dxa"/>
          </w:tcPr>
          <w:p w14:paraId="47EA8073" w14:textId="30962FC9" w:rsidR="00CE5BC9" w:rsidRPr="00233788" w:rsidRDefault="00CE5BC9" w:rsidP="00841CA9">
            <w:pPr>
              <w:spacing w:before="0"/>
              <w:ind w:firstLine="0"/>
              <w:rPr>
                <w:szCs w:val="20"/>
                <w:lang w:val="pl-PL"/>
              </w:rPr>
            </w:pPr>
            <w:r w:rsidRPr="00233788">
              <w:rPr>
                <w:sz w:val="20"/>
                <w:szCs w:val="20"/>
                <w:lang w:val="pl-PL"/>
              </w:rPr>
              <w:t>Round University Ranking (2020)</w:t>
            </w:r>
          </w:p>
        </w:tc>
        <w:tc>
          <w:tcPr>
            <w:tcW w:w="1843" w:type="dxa"/>
          </w:tcPr>
          <w:p w14:paraId="0A4EA222" w14:textId="0CB406C4" w:rsidR="00CE5BC9" w:rsidRPr="00233788" w:rsidRDefault="00CE5BC9" w:rsidP="007503A7">
            <w:pPr>
              <w:jc w:val="center"/>
              <w:rPr>
                <w:szCs w:val="20"/>
                <w:lang w:val="pl-PL"/>
              </w:rPr>
            </w:pPr>
            <w:r w:rsidRPr="00233788">
              <w:rPr>
                <w:sz w:val="20"/>
                <w:szCs w:val="20"/>
                <w:lang w:val="pl-PL"/>
              </w:rPr>
              <w:t>18%</w:t>
            </w:r>
          </w:p>
        </w:tc>
        <w:tc>
          <w:tcPr>
            <w:tcW w:w="5670" w:type="dxa"/>
          </w:tcPr>
          <w:p w14:paraId="71745163" w14:textId="6267C2A8" w:rsidR="00CE5BC9" w:rsidRPr="00233788" w:rsidRDefault="00841CA9" w:rsidP="00841CA9">
            <w:pPr>
              <w:spacing w:before="0"/>
              <w:ind w:firstLine="0"/>
              <w:rPr>
                <w:sz w:val="20"/>
                <w:szCs w:val="20"/>
                <w:lang w:val="pl-PL"/>
              </w:rPr>
            </w:pPr>
            <w:r w:rsidRPr="00233788">
              <w:rPr>
                <w:sz w:val="20"/>
                <w:szCs w:val="20"/>
                <w:lang w:val="pl-PL"/>
              </w:rPr>
              <w:t>Światowa reputacja kształcenia</w:t>
            </w:r>
            <w:r w:rsidR="00CE5BC9" w:rsidRPr="00233788">
              <w:rPr>
                <w:sz w:val="20"/>
                <w:szCs w:val="20"/>
                <w:lang w:val="pl-PL"/>
              </w:rPr>
              <w:t xml:space="preserve"> (8%)</w:t>
            </w:r>
          </w:p>
          <w:p w14:paraId="1663280C" w14:textId="5310B8D1" w:rsidR="00CE5BC9" w:rsidRPr="00233788" w:rsidRDefault="00841CA9" w:rsidP="00841CA9">
            <w:pPr>
              <w:spacing w:before="0"/>
              <w:ind w:firstLine="0"/>
              <w:rPr>
                <w:sz w:val="20"/>
                <w:szCs w:val="20"/>
                <w:lang w:val="pl-PL"/>
              </w:rPr>
            </w:pPr>
            <w:r w:rsidRPr="00233788">
              <w:rPr>
                <w:sz w:val="20"/>
                <w:szCs w:val="20"/>
                <w:lang w:val="pl-PL"/>
              </w:rPr>
              <w:t>Światowa reputacja badań</w:t>
            </w:r>
            <w:r w:rsidR="00CE5BC9" w:rsidRPr="00233788">
              <w:rPr>
                <w:sz w:val="20"/>
                <w:szCs w:val="20"/>
                <w:lang w:val="pl-PL"/>
              </w:rPr>
              <w:t xml:space="preserve"> (8%)</w:t>
            </w:r>
          </w:p>
          <w:p w14:paraId="05AEAA7A" w14:textId="7E5CA30F" w:rsidR="00CE5BC9" w:rsidRPr="00233788" w:rsidRDefault="00841CA9" w:rsidP="00841CA9">
            <w:pPr>
              <w:spacing w:before="0"/>
              <w:ind w:firstLine="0"/>
              <w:rPr>
                <w:szCs w:val="20"/>
                <w:lang w:val="pl-PL"/>
              </w:rPr>
            </w:pPr>
            <w:r w:rsidRPr="00233788">
              <w:rPr>
                <w:sz w:val="20"/>
                <w:szCs w:val="20"/>
                <w:lang w:val="pl-PL"/>
              </w:rPr>
              <w:t>Reputacja poza regionem</w:t>
            </w:r>
            <w:r w:rsidR="00CE5BC9" w:rsidRPr="00233788">
              <w:rPr>
                <w:sz w:val="20"/>
                <w:szCs w:val="20"/>
                <w:lang w:val="pl-PL"/>
              </w:rPr>
              <w:t xml:space="preserve"> (2%)</w:t>
            </w:r>
          </w:p>
        </w:tc>
      </w:tr>
      <w:tr w:rsidR="007503A7" w:rsidRPr="00233788" w14:paraId="391E4245" w14:textId="77777777" w:rsidTr="007503A7">
        <w:trPr>
          <w:cantSplit/>
        </w:trPr>
        <w:tc>
          <w:tcPr>
            <w:tcW w:w="1696" w:type="dxa"/>
          </w:tcPr>
          <w:p w14:paraId="7FAAA6E5" w14:textId="728A768B" w:rsidR="007503A7" w:rsidRPr="00233788" w:rsidRDefault="007503A7" w:rsidP="00841CA9">
            <w:pPr>
              <w:spacing w:before="0"/>
              <w:ind w:firstLine="0"/>
              <w:rPr>
                <w:szCs w:val="20"/>
                <w:lang w:val="pl-PL"/>
              </w:rPr>
            </w:pPr>
            <w:r w:rsidRPr="00233788">
              <w:rPr>
                <w:sz w:val="20"/>
                <w:szCs w:val="20"/>
                <w:lang w:val="pl-PL"/>
              </w:rPr>
              <w:t>MyPlan.com (2020)</w:t>
            </w:r>
          </w:p>
        </w:tc>
        <w:tc>
          <w:tcPr>
            <w:tcW w:w="1843" w:type="dxa"/>
          </w:tcPr>
          <w:p w14:paraId="50D1A8D5" w14:textId="344BE3B0" w:rsidR="007503A7" w:rsidRPr="00233788" w:rsidRDefault="006E56D4" w:rsidP="007503A7">
            <w:pPr>
              <w:jc w:val="center"/>
              <w:rPr>
                <w:sz w:val="20"/>
                <w:szCs w:val="20"/>
                <w:lang w:val="pl-PL"/>
              </w:rPr>
            </w:pPr>
            <w:r w:rsidRPr="00233788">
              <w:rPr>
                <w:sz w:val="20"/>
                <w:szCs w:val="20"/>
                <w:lang w:val="pl-PL"/>
              </w:rPr>
              <w:t>7,7</w:t>
            </w:r>
            <w:r w:rsidR="007503A7" w:rsidRPr="00233788">
              <w:rPr>
                <w:sz w:val="20"/>
                <w:szCs w:val="20"/>
                <w:lang w:val="pl-PL"/>
              </w:rPr>
              <w:t>%</w:t>
            </w:r>
            <w:r w:rsidRPr="00233788">
              <w:rPr>
                <w:sz w:val="20"/>
                <w:szCs w:val="20"/>
                <w:lang w:val="pl-PL"/>
              </w:rPr>
              <w:t>*</w:t>
            </w:r>
          </w:p>
        </w:tc>
        <w:tc>
          <w:tcPr>
            <w:tcW w:w="5670" w:type="dxa"/>
          </w:tcPr>
          <w:p w14:paraId="1646E725" w14:textId="4FACB728" w:rsidR="007503A7" w:rsidRPr="00233788" w:rsidRDefault="007503A7" w:rsidP="00841CA9">
            <w:pPr>
              <w:spacing w:before="0"/>
              <w:ind w:firstLine="0"/>
              <w:rPr>
                <w:szCs w:val="20"/>
                <w:lang w:val="pl-PL"/>
              </w:rPr>
            </w:pPr>
            <w:r w:rsidRPr="00233788">
              <w:rPr>
                <w:sz w:val="20"/>
                <w:szCs w:val="20"/>
                <w:lang w:val="pl-PL"/>
              </w:rPr>
              <w:t xml:space="preserve">1 z 13. kryteriów </w:t>
            </w:r>
            <w:r w:rsidR="006E56D4" w:rsidRPr="00233788">
              <w:rPr>
                <w:sz w:val="20"/>
                <w:szCs w:val="20"/>
                <w:lang w:val="pl-PL"/>
              </w:rPr>
              <w:t xml:space="preserve">oceny ankiety </w:t>
            </w:r>
            <w:r w:rsidRPr="00233788">
              <w:rPr>
                <w:sz w:val="20"/>
                <w:szCs w:val="20"/>
                <w:lang w:val="pl-PL"/>
              </w:rPr>
              <w:t>odnosi się do prestiżu uczelni</w:t>
            </w:r>
          </w:p>
        </w:tc>
      </w:tr>
      <w:tr w:rsidR="00CE5BC9" w:rsidRPr="00233788" w14:paraId="3A693DB7" w14:textId="77777777" w:rsidTr="007503A7">
        <w:trPr>
          <w:cantSplit/>
        </w:trPr>
        <w:tc>
          <w:tcPr>
            <w:tcW w:w="1696" w:type="dxa"/>
          </w:tcPr>
          <w:p w14:paraId="1A25E321" w14:textId="56DC38F7" w:rsidR="00CE5BC9" w:rsidRPr="00233788" w:rsidRDefault="00CE5BC9" w:rsidP="00841CA9">
            <w:pPr>
              <w:spacing w:before="0"/>
              <w:ind w:firstLine="0"/>
              <w:rPr>
                <w:sz w:val="20"/>
                <w:szCs w:val="20"/>
                <w:lang w:val="pl-PL"/>
              </w:rPr>
            </w:pPr>
            <w:r w:rsidRPr="00233788">
              <w:rPr>
                <w:sz w:val="20"/>
                <w:szCs w:val="20"/>
                <w:lang w:val="pl-PL"/>
              </w:rPr>
              <w:t>Perspektywy RUA 20</w:t>
            </w:r>
            <w:r w:rsidR="00702623" w:rsidRPr="00233788">
              <w:rPr>
                <w:sz w:val="20"/>
                <w:szCs w:val="20"/>
                <w:lang w:val="pl-PL"/>
              </w:rPr>
              <w:t>20</w:t>
            </w:r>
          </w:p>
        </w:tc>
        <w:tc>
          <w:tcPr>
            <w:tcW w:w="1843" w:type="dxa"/>
          </w:tcPr>
          <w:p w14:paraId="3A873BB6" w14:textId="07154FFE" w:rsidR="00CE5BC9" w:rsidRPr="00233788" w:rsidRDefault="00CE5BC9" w:rsidP="007503A7">
            <w:pPr>
              <w:jc w:val="center"/>
              <w:rPr>
                <w:sz w:val="20"/>
                <w:szCs w:val="20"/>
                <w:lang w:val="pl-PL"/>
              </w:rPr>
            </w:pPr>
            <w:r w:rsidRPr="00233788">
              <w:rPr>
                <w:sz w:val="20"/>
                <w:szCs w:val="20"/>
                <w:lang w:val="pl-PL"/>
              </w:rPr>
              <w:t>1</w:t>
            </w:r>
            <w:r w:rsidR="00730997" w:rsidRPr="00233788">
              <w:rPr>
                <w:sz w:val="20"/>
                <w:szCs w:val="20"/>
                <w:lang w:val="pl-PL"/>
              </w:rPr>
              <w:t>7</w:t>
            </w:r>
            <w:r w:rsidRPr="00233788">
              <w:rPr>
                <w:sz w:val="20"/>
                <w:szCs w:val="20"/>
                <w:lang w:val="pl-PL"/>
              </w:rPr>
              <w:t>%</w:t>
            </w:r>
          </w:p>
        </w:tc>
        <w:tc>
          <w:tcPr>
            <w:tcW w:w="5670" w:type="dxa"/>
          </w:tcPr>
          <w:p w14:paraId="39998E76" w14:textId="7CA91D3E" w:rsidR="00CE5BC9" w:rsidRPr="00233788" w:rsidRDefault="00CE5BC9" w:rsidP="00841CA9">
            <w:pPr>
              <w:spacing w:before="0"/>
              <w:ind w:firstLine="0"/>
              <w:rPr>
                <w:sz w:val="20"/>
                <w:szCs w:val="20"/>
                <w:lang w:val="pl-PL"/>
              </w:rPr>
            </w:pPr>
            <w:r w:rsidRPr="00233788">
              <w:rPr>
                <w:sz w:val="20"/>
                <w:szCs w:val="20"/>
                <w:lang w:val="pl-PL"/>
              </w:rPr>
              <w:t>Ocena przez kadrę akademicką 1</w:t>
            </w:r>
            <w:r w:rsidR="00730997" w:rsidRPr="00233788">
              <w:rPr>
                <w:sz w:val="20"/>
                <w:szCs w:val="20"/>
                <w:lang w:val="pl-PL"/>
              </w:rPr>
              <w:t>0</w:t>
            </w:r>
            <w:r w:rsidRPr="00233788">
              <w:rPr>
                <w:sz w:val="20"/>
                <w:szCs w:val="20"/>
                <w:lang w:val="pl-PL"/>
              </w:rPr>
              <w:t>%</w:t>
            </w:r>
          </w:p>
          <w:p w14:paraId="3F169264" w14:textId="77777777" w:rsidR="00CE5BC9" w:rsidRPr="00233788" w:rsidRDefault="00CE5BC9" w:rsidP="00841CA9">
            <w:pPr>
              <w:spacing w:before="0"/>
              <w:ind w:firstLine="0"/>
              <w:rPr>
                <w:sz w:val="20"/>
                <w:szCs w:val="20"/>
                <w:lang w:val="pl-PL"/>
              </w:rPr>
            </w:pPr>
            <w:r w:rsidRPr="00233788">
              <w:rPr>
                <w:sz w:val="20"/>
                <w:szCs w:val="20"/>
                <w:lang w:val="pl-PL"/>
              </w:rPr>
              <w:t>Pozycja uczelni w światowych rankingach 2%</w:t>
            </w:r>
          </w:p>
          <w:p w14:paraId="710A7CF9" w14:textId="6B983AB8" w:rsidR="00730997" w:rsidRPr="00233788" w:rsidRDefault="00730997" w:rsidP="00841CA9">
            <w:pPr>
              <w:spacing w:before="0"/>
              <w:ind w:firstLine="0"/>
              <w:rPr>
                <w:sz w:val="20"/>
                <w:szCs w:val="20"/>
                <w:lang w:val="pl-PL"/>
              </w:rPr>
            </w:pPr>
            <w:r w:rsidRPr="00233788">
              <w:rPr>
                <w:sz w:val="20"/>
                <w:szCs w:val="20"/>
                <w:lang w:val="pl-PL"/>
              </w:rPr>
              <w:t>Ocena przez pracodawców 5%</w:t>
            </w:r>
          </w:p>
        </w:tc>
      </w:tr>
    </w:tbl>
    <w:p w14:paraId="6DDA1C79" w14:textId="420FF6AE" w:rsidR="00CD1C98" w:rsidRPr="00233788" w:rsidRDefault="007503A7" w:rsidP="00B412B2">
      <w:pPr>
        <w:pStyle w:val="rdo"/>
      </w:pPr>
      <w:r w:rsidRPr="00233788">
        <w:t xml:space="preserve">Źródło: opracowanie własne na podstawie </w:t>
      </w:r>
      <w:r w:rsidR="00137821" w:rsidRPr="00233788">
        <w:fldChar w:fldCharType="begin" w:fldLock="1"/>
      </w:r>
      <w:r w:rsidR="00943029" w:rsidRPr="00233788">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QS World University Rankings 2020&lt;/i&gt;, 2020; &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plainTextFormattedCitation":"(Methodology of QS World University Rankings 2020, 2020; Methodology of Round University Ranking 2020, 2020; Metodologia Rankingu Szkół Wyższych Perspektywy 2020, 2020; MyPlan College Rankings, 2020; Ranking Methodology of Academic Ranking of World Universities - 2020, 2020; THE World University Rankings 2020: methodology, 2020)","previouslyFormattedCitation":"(&lt;i&gt;Methodology of QS World University Rankings 2020&lt;/i&gt;, 2020; &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properties":{"noteIndex":0},"schema":"https://github.com/citation-style-language/schema/raw/master/csl-citation.json"}</w:instrText>
      </w:r>
      <w:r w:rsidR="00137821" w:rsidRPr="00233788">
        <w:fldChar w:fldCharType="separate"/>
      </w:r>
      <w:r w:rsidR="005F6CF7" w:rsidRPr="00233788">
        <w:rPr>
          <w:noProof/>
        </w:rPr>
        <w:t>(</w:t>
      </w:r>
      <w:r w:rsidR="005F6CF7" w:rsidRPr="00233788">
        <w:rPr>
          <w:i/>
          <w:noProof/>
        </w:rPr>
        <w:t>Methodology of QS World University Rankings 2020</w:t>
      </w:r>
      <w:r w:rsidR="005F6CF7" w:rsidRPr="00233788">
        <w:rPr>
          <w:noProof/>
        </w:rPr>
        <w:t xml:space="preserve">, 2020; </w:t>
      </w:r>
      <w:r w:rsidR="005F6CF7" w:rsidRPr="00233788">
        <w:rPr>
          <w:i/>
          <w:noProof/>
        </w:rPr>
        <w:t>Methodology of Round University Ranking 2020</w:t>
      </w:r>
      <w:r w:rsidR="005F6CF7" w:rsidRPr="00233788">
        <w:rPr>
          <w:noProof/>
        </w:rPr>
        <w:t xml:space="preserve">, 2020; </w:t>
      </w:r>
      <w:r w:rsidR="005F6CF7" w:rsidRPr="00233788">
        <w:rPr>
          <w:i/>
          <w:noProof/>
        </w:rPr>
        <w:t>Metodologia Rankingu Szkół Wyższych Perspektywy 2020</w:t>
      </w:r>
      <w:r w:rsidR="005F6CF7" w:rsidRPr="00233788">
        <w:rPr>
          <w:noProof/>
        </w:rPr>
        <w:t xml:space="preserve">, 2020; </w:t>
      </w:r>
      <w:r w:rsidR="005F6CF7" w:rsidRPr="00233788">
        <w:rPr>
          <w:i/>
          <w:noProof/>
        </w:rPr>
        <w:t>MyPlan College Rankings</w:t>
      </w:r>
      <w:r w:rsidR="005F6CF7" w:rsidRPr="00233788">
        <w:rPr>
          <w:noProof/>
        </w:rPr>
        <w:t xml:space="preserve">, 2020; </w:t>
      </w:r>
      <w:r w:rsidR="005F6CF7" w:rsidRPr="00233788">
        <w:rPr>
          <w:i/>
          <w:noProof/>
        </w:rPr>
        <w:t>Ranking Methodology of Academic Ranking of World Universities - 2020</w:t>
      </w:r>
      <w:r w:rsidR="005F6CF7" w:rsidRPr="00233788">
        <w:rPr>
          <w:noProof/>
        </w:rPr>
        <w:t xml:space="preserve">, 2020; </w:t>
      </w:r>
      <w:r w:rsidR="005F6CF7" w:rsidRPr="00233788">
        <w:rPr>
          <w:i/>
          <w:noProof/>
        </w:rPr>
        <w:t>THE World University Rankings 2020: methodology</w:t>
      </w:r>
      <w:r w:rsidR="005F6CF7" w:rsidRPr="00233788">
        <w:rPr>
          <w:noProof/>
        </w:rPr>
        <w:t>, 2020)</w:t>
      </w:r>
      <w:r w:rsidR="00137821" w:rsidRPr="00233788">
        <w:fldChar w:fldCharType="end"/>
      </w:r>
    </w:p>
    <w:p w14:paraId="44EEEA03" w14:textId="556641AE" w:rsidR="00C74F06" w:rsidRPr="00233788" w:rsidRDefault="00702623" w:rsidP="00C74F06">
      <w:r w:rsidRPr="00233788">
        <w:fldChar w:fldCharType="begin"/>
      </w:r>
      <w:r w:rsidRPr="00233788">
        <w:instrText xml:space="preserve"> REF _Ref65005850 \h </w:instrText>
      </w:r>
      <w:r w:rsidRPr="00233788">
        <w:fldChar w:fldCharType="separate"/>
      </w:r>
      <w:r w:rsidR="00E737A7" w:rsidRPr="00233788">
        <w:t xml:space="preserve">Tabela </w:t>
      </w:r>
      <w:r w:rsidR="00E737A7" w:rsidRPr="00233788">
        <w:rPr>
          <w:noProof/>
        </w:rPr>
        <w:t>9</w:t>
      </w:r>
      <w:r w:rsidRPr="00233788">
        <w:fldChar w:fldCharType="end"/>
      </w:r>
      <w:r w:rsidRPr="00233788">
        <w:t xml:space="preserve"> zawiera</w:t>
      </w:r>
      <w:r w:rsidR="000D1FB6" w:rsidRPr="00233788">
        <w:t>jąca</w:t>
      </w:r>
      <w:r w:rsidRPr="00233788">
        <w:t xml:space="preserve"> wyniki analizy udziału</w:t>
      </w:r>
      <w:r w:rsidR="000D1FB6" w:rsidRPr="00233788">
        <w:t xml:space="preserve"> kryteriów odnoszących się do prestiżu w różnych rankingach globalnych oraz w rankingu Perspektywy 2020. Rankingi te zostały szerzej opisane w rozdziale </w:t>
      </w:r>
      <w:commentRangeStart w:id="88"/>
      <w:r w:rsidR="000D1FB6" w:rsidRPr="00233788">
        <w:rPr>
          <w:color w:val="FF0000"/>
        </w:rPr>
        <w:t>&lt;numer rozdziału&gt;</w:t>
      </w:r>
      <w:commentRangeEnd w:id="88"/>
      <w:r w:rsidR="000D1FB6" w:rsidRPr="00233788">
        <w:rPr>
          <w:rStyle w:val="Odwoaniedokomentarza"/>
          <w:rFonts w:ascii="Times New Roman" w:eastAsia="Times New Roman" w:hAnsi="Times New Roman"/>
          <w:szCs w:val="20"/>
          <w:lang w:eastAsia="pl-PL"/>
        </w:rPr>
        <w:commentReference w:id="88"/>
      </w:r>
      <w:r w:rsidR="000D1FB6" w:rsidRPr="00233788">
        <w:t>.</w:t>
      </w:r>
      <w:r w:rsidR="00AA38D3" w:rsidRPr="00233788">
        <w:t xml:space="preserve"> Warto zwrócić uwagę, że w większości przeanalizowanych rankingów</w:t>
      </w:r>
      <w:r w:rsidR="00AB223F" w:rsidRPr="00233788">
        <w:t xml:space="preserve"> pomiar prestiżu (lub reputacji) stanowi istotną część wartości końcowej oceny uczelni. Wyróżnia się w tym ranking </w:t>
      </w:r>
      <w:r w:rsidR="00AB223F" w:rsidRPr="00233788">
        <w:rPr>
          <w:i/>
          <w:iCs/>
        </w:rPr>
        <w:t>QS Worl</w:t>
      </w:r>
      <w:r w:rsidR="00730997" w:rsidRPr="00233788">
        <w:rPr>
          <w:i/>
          <w:iCs/>
        </w:rPr>
        <w:t>d</w:t>
      </w:r>
      <w:r w:rsidR="00AB223F" w:rsidRPr="00233788">
        <w:rPr>
          <w:i/>
          <w:iCs/>
        </w:rPr>
        <w:t xml:space="preserve"> University Rankings</w:t>
      </w:r>
      <w:r w:rsidR="00AB223F" w:rsidRPr="00233788">
        <w:t xml:space="preserve">, w którym kryteria odnoszące się do wyników badania reputacji (badania ankietowe) stanowią aż połowę wartości oceny końcowej. </w:t>
      </w:r>
      <w:r w:rsidR="007E3F4A" w:rsidRPr="00233788">
        <w:t xml:space="preserve">Dwa najbardziej uznane globalne rankingi uniwersyteckie: Shanghai i Times odzwierciedlają prestiż najlepszych światowych uczeln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Ranking</w:t>
      </w:r>
      <w:r w:rsidR="00AB223F" w:rsidRPr="00233788">
        <w:t xml:space="preserve"> </w:t>
      </w:r>
      <w:r w:rsidR="00AB223F" w:rsidRPr="00233788">
        <w:rPr>
          <w:i/>
          <w:iCs/>
        </w:rPr>
        <w:t>Times Higher Education</w:t>
      </w:r>
      <w:r w:rsidR="00AB223F" w:rsidRPr="00233788">
        <w:t xml:space="preserve"> uwzględnia ocenę reputacji łącznie na poziomie 30% wagi oceny końcowej. </w:t>
      </w:r>
      <w:r w:rsidR="007E3F4A" w:rsidRPr="00233788">
        <w:t xml:space="preserve">Jest krytykowany za duży udział ankiet w ocenie uczelni, choć twórcy tego rankingu uważają to za atut w porównaniu z innymi rankingami mocniej </w:t>
      </w:r>
      <w:r w:rsidR="009337B8" w:rsidRPr="00233788">
        <w:t>uwzględniającymi</w:t>
      </w:r>
      <w:r w:rsidR="007E3F4A" w:rsidRPr="00233788">
        <w:t xml:space="preserve"> analizę publikacj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xml:space="preserve">. Nieco inne podejście zastosowano w rankingu </w:t>
      </w:r>
      <w:r w:rsidR="00AB223F" w:rsidRPr="00233788">
        <w:t>Szanghajski</w:t>
      </w:r>
      <w:r w:rsidR="007E3F4A" w:rsidRPr="00233788">
        <w:t>m</w:t>
      </w:r>
      <w:r w:rsidR="00AB223F" w:rsidRPr="00233788">
        <w:t xml:space="preserve"> (ARWU)</w:t>
      </w:r>
      <w:r w:rsidR="007E3F4A" w:rsidRPr="00233788">
        <w:t>.</w:t>
      </w:r>
      <w:r w:rsidR="00AB223F" w:rsidRPr="00233788">
        <w:t xml:space="preserve"> </w:t>
      </w:r>
      <w:r w:rsidR="007E3F4A" w:rsidRPr="00233788">
        <w:t xml:space="preserve">Uwzględnia on bowiem </w:t>
      </w:r>
      <w:r w:rsidR="00AB223F" w:rsidRPr="00233788">
        <w:t>szereg kryteriów odzwierciedlających prestiż, natomiast żadne z nich nie odnosi się do badań opini</w:t>
      </w:r>
      <w:r w:rsidR="004C0144" w:rsidRPr="00233788">
        <w:t xml:space="preserve">i. Ponadto wszystkie kryteria odnoszą się do łatwo mierzalnych wartości. Niemniej na potrzeby </w:t>
      </w:r>
      <w:r w:rsidR="004C0144" w:rsidRPr="00233788">
        <w:lastRenderedPageBreak/>
        <w:t xml:space="preserve">niniejszej analizy przyjęto, że zarówno liczba wykładowców </w:t>
      </w:r>
      <w:r w:rsidR="008E2E9E" w:rsidRPr="00233788">
        <w:t xml:space="preserve">jak i absolwentów </w:t>
      </w:r>
      <w:r w:rsidR="004C0144" w:rsidRPr="00233788">
        <w:t>posiadających nagrodę Nobla</w:t>
      </w:r>
      <w:r w:rsidR="008E2E9E" w:rsidRPr="00233788">
        <w:t xml:space="preserve"> (lub jej odpowiednik) jest bardziej miarą prestiżu niż osiągnięć, ze względu na wybitnie prestiżową wartość tego rodzaju odznaczeń.</w:t>
      </w:r>
      <w:r w:rsidR="00411541" w:rsidRPr="00233788">
        <w:t xml:space="preserve"> W </w:t>
      </w:r>
      <w:r w:rsidR="00730997" w:rsidRPr="00233788">
        <w:t xml:space="preserve">najbardziej uznanym w Polsce rankingu miesięcznika Pespektywy udział kryteriów odnoszących się do prestiżu wynosi 17%, jest on zatem istotnym składnikiem oceny. Udział tego kryterium zmieniał się w kolejnych edycjach rankingu i tak np. w roku </w:t>
      </w:r>
      <w:r w:rsidR="00C74F06" w:rsidRPr="00233788">
        <w:t>2015 wynosił on 24% i zmieniając swój udział w kolejnych latach w roku 2019 ponownie osiągnął tę samą wartość. Warto jednak podkreślić, że od roku 2017</w:t>
      </w:r>
      <w:r w:rsidR="00A764F5" w:rsidRPr="00233788">
        <w:t>,</w:t>
      </w:r>
      <w:r w:rsidR="00C74F06" w:rsidRPr="00233788">
        <w:t xml:space="preserve"> gdy dzięki </w:t>
      </w:r>
      <w:r w:rsidR="00A764F5" w:rsidRPr="00233788">
        <w:t xml:space="preserve">pojawieniu się </w:t>
      </w:r>
      <w:r w:rsidR="00C74F06" w:rsidRPr="00233788">
        <w:t>badani</w:t>
      </w:r>
      <w:r w:rsidR="00A764F5" w:rsidRPr="00233788">
        <w:t>a</w:t>
      </w:r>
      <w:r w:rsidR="00C74F06" w:rsidRPr="00233788">
        <w:t xml:space="preserve"> „Ekonomiczne Losy Absolwentów”</w:t>
      </w:r>
      <w:r w:rsidR="00A764F5" w:rsidRPr="00233788">
        <w:t xml:space="preserve"> </w:t>
      </w:r>
      <w:r w:rsidR="00C74F06" w:rsidRPr="00233788">
        <w:t>przeprowadzone</w:t>
      </w:r>
      <w:r w:rsidR="00A764F5" w:rsidRPr="00233788">
        <w:t>go</w:t>
      </w:r>
      <w:r w:rsidR="00C74F06" w:rsidRPr="00233788">
        <w:t xml:space="preserve"> przez ówcześnie istniejące Ministerstwo Nauki i Szkolnictwa Wyższego</w:t>
      </w:r>
      <w:r w:rsidR="00A764F5" w:rsidRPr="00233788">
        <w:t>, utworzono kategorię „Absolwenci na rynku pracy” ocena pracodawców wynikająca z badania ankietowego, która do tej pory stanowiła część kategorii „Prestiż” została przeniesiona do nowo utworzonej kategorii dotyczącej szans absolwentów na rynku pracy.</w:t>
      </w:r>
    </w:p>
    <w:p w14:paraId="04F4ECE3" w14:textId="75341EA2" w:rsidR="000B5F61" w:rsidRPr="00233788" w:rsidRDefault="00394586" w:rsidP="00B65F97">
      <w:r w:rsidRPr="00233788">
        <w:t xml:space="preserve">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w:t>
      </w:r>
      <w:r w:rsidR="00D16B6B" w:rsidRPr="00233788">
        <w:t>studenci chętniej wybierają uczelnie prestiżowe można wnioskować, że instytucje cieszące się wyższym prestiżem będą mogły wzmacniać swój prestiż w przyszłości korzystając z pozytywnego odbioru sukcesów ich absolwentów, a prawdopodobnie również absolwentów.</w:t>
      </w:r>
      <w:r w:rsidRPr="00233788">
        <w:t xml:space="preserve"> Mając to na uwadze zarządzający uczelnią powinni świadomie skupiać się na działaniach wzmacniających prestiż uczelni</w:t>
      </w:r>
      <w:r w:rsidR="00D16B6B" w:rsidRPr="00233788">
        <w:t>, gdyż z wielu względów przyczyniają się one wzmacniania szans na rozwój oraz zwiększania możliwości dalszego rozwoju.</w:t>
      </w:r>
      <w:r w:rsidR="00D14579" w:rsidRPr="00233788">
        <w:t xml:space="preserve">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 co będzie korzystne dla każdej z tych instytucji z osobna. </w:t>
      </w:r>
      <w:r w:rsidR="000F008C" w:rsidRPr="00233788">
        <w:t>Ciekawą inicjatywą, która jak się wydaje, może spełniać m. in. to zadanie jest utworzenie w 2020 roku Związku Uczelni w Gdańsku im. Daniela Fahrenheita</w:t>
      </w:r>
      <w:r w:rsidR="00133A3B" w:rsidRPr="00233788">
        <w:t xml:space="preserve"> </w:t>
      </w:r>
      <w:r w:rsidR="00133A3B" w:rsidRPr="00233788">
        <w:fldChar w:fldCharType="begin" w:fldLock="1"/>
      </w:r>
      <w:r w:rsidR="00F54058" w:rsidRPr="00233788">
        <w:instrText>ADDIN CSL_CITATION {"citationItems":[{"id":"ITEM-1","itemData":{"URL":"https://naukawpolsce.pap.pl/aktualnosci/news%2C85430%2Ctrzy-gdanskie-szkoly-wyzsze-utworzyly-zwiazek-uczelni-im-daniela-fahrenheita","accessed":{"date-parts":[["2021","2","25"]]},"id":"ITEM-1","issued":{"date-parts":[["0"]]},"title":"Trzy gdańskie szkoły wyższe utworzyły Związek Uczelni im. Daniela Fahrenheita | Nauka w Polsce","type":"webpage"},"uris":["http://www.mendeley.com/documents/?uuid=14034214-f02f-3a10-b12e-3ce99254b9ab"]}],"mendeley":{"formattedCitation":"(&lt;i&gt;Trzy gdańskie szkoły wyższe utworzyły Związek Uczelni im. Daniela Fahrenheita | Nauka w Polsce&lt;/i&gt;, b.d.)","plainTextFormattedCitation":"(Trzy gdańskie szkoły wyższe utworzyły Związek Uczelni im. Daniela Fahrenheita | Nauka w Polsce, b.d.)","previouslyFormattedCitation":"(&lt;i&gt;Trzy gdańskie szkoły wyższe utworzyły Związek Uczelni im. Daniela Fahrenheita | Nauka w Polsce&lt;/i&gt;, b.d.)"},"properties":{"noteIndex":0},"schema":"https://github.com/citation-style-language/schema/raw/master/csl-citation.json"}</w:instrText>
      </w:r>
      <w:r w:rsidR="00133A3B" w:rsidRPr="00233788">
        <w:fldChar w:fldCharType="separate"/>
      </w:r>
      <w:r w:rsidR="00133A3B" w:rsidRPr="00233788">
        <w:rPr>
          <w:noProof/>
        </w:rPr>
        <w:t>(</w:t>
      </w:r>
      <w:r w:rsidR="00133A3B" w:rsidRPr="00233788">
        <w:rPr>
          <w:i/>
          <w:noProof/>
        </w:rPr>
        <w:t>Trzy gdańskie szkoły wyższe utworzyły Związek Uczelni im. Daniela Fahrenheita | Nauka w Polsce</w:t>
      </w:r>
      <w:r w:rsidR="00133A3B" w:rsidRPr="00233788">
        <w:rPr>
          <w:noProof/>
        </w:rPr>
        <w:t>, b.d.)</w:t>
      </w:r>
      <w:r w:rsidR="00133A3B" w:rsidRPr="00233788">
        <w:fldChar w:fldCharType="end"/>
      </w:r>
      <w:r w:rsidR="000F008C" w:rsidRPr="00233788">
        <w:t xml:space="preserve">. Wydaje, że sukces takiej inicjatywy będzie zależał nie tylko od sprawności organizacyjnej i sukcesów w pozyskiwaniu grantów, ale także od tego czy uda się wytworzyć Osobowość Marki Uniwersyteckiej rozumianą jako cechy przypisywane marce, do których mogą odnosić się klienci / interesariusze. </w:t>
      </w:r>
      <w:r w:rsidR="000F008C" w:rsidRPr="00233788">
        <w:fldChar w:fldCharType="begin" w:fldLock="1"/>
      </w:r>
      <w:r w:rsidR="005B0269"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000F008C" w:rsidRPr="00233788">
        <w:fldChar w:fldCharType="separate"/>
      </w:r>
      <w:r w:rsidR="000F008C" w:rsidRPr="00233788">
        <w:rPr>
          <w:noProof/>
        </w:rPr>
        <w:t>(Rauschnabel i in., 2016)</w:t>
      </w:r>
      <w:r w:rsidR="000F008C" w:rsidRPr="00233788">
        <w:fldChar w:fldCharType="end"/>
      </w:r>
      <w:r w:rsidR="000F008C" w:rsidRPr="00233788">
        <w:t>. Jeśli bowiem</w:t>
      </w:r>
      <w:r w:rsidR="002D66B5" w:rsidRPr="00233788">
        <w:t xml:space="preserve"> uczelnie należące do Związku będą identyfikowane </w:t>
      </w:r>
      <w:r w:rsidR="00AA2F7D" w:rsidRPr="00233788">
        <w:t xml:space="preserve">na pierwszym miejscu </w:t>
      </w:r>
      <w:r w:rsidR="002D66B5" w:rsidRPr="00233788">
        <w:t xml:space="preserve">z marką </w:t>
      </w:r>
      <w:r w:rsidR="00AA2F7D" w:rsidRPr="00233788">
        <w:t xml:space="preserve">np. </w:t>
      </w:r>
      <w:r w:rsidR="002D66B5" w:rsidRPr="00233788">
        <w:t>„Gdańskie uczelnie Fahrenheita”</w:t>
      </w:r>
      <w:r w:rsidR="00AA2F7D" w:rsidRPr="00233788">
        <w:t xml:space="preserve"> to każdy sukces pojedynczej uczelni będzie wzmacniał wizerunek i reputację wspólnej marki, a także prestiż każdej z uczelni.</w:t>
      </w:r>
    </w:p>
    <w:p w14:paraId="5173904C" w14:textId="77777777" w:rsidR="007E3F4A" w:rsidRPr="00233788" w:rsidRDefault="007E3F4A" w:rsidP="00B65F97"/>
    <w:p w14:paraId="22E42B3B" w14:textId="77777777" w:rsidR="00C33786" w:rsidRPr="00233788" w:rsidRDefault="00C33786" w:rsidP="00B65F97"/>
    <w:p w14:paraId="1ACC21B9" w14:textId="00EB7001" w:rsidR="006F257C" w:rsidRPr="00233788" w:rsidRDefault="006F257C" w:rsidP="00B65F97">
      <w:r w:rsidRPr="00233788">
        <w:t xml:space="preserve">skoro prestiż instytucji nie jest związany dobrym uczeniem to warto badać jakie obszary działań instytucji wspierają dobry poziom nauczania. </w:t>
      </w:r>
      <w:r w:rsidRPr="00233788">
        <w:fldChar w:fldCharType="begin" w:fldLock="1"/>
      </w:r>
      <w:r w:rsidR="00256859"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352B007" w14:textId="09AF1265" w:rsidR="00C33786" w:rsidRPr="00233788" w:rsidRDefault="00C33786" w:rsidP="00B65F97"/>
    <w:p w14:paraId="1C616B2F" w14:textId="42B1406D" w:rsidR="00C33786" w:rsidRPr="00233788" w:rsidRDefault="00C33786" w:rsidP="00B65F97"/>
    <w:p w14:paraId="2501713D" w14:textId="77777777" w:rsidR="00C33786" w:rsidRPr="00233788" w:rsidRDefault="00C33786" w:rsidP="00B65F97"/>
    <w:p w14:paraId="03CAD4DD" w14:textId="77777777" w:rsidR="00411541" w:rsidRPr="00233788" w:rsidRDefault="00411541" w:rsidP="00411541">
      <w:pPr>
        <w:pStyle w:val="Nagwek3"/>
      </w:pPr>
      <w:bookmarkStart w:id="89" w:name="_Toc66923593"/>
      <w:r w:rsidRPr="00233788">
        <w:t>Środowisko wielu sprzecznych interesów</w:t>
      </w:r>
      <w:bookmarkEnd w:id="89"/>
    </w:p>
    <w:p w14:paraId="1754E2A7" w14:textId="67BE42F6" w:rsidR="00411541" w:rsidRPr="00233788" w:rsidRDefault="00411541" w:rsidP="00411541">
      <w:r w:rsidRPr="00233788">
        <w:t xml:space="preserve">Opis różnych interesów stron uczestniczących w funkcjonowaniu uczelni i wskazanie tych które pozornie się wykluczają (możliwość korzystania z „geniusza &lt;&lt;i&gt;&gt; zamiast poddawania się „tyranii &lt;&lt;albo&gt;&gt;” </w:t>
      </w:r>
      <w:r w:rsidRPr="00233788">
        <w:fldChar w:fldCharType="begin" w:fldLock="1"/>
      </w:r>
      <w:r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Pr="00233788">
        <w:fldChar w:fldCharType="separate"/>
      </w:r>
      <w:r w:rsidRPr="00233788">
        <w:rPr>
          <w:noProof/>
        </w:rPr>
        <w:t>(Leja, 2019, s. 11)</w:t>
      </w:r>
      <w:r w:rsidRPr="00233788">
        <w:fldChar w:fldCharType="end"/>
      </w:r>
      <w:r w:rsidRPr="00233788">
        <w:t xml:space="preserve"> )</w:t>
      </w:r>
    </w:p>
    <w:p w14:paraId="091BC6CA" w14:textId="3BC3D2C0" w:rsidR="006C2D84" w:rsidRPr="00233788" w:rsidRDefault="006C2D84" w:rsidP="00411541"/>
    <w:p w14:paraId="6278EE02" w14:textId="2B2D708B" w:rsidR="00EC5E7A" w:rsidRPr="006F7DC7" w:rsidRDefault="00EC5E7A" w:rsidP="00411541">
      <w:pPr>
        <w:rPr>
          <w:lang w:val="en-US"/>
        </w:rPr>
      </w:pPr>
      <w:r w:rsidRPr="00233788">
        <w:t>„Budowanie relacji z otoczeniem uczelni jest przedsięwzięciem złożonym ze względu na sprzeczne cele różnych interesariuszy, co utrudnia realizację celów rozwojowych uczelni. Warunkiem koniecznym jest tworzenie kultury organizacyjnej sprzyjającej łączeniu tych sprzeczności.”</w:t>
      </w:r>
      <w:r w:rsidR="003D6159" w:rsidRPr="00233788">
        <w:t>ray</w:t>
      </w:r>
      <w:r w:rsidRPr="00233788">
        <w:t xml:space="preserve"> </w:t>
      </w:r>
      <w:r w:rsidRPr="00233788">
        <w:fldChar w:fldCharType="begin" w:fldLock="1"/>
      </w:r>
      <w:r w:rsidR="003D6159" w:rsidRPr="00233788">
        <w:instrText xml:space="preserve">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w:instrText>
      </w:r>
      <w:r w:rsidR="003D6159" w:rsidRPr="001A5C9A">
        <w:rPr>
          <w:lang w:val="en-US"/>
        </w:rPr>
        <w:instrText>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w:instrText>
      </w:r>
      <w:r w:rsidR="003D6159" w:rsidRPr="006F7DC7">
        <w:rPr>
          <w:lang w:val="en-US"/>
        </w:rPr>
        <w:instrText>false,"suffix":""}],"id":"ITEM-1","issue":"JANUARY 2011","issued":{"date-parts":[["2011"]]},"number-of-pages":"1-282","title":"Koncepcje zarządzania współczesnym uniwersytetem","type":"book"},"locator":"183","uris":["http://www.mendeley.com/documents/?uuid=ec25e376-ec01-4679-a314-d9b2bf799b92"]}],"mendeley":{"formattedCitation":"(Leja, 2011, s. 183)","plainTextFormattedCitation":"(Leja, 2011, s. 183)","previouslyFormattedCitation":"(Leja, 2011, s. 183)"},"properties":{"noteIndex":0},"schema":"https://github.com/citation-style-language/schema/raw/master/csl-citation.json"}</w:instrText>
      </w:r>
      <w:r w:rsidRPr="00233788">
        <w:fldChar w:fldCharType="separate"/>
      </w:r>
      <w:r w:rsidRPr="006F7DC7">
        <w:rPr>
          <w:noProof/>
          <w:lang w:val="en-US"/>
        </w:rPr>
        <w:t>(Leja, 2011, s. 183)</w:t>
      </w:r>
      <w:r w:rsidRPr="00233788">
        <w:fldChar w:fldCharType="end"/>
      </w:r>
    </w:p>
    <w:p w14:paraId="101BD6FC" w14:textId="22F6A8D8" w:rsidR="00EC5E7A" w:rsidRPr="006F7DC7" w:rsidRDefault="00EC5E7A" w:rsidP="00411541">
      <w:pPr>
        <w:rPr>
          <w:lang w:val="en-US"/>
        </w:rPr>
      </w:pPr>
    </w:p>
    <w:p w14:paraId="2AB06649" w14:textId="77777777" w:rsidR="00624C50" w:rsidRPr="00233788" w:rsidRDefault="00624C50" w:rsidP="00624C50">
      <w:r w:rsidRPr="006F7DC7">
        <w:rPr>
          <w:lang w:val="en-US"/>
        </w:rPr>
        <w:t xml:space="preserve">Literature overview shows that a single definition of quality of higher education is not possible. Quality of higher education can be looked at from the perspective of a standard- oriented or process-oriented approach. Different groups of stakeholders have different goals, needs and priorities and use different criteria. Students, faculty and staff are the main stakeholders with crucial impact on quality of higher education.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w:instrText>
      </w:r>
      <w:r w:rsidRPr="00233788">
        <w:instrText>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Pr="00233788">
        <w:fldChar w:fldCharType="separate"/>
      </w:r>
      <w:r w:rsidRPr="00233788">
        <w:rPr>
          <w:noProof/>
        </w:rPr>
        <w:t>(Degtjarjova i in., 2018, s. 395)</w:t>
      </w:r>
      <w:r w:rsidRPr="00233788">
        <w:fldChar w:fldCharType="end"/>
      </w:r>
    </w:p>
    <w:p w14:paraId="6BB83AE9" w14:textId="15B8F1AF" w:rsidR="00624C50" w:rsidRPr="00233788" w:rsidRDefault="00624C50" w:rsidP="00411541"/>
    <w:p w14:paraId="731C95EC" w14:textId="77777777" w:rsidR="00624C50" w:rsidRPr="00233788" w:rsidRDefault="00624C50" w:rsidP="00411541"/>
    <w:p w14:paraId="6B4EF3C5" w14:textId="34A2B884" w:rsidR="00686587" w:rsidRPr="00233788" w:rsidRDefault="00686587" w:rsidP="00411541">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bnej firmy konsultingowe Ernst And Young (EY) i znanego liberalnego think tanku, Instytutu Badań nad Gospodarką Rynkową (IBNGR)”</w:t>
      </w:r>
      <w:r w:rsidRPr="00233788">
        <w:fldChar w:fldCharType="begin" w:fldLock="1"/>
      </w:r>
      <w:r w:rsidR="00843E2B"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p>
    <w:p w14:paraId="5EC79895" w14:textId="77777777" w:rsidR="00686587" w:rsidRPr="00233788" w:rsidRDefault="00686587" w:rsidP="00411541"/>
    <w:p w14:paraId="3D28F100" w14:textId="78FD7F94" w:rsidR="006C2D84" w:rsidRPr="00233788" w:rsidRDefault="006C2D84" w:rsidP="00411541">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68658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p>
    <w:p w14:paraId="148781E2" w14:textId="77777777" w:rsidR="0086048E" w:rsidRPr="006F7DC7" w:rsidRDefault="0086048E" w:rsidP="0086048E">
      <w:pPr>
        <w:rPr>
          <w:lang w:val="en-US"/>
        </w:rPr>
      </w:pPr>
      <w:r w:rsidRPr="006F7DC7">
        <w:rPr>
          <w:lang w:val="en-US"/>
        </w:rPr>
        <w:t xml:space="preserve">Productive scientists are a strongly motivated group of researchers and they have the stamina, ‘or the capacity to work hard and persists in the pursuit of long-range goals’ (Fox 1983: 287; Zuckerman 1970: 241) </w:t>
      </w:r>
      <w:r w:rsidRPr="00233788">
        <w:fldChar w:fldCharType="begin" w:fldLock="1"/>
      </w:r>
      <w:r w:rsidRPr="006F7DC7">
        <w:rPr>
          <w:lang w:val="en-US"/>
        </w:rPr>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28","uris":["http://www.mendeley.com/documents/?uuid=452ed6d7-2c5f-4c88-bbd4-3d5cd1c0907a"]}],"mendeley":{"formattedCitation":"(Kwiek, 2019, s. 28)","plainTextFormattedCitation":"(Kwiek, 2019, s. 28)","previouslyFormattedCitation":"(Kwiek, 2019, s. 28)"},"properties":{"noteIndex":0},"schema":"https://github.com/citation-style-language/schema/raw/master/csl-citation.json"}</w:instrText>
      </w:r>
      <w:r w:rsidRPr="00233788">
        <w:fldChar w:fldCharType="separate"/>
      </w:r>
      <w:r w:rsidRPr="006F7DC7">
        <w:rPr>
          <w:noProof/>
          <w:lang w:val="en-US"/>
        </w:rPr>
        <w:t>(Kwiek, 2019, s. 28)</w:t>
      </w:r>
      <w:r w:rsidRPr="00233788">
        <w:fldChar w:fldCharType="end"/>
      </w:r>
    </w:p>
    <w:p w14:paraId="30144428" w14:textId="77777777" w:rsidR="0086048E" w:rsidRPr="006F7DC7" w:rsidRDefault="0086048E" w:rsidP="00411541">
      <w:pPr>
        <w:rPr>
          <w:lang w:val="en-US"/>
        </w:rPr>
      </w:pPr>
    </w:p>
    <w:p w14:paraId="72E7BF10" w14:textId="64602D24" w:rsidR="006C2D84" w:rsidRPr="00233788" w:rsidRDefault="006C2D84" w:rsidP="00411541">
      <w:r w:rsidRPr="00233788">
        <w:lastRenderedPageBreak/>
        <w:t>„Pod koniec pierwszej dekady XXI w. rząd przygotował wiele daleko idących zmian. Po raz pierwszy po 1989 r. nowi interesariusze szkolnictwa wyższego zostali określenie i zapytani oficjalnie o poglądy na temat pakietu reform . Poglądy te były znacząco odmienne od poglądów kadry akademickiej.”</w:t>
      </w:r>
      <w:r w:rsidR="00686587" w:rsidRPr="00233788">
        <w:t xml:space="preserve"> </w:t>
      </w:r>
      <w:r w:rsidR="00686587" w:rsidRPr="00233788">
        <w:fldChar w:fldCharType="begin" w:fldLock="1"/>
      </w:r>
      <w:r w:rsidR="0068658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00686587" w:rsidRPr="00233788">
        <w:fldChar w:fldCharType="separate"/>
      </w:r>
      <w:r w:rsidR="00686587" w:rsidRPr="00233788">
        <w:rPr>
          <w:noProof/>
        </w:rPr>
        <w:t>(Kwiek, 2015, s. 249)</w:t>
      </w:r>
      <w:r w:rsidR="00686587" w:rsidRPr="00233788">
        <w:fldChar w:fldCharType="end"/>
      </w:r>
    </w:p>
    <w:p w14:paraId="536392E7" w14:textId="01159E6A" w:rsidR="006C2D84" w:rsidRPr="00233788" w:rsidRDefault="006C2D84" w:rsidP="00411541"/>
    <w:p w14:paraId="356AE8CE" w14:textId="74A9CFEF" w:rsidR="00686587" w:rsidRPr="00233788" w:rsidRDefault="00843E2B" w:rsidP="00411541">
      <w:r w:rsidRPr="00233788">
        <w:t xml:space="preserve">„Michael Shattock (2003:137): podobnie jak w innych organizacjach , ambicja na uniwersytecie rodzi sukces. Sukces nie przydarza się, on zostaje osiągnię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Pr="00233788">
        <w:fldChar w:fldCharType="separate"/>
      </w:r>
      <w:r w:rsidRPr="00233788">
        <w:rPr>
          <w:noProof/>
        </w:rPr>
        <w:t>(Kwiek, 2015, s. 158)</w:t>
      </w:r>
      <w:r w:rsidRPr="00233788">
        <w:fldChar w:fldCharType="end"/>
      </w:r>
    </w:p>
    <w:p w14:paraId="544A64D9" w14:textId="784567EF" w:rsidR="00843E2B" w:rsidRPr="00233788" w:rsidRDefault="00843E2B" w:rsidP="00411541">
      <w:r w:rsidRPr="00233788">
        <w:t xml:space="preserve">„Richard Lambert (2006:161): naukowcy i ludzie biznesu nie są naturalnymi partnerami. Mówią w różnych językach. Pracują według różnych rozkładów czasu, a motywują ich różne bodźc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Pr="00233788">
        <w:fldChar w:fldCharType="separate"/>
      </w:r>
      <w:r w:rsidRPr="00233788">
        <w:rPr>
          <w:noProof/>
        </w:rPr>
        <w:t>(Kwiek, 2015, s. 158)</w:t>
      </w:r>
      <w:r w:rsidRPr="00233788">
        <w:fldChar w:fldCharType="end"/>
      </w:r>
    </w:p>
    <w:p w14:paraId="6A09B223" w14:textId="1103C93A" w:rsidR="00843E2B" w:rsidRPr="00233788" w:rsidRDefault="00843E2B" w:rsidP="00411541"/>
    <w:p w14:paraId="594B67BF" w14:textId="00B019A4" w:rsidR="00843E2B" w:rsidRPr="00233788" w:rsidRDefault="00843E2B" w:rsidP="00411541">
      <w:r w:rsidRPr="00233788">
        <w:t xml:space="preserve">„Aby uzyskać trwałość, partnerstwo wymaga długoterminowego zaufania między głównymi interesariuszami, przede wszystkim między uniwersytetami, a przedsiębiorstwami. Zaufanie na początku opera się często na dobrych wcześniejszych osobistych relacjach. Przydaje się również wysoka społeczna i instytucjonalna widoczność w regionie (i wynikający z niej społeczny i instytucjonalny szacunek) głównych interesariuszy partnerstwa” </w:t>
      </w:r>
      <w:r w:rsidRPr="00233788">
        <w:fldChar w:fldCharType="begin" w:fldLock="1"/>
      </w:r>
      <w:r w:rsidR="00EC5E7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5","uris":["http://www.mendeley.com/documents/?uuid=8b943a32-f5c7-4d36-8f4e-35adc558b691"]}],"mendeley":{"formattedCitation":"(Kwiek, 2015, s. 155)","plainTextFormattedCitation":"(Kwiek, 2015, s. 155)","previouslyFormattedCitation":"(Kwiek, 2015, s. 155)"},"properties":{"noteIndex":0},"schema":"https://github.com/citation-style-language/schema/raw/master/csl-citation.json"}</w:instrText>
      </w:r>
      <w:r w:rsidRPr="00233788">
        <w:fldChar w:fldCharType="separate"/>
      </w:r>
      <w:r w:rsidRPr="00233788">
        <w:rPr>
          <w:noProof/>
        </w:rPr>
        <w:t>(Kwiek, 2015, s. 155)</w:t>
      </w:r>
      <w:r w:rsidRPr="00233788">
        <w:fldChar w:fldCharType="end"/>
      </w:r>
    </w:p>
    <w:p w14:paraId="79FD4358" w14:textId="040D7AE3" w:rsidR="00686587" w:rsidRPr="00233788" w:rsidRDefault="00686587" w:rsidP="00411541"/>
    <w:p w14:paraId="143009F2" w14:textId="77777777" w:rsidR="00686587" w:rsidRPr="00233788" w:rsidRDefault="00686587" w:rsidP="00411541"/>
    <w:p w14:paraId="6977992F" w14:textId="77777777" w:rsidR="00686587" w:rsidRPr="00233788" w:rsidRDefault="00686587" w:rsidP="00411541"/>
    <w:p w14:paraId="5C8E1437" w14:textId="5912F6A2" w:rsidR="00AE2BC1" w:rsidRPr="00233788" w:rsidRDefault="00AE2BC1" w:rsidP="004E7B54">
      <w:pPr>
        <w:pStyle w:val="Nagwek3"/>
      </w:pPr>
      <w:bookmarkStart w:id="90" w:name="_Toc66923594"/>
      <w:r w:rsidRPr="00233788">
        <w:t>Zarządzanie paradoksami charakterystycznymi dla uczelni</w:t>
      </w:r>
      <w:bookmarkEnd w:id="90"/>
    </w:p>
    <w:p w14:paraId="478C7CF8" w14:textId="2D123391" w:rsidR="00B65F97" w:rsidRPr="00233788" w:rsidRDefault="00854341" w:rsidP="00B65F97">
      <w:r w:rsidRPr="00233788">
        <w:t>Przedstawienie</w:t>
      </w:r>
      <w:r w:rsidR="00B65F97" w:rsidRPr="00233788">
        <w:t xml:space="preserve"> idei zarządzania paradoksami oraz ukazanie jej podobieństw do TOC Goldratt’a i narzędzia diagramu konfliktu służącego do znajdowania </w:t>
      </w:r>
      <w:commentRangeStart w:id="91"/>
      <w:r w:rsidR="00B65F97" w:rsidRPr="00233788">
        <w:t>rozwiązań typu win-win</w:t>
      </w:r>
      <w:commentRangeEnd w:id="91"/>
      <w:r w:rsidR="00B65F97" w:rsidRPr="00233788">
        <w:rPr>
          <w:rStyle w:val="Odwoaniedokomentarza"/>
          <w:rFonts w:ascii="Times New Roman" w:eastAsia="Times New Roman" w:hAnsi="Times New Roman"/>
          <w:szCs w:val="20"/>
          <w:lang w:eastAsia="pl-PL"/>
        </w:rPr>
        <w:commentReference w:id="91"/>
      </w:r>
      <w:r w:rsidR="00320822" w:rsidRPr="00233788">
        <w:t xml:space="preserve"> przeszukać bazy artykułów w poszukiwaniu zastosowań TOC lub diagramu konfliktu</w:t>
      </w:r>
    </w:p>
    <w:p w14:paraId="4B37C520" w14:textId="653926B0" w:rsidR="008C7ABA" w:rsidRPr="00233788" w:rsidRDefault="00AE2BC1" w:rsidP="001D1695">
      <w:pPr>
        <w:pStyle w:val="Akapitzlist"/>
        <w:numPr>
          <w:ilvl w:val="1"/>
          <w:numId w:val="23"/>
        </w:numPr>
      </w:pPr>
      <w:r w:rsidRPr="00233788">
        <w:t>Adhokracja czy demokracja</w:t>
      </w:r>
    </w:p>
    <w:p w14:paraId="00CA9891" w14:textId="0C800366" w:rsidR="00AE2BC1" w:rsidRPr="00233788" w:rsidRDefault="00AE2BC1" w:rsidP="001D1695">
      <w:pPr>
        <w:pStyle w:val="Akapitzlist"/>
        <w:numPr>
          <w:ilvl w:val="1"/>
          <w:numId w:val="23"/>
        </w:numPr>
      </w:pPr>
      <w:r w:rsidRPr="00233788">
        <w:t>Rywalizacja czy współpraca</w:t>
      </w:r>
    </w:p>
    <w:p w14:paraId="7E419ECF" w14:textId="5B40CA7E" w:rsidR="00AE2BC1" w:rsidRPr="00233788" w:rsidRDefault="00AE2BC1" w:rsidP="001D1695">
      <w:pPr>
        <w:pStyle w:val="Akapitzlist"/>
        <w:numPr>
          <w:ilvl w:val="1"/>
          <w:numId w:val="23"/>
        </w:numPr>
      </w:pPr>
      <w:r w:rsidRPr="00233788">
        <w:t xml:space="preserve">Lokalność czy </w:t>
      </w:r>
      <w:r w:rsidR="00042DAF" w:rsidRPr="00233788">
        <w:t>globalność</w:t>
      </w:r>
    </w:p>
    <w:p w14:paraId="1A470215" w14:textId="0B16B369" w:rsidR="00042DAF" w:rsidRPr="00233788" w:rsidRDefault="00042DAF" w:rsidP="001D1695">
      <w:pPr>
        <w:pStyle w:val="Akapitzlist"/>
        <w:numPr>
          <w:ilvl w:val="1"/>
          <w:numId w:val="23"/>
        </w:numPr>
      </w:pPr>
      <w:r w:rsidRPr="00233788">
        <w:t>Itd.</w:t>
      </w:r>
    </w:p>
    <w:p w14:paraId="00ED738D" w14:textId="43125383" w:rsidR="00173E47" w:rsidRPr="00233788" w:rsidRDefault="00173E47" w:rsidP="00173E47"/>
    <w:p w14:paraId="33C6456A" w14:textId="77777777" w:rsidR="00173E47" w:rsidRPr="00233788" w:rsidRDefault="00173E47" w:rsidP="00173E47"/>
    <w:p w14:paraId="5861B6A4" w14:textId="77777777" w:rsidR="00173E47" w:rsidRPr="00233788" w:rsidRDefault="00173E47" w:rsidP="00173E47">
      <w:commentRangeStart w:id="92"/>
      <w:r w:rsidRPr="00233788">
        <w:rPr>
          <w:noProof/>
        </w:rPr>
        <w:lastRenderedPageBreak/>
        <w:drawing>
          <wp:inline distT="0" distB="0" distL="0" distR="0" wp14:anchorId="790CDA8D" wp14:editId="7D293BBF">
            <wp:extent cx="5760720" cy="2884170"/>
            <wp:effectExtent l="0" t="0" r="0" b="0"/>
            <wp:docPr id="128" name="Obraz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60720" cy="2884170"/>
                    </a:xfrm>
                    <a:prstGeom prst="rect">
                      <a:avLst/>
                    </a:prstGeom>
                  </pic:spPr>
                </pic:pic>
              </a:graphicData>
            </a:graphic>
          </wp:inline>
        </w:drawing>
      </w:r>
      <w:commentRangeEnd w:id="92"/>
      <w:r w:rsidRPr="00233788">
        <w:rPr>
          <w:rStyle w:val="Odwoaniedokomentarza"/>
          <w:rFonts w:ascii="Times New Roman" w:eastAsia="Times New Roman" w:hAnsi="Times New Roman"/>
          <w:szCs w:val="20"/>
          <w:lang w:eastAsia="pl-PL"/>
        </w:rPr>
        <w:commentReference w:id="92"/>
      </w:r>
      <w:r w:rsidRPr="00233788">
        <w:t xml:space="preserve"> </w:t>
      </w:r>
      <w:r w:rsidRPr="00233788">
        <w:fldChar w:fldCharType="begin" w:fldLock="1"/>
      </w:r>
      <w:r w:rsidRPr="00233788">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3","uris":["http://www.mendeley.com/documents/?uuid=31f6a9d4-561b-4c84-8946-3dacafcc0727"]}],"mendeley":{"formattedCitation":"(Rutkowska &amp; Kamińska, 2020, s. 11383)","plainTextFormattedCitation":"(Rutkowska &amp; Kamińska, 2020, s. 11383)","previouslyFormattedCitation":"(Rutkowska &amp; Kamińska, 2020, s. 11383)"},"properties":{"noteIndex":0},"schema":"https://github.com/citation-style-language/schema/raw/master/csl-citation.json"}</w:instrText>
      </w:r>
      <w:r w:rsidRPr="00233788">
        <w:fldChar w:fldCharType="separate"/>
      </w:r>
      <w:r w:rsidRPr="00233788">
        <w:rPr>
          <w:noProof/>
        </w:rPr>
        <w:t>(Rutkowska &amp; Kamińska, 2020, s. 11383)</w:t>
      </w:r>
      <w:r w:rsidRPr="00233788">
        <w:fldChar w:fldCharType="end"/>
      </w:r>
    </w:p>
    <w:p w14:paraId="37A8A831" w14:textId="77777777" w:rsidR="00173E47" w:rsidRPr="006F7DC7" w:rsidRDefault="00173E47" w:rsidP="00173E47">
      <w:pPr>
        <w:rPr>
          <w:lang w:val="en-US"/>
        </w:rPr>
      </w:pPr>
      <w:r w:rsidRPr="006F7DC7">
        <w:rPr>
          <w:lang w:val="en-US"/>
        </w:rPr>
        <w:t xml:space="preserve">Orange color - this style is characterized by a hierarchical structure that remains open to promotions and all other autonomous forms of organization. In addition, the management of the organization makes sure that all goals are effectively implemented by the lower levels of the organization.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1","uris":["http://www.mendeley.com/documents/?uuid=31f6a9d4-561b-4c84-8946-3dacafcc0727"]}],"mendeley":{"formattedCitation":"(Rutkowska &amp; Kamińska, 2020, s. 11381)","plainTextFormattedCitation":"(Rutkowska &amp; Kamińska, 2020, s. 11381)","previouslyFormattedCitation":"(Rutkowska &amp; Kamińska, 2020, s. 11381)"},"properties":{"noteIndex":0},"schema":"https://github.com/citation-style-language/schema/raw/master/csl-citation.json"}</w:instrText>
      </w:r>
      <w:r w:rsidRPr="00233788">
        <w:fldChar w:fldCharType="separate"/>
      </w:r>
      <w:r w:rsidRPr="006F7DC7">
        <w:rPr>
          <w:noProof/>
          <w:lang w:val="en-US"/>
        </w:rPr>
        <w:t>(Rutkowska &amp; Kamińska, 2020, s. 11381)</w:t>
      </w:r>
      <w:r w:rsidRPr="00233788">
        <w:fldChar w:fldCharType="end"/>
      </w:r>
    </w:p>
    <w:p w14:paraId="5C4927E1" w14:textId="77777777" w:rsidR="00173E47" w:rsidRPr="00233788" w:rsidRDefault="00173E47" w:rsidP="00173E47">
      <w:r w:rsidRPr="006F7DC7">
        <w:rPr>
          <w:lang w:val="en-US"/>
        </w:rPr>
        <w:t xml:space="preserve">Green color - this style focuses on maintaining harmony and a sense of community within the organization. What's more, the hierarchy in the company is preserved, although many decisions are made at lower levels.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2","uris":["http://www.mendeley.com/documents/?uuid=31f6a9d4-561b-4c84-8946-3dacafcc0727"]}],"mendeley":{"formattedCitation":"(Rutkowska &amp; Kamińska, 2020, s. 11382)","plainTextFormattedCitation":"(Rutkowska &amp; Kamińska, 2020, s. 11382)","previouslyFormattedCitation":"(Rutkowska &amp; Kamińska, 2020, s. 11382)"},"properties":{"noteIndex":0},"schema":"https://github.com/citation-style-language/schema/raw/master/csl-citation.json"}</w:instrText>
      </w:r>
      <w:r w:rsidRPr="00233788">
        <w:fldChar w:fldCharType="separate"/>
      </w:r>
      <w:r w:rsidRPr="00233788">
        <w:rPr>
          <w:noProof/>
        </w:rPr>
        <w:t>(Rutkowska &amp; Kamińska, 2020, s. 11382)</w:t>
      </w:r>
      <w:r w:rsidRPr="00233788">
        <w:fldChar w:fldCharType="end"/>
      </w:r>
    </w:p>
    <w:p w14:paraId="7D8BD8E6" w14:textId="77777777" w:rsidR="00173E47" w:rsidRPr="00233788" w:rsidRDefault="00173E47" w:rsidP="00173E47"/>
    <w:p w14:paraId="311A92D8" w14:textId="75412D92" w:rsidR="00173E47" w:rsidRPr="00233788" w:rsidRDefault="00173E47" w:rsidP="00173E47"/>
    <w:p w14:paraId="607E2FC0" w14:textId="5FC95C50" w:rsidR="00173E47" w:rsidRPr="00233788" w:rsidRDefault="00173E47" w:rsidP="00173E47"/>
    <w:p w14:paraId="4AE755DC" w14:textId="77777777" w:rsidR="00173E47" w:rsidRPr="00233788" w:rsidRDefault="00173E47" w:rsidP="00173E47"/>
    <w:p w14:paraId="04ABEBC2" w14:textId="590FE624" w:rsidR="00A26BFA" w:rsidRPr="00233788" w:rsidRDefault="00A26BFA" w:rsidP="004E7B54">
      <w:pPr>
        <w:pStyle w:val="Nagwek2"/>
      </w:pPr>
      <w:bookmarkStart w:id="93" w:name="_Toc66923595"/>
      <w:r w:rsidRPr="00233788">
        <w:t xml:space="preserve">Wybrane aspekty pomiaru jakości w kontekście </w:t>
      </w:r>
      <w:r w:rsidR="00042DAF" w:rsidRPr="00233788">
        <w:t xml:space="preserve">usług </w:t>
      </w:r>
      <w:r w:rsidRPr="00233788">
        <w:t>uczelni wyższych</w:t>
      </w:r>
      <w:bookmarkEnd w:id="93"/>
    </w:p>
    <w:p w14:paraId="1CF672D7" w14:textId="7EFFE838" w:rsidR="00AE2BC1" w:rsidRPr="00233788" w:rsidRDefault="00AE2BC1" w:rsidP="004E7B54">
      <w:pPr>
        <w:pStyle w:val="Nagwek3"/>
      </w:pPr>
      <w:bookmarkStart w:id="94" w:name="_Toc66923596"/>
      <w:r w:rsidRPr="00233788">
        <w:t>Wybrane definicje jakości</w:t>
      </w:r>
      <w:bookmarkEnd w:id="94"/>
    </w:p>
    <w:p w14:paraId="3A7C9B2A" w14:textId="38125347" w:rsidR="00020C6F" w:rsidRPr="00233788" w:rsidRDefault="00020C6F" w:rsidP="00020C6F">
      <w:r w:rsidRPr="00233788">
        <w:t>Ogólnie o jakości: (cytat z zen i motocykla)</w:t>
      </w:r>
    </w:p>
    <w:p w14:paraId="57D3343C" w14:textId="41A169AF" w:rsidR="00020C6F" w:rsidRPr="00233788" w:rsidRDefault="00020C6F" w:rsidP="00020C6F"/>
    <w:p w14:paraId="7615BE2D" w14:textId="77777777" w:rsidR="00387345" w:rsidRPr="00233788" w:rsidRDefault="00387345" w:rsidP="00387345">
      <w:r w:rsidRPr="00233788">
        <w:t>Na pytanie, co należy rozumieć przez jakość kształcenia w szkole wyższej,</w:t>
      </w:r>
    </w:p>
    <w:p w14:paraId="6860430D" w14:textId="7166FB5C" w:rsidR="00387345" w:rsidRPr="00233788" w:rsidRDefault="00387345" w:rsidP="00387345">
      <w:r w:rsidRPr="00233788">
        <w:t xml:space="preserve">nie mamy jednoznacznych odpowiedzi. W opracowaniu autorstwa Magdaleny Jelonek i Joanny Skrzyńskiej znajdujemy wskazanie na kilka możliwych ujęć kategorii jakość. Ujęcia te odwołują się do doskonałości, niewystępowania uste- rek, przygotowania do osiągania celów instytucji, ciągłego rozwoju oraz speł- niania oczekiwań i potrzeb klienta1. W tym ostatnim podejściu zwraca się uwagę na „identyfikację potrzeb i oczekiwań klientów jako punktu wyjścia do projek- towania produktu lub usługi. </w:t>
      </w:r>
      <w:r w:rsidRPr="00233788">
        <w:lastRenderedPageBreak/>
        <w:t xml:space="preserve">Generowanie jakości polega więc na określeniu po- trzeb klienta i przełożeniu ich na mierzalne wymiary, które, realizując się w pro- dukcie lub usłudze, dadzą klientowi zadowolenie”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11C0EA5A" w14:textId="6CBBA388" w:rsidR="00387345" w:rsidRPr="00233788" w:rsidRDefault="00387345" w:rsidP="00387345">
      <w:r w:rsidRPr="00233788">
        <w:t xml:space="preserve">„Z różnych defi- nicji jakości, jakie pojawiły się w ciągu ostatnich kilkudziesięciu lat, interesują- ce z punktu widzenia zastosowania w kształceniu będą te, które odwołują się do satysfakcji i zgodności z oczekiwaniami zainteresowanych”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4C187AD3" w14:textId="1F0AAA82" w:rsidR="00387345" w:rsidRPr="00233788" w:rsidRDefault="004E63AC" w:rsidP="00387345">
      <w:r w:rsidRPr="00233788">
        <w:t xml:space="preserve">Jakość jako wyjątkowość – w tym podejściu szczególny nacisk jest położony na działania projakościowe powiązanie z realizacją celów strategicznych uczelni, wiążących się często z dążeniem do budowania jej szczególnej, wyróżniającej pozycji np. jako jednej z najlepszych uczelni w regionie, kraju, Europi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233788">
        <w:rPr>
          <w:noProof/>
        </w:rPr>
        <w:t>(Frankowicz, 2012)</w:t>
      </w:r>
      <w:r w:rsidR="00397F0D" w:rsidRPr="00233788">
        <w:fldChar w:fldCharType="end"/>
      </w:r>
    </w:p>
    <w:p w14:paraId="6D5D6250" w14:textId="24F67788" w:rsidR="004E63AC" w:rsidRPr="006F7DC7" w:rsidRDefault="004E63AC" w:rsidP="00387345">
      <w:pPr>
        <w:rPr>
          <w:lang w:val="en-US"/>
        </w:rPr>
      </w:pPr>
      <w:r w:rsidRPr="00233788">
        <w:t>przyjąć na siebie wyraźne zobowiązanie do rozwoju kultury, która uznaje znaczenie jakości oraz jej zapewnienia w ich funkcjonowaniu. W tym celu, instytucje powinny opracować i wprowadzić w życie strategię na rzecz ciągłej poprawy jakości. Strategia, polityka oraz procedury powinny posiadać formalny status i być powszechnie dostępne. Powinny równie przewidywać określone funkcje dla studentów oraz innych zainteresowanych stron.</w:t>
      </w:r>
      <w:r w:rsidR="00397F0D" w:rsidRPr="00233788">
        <w:t xml:space="preserv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6F7DC7">
        <w:rPr>
          <w:noProof/>
          <w:lang w:val="en-US"/>
        </w:rPr>
        <w:t>(Frankowicz, 2012)</w:t>
      </w:r>
      <w:r w:rsidR="00397F0D" w:rsidRPr="00233788">
        <w:fldChar w:fldCharType="end"/>
      </w:r>
    </w:p>
    <w:p w14:paraId="16E91781" w14:textId="0A7E1198" w:rsidR="004E63AC" w:rsidRPr="006F7DC7" w:rsidRDefault="004E63AC" w:rsidP="00387345">
      <w:pPr>
        <w:rPr>
          <w:lang w:val="en-US"/>
        </w:rPr>
      </w:pPr>
    </w:p>
    <w:p w14:paraId="1DBA7420" w14:textId="11B54F61" w:rsidR="00E56621" w:rsidRPr="00233788" w:rsidRDefault="00E56621" w:rsidP="00E56621">
      <w:r w:rsidRPr="006F7DC7">
        <w:rPr>
          <w:lang w:val="en-US"/>
        </w:rPr>
        <w:t xml:space="preserve">Quality of education is usually understood as the balanced compliance of education (its outcomes, processes, environment) with identified needs, goals, requirements, norms and standards </w:t>
      </w:r>
      <w:r w:rsidRPr="00233788">
        <w:fldChar w:fldCharType="begin" w:fldLock="1"/>
      </w:r>
      <w:r w:rsidRPr="006F7DC7">
        <w:rPr>
          <w:lang w:val="en-US"/>
        </w:rPr>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w:instrText>
      </w:r>
      <w:r w:rsidRPr="001A5C9A">
        <w:instrText>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w:instrText>
      </w:r>
      <w:r w:rsidRPr="00233788">
        <w:instrText>TRAAT 25, PO BOX 211, 1000 AE AMSTERDAM, NETHERLANDS","title":"Research on University Education Quality Assurance: Methodology and Results of Stakeholders’ Satisfaction Monitoring","type":"article-journal","volume":"214"},"locator":"345","uris":["http://www.mendeley.com/documents/?uuid=572e22e8-59b2-4e9e-ac9c-d19c3684f132"]}],"mendeley":{"formattedCitation":"(Belash i in., 2015, s. 345)","plainTextFormattedCitation":"(Belash i in., 2015, s. 345)","previouslyFormattedCitation":"(Belash i in., 2015, s. 345)"},"properties":{"noteIndex":0},"schema":"https://github.com/citation-style-language/schema/raw/master/csl-citation.json"}</w:instrText>
      </w:r>
      <w:r w:rsidRPr="00233788">
        <w:fldChar w:fldCharType="separate"/>
      </w:r>
      <w:r w:rsidRPr="00233788">
        <w:rPr>
          <w:noProof/>
        </w:rPr>
        <w:t>(Belash i in., 2015, s. 345)</w:t>
      </w:r>
      <w:r w:rsidRPr="00233788">
        <w:fldChar w:fldCharType="end"/>
      </w:r>
    </w:p>
    <w:p w14:paraId="2175AE5E" w14:textId="3AAEFDD4" w:rsidR="00E56621" w:rsidRPr="00233788" w:rsidRDefault="00E56621" w:rsidP="00387345"/>
    <w:p w14:paraId="664C71E6" w14:textId="77777777" w:rsidR="00E56621" w:rsidRPr="00233788" w:rsidRDefault="00E56621" w:rsidP="00387345"/>
    <w:p w14:paraId="272BD694" w14:textId="77777777" w:rsidR="00387345" w:rsidRPr="00233788" w:rsidRDefault="00387345" w:rsidP="00020C6F"/>
    <w:p w14:paraId="16461CE9" w14:textId="54A92578" w:rsidR="00AE2BC1" w:rsidRPr="00233788" w:rsidRDefault="00AE2BC1" w:rsidP="004E7B54">
      <w:pPr>
        <w:pStyle w:val="Nagwek3"/>
      </w:pPr>
      <w:bookmarkStart w:id="95" w:name="_Toc66923597"/>
      <w:r w:rsidRPr="00233788">
        <w:t>Wybrane metody pomiaru jakości</w:t>
      </w:r>
      <w:bookmarkEnd w:id="95"/>
    </w:p>
    <w:p w14:paraId="780F42D5" w14:textId="7C83E833" w:rsidR="00D07932" w:rsidRPr="00233788" w:rsidRDefault="00D07932" w:rsidP="00D07932"/>
    <w:p w14:paraId="45267A81" w14:textId="77777777" w:rsidR="00D07932" w:rsidRPr="00233788" w:rsidRDefault="00D07932" w:rsidP="00D07932"/>
    <w:p w14:paraId="262D2C87" w14:textId="513DF3BF" w:rsidR="00B41709" w:rsidRPr="00233788" w:rsidRDefault="00B41709" w:rsidP="004E7B54">
      <w:pPr>
        <w:pStyle w:val="Nagwek3"/>
      </w:pPr>
      <w:bookmarkStart w:id="96" w:name="_Toc66923598"/>
      <w:r w:rsidRPr="00233788">
        <w:t>Jakość i wartość</w:t>
      </w:r>
      <w:bookmarkEnd w:id="96"/>
    </w:p>
    <w:p w14:paraId="50BCB9A2" w14:textId="2121B7D9" w:rsidR="000B2040" w:rsidRPr="00233788" w:rsidRDefault="000B2040" w:rsidP="004E7B54">
      <w:r w:rsidRPr="00233788">
        <w:t xml:space="preserve">Nowe podejście do postrzegania jakości i wartości. Jego przejawem jest w większym stopniu skupienie na jakości interakcji niż na jakości procesów </w:t>
      </w:r>
      <w:sdt>
        <w:sdtPr>
          <w:id w:val="-2119595750"/>
          <w:citation/>
        </w:sdtPr>
        <w:sdtEndPr/>
        <w:sdtContent>
          <w:r w:rsidRPr="00233788">
            <w:fldChar w:fldCharType="begin"/>
          </w:r>
          <w:r w:rsidRPr="00233788">
            <w:instrText xml:space="preserve">CITATION Lej11 \p 193 \t  \l 1045 </w:instrText>
          </w:r>
          <w:r w:rsidRPr="00233788">
            <w:fldChar w:fldCharType="separate"/>
          </w:r>
          <w:r w:rsidR="009D4BA4" w:rsidRPr="00233788">
            <w:rPr>
              <w:noProof/>
            </w:rPr>
            <w:t>(Leja, 2011, str. 193)</w:t>
          </w:r>
          <w:r w:rsidRPr="00233788">
            <w:fldChar w:fldCharType="end"/>
          </w:r>
        </w:sdtContent>
      </w:sdt>
      <w:r w:rsidRPr="00233788">
        <w:t xml:space="preserve">. Czy zatem badając poziom jakości interakcji lub też efektów interakcji uczelni z jej różnymi interesariuszami będziemy mogli wnioskować o poziomie jakości </w:t>
      </w:r>
      <w:r w:rsidR="00482587" w:rsidRPr="00233788">
        <w:t>jej usług?</w:t>
      </w:r>
    </w:p>
    <w:p w14:paraId="69D156D5" w14:textId="77777777" w:rsidR="0086048E" w:rsidRPr="006F7DC7" w:rsidRDefault="0086048E" w:rsidP="0086048E">
      <w:pPr>
        <w:rPr>
          <w:lang w:val="en-US"/>
        </w:rPr>
      </w:pPr>
      <w:r w:rsidRPr="001A5C9A">
        <w:rPr>
          <w:lang w:val="en-US"/>
        </w:rPr>
        <w:t xml:space="preserve">according to Woodruff (1997, p. 142) “Customer value is a customer’s perceived preference for and evaluation of those product attributes, attributing performances, and consequences arising from use that facilitate (or block) achieving the customer’s goals and purposes in usage situations” </w:t>
      </w:r>
      <w:r w:rsidRPr="00233788">
        <w:fldChar w:fldCharType="begin" w:fldLock="1"/>
      </w:r>
      <w:r w:rsidRPr="001A5C9A">
        <w:rPr>
          <w:lang w:val="en-US"/>
        </w:rPr>
        <w:instrText>ADDIN CSL_CITATION {"citationItems":[{"id":"ITEM-1","itemData":{"author":[{"dropping-particle":"","family":"Alves","given":"Helena","non-dropping-particle":"","parse-names":false,"suffix":""}],"container-title":"Innovative Marketing","id":"ITEM-1","issue":"2","issued":{"date-parts":[["2010"]]},"page":"33-42","title":"Perceived value index in higher education","type":"article-journal","volume":"6"},"locator":"33","uris":["http://www.mendeley.com/documents/?uuid=9fe38c11-525e-4d64-85a6-782443583961"]}],"mendeley":{"formattedCitation":"(Alves, 2010, s. 33)","plainTextFormattedCitation":"(Alves, 2010, s. 33)","previouslyFormattedCitation":"(Alves, 2010, s. 33)"},"properties":{"noteIndex":0},"schema":"https://github.com/citation-style-language/sc</w:instrText>
      </w:r>
      <w:r w:rsidRPr="006F7DC7">
        <w:rPr>
          <w:lang w:val="en-US"/>
        </w:rPr>
        <w:instrText>hema/raw/master/csl-citation.json"}</w:instrText>
      </w:r>
      <w:r w:rsidRPr="00233788">
        <w:fldChar w:fldCharType="separate"/>
      </w:r>
      <w:r w:rsidRPr="006F7DC7">
        <w:rPr>
          <w:noProof/>
          <w:lang w:val="en-US"/>
        </w:rPr>
        <w:t>(Alves, 2010, s. 33)</w:t>
      </w:r>
      <w:r w:rsidRPr="00233788">
        <w:fldChar w:fldCharType="end"/>
      </w:r>
    </w:p>
    <w:p w14:paraId="2596BABA" w14:textId="26E05CE9" w:rsidR="0086048E" w:rsidRPr="006F7DC7" w:rsidRDefault="0086048E" w:rsidP="004E7B54">
      <w:pPr>
        <w:rPr>
          <w:lang w:val="en-US"/>
        </w:rPr>
      </w:pPr>
    </w:p>
    <w:p w14:paraId="08591045" w14:textId="77777777" w:rsidR="0086048E" w:rsidRPr="006F7DC7" w:rsidRDefault="0086048E" w:rsidP="004E7B54">
      <w:pPr>
        <w:rPr>
          <w:lang w:val="en-US"/>
        </w:rPr>
      </w:pPr>
    </w:p>
    <w:p w14:paraId="6D007118" w14:textId="2AFC50BF" w:rsidR="00AE2BC1" w:rsidRPr="00233788" w:rsidRDefault="00321186" w:rsidP="004E7B54">
      <w:pPr>
        <w:pStyle w:val="Nagwek3"/>
      </w:pPr>
      <w:bookmarkStart w:id="97" w:name="_Toc66923599"/>
      <w:r w:rsidRPr="00233788">
        <w:lastRenderedPageBreak/>
        <w:t xml:space="preserve">Pomiar </w:t>
      </w:r>
      <w:r w:rsidR="00AE2BC1" w:rsidRPr="00233788">
        <w:t>jakości usług, w kontekście usług edukacyjnych</w:t>
      </w:r>
      <w:bookmarkEnd w:id="97"/>
    </w:p>
    <w:p w14:paraId="03647C69" w14:textId="635806D6" w:rsidR="000440AA" w:rsidRPr="00233788" w:rsidRDefault="000440AA" w:rsidP="000440AA"/>
    <w:p w14:paraId="64E88400" w14:textId="77777777" w:rsidR="00484EB8" w:rsidRPr="00233788" w:rsidRDefault="00484EB8" w:rsidP="00484EB8">
      <w:r w:rsidRPr="00233788">
        <w:t xml:space="preserve">istnieje subtelna różnica pomiędzy terminem „edukacja”, jak i „usługa edukacyjna”. Przyjmuje się, że ten pierwszy termin jest szerszy i rozumiany jest jako świadome, zorga- nizowane działanie ludzkie, którego celem jest wywołanie zamierzonych zmian w osobowości człowieka [Okoń, 1989, s. 66].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430B1AEE" w14:textId="29326A3B" w:rsidR="00484EB8" w:rsidRPr="00233788" w:rsidRDefault="00484EB8" w:rsidP="000440AA"/>
    <w:p w14:paraId="0E2230CE" w14:textId="50B6FA5E" w:rsidR="00484EB8" w:rsidRPr="00233788" w:rsidRDefault="00484EB8" w:rsidP="000440AA">
      <w:r w:rsidRPr="00233788">
        <w:t xml:space="preserve">Celem oceny jakości kształcenia w szkołach wyższych jest przede wszystkim do-starczenie poszczególnym grupom interesariuszy uczelni wiarygodnych informacji o poziomie realizacji przez nie ich kluczowej funkcji, co powinno tym podmiotom umożliwić lub ułatwić dokonywanie porównań i podejmowanie na ich podstawie korzystnych decyzji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p>
    <w:p w14:paraId="7C701B97" w14:textId="77777777" w:rsidR="0086048E" w:rsidRPr="006F7DC7" w:rsidRDefault="0086048E" w:rsidP="0086048E">
      <w:pPr>
        <w:rPr>
          <w:lang w:val="en-US"/>
        </w:rPr>
      </w:pPr>
      <w:r w:rsidRPr="00233788">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6F7DC7">
        <w:rPr>
          <w:noProof/>
          <w:lang w:val="en-US"/>
        </w:rPr>
        <w:t>(Rosół, 2016, s. 19)</w:t>
      </w:r>
      <w:r w:rsidRPr="00233788">
        <w:fldChar w:fldCharType="end"/>
      </w:r>
    </w:p>
    <w:p w14:paraId="6B8D15E4" w14:textId="5D7D4DAE" w:rsidR="00484EB8" w:rsidRPr="006F7DC7" w:rsidRDefault="00484EB8" w:rsidP="000440AA">
      <w:pPr>
        <w:rPr>
          <w:lang w:val="en-US"/>
        </w:rPr>
      </w:pPr>
    </w:p>
    <w:p w14:paraId="1EC02E30" w14:textId="77777777" w:rsidR="00624C50" w:rsidRPr="00285BA9" w:rsidRDefault="00624C50" w:rsidP="00624C50">
      <w:r w:rsidRPr="006F7DC7">
        <w:rPr>
          <w:lang w:val="en-US"/>
        </w:rPr>
        <w:t xml:space="preserve">Quality standards and principles used by HEIs to a great extent depend on national and international requirements and guidelines, socio-economic conditions, the short-term goals and needs, the long-term strategy, organizational life cycle, as well as management style, etc.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1A5C9A">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285BA9">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233788">
        <w:fldChar w:fldCharType="separate"/>
      </w:r>
      <w:r w:rsidRPr="00285BA9">
        <w:rPr>
          <w:noProof/>
        </w:rPr>
        <w:t>(Degtjarjova i in., 2018, s. 389)</w:t>
      </w:r>
      <w:r w:rsidRPr="00233788">
        <w:fldChar w:fldCharType="end"/>
      </w:r>
    </w:p>
    <w:p w14:paraId="2B19FB08" w14:textId="77777777" w:rsidR="00624C50" w:rsidRPr="00285BA9" w:rsidRDefault="00624C50" w:rsidP="000440AA"/>
    <w:p w14:paraId="401E4922" w14:textId="77777777" w:rsidR="00484EB8" w:rsidRPr="00285BA9" w:rsidRDefault="00484EB8" w:rsidP="000440AA"/>
    <w:tbl>
      <w:tblPr>
        <w:tblStyle w:val="Tabela-Siatka"/>
        <w:tblW w:w="10031" w:type="dxa"/>
        <w:tblLook w:val="04A0" w:firstRow="1" w:lastRow="0" w:firstColumn="1" w:lastColumn="0" w:noHBand="0" w:noVBand="1"/>
      </w:tblPr>
      <w:tblGrid>
        <w:gridCol w:w="1101"/>
        <w:gridCol w:w="1843"/>
        <w:gridCol w:w="3118"/>
        <w:gridCol w:w="3969"/>
      </w:tblGrid>
      <w:tr w:rsidR="00321186" w:rsidRPr="00F604FE" w14:paraId="1BBBC5D2" w14:textId="77777777" w:rsidTr="00321186">
        <w:tc>
          <w:tcPr>
            <w:tcW w:w="1101" w:type="dxa"/>
            <w:tcBorders>
              <w:top w:val="nil"/>
              <w:left w:val="nil"/>
              <w:bottom w:val="nil"/>
              <w:right w:val="nil"/>
            </w:tcBorders>
          </w:tcPr>
          <w:p w14:paraId="3203417E" w14:textId="77777777" w:rsidR="00321186" w:rsidRPr="00285BA9" w:rsidRDefault="00321186" w:rsidP="000440AA">
            <w:pPr>
              <w:ind w:firstLine="0"/>
              <w:rPr>
                <w:lang w:val="pl-PL"/>
              </w:rPr>
            </w:pPr>
          </w:p>
        </w:tc>
        <w:tc>
          <w:tcPr>
            <w:tcW w:w="1843" w:type="dxa"/>
            <w:tcBorders>
              <w:top w:val="nil"/>
              <w:left w:val="nil"/>
              <w:bottom w:val="nil"/>
              <w:right w:val="single" w:sz="4" w:space="0" w:color="auto"/>
            </w:tcBorders>
          </w:tcPr>
          <w:p w14:paraId="41F45847" w14:textId="77777777" w:rsidR="00321186" w:rsidRPr="00285BA9" w:rsidRDefault="00321186" w:rsidP="000440AA">
            <w:pPr>
              <w:ind w:firstLine="0"/>
              <w:rPr>
                <w:lang w:val="pl-PL"/>
              </w:rPr>
            </w:pPr>
          </w:p>
        </w:tc>
        <w:tc>
          <w:tcPr>
            <w:tcW w:w="7087" w:type="dxa"/>
            <w:gridSpan w:val="2"/>
            <w:tcBorders>
              <w:left w:val="single" w:sz="4" w:space="0" w:color="auto"/>
            </w:tcBorders>
          </w:tcPr>
          <w:p w14:paraId="42002C99" w14:textId="43962206" w:rsidR="00321186" w:rsidRPr="00285BA9" w:rsidRDefault="00321186" w:rsidP="000440AA">
            <w:pPr>
              <w:ind w:firstLine="0"/>
              <w:rPr>
                <w:lang w:val="pl-PL"/>
              </w:rPr>
            </w:pPr>
            <w:r w:rsidRPr="00285BA9">
              <w:rPr>
                <w:lang w:val="pl-PL"/>
              </w:rPr>
              <w:t>RELACJA DO ZARZĄDZANIA UCZENIEM SIĘ</w:t>
            </w:r>
          </w:p>
        </w:tc>
      </w:tr>
      <w:tr w:rsidR="00321186" w:rsidRPr="00F604FE" w14:paraId="39E38CFF" w14:textId="77777777" w:rsidTr="00321186">
        <w:tc>
          <w:tcPr>
            <w:tcW w:w="1101" w:type="dxa"/>
            <w:tcBorders>
              <w:top w:val="nil"/>
              <w:left w:val="nil"/>
              <w:bottom w:val="single" w:sz="4" w:space="0" w:color="auto"/>
              <w:right w:val="nil"/>
            </w:tcBorders>
          </w:tcPr>
          <w:p w14:paraId="0DA0D3C5" w14:textId="77777777" w:rsidR="006528C7" w:rsidRPr="00285BA9" w:rsidRDefault="006528C7" w:rsidP="000440AA">
            <w:pPr>
              <w:ind w:firstLine="0"/>
              <w:rPr>
                <w:lang w:val="pl-PL"/>
              </w:rPr>
            </w:pPr>
          </w:p>
        </w:tc>
        <w:tc>
          <w:tcPr>
            <w:tcW w:w="1843" w:type="dxa"/>
            <w:tcBorders>
              <w:top w:val="nil"/>
              <w:left w:val="nil"/>
              <w:bottom w:val="single" w:sz="4" w:space="0" w:color="auto"/>
              <w:right w:val="single" w:sz="4" w:space="0" w:color="auto"/>
            </w:tcBorders>
          </w:tcPr>
          <w:p w14:paraId="6DE8F52B" w14:textId="77777777" w:rsidR="006528C7" w:rsidRPr="00285BA9" w:rsidRDefault="006528C7" w:rsidP="000440AA">
            <w:pPr>
              <w:ind w:firstLine="0"/>
              <w:rPr>
                <w:lang w:val="pl-PL"/>
              </w:rPr>
            </w:pPr>
          </w:p>
        </w:tc>
        <w:tc>
          <w:tcPr>
            <w:tcW w:w="3118" w:type="dxa"/>
            <w:tcBorders>
              <w:left w:val="single" w:sz="4" w:space="0" w:color="auto"/>
            </w:tcBorders>
          </w:tcPr>
          <w:p w14:paraId="1D127333" w14:textId="41B825EF" w:rsidR="006528C7" w:rsidRPr="00285BA9" w:rsidRDefault="006528C7" w:rsidP="000440AA">
            <w:pPr>
              <w:ind w:firstLine="0"/>
              <w:rPr>
                <w:lang w:val="pl-PL"/>
              </w:rPr>
            </w:pPr>
            <w:r w:rsidRPr="00285BA9">
              <w:rPr>
                <w:lang w:val="pl-PL"/>
              </w:rPr>
              <w:t>Zewnętrzne</w:t>
            </w:r>
          </w:p>
        </w:tc>
        <w:tc>
          <w:tcPr>
            <w:tcW w:w="3969" w:type="dxa"/>
          </w:tcPr>
          <w:p w14:paraId="67DA39AD" w14:textId="7FCF55D0" w:rsidR="006528C7" w:rsidRPr="00285BA9" w:rsidRDefault="006528C7" w:rsidP="000440AA">
            <w:pPr>
              <w:ind w:firstLine="0"/>
              <w:rPr>
                <w:lang w:val="pl-PL"/>
              </w:rPr>
            </w:pPr>
            <w:r w:rsidRPr="00285BA9">
              <w:rPr>
                <w:lang w:val="pl-PL"/>
              </w:rPr>
              <w:t>Wewnętrzne</w:t>
            </w:r>
          </w:p>
        </w:tc>
      </w:tr>
      <w:tr w:rsidR="006528C7" w:rsidRPr="00F604FE" w14:paraId="19B3F634" w14:textId="77777777" w:rsidTr="00321186">
        <w:tc>
          <w:tcPr>
            <w:tcW w:w="1101" w:type="dxa"/>
            <w:vMerge w:val="restart"/>
            <w:tcBorders>
              <w:top w:val="single" w:sz="4" w:space="0" w:color="auto"/>
            </w:tcBorders>
            <w:textDirection w:val="btLr"/>
          </w:tcPr>
          <w:p w14:paraId="161E8047" w14:textId="77777777" w:rsidR="006528C7" w:rsidRPr="00285BA9" w:rsidRDefault="00321186" w:rsidP="00321186">
            <w:pPr>
              <w:ind w:left="113" w:right="113" w:firstLine="0"/>
              <w:jc w:val="center"/>
              <w:rPr>
                <w:lang w:val="pl-PL"/>
              </w:rPr>
            </w:pPr>
            <w:r w:rsidRPr="00285BA9">
              <w:rPr>
                <w:lang w:val="pl-PL"/>
              </w:rPr>
              <w:t>CEL PROCEDURY PROJAKOŚCIOWEJ</w:t>
            </w:r>
          </w:p>
          <w:p w14:paraId="69A4E2BC" w14:textId="47800A78" w:rsidR="00321186" w:rsidRPr="00285BA9" w:rsidRDefault="00321186" w:rsidP="00321186">
            <w:pPr>
              <w:ind w:left="113" w:right="113" w:firstLine="0"/>
              <w:jc w:val="center"/>
              <w:rPr>
                <w:lang w:val="pl-PL"/>
              </w:rPr>
            </w:pPr>
          </w:p>
        </w:tc>
        <w:tc>
          <w:tcPr>
            <w:tcW w:w="1843" w:type="dxa"/>
            <w:tcBorders>
              <w:top w:val="single" w:sz="4" w:space="0" w:color="auto"/>
            </w:tcBorders>
          </w:tcPr>
          <w:p w14:paraId="759B26CD" w14:textId="4A4B5736" w:rsidR="006528C7" w:rsidRPr="00285BA9" w:rsidRDefault="006528C7" w:rsidP="000440AA">
            <w:pPr>
              <w:ind w:firstLine="0"/>
              <w:rPr>
                <w:lang w:val="pl-PL"/>
              </w:rPr>
            </w:pPr>
            <w:r w:rsidRPr="00285BA9">
              <w:rPr>
                <w:lang w:val="pl-PL"/>
              </w:rPr>
              <w:t>Określanie progów</w:t>
            </w:r>
          </w:p>
        </w:tc>
        <w:tc>
          <w:tcPr>
            <w:tcW w:w="3118" w:type="dxa"/>
          </w:tcPr>
          <w:p w14:paraId="5438FE6B" w14:textId="354B2964" w:rsidR="006528C7" w:rsidRPr="00285BA9" w:rsidRDefault="006528C7" w:rsidP="00321186">
            <w:pPr>
              <w:spacing w:line="276" w:lineRule="auto"/>
              <w:ind w:firstLine="0"/>
              <w:jc w:val="left"/>
              <w:rPr>
                <w:lang w:val="pl-PL"/>
              </w:rPr>
            </w:pPr>
            <w:r w:rsidRPr="00285BA9">
              <w:rPr>
                <w:lang w:val="pl-PL"/>
              </w:rPr>
              <w:t>Rece</w:t>
            </w:r>
            <w:r w:rsidR="00730997" w:rsidRPr="00285BA9">
              <w:rPr>
                <w:lang w:val="pl-PL"/>
              </w:rPr>
              <w:t>n</w:t>
            </w:r>
            <w:r w:rsidRPr="00285BA9">
              <w:rPr>
                <w:lang w:val="pl-PL"/>
              </w:rPr>
              <w:t>zje:</w:t>
            </w:r>
          </w:p>
          <w:p w14:paraId="1A35EEE8" w14:textId="6B29C96F"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wewnątrz instytucji</w:t>
            </w:r>
          </w:p>
          <w:p w14:paraId="7AEA6346" w14:textId="4C84160D"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specjalistów z dziedziny</w:t>
            </w:r>
          </w:p>
          <w:p w14:paraId="5C2C84E0" w14:textId="258113AF" w:rsidR="006528C7" w:rsidRPr="00285BA9" w:rsidRDefault="00321186" w:rsidP="001D1695">
            <w:pPr>
              <w:pStyle w:val="Akapitzlist"/>
              <w:numPr>
                <w:ilvl w:val="0"/>
                <w:numId w:val="24"/>
              </w:numPr>
              <w:spacing w:before="0" w:line="276" w:lineRule="auto"/>
              <w:ind w:left="357" w:hanging="357"/>
              <w:jc w:val="left"/>
              <w:rPr>
                <w:lang w:val="pl-PL"/>
              </w:rPr>
            </w:pPr>
            <w:r w:rsidRPr="00285BA9">
              <w:rPr>
                <w:sz w:val="20"/>
                <w:szCs w:val="20"/>
                <w:lang w:val="pl-PL"/>
              </w:rPr>
              <w:t>organizacje zawodowe</w:t>
            </w:r>
          </w:p>
        </w:tc>
        <w:tc>
          <w:tcPr>
            <w:tcW w:w="3969" w:type="dxa"/>
          </w:tcPr>
          <w:p w14:paraId="5CC2C4BE" w14:textId="46EFF928" w:rsidR="006528C7" w:rsidRPr="00285BA9" w:rsidRDefault="006528C7" w:rsidP="00321186">
            <w:pPr>
              <w:spacing w:line="276" w:lineRule="auto"/>
              <w:ind w:firstLine="0"/>
              <w:jc w:val="left"/>
              <w:rPr>
                <w:lang w:val="pl-PL"/>
              </w:rPr>
            </w:pPr>
            <w:r w:rsidRPr="00285BA9">
              <w:rPr>
                <w:lang w:val="pl-PL"/>
              </w:rPr>
              <w:t>Określenie efektów kształcenia i</w:t>
            </w:r>
            <w:r w:rsidR="00321186" w:rsidRPr="00285BA9">
              <w:rPr>
                <w:lang w:val="pl-PL"/>
              </w:rPr>
              <w:t> </w:t>
            </w:r>
            <w:r w:rsidRPr="00285BA9">
              <w:rPr>
                <w:lang w:val="pl-PL"/>
              </w:rPr>
              <w:t>standardu usług</w:t>
            </w:r>
            <w:r w:rsidR="00321186" w:rsidRPr="00285BA9">
              <w:rPr>
                <w:lang w:val="pl-PL"/>
              </w:rPr>
              <w:t>;</w:t>
            </w:r>
          </w:p>
          <w:p w14:paraId="32F26FB3" w14:textId="4D1C7B02" w:rsidR="006528C7" w:rsidRPr="00285BA9" w:rsidRDefault="006528C7" w:rsidP="00321186">
            <w:pPr>
              <w:spacing w:before="0" w:line="276" w:lineRule="auto"/>
              <w:ind w:firstLine="0"/>
              <w:jc w:val="left"/>
              <w:rPr>
                <w:lang w:val="pl-PL"/>
              </w:rPr>
            </w:pPr>
            <w:r w:rsidRPr="00285BA9">
              <w:rPr>
                <w:lang w:val="pl-PL"/>
              </w:rPr>
              <w:t>Ocena efektów pod kątem celów</w:t>
            </w:r>
          </w:p>
        </w:tc>
      </w:tr>
      <w:tr w:rsidR="006528C7" w:rsidRPr="00F604FE" w14:paraId="5F825AF3" w14:textId="77777777" w:rsidTr="00321186">
        <w:tc>
          <w:tcPr>
            <w:tcW w:w="1101" w:type="dxa"/>
            <w:vMerge/>
          </w:tcPr>
          <w:p w14:paraId="24432699" w14:textId="77777777" w:rsidR="006528C7" w:rsidRPr="00285BA9" w:rsidRDefault="006528C7" w:rsidP="000440AA">
            <w:pPr>
              <w:ind w:firstLine="0"/>
              <w:rPr>
                <w:lang w:val="pl-PL"/>
              </w:rPr>
            </w:pPr>
          </w:p>
        </w:tc>
        <w:tc>
          <w:tcPr>
            <w:tcW w:w="1843" w:type="dxa"/>
          </w:tcPr>
          <w:p w14:paraId="3F2C9113" w14:textId="436BF521" w:rsidR="006528C7" w:rsidRPr="00285BA9" w:rsidRDefault="006528C7" w:rsidP="000440AA">
            <w:pPr>
              <w:ind w:firstLine="0"/>
              <w:rPr>
                <w:lang w:val="pl-PL"/>
              </w:rPr>
            </w:pPr>
            <w:r w:rsidRPr="00285BA9">
              <w:rPr>
                <w:lang w:val="pl-PL"/>
              </w:rPr>
              <w:t>Wzmocnienie procesu</w:t>
            </w:r>
          </w:p>
        </w:tc>
        <w:tc>
          <w:tcPr>
            <w:tcW w:w="3118" w:type="dxa"/>
          </w:tcPr>
          <w:p w14:paraId="0E4924B1" w14:textId="77777777" w:rsidR="006528C7" w:rsidRPr="00285BA9" w:rsidRDefault="006528C7" w:rsidP="00321186">
            <w:pPr>
              <w:spacing w:line="276" w:lineRule="auto"/>
              <w:ind w:firstLine="0"/>
              <w:jc w:val="left"/>
              <w:rPr>
                <w:lang w:val="pl-PL"/>
              </w:rPr>
            </w:pPr>
            <w:r w:rsidRPr="00285BA9">
              <w:rPr>
                <w:lang w:val="pl-PL"/>
              </w:rPr>
              <w:t>Monitoring instytucjonalny z informacją zwrotną</w:t>
            </w:r>
          </w:p>
          <w:p w14:paraId="2BC66969" w14:textId="047B52FE" w:rsidR="006528C7" w:rsidRPr="00285BA9" w:rsidRDefault="006528C7" w:rsidP="00321186">
            <w:pPr>
              <w:spacing w:before="0" w:line="276" w:lineRule="auto"/>
              <w:ind w:firstLine="0"/>
              <w:jc w:val="left"/>
              <w:rPr>
                <w:lang w:val="pl-PL"/>
              </w:rPr>
            </w:pPr>
            <w:r w:rsidRPr="00285BA9">
              <w:rPr>
                <w:lang w:val="pl-PL"/>
              </w:rPr>
              <w:t>Audyt</w:t>
            </w:r>
            <w:r w:rsidR="00131813" w:rsidRPr="00285BA9">
              <w:rPr>
                <w:lang w:val="pl-PL"/>
              </w:rPr>
              <w:t xml:space="preserve"> </w:t>
            </w:r>
            <w:r w:rsidRPr="00285BA9">
              <w:rPr>
                <w:lang w:val="pl-PL"/>
              </w:rPr>
              <w:t>całej instytucji</w:t>
            </w:r>
          </w:p>
        </w:tc>
        <w:tc>
          <w:tcPr>
            <w:tcW w:w="3969" w:type="dxa"/>
          </w:tcPr>
          <w:p w14:paraId="0376F846" w14:textId="77777777" w:rsidR="006528C7" w:rsidRPr="00285BA9" w:rsidRDefault="006528C7" w:rsidP="00321186">
            <w:pPr>
              <w:spacing w:line="276" w:lineRule="auto"/>
              <w:ind w:firstLine="0"/>
              <w:jc w:val="left"/>
              <w:rPr>
                <w:lang w:val="pl-PL"/>
              </w:rPr>
            </w:pPr>
            <w:r w:rsidRPr="00285BA9">
              <w:rPr>
                <w:lang w:val="pl-PL"/>
              </w:rPr>
              <w:t>Spojrzenie interesariuszy:</w:t>
            </w:r>
          </w:p>
          <w:p w14:paraId="7A248409" w14:textId="57130FD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studentów</w:t>
            </w:r>
          </w:p>
          <w:p w14:paraId="07A993F5" w14:textId="75E5287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pracodawców</w:t>
            </w:r>
          </w:p>
          <w:p w14:paraId="2BF8925C" w14:textId="77777777" w:rsidR="006528C7" w:rsidRPr="00285BA9" w:rsidRDefault="006528C7" w:rsidP="00321186">
            <w:pPr>
              <w:spacing w:before="0" w:line="276" w:lineRule="auto"/>
              <w:ind w:firstLine="0"/>
              <w:jc w:val="left"/>
              <w:rPr>
                <w:lang w:val="pl-PL"/>
              </w:rPr>
            </w:pPr>
            <w:r w:rsidRPr="00285BA9">
              <w:rPr>
                <w:lang w:val="pl-PL"/>
              </w:rPr>
              <w:t>Badanie praktyki edukacyjnej</w:t>
            </w:r>
          </w:p>
          <w:p w14:paraId="5F8AB15F" w14:textId="77777777" w:rsidR="006528C7" w:rsidRPr="00285BA9" w:rsidRDefault="006528C7" w:rsidP="00321186">
            <w:pPr>
              <w:spacing w:before="0" w:line="276" w:lineRule="auto"/>
              <w:ind w:firstLine="0"/>
              <w:jc w:val="left"/>
              <w:rPr>
                <w:lang w:val="pl-PL"/>
              </w:rPr>
            </w:pPr>
            <w:r w:rsidRPr="00285BA9">
              <w:rPr>
                <w:lang w:val="pl-PL"/>
              </w:rPr>
              <w:t>Przegląd celów</w:t>
            </w:r>
          </w:p>
          <w:p w14:paraId="75C69D02" w14:textId="4AC1C7E2" w:rsidR="006528C7" w:rsidRPr="00285BA9" w:rsidRDefault="006528C7" w:rsidP="00321186">
            <w:pPr>
              <w:spacing w:before="0" w:line="276" w:lineRule="auto"/>
              <w:ind w:firstLine="0"/>
              <w:jc w:val="left"/>
              <w:rPr>
                <w:lang w:val="pl-PL"/>
              </w:rPr>
            </w:pPr>
            <w:r w:rsidRPr="00285BA9">
              <w:rPr>
                <w:lang w:val="pl-PL"/>
              </w:rPr>
              <w:t>Ocena nauczania i oceniania</w:t>
            </w:r>
          </w:p>
        </w:tc>
      </w:tr>
    </w:tbl>
    <w:p w14:paraId="0A1F578A" w14:textId="4E648C99" w:rsidR="000440AA" w:rsidRPr="00233788" w:rsidRDefault="00321186" w:rsidP="000440AA">
      <w:r w:rsidRPr="00233788">
        <w:t xml:space="preserve">Źródło: </w:t>
      </w:r>
      <w:r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p>
    <w:p w14:paraId="6CC258D6" w14:textId="221AA17A" w:rsidR="000440AA" w:rsidRPr="00233788" w:rsidRDefault="00321186" w:rsidP="000440AA">
      <w:r w:rsidRPr="00233788">
        <w:lastRenderedPageBreak/>
        <w:t xml:space="preserve">Bardziej formalnymi systemami zapewniania jakości są systemy zewnętrzne, które wymagają poddania swoich działań pod osąd przez innych </w:t>
      </w:r>
      <w:r w:rsidR="00131813"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00131813" w:rsidRPr="00233788">
        <w:fldChar w:fldCharType="separate"/>
      </w:r>
      <w:r w:rsidR="00131813" w:rsidRPr="00233788">
        <w:rPr>
          <w:noProof/>
        </w:rPr>
        <w:t>(Newby, 1999, s. 262)</w:t>
      </w:r>
      <w:r w:rsidR="00131813" w:rsidRPr="00233788">
        <w:fldChar w:fldCharType="end"/>
      </w:r>
      <w:r w:rsidR="00131813" w:rsidRPr="00233788">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00131813" w:rsidRPr="00233788">
        <w:fldChar w:fldCharType="begin" w:fldLock="1"/>
      </w:r>
      <w:r w:rsidR="00BE5CC0"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00131813" w:rsidRPr="00233788">
        <w:fldChar w:fldCharType="separate"/>
      </w:r>
      <w:r w:rsidR="00131813" w:rsidRPr="00233788">
        <w:rPr>
          <w:noProof/>
        </w:rPr>
        <w:t>(Newby, 1999, s. 263)</w:t>
      </w:r>
      <w:r w:rsidR="00131813" w:rsidRPr="00233788">
        <w:fldChar w:fldCharType="end"/>
      </w:r>
      <w:r w:rsidR="00131813" w:rsidRPr="00233788">
        <w:t>.</w:t>
      </w:r>
    </w:p>
    <w:p w14:paraId="0F8A6129" w14:textId="4ABE1751" w:rsidR="00131813" w:rsidRPr="00233788" w:rsidRDefault="00131813" w:rsidP="000440AA"/>
    <w:p w14:paraId="724C42B3" w14:textId="1DF81438" w:rsidR="00BE5CC0" w:rsidRPr="00233788" w:rsidRDefault="00BE5CC0" w:rsidP="000440AA">
      <w:r w:rsidRPr="00233788">
        <w:t>Kulturowe b</w:t>
      </w:r>
      <w:r w:rsidR="00131813" w:rsidRPr="00233788">
        <w:t>ariery dla wdrożen</w:t>
      </w:r>
      <w:r w:rsidRPr="00233788">
        <w:t xml:space="preserve">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233788">
        <w:rPr>
          <w:i/>
          <w:iCs/>
        </w:rPr>
        <w:t>status quo</w:t>
      </w:r>
      <w:r w:rsidRPr="00233788">
        <w:t>) i spuścizny po wcześniejszych inicjatywach projakościowych</w:t>
      </w:r>
      <w:r w:rsidR="00FF5846" w:rsidRPr="00233788">
        <w:t xml:space="preserve"> (standardy bazujące na akceptacji społeczności akademickiej, zwyczajowe trudności w uzyskaniu porównywalności i utrzymaniu wysokiego poziomu standardów)</w:t>
      </w:r>
      <w:r w:rsidRPr="00233788">
        <w:t xml:space="preserve"> </w:t>
      </w:r>
      <w:r w:rsidRPr="00233788">
        <w:fldChar w:fldCharType="begin" w:fldLock="1"/>
      </w:r>
      <w:r w:rsidR="00303DF8"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233788">
        <w:fldChar w:fldCharType="separate"/>
      </w:r>
      <w:r w:rsidRPr="00233788">
        <w:rPr>
          <w:noProof/>
        </w:rPr>
        <w:t>(Newby, 1999, s. 266)</w:t>
      </w:r>
      <w:r w:rsidRPr="00233788">
        <w:fldChar w:fldCharType="end"/>
      </w:r>
    </w:p>
    <w:p w14:paraId="79916BD1" w14:textId="5936A03A" w:rsidR="00131813" w:rsidRPr="00233788" w:rsidRDefault="00385E30" w:rsidP="00385E30">
      <w:pPr>
        <w:pStyle w:val="Nagwek3"/>
      </w:pPr>
      <w:bookmarkStart w:id="98" w:name="_Ref66053927"/>
      <w:bookmarkStart w:id="99" w:name="_Toc66923600"/>
      <w:r w:rsidRPr="00233788">
        <w:t>Rankingi jako szczególna forma pomiaru efektów usług uniwersytetu</w:t>
      </w:r>
      <w:bookmarkEnd w:id="98"/>
      <w:bookmarkEnd w:id="99"/>
    </w:p>
    <w:p w14:paraId="1FADBAF2" w14:textId="5C79AC18" w:rsidR="00385E30" w:rsidRPr="00233788" w:rsidRDefault="00385E30" w:rsidP="00385E30"/>
    <w:p w14:paraId="182178C8" w14:textId="77777777" w:rsidR="00D07932" w:rsidRPr="00233788" w:rsidRDefault="00D07932" w:rsidP="00D07932">
      <w:r w:rsidRPr="00233788">
        <w:t>M. in. metodologie rankingów</w:t>
      </w:r>
    </w:p>
    <w:p w14:paraId="6D4556D7" w14:textId="77777777" w:rsidR="00D07932" w:rsidRPr="00233788" w:rsidRDefault="00D07932" w:rsidP="00385E30"/>
    <w:p w14:paraId="2C11476B" w14:textId="77777777" w:rsidR="00385E30" w:rsidRPr="00233788" w:rsidRDefault="00385E30" w:rsidP="00385E30"/>
    <w:p w14:paraId="77BB6852" w14:textId="1627016B" w:rsidR="00DE7193" w:rsidRPr="00233788" w:rsidRDefault="00DE7193" w:rsidP="004E7B54">
      <w:pPr>
        <w:pStyle w:val="Nagwek3"/>
      </w:pPr>
      <w:bookmarkStart w:id="100" w:name="_Toc66923601"/>
      <w:r w:rsidRPr="00233788">
        <w:t xml:space="preserve">Pomiar jakości, a pomiar </w:t>
      </w:r>
      <w:commentRangeStart w:id="101"/>
      <w:r w:rsidRPr="00233788">
        <w:t>satysfakcji klienta</w:t>
      </w:r>
      <w:commentRangeEnd w:id="101"/>
      <w:r w:rsidRPr="00233788">
        <w:rPr>
          <w:rStyle w:val="Odwoaniedokomentarza"/>
          <w:rFonts w:ascii="Times New Roman" w:eastAsia="Times New Roman" w:hAnsi="Times New Roman"/>
          <w:bCs w:val="0"/>
          <w:i w:val="0"/>
          <w:szCs w:val="20"/>
          <w:lang w:eastAsia="pl-PL"/>
        </w:rPr>
        <w:commentReference w:id="101"/>
      </w:r>
      <w:bookmarkEnd w:id="100"/>
    </w:p>
    <w:p w14:paraId="728A96FE" w14:textId="65E8080E" w:rsidR="00A26BFA" w:rsidRPr="00233788" w:rsidRDefault="00A26BFA" w:rsidP="004E7B54">
      <w:pPr>
        <w:pStyle w:val="Nagwek2"/>
      </w:pPr>
      <w:bookmarkStart w:id="102" w:name="_Toc66923602"/>
      <w:r w:rsidRPr="00233788">
        <w:t>Zarządzanie jakością w uczelniach wyższych</w:t>
      </w:r>
      <w:bookmarkEnd w:id="102"/>
    </w:p>
    <w:p w14:paraId="0D04ADF8" w14:textId="35BCCC6B" w:rsidR="001D7F64" w:rsidRPr="00233788" w:rsidRDefault="001D7F64" w:rsidP="004E7B54">
      <w:pPr>
        <w:pStyle w:val="Nagwek3"/>
      </w:pPr>
      <w:bookmarkStart w:id="103" w:name="_Toc66923603"/>
      <w:r w:rsidRPr="00233788">
        <w:t>Rola kierownictwa uczelni w zarządzaniu jakością</w:t>
      </w:r>
      <w:bookmarkEnd w:id="103"/>
    </w:p>
    <w:p w14:paraId="26FAE370" w14:textId="01F40CDE" w:rsidR="00F54058" w:rsidRPr="00233788" w:rsidRDefault="00F54058" w:rsidP="00F54058"/>
    <w:p w14:paraId="5611B840" w14:textId="77777777" w:rsidR="00F54058" w:rsidRPr="00233788" w:rsidRDefault="00F54058" w:rsidP="00F54058">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00D66544" w14:textId="77777777" w:rsidR="00F54058" w:rsidRPr="00233788" w:rsidRDefault="00F54058" w:rsidP="00F54058">
      <w:r w:rsidRPr="00233788">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0A9E5793" w14:textId="2E8665FD" w:rsidR="00F54058" w:rsidRPr="00233788" w:rsidRDefault="00F54058" w:rsidP="00F54058"/>
    <w:p w14:paraId="75036AC8" w14:textId="77777777" w:rsidR="00F54058" w:rsidRPr="00233788" w:rsidRDefault="00F54058" w:rsidP="00F54058"/>
    <w:p w14:paraId="59A5E603" w14:textId="3EE908D5" w:rsidR="00042DAF" w:rsidRPr="00233788" w:rsidRDefault="00042DAF" w:rsidP="004E7B54">
      <w:pPr>
        <w:pStyle w:val="Nagwek3"/>
      </w:pPr>
      <w:bookmarkStart w:id="104" w:name="_Toc66923604"/>
      <w:r w:rsidRPr="00233788">
        <w:lastRenderedPageBreak/>
        <w:t>Istniejące narzędzia wspierające zarządzanie jakością na uniwersytetach</w:t>
      </w:r>
      <w:bookmarkEnd w:id="104"/>
    </w:p>
    <w:p w14:paraId="1189EF02" w14:textId="0B1908DB" w:rsidR="00042DAF" w:rsidRPr="00233788" w:rsidRDefault="00042DAF" w:rsidP="004E7B54">
      <w:pPr>
        <w:pStyle w:val="Nagwek3"/>
      </w:pPr>
      <w:bookmarkStart w:id="105" w:name="_Toc66923605"/>
      <w:r w:rsidRPr="00233788">
        <w:t>Uwarunkowania zarządzania jakością uczelni w Polsce</w:t>
      </w:r>
      <w:bookmarkEnd w:id="105"/>
    </w:p>
    <w:p w14:paraId="5A757CFE" w14:textId="68490865" w:rsidR="00DA5D54" w:rsidRPr="00233788" w:rsidRDefault="00DA5D54" w:rsidP="00DA5D54"/>
    <w:p w14:paraId="60911FF7" w14:textId="7951219D" w:rsidR="00DA5D54" w:rsidRPr="00233788" w:rsidRDefault="00DA5D54" w:rsidP="00DA5D54">
      <w:r w:rsidRPr="00233788">
        <w:t xml:space="preserve">Sułkowski,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w:t>
      </w:r>
      <w:r w:rsidR="00303DF8" w:rsidRPr="00233788">
        <w:t xml:space="preserve">skłaniający się do podejścia „twardego” to reprezentują zazwyczaj nauki przyrodnicze, techniczne, ekonomiczne i o zarządzaniu. </w:t>
      </w:r>
      <w:r w:rsidRPr="00233788">
        <w:t>Drugie podejście nazywane „miękkim”</w:t>
      </w:r>
      <w:r w:rsidR="00303DF8" w:rsidRPr="00233788">
        <w:t xml:space="preserve"> wynika ze stosowania przede wszystkim paradygmatów interpretatywno-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00303DF8" w:rsidRPr="00233788">
        <w:fldChar w:fldCharType="begin" w:fldLock="1"/>
      </w:r>
      <w:r w:rsidR="00303DF8"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00303DF8" w:rsidRPr="00233788">
        <w:fldChar w:fldCharType="separate"/>
      </w:r>
      <w:r w:rsidR="00303DF8" w:rsidRPr="00233788">
        <w:rPr>
          <w:noProof/>
        </w:rPr>
        <w:t>(Sułkowski i in., 2016, s. 230)</w:t>
      </w:r>
      <w:r w:rsidR="00303DF8" w:rsidRPr="00233788">
        <w:fldChar w:fldCharType="end"/>
      </w:r>
      <w:r w:rsidR="00303DF8" w:rsidRPr="00233788">
        <w:t xml:space="preserve">. Ponadto powszechna diagnoza wzrostu biurokratyzacji i formalizacji wielu procesów co prawdopodobnie ma związek z postrzeganiem procedur zarządzania jakością wdrażanych na podstawie wytycznych ministerstwa lub PKA </w:t>
      </w:r>
      <w:r w:rsidR="00303DF8"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303DF8" w:rsidRPr="00233788">
        <w:fldChar w:fldCharType="separate"/>
      </w:r>
      <w:r w:rsidR="00303DF8" w:rsidRPr="00233788">
        <w:rPr>
          <w:noProof/>
        </w:rPr>
        <w:t>(Sułkowski i in., 2016)</w:t>
      </w:r>
      <w:r w:rsidR="00303DF8" w:rsidRPr="00233788">
        <w:fldChar w:fldCharType="end"/>
      </w:r>
      <w:r w:rsidR="00303DF8" w:rsidRPr="00233788">
        <w:t>. Jednocześnie powszechnie panuje opinia o generalnie niskiej jakości zarówno kształcenia jak i badań na polskich uczelniach</w:t>
      </w:r>
      <w:r w:rsidR="00CB0623" w:rsidRPr="00233788">
        <w:t xml:space="preserve"> </w:t>
      </w:r>
      <w:r w:rsidR="00CB0623"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00CB0623" w:rsidRPr="00233788">
        <w:fldChar w:fldCharType="separate"/>
      </w:r>
      <w:r w:rsidR="00CB0623" w:rsidRPr="00233788">
        <w:rPr>
          <w:noProof/>
        </w:rPr>
        <w:t>(Sułkowski i in., 2016, s. 232)</w:t>
      </w:r>
      <w:r w:rsidR="00CB0623" w:rsidRPr="00233788">
        <w:fldChar w:fldCharType="end"/>
      </w:r>
      <w:r w:rsidR="00CB0623" w:rsidRPr="00233788">
        <w:t>.</w:t>
      </w:r>
    </w:p>
    <w:p w14:paraId="54D3E8A7" w14:textId="77777777" w:rsidR="00DA5D54" w:rsidRPr="00233788" w:rsidRDefault="00DA5D54" w:rsidP="00DA5D54"/>
    <w:p w14:paraId="3D42098D" w14:textId="7EA4BB6A" w:rsidR="00A26BFA" w:rsidRPr="00233788" w:rsidRDefault="0063091A" w:rsidP="004E7B54">
      <w:pPr>
        <w:pStyle w:val="Nagwek2"/>
      </w:pPr>
      <w:bookmarkStart w:id="106" w:name="_Toc66923606"/>
      <w:r w:rsidRPr="00233788">
        <w:t>Interesariusze uczelni, a wymagania wobec efektów jej działalności</w:t>
      </w:r>
      <w:bookmarkEnd w:id="106"/>
    </w:p>
    <w:p w14:paraId="10B6C8B9" w14:textId="1C3F4A9A" w:rsidR="0063091A" w:rsidRPr="00233788" w:rsidRDefault="0063091A" w:rsidP="004E7B54">
      <w:pPr>
        <w:pStyle w:val="Nagwek3"/>
      </w:pPr>
      <w:bookmarkStart w:id="107" w:name="_Toc66923607"/>
      <w:r w:rsidRPr="00233788">
        <w:t>Koncepcja i rodzaje interesariuszy wg teorii interesariuszy</w:t>
      </w:r>
      <w:bookmarkEnd w:id="107"/>
    </w:p>
    <w:p w14:paraId="431DC046" w14:textId="67661E76" w:rsidR="00964BA3" w:rsidRPr="00233788" w:rsidRDefault="00964BA3" w:rsidP="00964BA3"/>
    <w:p w14:paraId="53AB7752" w14:textId="4A615784" w:rsidR="00964BA3" w:rsidRPr="00233788" w:rsidRDefault="00964BA3" w:rsidP="00964BA3">
      <w:r w:rsidRPr="00233788">
        <w:t>Interesariuszami są wszyscy, którzy wpływają na projekt, są pod wpływem projektu lub uważają, że są pod wpływem projektu (definicja z project management ?znaleźć autora?)</w:t>
      </w:r>
    </w:p>
    <w:p w14:paraId="112AD3E8" w14:textId="77777777" w:rsidR="00010E5E" w:rsidRPr="00233788" w:rsidRDefault="00010E5E" w:rsidP="00010E5E">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3673B39" w14:textId="007C5784" w:rsidR="00010E5E" w:rsidRPr="00233788" w:rsidRDefault="00010E5E" w:rsidP="00964BA3"/>
    <w:p w14:paraId="3D361A40" w14:textId="49B1D728" w:rsidR="009F0264" w:rsidRPr="00233788" w:rsidRDefault="009F0264" w:rsidP="00964BA3">
      <w:r w:rsidRPr="00233788">
        <w:t xml:space="preserve">interesariusze potrójnej helisy s. 827 </w:t>
      </w:r>
      <w:r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1073778F" w14:textId="7DD34E45" w:rsidR="00010E5E" w:rsidRPr="00233788" w:rsidRDefault="009F0264" w:rsidP="00964BA3">
      <w:r w:rsidRPr="00233788">
        <w:t xml:space="preserve"> </w:t>
      </w:r>
    </w:p>
    <w:p w14:paraId="52605B53" w14:textId="22998246" w:rsidR="0063091A" w:rsidRPr="00233788" w:rsidRDefault="0063091A" w:rsidP="004E7B54">
      <w:pPr>
        <w:pStyle w:val="Nagwek3"/>
      </w:pPr>
      <w:bookmarkStart w:id="108" w:name="_Toc66923608"/>
      <w:r w:rsidRPr="00233788">
        <w:t>Różne oczekiwania poszczególnych grup interesariuszy</w:t>
      </w:r>
      <w:bookmarkEnd w:id="108"/>
    </w:p>
    <w:p w14:paraId="76276967" w14:textId="61039A8A" w:rsidR="00F54058" w:rsidRPr="00233788" w:rsidRDefault="00F54058" w:rsidP="00F54058"/>
    <w:p w14:paraId="22A7B411" w14:textId="0FDABECE" w:rsidR="00F54058" w:rsidRPr="00233788" w:rsidRDefault="00F54058" w:rsidP="00F54058">
      <w:r w:rsidRPr="00233788">
        <w:t xml:space="preserve">Crossman &amp; Clarke: interesariusze uczelni: studenci, wydział, rząd i pracodawcy </w:t>
      </w:r>
      <w:r w:rsidRPr="00233788">
        <w:fldChar w:fldCharType="begin" w:fldLock="1"/>
      </w:r>
      <w:r w:rsidR="005B0269"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4BC8DCB" w14:textId="77777777" w:rsidR="00F54058" w:rsidRPr="00233788" w:rsidRDefault="00F54058" w:rsidP="00F54058">
      <w:r w:rsidRPr="00233788">
        <w:lastRenderedPageBreak/>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55263D90" w14:textId="249E71D3" w:rsidR="00F54058" w:rsidRPr="00233788" w:rsidRDefault="00F54058" w:rsidP="00F54058">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B025A6F" w14:textId="77777777" w:rsidR="00F54058" w:rsidRPr="00233788" w:rsidRDefault="00F54058" w:rsidP="00F54058">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8178C0" w14:textId="0E5FEAD0" w:rsidR="00F54058" w:rsidRPr="00233788" w:rsidRDefault="00F54058" w:rsidP="00F54058"/>
    <w:p w14:paraId="10BFF054" w14:textId="51A4BCCB" w:rsidR="00940933" w:rsidRPr="00233788" w:rsidRDefault="00940933" w:rsidP="00F54058">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C727E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624C7F5D" w14:textId="7DC2A84B" w:rsidR="00F54058" w:rsidRPr="00233788" w:rsidRDefault="00F54058" w:rsidP="00F54058"/>
    <w:p w14:paraId="2FBF3378" w14:textId="77777777" w:rsidR="00F54058" w:rsidRPr="00233788" w:rsidRDefault="00F54058" w:rsidP="00F54058"/>
    <w:p w14:paraId="7F97014E" w14:textId="37149547" w:rsidR="0063091A" w:rsidRPr="00233788" w:rsidRDefault="0063091A" w:rsidP="004E7B54">
      <w:pPr>
        <w:pStyle w:val="Nagwek3"/>
      </w:pPr>
      <w:bookmarkStart w:id="109" w:name="_Toc66923609"/>
      <w:r w:rsidRPr="00233788">
        <w:t>Sposoby komunikacji z różnymi grupami interesariuszy</w:t>
      </w:r>
      <w:bookmarkEnd w:id="109"/>
    </w:p>
    <w:p w14:paraId="2BAFA813" w14:textId="0CCFAE3B" w:rsidR="00F54058" w:rsidRPr="00233788" w:rsidRDefault="00F54058" w:rsidP="00F54058"/>
    <w:p w14:paraId="373DB987" w14:textId="77777777" w:rsidR="00F54058" w:rsidRPr="00233788" w:rsidRDefault="00F54058" w:rsidP="00F54058">
      <w:r w:rsidRPr="00233788">
        <w:t xml:space="preserve">Kiedy prestiż zostanie zdefiniowany w ten sposób, inne kulturowe, socjologiczne, psychologiczne i ekonomiczne mechanizmy zaczną działać, aby wzmocnić i ujednolicić strukturę prestiżu. Espeland i Sauder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dekontekstualizuj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576152D5" w14:textId="77777777" w:rsidR="00F54058" w:rsidRPr="00233788" w:rsidRDefault="00F54058" w:rsidP="00F54058">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6C6A2CBD" w14:textId="77777777" w:rsidR="00F54058" w:rsidRPr="00233788" w:rsidRDefault="00F54058" w:rsidP="00F54058">
      <w:r w:rsidRPr="00233788">
        <w:t xml:space="preserve">cechy w największym stopniu wpływające na zatrudnienie to głównie umiejętności miękkie (słuchanie, profesjonalizm, umiejętności interpersonalne), ale też umiejętność rozwiązywania probl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40433ED4" w14:textId="77777777" w:rsidR="00F54058" w:rsidRPr="00233788" w:rsidRDefault="00F54058" w:rsidP="00F54058">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682C0497" w14:textId="77777777" w:rsidR="00F54058" w:rsidRPr="00233788" w:rsidRDefault="00F54058" w:rsidP="00F54058">
      <w:r w:rsidRPr="00233788">
        <w:lastRenderedPageBreak/>
        <w:t xml:space="preserve">wiedza nie jest jedynie środkiem do osiągnięcia władzy i przewagi konkurencyjnej ale raczej źródłem zysków na współczesnych rynkach globalnych. Drahos i Braithwait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165BD24C" w14:textId="7550CBD1" w:rsidR="00F54058" w:rsidRPr="00233788" w:rsidRDefault="00F54058" w:rsidP="00F54058"/>
    <w:p w14:paraId="37A81720" w14:textId="468BE664" w:rsidR="009E23CB" w:rsidRPr="00233788" w:rsidRDefault="009E23CB" w:rsidP="00F54058"/>
    <w:p w14:paraId="001253E9" w14:textId="1749E61E" w:rsidR="009E23CB" w:rsidRPr="00233788" w:rsidRDefault="009E23CB" w:rsidP="00F54058">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24DE306F" w14:textId="05D1B545" w:rsidR="001D7F64" w:rsidRPr="00233788" w:rsidRDefault="001D7F64" w:rsidP="00385E30">
      <w:pPr>
        <w:pStyle w:val="Nagwek1"/>
      </w:pPr>
      <w:bookmarkStart w:id="110" w:name="_Toc66923610"/>
      <w:r w:rsidRPr="00233788">
        <w:lastRenderedPageBreak/>
        <w:t xml:space="preserve">Znaczenie interesariuszy oraz jakości </w:t>
      </w:r>
      <w:r w:rsidR="00385E30" w:rsidRPr="00233788">
        <w:t>w</w:t>
      </w:r>
      <w:r w:rsidRPr="00233788">
        <w:t xml:space="preserve"> </w:t>
      </w:r>
      <w:r w:rsidR="00385E30" w:rsidRPr="00233788">
        <w:t>praktyce</w:t>
      </w:r>
      <w:r w:rsidR="00385E30" w:rsidRPr="00233788">
        <w:rPr>
          <w:caps w:val="0"/>
        </w:rPr>
        <w:t xml:space="preserve"> publicznych </w:t>
      </w:r>
      <w:r w:rsidRPr="00233788">
        <w:t>uczelni</w:t>
      </w:r>
      <w:r w:rsidR="000A2989" w:rsidRPr="00233788">
        <w:t xml:space="preserve"> </w:t>
      </w:r>
      <w:r w:rsidR="00385E30" w:rsidRPr="00233788">
        <w:t>technicznych</w:t>
      </w:r>
      <w:r w:rsidR="00385E30" w:rsidRPr="00233788">
        <w:rPr>
          <w:caps w:val="0"/>
        </w:rPr>
        <w:t xml:space="preserve"> </w:t>
      </w:r>
      <w:r w:rsidRPr="00233788">
        <w:t>w Polsce</w:t>
      </w:r>
      <w:bookmarkEnd w:id="110"/>
    </w:p>
    <w:p w14:paraId="5C0B54FD" w14:textId="6337D791" w:rsidR="001D7F64" w:rsidRPr="00233788" w:rsidRDefault="001D7F64" w:rsidP="004E7B54">
      <w:pPr>
        <w:pStyle w:val="Nagwek2"/>
      </w:pPr>
      <w:bookmarkStart w:id="111" w:name="_Toc66923611"/>
      <w:r w:rsidRPr="00233788">
        <w:t>Założenia</w:t>
      </w:r>
      <w:r w:rsidR="000A2989" w:rsidRPr="00233788">
        <w:t xml:space="preserve"> i cele badań statystyczno-empirycznych</w:t>
      </w:r>
      <w:bookmarkEnd w:id="111"/>
    </w:p>
    <w:p w14:paraId="7055C11F" w14:textId="24DEAE3C" w:rsidR="00843E2B" w:rsidRPr="00233788" w:rsidRDefault="00843E2B" w:rsidP="00843E2B"/>
    <w:p w14:paraId="0DCF03E6" w14:textId="3D12337E" w:rsidR="00843E2B" w:rsidRPr="00233788" w:rsidRDefault="00843E2B" w:rsidP="00843E2B">
      <w:r w:rsidRPr="00233788">
        <w:t>Opis metodologii u Kwieka s 153, opis testów statystycznych s. 417</w:t>
      </w:r>
    </w:p>
    <w:p w14:paraId="250DA7CE" w14:textId="77777777" w:rsidR="00843E2B" w:rsidRPr="00233788" w:rsidRDefault="00843E2B" w:rsidP="00843E2B"/>
    <w:p w14:paraId="67097931" w14:textId="35BD8339" w:rsidR="009B2CA8" w:rsidRPr="00233788" w:rsidRDefault="009B2CA8" w:rsidP="004E7B54">
      <w:pPr>
        <w:pStyle w:val="Nagwek2"/>
      </w:pPr>
      <w:bookmarkStart w:id="112" w:name="_Toc66923612"/>
      <w:r w:rsidRPr="00233788">
        <w:t xml:space="preserve">Rola jakości w </w:t>
      </w:r>
      <w:r w:rsidR="000A2989" w:rsidRPr="00233788">
        <w:t xml:space="preserve">praktyce </w:t>
      </w:r>
      <w:r w:rsidRPr="00233788">
        <w:t>zarządzani</w:t>
      </w:r>
      <w:r w:rsidR="000A2989" w:rsidRPr="00233788">
        <w:t>a</w:t>
      </w:r>
      <w:r w:rsidRPr="00233788">
        <w:t xml:space="preserve"> uczelniami technicznymi w Polsce</w:t>
      </w:r>
      <w:bookmarkEnd w:id="112"/>
    </w:p>
    <w:p w14:paraId="2986C120" w14:textId="51E7CFD0" w:rsidR="009B2CA8" w:rsidRPr="00233788" w:rsidRDefault="009B2CA8" w:rsidP="004E7B54">
      <w:pPr>
        <w:pStyle w:val="Nagwek2"/>
      </w:pPr>
      <w:bookmarkStart w:id="113" w:name="_Toc66923613"/>
      <w:r w:rsidRPr="00233788">
        <w:t>Rola interesariuszy w</w:t>
      </w:r>
      <w:r w:rsidR="000A2989" w:rsidRPr="00233788">
        <w:t xml:space="preserve"> praktyce</w:t>
      </w:r>
      <w:r w:rsidRPr="00233788">
        <w:t xml:space="preserve"> zarządzani</w:t>
      </w:r>
      <w:r w:rsidR="000A2989" w:rsidRPr="00233788">
        <w:t>a</w:t>
      </w:r>
      <w:r w:rsidRPr="00233788">
        <w:t xml:space="preserve"> uczelniami technicznymi w Polsce</w:t>
      </w:r>
      <w:bookmarkEnd w:id="113"/>
    </w:p>
    <w:p w14:paraId="6D592CC2" w14:textId="0A0D0407" w:rsidR="000A2989" w:rsidRPr="00233788" w:rsidRDefault="000A2989" w:rsidP="004E7B54">
      <w:pPr>
        <w:pStyle w:val="Nagwek2"/>
      </w:pPr>
      <w:bookmarkStart w:id="114" w:name="_Toc66923614"/>
      <w:r w:rsidRPr="00233788">
        <w:t xml:space="preserve">Różnice w postrzeganiu </w:t>
      </w:r>
      <w:r w:rsidR="00B41709" w:rsidRPr="00233788">
        <w:t xml:space="preserve">przez różne grupy interesariuszy </w:t>
      </w:r>
      <w:r w:rsidRPr="00233788">
        <w:t xml:space="preserve">celów uczelni </w:t>
      </w:r>
      <w:r w:rsidR="00B41709" w:rsidRPr="00233788">
        <w:t xml:space="preserve">oraz </w:t>
      </w:r>
      <w:r w:rsidRPr="00233788">
        <w:t xml:space="preserve">wartości przez nie </w:t>
      </w:r>
      <w:r w:rsidR="00B41709" w:rsidRPr="00233788">
        <w:t>dostarczanych</w:t>
      </w:r>
      <w:bookmarkEnd w:id="114"/>
    </w:p>
    <w:p w14:paraId="30602449" w14:textId="7103D302" w:rsidR="00DE7193" w:rsidRPr="00233788" w:rsidRDefault="00DE7193" w:rsidP="004E7B54">
      <w:pPr>
        <w:pStyle w:val="Nagwek1"/>
      </w:pPr>
      <w:bookmarkStart w:id="115" w:name="_Toc66923615"/>
      <w:r w:rsidRPr="00233788">
        <w:lastRenderedPageBreak/>
        <w:t>Koncepcja zarządzania jakością uczelni z uwzględnieniem interesariuszy</w:t>
      </w:r>
      <w:bookmarkEnd w:id="115"/>
    </w:p>
    <w:p w14:paraId="419314F7" w14:textId="2959ADF8" w:rsidR="00DE7193" w:rsidRPr="00233788" w:rsidRDefault="00DE7193" w:rsidP="004E7B54">
      <w:pPr>
        <w:pStyle w:val="Nagwek2"/>
      </w:pPr>
      <w:bookmarkStart w:id="116" w:name="_Toc66923616"/>
      <w:r w:rsidRPr="00233788">
        <w:t>Jak wybrać najistotniejszych interesariuszy</w:t>
      </w:r>
      <w:bookmarkEnd w:id="116"/>
    </w:p>
    <w:p w14:paraId="7073D5F6" w14:textId="12407945" w:rsidR="00DE7193" w:rsidRPr="00233788" w:rsidRDefault="00DE7193" w:rsidP="004E7B54">
      <w:pPr>
        <w:pStyle w:val="Nagwek2"/>
      </w:pPr>
      <w:bookmarkStart w:id="117" w:name="_Toc66923617"/>
      <w:r w:rsidRPr="00233788">
        <w:t>Jak dowiedzieć się co jest wartościowe dla istotnych interesariuszy</w:t>
      </w:r>
      <w:bookmarkEnd w:id="117"/>
    </w:p>
    <w:p w14:paraId="4E78FE6B" w14:textId="6CD5C9B9" w:rsidR="00DE7193" w:rsidRPr="00233788" w:rsidRDefault="00DE7193" w:rsidP="004E7B54">
      <w:pPr>
        <w:pStyle w:val="Nagwek2"/>
      </w:pPr>
      <w:bookmarkStart w:id="118" w:name="_Toc66923618"/>
      <w:r w:rsidRPr="00233788">
        <w:t xml:space="preserve">Jak mierzyć </w:t>
      </w:r>
      <w:r w:rsidR="00F13BCF" w:rsidRPr="00233788">
        <w:t>poziom satysfakcji interesariuszy</w:t>
      </w:r>
      <w:bookmarkEnd w:id="118"/>
    </w:p>
    <w:p w14:paraId="60A8BA70" w14:textId="44053AD2" w:rsidR="004B4B7E" w:rsidRPr="00233788" w:rsidRDefault="004B4B7E" w:rsidP="004E7B54"/>
    <w:p w14:paraId="17AE65DB" w14:textId="5408BA91" w:rsidR="004B4B7E" w:rsidRPr="00233788" w:rsidRDefault="004B4B7E" w:rsidP="004E7B54">
      <w:pPr>
        <w:pStyle w:val="Nagwek2"/>
      </w:pPr>
      <w:bookmarkStart w:id="119" w:name="_Toc66923619"/>
      <w:r w:rsidRPr="00233788">
        <w:t>Metodologia doskonalenia jakości z wykorzystaniem pomiaru Indeksu Satysfakcji Interesariuszy</w:t>
      </w:r>
      <w:bookmarkEnd w:id="119"/>
    </w:p>
    <w:p w14:paraId="6DEA4203" w14:textId="4EF35829" w:rsidR="006C2D84" w:rsidRPr="00233788" w:rsidRDefault="006C2D84" w:rsidP="006C2D84"/>
    <w:p w14:paraId="688A0C76" w14:textId="57EA9B11" w:rsidR="006C2D84" w:rsidRPr="00233788" w:rsidRDefault="006C2D84" w:rsidP="006C2D84">
      <w:r w:rsidRPr="00233788">
        <w:t xml:space="preserve">„Za Birnbaumem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233788">
        <w:fldChar w:fldCharType="separate"/>
      </w:r>
      <w:r w:rsidRPr="00233788">
        <w:rPr>
          <w:noProof/>
        </w:rPr>
        <w:t>(Kwiek, 2015, s. 261)</w:t>
      </w:r>
      <w:r w:rsidRPr="00233788">
        <w:fldChar w:fldCharType="end"/>
      </w:r>
    </w:p>
    <w:p w14:paraId="0CA7D6F6" w14:textId="1630EF52" w:rsidR="000613B8" w:rsidRPr="00233788" w:rsidRDefault="000613B8" w:rsidP="004E7B54">
      <w:pPr>
        <w:pStyle w:val="Nagwek1"/>
      </w:pPr>
      <w:bookmarkStart w:id="120" w:name="_Toc66923620"/>
      <w:r w:rsidRPr="00233788">
        <w:lastRenderedPageBreak/>
        <w:t>Wybrane aspekty pomiaru satysfakcji interesariuszy</w:t>
      </w:r>
      <w:r w:rsidR="00A931F6" w:rsidRPr="00233788">
        <w:t xml:space="preserve"> w świetle zarządzania uczelnią</w:t>
      </w:r>
      <w:bookmarkEnd w:id="120"/>
    </w:p>
    <w:p w14:paraId="1DEE404F" w14:textId="77777777" w:rsidR="000613B8" w:rsidRPr="00233788" w:rsidRDefault="000613B8" w:rsidP="004E7B54">
      <w:pPr>
        <w:pStyle w:val="Nagwek2"/>
        <w:rPr>
          <w:color w:val="FF0000"/>
        </w:rPr>
      </w:pPr>
      <w:r w:rsidRPr="00233788">
        <w:rPr>
          <w:color w:val="FF0000"/>
        </w:rPr>
        <w:t xml:space="preserve"> </w:t>
      </w:r>
      <w:bookmarkStart w:id="121" w:name="_Toc66923621"/>
      <w:r w:rsidR="00280D0C" w:rsidRPr="00233788">
        <w:rPr>
          <w:color w:val="FF0000"/>
        </w:rPr>
        <w:t>I</w:t>
      </w:r>
      <w:r w:rsidRPr="00233788">
        <w:rPr>
          <w:color w:val="FF0000"/>
        </w:rPr>
        <w:t>dentyfikacj</w:t>
      </w:r>
      <w:r w:rsidR="00280D0C" w:rsidRPr="00233788">
        <w:rPr>
          <w:color w:val="FF0000"/>
        </w:rPr>
        <w:t>a</w:t>
      </w:r>
      <w:r w:rsidRPr="00233788">
        <w:rPr>
          <w:color w:val="FF0000"/>
        </w:rPr>
        <w:t xml:space="preserve"> grup interesariuszy uczelni technicznych</w:t>
      </w:r>
      <w:bookmarkEnd w:id="121"/>
    </w:p>
    <w:p w14:paraId="5825DF3B" w14:textId="77777777" w:rsidR="002C4484" w:rsidRPr="00233788" w:rsidRDefault="002C4484" w:rsidP="004E7B54">
      <w:pPr>
        <w:rPr>
          <w:color w:val="FF0000"/>
        </w:rPr>
      </w:pPr>
      <w:r w:rsidRPr="00233788">
        <w:rPr>
          <w:color w:val="FF0000"/>
        </w:rPr>
        <w:t xml:space="preserve">Nawiązując do słów L. v. Misesa, że „w kapitalizmie ostatecznymi zwierzchnikami są konsumenci” [Mises, 2006, s. 12],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Greszta, 2010, s. 53]. Jednak zawsze ostateczna weryfikacja następuje w momencie zakupu oraz podczas późniejszego użytkowania. </w:t>
      </w:r>
    </w:p>
    <w:p w14:paraId="3FF1ADAE" w14:textId="4023C7FD" w:rsidR="002C4484" w:rsidRPr="00233788" w:rsidRDefault="002C4484" w:rsidP="004E7B54">
      <w:pPr>
        <w:rPr>
          <w:color w:val="FF0000"/>
        </w:rPr>
      </w:pPr>
      <w:r w:rsidRPr="00233788">
        <w:rPr>
          <w:color w:val="FF0000"/>
        </w:rPr>
        <w:t xml:space="preserve">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sdt>
        <w:sdtPr>
          <w:rPr>
            <w:color w:val="FF0000"/>
          </w:rPr>
          <w:id w:val="-2127698330"/>
          <w:citation/>
        </w:sdtPr>
        <w:sdtEndPr/>
        <w:sdtContent>
          <w:r w:rsidR="00CF3066" w:rsidRPr="00233788">
            <w:rPr>
              <w:color w:val="FF0000"/>
            </w:rPr>
            <w:fldChar w:fldCharType="begin"/>
          </w:r>
          <w:r w:rsidR="00CF3066" w:rsidRPr="00233788">
            <w:rPr>
              <w:color w:val="FF0000"/>
            </w:rPr>
            <w:instrText xml:space="preserve">CITATION Bel11 \p 61 \l 1045 </w:instrText>
          </w:r>
          <w:r w:rsidR="00CF3066" w:rsidRPr="00233788">
            <w:rPr>
              <w:color w:val="FF0000"/>
            </w:rPr>
            <w:fldChar w:fldCharType="separate"/>
          </w:r>
          <w:r w:rsidR="009D4BA4" w:rsidRPr="00233788">
            <w:rPr>
              <w:noProof/>
              <w:color w:val="FF0000"/>
            </w:rPr>
            <w:t>(Beliczyński, 2011, str. 61)</w:t>
          </w:r>
          <w:r w:rsidR="00CF3066" w:rsidRPr="00233788">
            <w:rPr>
              <w:color w:val="FF0000"/>
            </w:rPr>
            <w:fldChar w:fldCharType="end"/>
          </w:r>
        </w:sdtContent>
      </w:sdt>
      <w:r w:rsidRPr="00233788">
        <w:rPr>
          <w:color w:val="FF0000"/>
        </w:rPr>
        <w:t>.</w:t>
      </w:r>
    </w:p>
    <w:p w14:paraId="35A0BE7C" w14:textId="77777777" w:rsidR="002C4484" w:rsidRPr="00233788" w:rsidRDefault="002C4484" w:rsidP="004E7B54">
      <w:pPr>
        <w:rPr>
          <w:color w:val="FF0000"/>
        </w:rPr>
      </w:pPr>
      <w:r w:rsidRPr="00233788">
        <w:rPr>
          <w:color w:val="FF0000"/>
        </w:rPr>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72B85F74" w14:textId="77777777" w:rsidR="002C4484" w:rsidRPr="00233788" w:rsidRDefault="002C4484" w:rsidP="004E7B54">
      <w:pPr>
        <w:rPr>
          <w:color w:val="FF0000"/>
        </w:rPr>
      </w:pPr>
      <w:r w:rsidRPr="00233788">
        <w:rPr>
          <w:color w:val="FF0000"/>
        </w:rPr>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oźnicki, 2008, s. 19].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Sztejnberg, 2008, s. 14]. To właśnie jakość funkcjonalna w powiązaniu z jakością techniczną będzie miała wpływ na definiowane przez klienta </w:t>
      </w:r>
      <w:r w:rsidRPr="00233788">
        <w:rPr>
          <w:color w:val="FF0000"/>
        </w:rPr>
        <w:lastRenderedPageBreak/>
        <w:t>oczekiwania wobec jakości usług [Grönroos Ch., 1984, s. 36–44], w tym także usług edukacyjnych [Szefler, 2011, s. 56].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2632DF20" w14:textId="77777777" w:rsidR="002C4484" w:rsidRPr="00233788" w:rsidRDefault="002C4484" w:rsidP="004E7B54">
      <w:pPr>
        <w:ind w:firstLine="0"/>
        <w:rPr>
          <w:color w:val="FF0000"/>
        </w:rPr>
      </w:pPr>
    </w:p>
    <w:p w14:paraId="08A69D61" w14:textId="77777777" w:rsidR="005E29C2" w:rsidRPr="00233788" w:rsidRDefault="005E29C2" w:rsidP="004E7B54">
      <w:pPr>
        <w:rPr>
          <w:color w:val="FF0000"/>
        </w:rPr>
      </w:pPr>
      <w:r w:rsidRPr="00233788">
        <w:rPr>
          <w:color w:val="FF0000"/>
        </w:rPr>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7AF0420A" w14:textId="3A1C8147" w:rsidR="005E29C2" w:rsidRPr="00233788" w:rsidRDefault="005E29C2" w:rsidP="004E7B54">
      <w:pPr>
        <w:rPr>
          <w:color w:val="FF0000"/>
        </w:rPr>
      </w:pPr>
      <w:r w:rsidRPr="00233788">
        <w:rPr>
          <w:color w:val="FF0000"/>
        </w:rPr>
        <w:t xml:space="preserve">Pośród usług edukacyjnych na szczególną uwagę zasługują usługi uczelni wyższych. </w:t>
      </w:r>
      <w:r w:rsidR="003728FC" w:rsidRPr="00233788">
        <w:rPr>
          <w:color w:val="FF0000"/>
        </w:rPr>
        <w:t xml:space="preserve">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w:t>
      </w:r>
      <w:r w:rsidRPr="00233788">
        <w:rPr>
          <w:color w:val="FF0000"/>
        </w:rPr>
        <w:t xml:space="preserve">jest to, że zazwyczaj stanowią etap poprzedzający podjęcie pracy zawodowej. To właśnie praca uczelni wyższych powoduje zdobywanie wiedzy i umiejętności na najwyższym poziomie u bardzo wielu ludzi </w:t>
      </w:r>
      <w:sdt>
        <w:sdtPr>
          <w:rPr>
            <w:color w:val="FF0000"/>
          </w:rPr>
          <w:id w:val="-1429809182"/>
          <w:citation/>
        </w:sdtPr>
        <w:sdtEndPr/>
        <w:sdtContent>
          <w:r w:rsidRPr="00233788">
            <w:rPr>
              <w:color w:val="FF0000"/>
            </w:rPr>
            <w:fldChar w:fldCharType="begin"/>
          </w:r>
          <w:r w:rsidRPr="00233788">
            <w:rPr>
              <w:color w:val="FF0000"/>
            </w:rPr>
            <w:instrText xml:space="preserve">CITATION Cza14 \p 31 \l 1045 </w:instrText>
          </w:r>
          <w:r w:rsidRPr="00233788">
            <w:rPr>
              <w:color w:val="FF0000"/>
            </w:rPr>
            <w:fldChar w:fldCharType="separate"/>
          </w:r>
          <w:r w:rsidR="009D4BA4" w:rsidRPr="00233788">
            <w:rPr>
              <w:noProof/>
              <w:color w:val="FF0000"/>
            </w:rPr>
            <w:t>(Czarnik i Turek, 2014, str. 31)</w:t>
          </w:r>
          <w:r w:rsidRPr="00233788">
            <w:rPr>
              <w:color w:val="FF0000"/>
            </w:rPr>
            <w:fldChar w:fldCharType="end"/>
          </w:r>
        </w:sdtContent>
      </w:sdt>
      <w:r w:rsidRPr="00233788">
        <w:rPr>
          <w:color w:val="FF0000"/>
        </w:rPr>
        <w:t>.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w:t>
      </w:r>
      <w:r w:rsidR="003728FC" w:rsidRPr="00233788">
        <w:rPr>
          <w:color w:val="FF0000"/>
        </w:rPr>
        <w:t>miejętności obecnych studentów.</w:t>
      </w:r>
    </w:p>
    <w:p w14:paraId="6E22757D" w14:textId="0DDDA3A5" w:rsidR="005E29C2" w:rsidRPr="00233788" w:rsidRDefault="005E29C2" w:rsidP="004E7B54">
      <w:pPr>
        <w:rPr>
          <w:color w:val="FF0000"/>
        </w:rPr>
      </w:pPr>
      <w:r w:rsidRPr="00233788">
        <w:rPr>
          <w:color w:val="FF0000"/>
        </w:rPr>
        <w:t xml:space="preserve">W odniesieniu do jakości usług uniwersyteckich można stwierdzić, że w przypadku usług edukacji wyższej „postrzegana jakość jest następstwem satysfakcji odbiorcy” </w:t>
      </w:r>
      <w:sdt>
        <w:sdtPr>
          <w:rPr>
            <w:color w:val="FF0000"/>
          </w:rPr>
          <w:id w:val="2095664735"/>
          <w:citation/>
        </w:sdtPr>
        <w:sdtEndPr/>
        <w:sdtContent>
          <w:r w:rsidRPr="00233788">
            <w:rPr>
              <w:color w:val="FF0000"/>
            </w:rPr>
            <w:fldChar w:fldCharType="begin"/>
          </w:r>
          <w:r w:rsidR="00610759" w:rsidRPr="00233788">
            <w:rPr>
              <w:color w:val="FF0000"/>
            </w:rPr>
            <w:instrText xml:space="preserve">CITATION Ath97 \l 1045 </w:instrText>
          </w:r>
          <w:r w:rsidRPr="00233788">
            <w:rPr>
              <w:color w:val="FF0000"/>
            </w:rPr>
            <w:fldChar w:fldCharType="separate"/>
          </w:r>
          <w:r w:rsidR="009D4BA4" w:rsidRPr="00233788">
            <w:rPr>
              <w:noProof/>
              <w:color w:val="FF0000"/>
            </w:rPr>
            <w:t>(Athiyaman, 1997)</w:t>
          </w:r>
          <w:r w:rsidRPr="00233788">
            <w:rPr>
              <w:color w:val="FF0000"/>
            </w:rPr>
            <w:fldChar w:fldCharType="end"/>
          </w:r>
        </w:sdtContent>
      </w:sdt>
      <w:r w:rsidRPr="00233788">
        <w:rPr>
          <w:color w:val="FF0000"/>
        </w:rPr>
        <w:t>. Natomiast cechą charakterystyczną edukacji wyższej jest występowanie więcej niż jednego odbiorcy efektów procesu tworzenia usługi. Odbiorcami tej usługi są bowiem bezpośrednio lub pośrednio wszyscy interesariusze.</w:t>
      </w:r>
    </w:p>
    <w:p w14:paraId="3B021FFE" w14:textId="07F31670" w:rsidR="00E5202E" w:rsidRPr="00233788" w:rsidRDefault="005E29C2" w:rsidP="004E7B54">
      <w:pPr>
        <w:rPr>
          <w:color w:val="FF0000"/>
        </w:rPr>
      </w:pPr>
      <w:r w:rsidRPr="00233788">
        <w:rPr>
          <w:color w:val="FF0000"/>
        </w:rPr>
        <w:t xml:space="preserve">Po roku 1989 w Polsce zaczęło stawać się popularnym podejście proklienckie w prowadzeniu działalności gospodarczej. Po pewnym czasie to podejście zaczęło być stosowane również w działalności instytucji publicznych. O ile identyfikacja klienta instytucji administracji publicznej nie jest trudna </w:t>
      </w:r>
      <w:sdt>
        <w:sdtPr>
          <w:rPr>
            <w:color w:val="FF0000"/>
          </w:rPr>
          <w:id w:val="949978178"/>
          <w:citation/>
        </w:sdtPr>
        <w:sdtEndPr/>
        <w:sdtContent>
          <w:r w:rsidRPr="00233788">
            <w:rPr>
              <w:color w:val="FF0000"/>
            </w:rPr>
            <w:fldChar w:fldCharType="begin"/>
          </w:r>
          <w:r w:rsidR="00610759" w:rsidRPr="00233788">
            <w:rPr>
              <w:color w:val="FF0000"/>
            </w:rPr>
            <w:instrText xml:space="preserve">CITATION Nar05 \p 25 \m Lis12 \m Bob12 \l 1045 </w:instrText>
          </w:r>
          <w:r w:rsidRPr="00233788">
            <w:rPr>
              <w:color w:val="FF0000"/>
            </w:rPr>
            <w:fldChar w:fldCharType="separate"/>
          </w:r>
          <w:r w:rsidR="009D4BA4" w:rsidRPr="00233788">
            <w:rPr>
              <w:noProof/>
              <w:color w:val="FF0000"/>
            </w:rPr>
            <w:t>(Administracja ..., 2005, str. 25; Lisowska i Ziemiński, 2012; Bobinska, 2012)</w:t>
          </w:r>
          <w:r w:rsidRPr="00233788">
            <w:rPr>
              <w:color w:val="FF0000"/>
            </w:rPr>
            <w:fldChar w:fldCharType="end"/>
          </w:r>
        </w:sdtContent>
      </w:sdt>
      <w:r w:rsidRPr="00233788">
        <w:rPr>
          <w:color w:val="FF0000"/>
        </w:rPr>
        <w:t xml:space="preserve"> to jednak popularne </w:t>
      </w:r>
      <w:r w:rsidRPr="00233788">
        <w:rPr>
          <w:color w:val="FF0000"/>
        </w:rPr>
        <w:lastRenderedPageBreak/>
        <w:t xml:space="preserve">zrównanie roli studenta z klientem w przypadku uczelni wyższych okazało się niewystarczające </w:t>
      </w:r>
      <w:sdt>
        <w:sdtPr>
          <w:rPr>
            <w:color w:val="FF0000"/>
          </w:rPr>
          <w:id w:val="-1733842973"/>
          <w:citation/>
        </w:sdtPr>
        <w:sdtEndPr/>
        <w:sdtContent>
          <w:r w:rsidRPr="00233788">
            <w:rPr>
              <w:color w:val="FF0000"/>
            </w:rPr>
            <w:fldChar w:fldCharType="begin"/>
          </w:r>
          <w:r w:rsidR="00610759" w:rsidRPr="00233788">
            <w:rPr>
              <w:color w:val="FF0000"/>
            </w:rPr>
            <w:instrText xml:space="preserve">CITATION Paw08 \l 1045 </w:instrText>
          </w:r>
          <w:r w:rsidRPr="00233788">
            <w:rPr>
              <w:color w:val="FF0000"/>
            </w:rPr>
            <w:fldChar w:fldCharType="separate"/>
          </w:r>
          <w:r w:rsidR="009D4BA4" w:rsidRPr="00233788">
            <w:rPr>
              <w:noProof/>
              <w:color w:val="FF0000"/>
            </w:rPr>
            <w:t>(Pawlikowski, 2008)</w:t>
          </w:r>
          <w:r w:rsidRPr="00233788">
            <w:rPr>
              <w:color w:val="FF0000"/>
            </w:rPr>
            <w:fldChar w:fldCharType="end"/>
          </w:r>
        </w:sdtContent>
      </w:sdt>
      <w:r w:rsidRPr="00233788">
        <w:rPr>
          <w:color w:val="FF0000"/>
        </w:rPr>
        <w:t xml:space="preserve">. Dla uczelni wyższych określa się zatem grupy interesariuszy – osób lub podmiotów, które mogą wpływać lub same są pod wpływem usług uczelni wyższej </w:t>
      </w:r>
      <w:sdt>
        <w:sdtPr>
          <w:rPr>
            <w:color w:val="FF0000"/>
          </w:rPr>
          <w:id w:val="-209114725"/>
          <w:citation/>
        </w:sdtPr>
        <w:sdtEndPr/>
        <w:sdtContent>
          <w:r w:rsidRPr="00233788">
            <w:rPr>
              <w:color w:val="FF0000"/>
            </w:rPr>
            <w:fldChar w:fldCharType="begin"/>
          </w:r>
          <w:r w:rsidR="00610759" w:rsidRPr="00233788">
            <w:rPr>
              <w:color w:val="FF0000"/>
            </w:rPr>
            <w:instrText xml:space="preserve">CITATION Zie12 \l 1045 </w:instrText>
          </w:r>
          <w:r w:rsidRPr="00233788">
            <w:rPr>
              <w:color w:val="FF0000"/>
            </w:rPr>
            <w:fldChar w:fldCharType="separate"/>
          </w:r>
          <w:r w:rsidR="009D4BA4" w:rsidRPr="00233788">
            <w:rPr>
              <w:noProof/>
              <w:color w:val="FF0000"/>
            </w:rPr>
            <w:t>(Zieliński i Lewandowski, 2012)</w:t>
          </w:r>
          <w:r w:rsidRPr="00233788">
            <w:rPr>
              <w:color w:val="FF0000"/>
            </w:rPr>
            <w:fldChar w:fldCharType="end"/>
          </w:r>
        </w:sdtContent>
      </w:sdt>
      <w:r w:rsidRPr="00233788">
        <w:rPr>
          <w:color w:val="FF0000"/>
        </w:rPr>
        <w:t>. Pojęcie interesariuszy jest powszechne w dziedzinie społecznej odpowiedzialności, w której promuje się bezinteresowne uwzględnianie interesów społecznych związanych z różnymi grupami zainteresowanych stron</w:t>
      </w:r>
      <w:sdt>
        <w:sdtPr>
          <w:rPr>
            <w:color w:val="FF0000"/>
          </w:rPr>
          <w:id w:val="-1948071559"/>
          <w:citation/>
        </w:sdtPr>
        <w:sdtEndPr/>
        <w:sdtContent>
          <w:r w:rsidRPr="00233788">
            <w:rPr>
              <w:color w:val="FF0000"/>
            </w:rPr>
            <w:fldChar w:fldCharType="begin"/>
          </w:r>
          <w:r w:rsidR="00610759" w:rsidRPr="00233788">
            <w:rPr>
              <w:color w:val="FF0000"/>
            </w:rPr>
            <w:instrText xml:space="preserve">CITATION Car79 \l 1045 </w:instrText>
          </w:r>
          <w:r w:rsidRPr="00233788">
            <w:rPr>
              <w:color w:val="FF0000"/>
            </w:rPr>
            <w:fldChar w:fldCharType="separate"/>
          </w:r>
          <w:r w:rsidR="009D4BA4" w:rsidRPr="00233788">
            <w:rPr>
              <w:noProof/>
              <w:color w:val="FF0000"/>
            </w:rPr>
            <w:t xml:space="preserve"> (Carroll, 1979)</w:t>
          </w:r>
          <w:r w:rsidRPr="00233788">
            <w:rPr>
              <w:color w:val="FF0000"/>
            </w:rPr>
            <w:fldChar w:fldCharType="end"/>
          </w:r>
        </w:sdtContent>
      </w:sdt>
      <w:r w:rsidRPr="00233788">
        <w:rPr>
          <w:color w:val="FF0000"/>
        </w:rPr>
        <w:t xml:space="preserve">. </w:t>
      </w:r>
      <w:r w:rsidR="007F21E4" w:rsidRPr="00233788">
        <w:rPr>
          <w:color w:val="FF0000"/>
        </w:rPr>
        <w:t>W zakresie nauk o zarządzaniu mówi się o zarządzaniu interesariuszami (</w:t>
      </w:r>
      <w:r w:rsidR="007F21E4" w:rsidRPr="00233788">
        <w:rPr>
          <w:i/>
          <w:color w:val="FF0000"/>
        </w:rPr>
        <w:t>stakeholders management</w:t>
      </w:r>
      <w:r w:rsidR="007F21E4" w:rsidRPr="00233788">
        <w:rPr>
          <w:color w:val="FF0000"/>
        </w:rPr>
        <w:t>) wyróżniając podejście polegające na określaniu kwestii społecznych dla swojego biznesu (</w:t>
      </w:r>
      <w:r w:rsidR="007F21E4" w:rsidRPr="00233788">
        <w:rPr>
          <w:i/>
          <w:color w:val="FF0000"/>
        </w:rPr>
        <w:t>social issues for corporation</w:t>
      </w:r>
      <w:r w:rsidR="007F21E4" w:rsidRPr="00233788">
        <w:rPr>
          <w:color w:val="FF0000"/>
        </w:rPr>
        <w:t xml:space="preserve">) </w:t>
      </w:r>
      <w:sdt>
        <w:sdtPr>
          <w:rPr>
            <w:color w:val="FF0000"/>
          </w:rPr>
          <w:id w:val="-1097711881"/>
          <w:citation/>
        </w:sdtPr>
        <w:sdtEndPr/>
        <w:sdtContent>
          <w:r w:rsidR="007F21E4" w:rsidRPr="00233788">
            <w:rPr>
              <w:color w:val="FF0000"/>
            </w:rPr>
            <w:fldChar w:fldCharType="begin"/>
          </w:r>
          <w:r w:rsidR="007F21E4" w:rsidRPr="00233788">
            <w:rPr>
              <w:color w:val="FF0000"/>
            </w:rPr>
            <w:instrText xml:space="preserve">CITATION Cla95 \p 103 \l 1045 </w:instrText>
          </w:r>
          <w:r w:rsidR="007F21E4" w:rsidRPr="00233788">
            <w:rPr>
              <w:color w:val="FF0000"/>
            </w:rPr>
            <w:fldChar w:fldCharType="separate"/>
          </w:r>
          <w:r w:rsidR="009D4BA4" w:rsidRPr="00233788">
            <w:rPr>
              <w:noProof/>
              <w:color w:val="FF0000"/>
            </w:rPr>
            <w:t>(Clarkson, 1995, str. 103)</w:t>
          </w:r>
          <w:r w:rsidR="007F21E4" w:rsidRPr="00233788">
            <w:rPr>
              <w:color w:val="FF0000"/>
            </w:rPr>
            <w:fldChar w:fldCharType="end"/>
          </w:r>
        </w:sdtContent>
      </w:sdt>
      <w:r w:rsidR="007F21E4" w:rsidRPr="00233788">
        <w:rPr>
          <w:color w:val="FF0000"/>
        </w:rPr>
        <w:t>. Mitchel et. al. wyróżniają siedem rodzajów grup interesariuszy na podstawie trzech ich podstawowych cech: władzy (</w:t>
      </w:r>
      <w:r w:rsidR="007F21E4" w:rsidRPr="00233788">
        <w:rPr>
          <w:i/>
          <w:color w:val="FF0000"/>
        </w:rPr>
        <w:t>power</w:t>
      </w:r>
      <w:r w:rsidR="007F21E4" w:rsidRPr="00233788">
        <w:rPr>
          <w:color w:val="FF0000"/>
        </w:rPr>
        <w:t>), legitymizacji (</w:t>
      </w:r>
      <w:r w:rsidR="007F21E4" w:rsidRPr="00233788">
        <w:rPr>
          <w:i/>
          <w:color w:val="FF0000"/>
        </w:rPr>
        <w:t>legitimacy</w:t>
      </w:r>
      <w:r w:rsidR="007F21E4" w:rsidRPr="00233788">
        <w:rPr>
          <w:color w:val="FF0000"/>
        </w:rPr>
        <w:t>) oraz pilności (</w:t>
      </w:r>
      <w:r w:rsidR="007F21E4" w:rsidRPr="00233788">
        <w:rPr>
          <w:i/>
          <w:color w:val="FF0000"/>
        </w:rPr>
        <w:t>urgency</w:t>
      </w:r>
      <w:r w:rsidR="007F21E4" w:rsidRPr="00233788">
        <w:rPr>
          <w:color w:val="FF0000"/>
        </w:rPr>
        <w:t xml:space="preserve">) </w:t>
      </w:r>
      <w:sdt>
        <w:sdtPr>
          <w:rPr>
            <w:color w:val="FF0000"/>
          </w:rPr>
          <w:id w:val="1671301103"/>
          <w:citation/>
        </w:sdtPr>
        <w:sdtEndPr/>
        <w:sdtContent>
          <w:r w:rsidR="007F21E4" w:rsidRPr="00233788">
            <w:rPr>
              <w:color w:val="FF0000"/>
            </w:rPr>
            <w:fldChar w:fldCharType="begin"/>
          </w:r>
          <w:r w:rsidR="00610759" w:rsidRPr="00233788">
            <w:rPr>
              <w:color w:val="FF0000"/>
            </w:rPr>
            <w:instrText xml:space="preserve">CITATION Mit97 \l 1045 </w:instrText>
          </w:r>
          <w:r w:rsidR="007F21E4" w:rsidRPr="00233788">
            <w:rPr>
              <w:color w:val="FF0000"/>
            </w:rPr>
            <w:fldChar w:fldCharType="separate"/>
          </w:r>
          <w:r w:rsidR="009D4BA4" w:rsidRPr="00233788">
            <w:rPr>
              <w:noProof/>
              <w:color w:val="FF0000"/>
            </w:rPr>
            <w:t>(Mitchell, Agle i Wood, 1997)</w:t>
          </w:r>
          <w:r w:rsidR="007F21E4" w:rsidRPr="00233788">
            <w:rPr>
              <w:color w:val="FF0000"/>
            </w:rPr>
            <w:fldChar w:fldCharType="end"/>
          </w:r>
        </w:sdtContent>
      </w:sdt>
      <w:r w:rsidR="007F21E4" w:rsidRPr="00233788">
        <w:rPr>
          <w:color w:val="FF0000"/>
        </w:rPr>
        <w:t xml:space="preserve">. </w:t>
      </w:r>
      <w:r w:rsidR="007F21E4" w:rsidRPr="00233788">
        <w:rPr>
          <w:b/>
          <w:color w:val="FF0000"/>
        </w:rPr>
        <w:t>Władza</w:t>
      </w:r>
      <w:r w:rsidR="007F21E4" w:rsidRPr="00233788">
        <w:rPr>
          <w:color w:val="FF0000"/>
        </w:rPr>
        <w:t xml:space="preserve"> oznacza zdolność interesariusza do skutecznej perswazji wobec instytucji, przejawiającej się w dostosowaniu działań instytucji do oczekiwań interesariusza posiadającego władzę - „zdolność do wpływania na zachowania innych” </w:t>
      </w:r>
      <w:sdt>
        <w:sdtPr>
          <w:rPr>
            <w:color w:val="FF0000"/>
          </w:rPr>
          <w:id w:val="-555708358"/>
          <w:citation/>
        </w:sdtPr>
        <w:sdtEndPr/>
        <w:sdtContent>
          <w:r w:rsidR="007F21E4" w:rsidRPr="00233788">
            <w:rPr>
              <w:color w:val="FF0000"/>
            </w:rPr>
            <w:fldChar w:fldCharType="begin"/>
          </w:r>
          <w:r w:rsidR="007F21E4" w:rsidRPr="00233788">
            <w:rPr>
              <w:color w:val="FF0000"/>
            </w:rPr>
            <w:instrText xml:space="preserve"> CITATION Kar11 \l 1045 </w:instrText>
          </w:r>
          <w:r w:rsidR="007F21E4" w:rsidRPr="00233788">
            <w:rPr>
              <w:color w:val="FF0000"/>
            </w:rPr>
            <w:fldChar w:fldCharType="separate"/>
          </w:r>
          <w:r w:rsidR="009D4BA4" w:rsidRPr="00233788">
            <w:rPr>
              <w:noProof/>
              <w:color w:val="FF0000"/>
            </w:rPr>
            <w:t>(Karwacka, 2011)</w:t>
          </w:r>
          <w:r w:rsidR="007F21E4" w:rsidRPr="00233788">
            <w:rPr>
              <w:color w:val="FF0000"/>
            </w:rPr>
            <w:fldChar w:fldCharType="end"/>
          </w:r>
        </w:sdtContent>
      </w:sdt>
      <w:r w:rsidR="007F21E4" w:rsidRPr="00233788">
        <w:rPr>
          <w:color w:val="FF0000"/>
        </w:rPr>
        <w:t xml:space="preserve">. </w:t>
      </w:r>
      <w:r w:rsidR="007F21E4" w:rsidRPr="00233788">
        <w:rPr>
          <w:b/>
          <w:color w:val="FF0000"/>
        </w:rPr>
        <w:t>Legitymizacja</w:t>
      </w:r>
      <w:r w:rsidR="007F21E4" w:rsidRPr="00233788">
        <w:rPr>
          <w:color w:val="FF0000"/>
        </w:rPr>
        <w:t xml:space="preserve"> oznacza związki z instytucją, które skutkują prawnymi, zwyczajowymi lub moralnymi prawami lub obowiązkami interesariusza wobec uczelni. </w:t>
      </w:r>
      <w:r w:rsidR="007F21E4" w:rsidRPr="00233788">
        <w:rPr>
          <w:b/>
          <w:color w:val="FF0000"/>
        </w:rPr>
        <w:t>Pierwszeństwo</w:t>
      </w:r>
      <w:r w:rsidR="007F21E4" w:rsidRPr="00233788">
        <w:rPr>
          <w:color w:val="FF0000"/>
        </w:rPr>
        <w:t xml:space="preserve"> oznacza wpływ na szybkość odpowiedzi kierownictwa instytucji na zapotrzebowanie ze strony interesariusza. Wynika ono z tego, że zgłaszane potrzeby interesariusza są dla niego bardzo ważne, a ponadto bardzo pilne. </w:t>
      </w:r>
      <w:r w:rsidR="00E5202E" w:rsidRPr="00233788">
        <w:rPr>
          <w:color w:val="FF0000"/>
        </w:rPr>
        <w:t>Może ono zaistnieć, kiedy są spełnione dwa warunki: (1) relacja lub żądanie mają naturę wrażliwą na czynnik czasu oraz (2) relacja lub żądanie są ważne lub krytyczne dla interesariusza</w:t>
      </w:r>
      <w:sdt>
        <w:sdtPr>
          <w:rPr>
            <w:color w:val="FF0000"/>
          </w:rPr>
          <w:id w:val="-18087042"/>
          <w:citation/>
        </w:sdtPr>
        <w:sdtEndPr/>
        <w:sdtContent>
          <w:r w:rsidR="00E5202E" w:rsidRPr="00233788">
            <w:rPr>
              <w:color w:val="FF0000"/>
            </w:rPr>
            <w:fldChar w:fldCharType="begin"/>
          </w:r>
          <w:r w:rsidR="00610759" w:rsidRPr="00233788">
            <w:rPr>
              <w:color w:val="FF0000"/>
            </w:rPr>
            <w:instrText xml:space="preserve">CITATION Mit97 \p 867 \l 1045 </w:instrText>
          </w:r>
          <w:r w:rsidR="00E5202E" w:rsidRPr="00233788">
            <w:rPr>
              <w:color w:val="FF0000"/>
            </w:rPr>
            <w:fldChar w:fldCharType="separate"/>
          </w:r>
          <w:r w:rsidR="009D4BA4" w:rsidRPr="00233788">
            <w:rPr>
              <w:noProof/>
              <w:color w:val="FF0000"/>
            </w:rPr>
            <w:t xml:space="preserve"> (Mitchell, Agle i Wood, 1997, str. 867)</w:t>
          </w:r>
          <w:r w:rsidR="00E5202E" w:rsidRPr="00233788">
            <w:rPr>
              <w:color w:val="FF0000"/>
            </w:rPr>
            <w:fldChar w:fldCharType="end"/>
          </w:r>
        </w:sdtContent>
      </w:sdt>
      <w:r w:rsidR="00E5202E" w:rsidRPr="00233788">
        <w:rPr>
          <w:color w:val="FF0000"/>
        </w:rPr>
        <w:t xml:space="preserve">. </w:t>
      </w:r>
    </w:p>
    <w:p w14:paraId="5B92162F" w14:textId="77777777" w:rsidR="00E5202E" w:rsidRPr="00233788" w:rsidRDefault="00E5202E" w:rsidP="004E7B54">
      <w:pPr>
        <w:rPr>
          <w:color w:val="FF0000"/>
        </w:rPr>
      </w:pPr>
      <w:r w:rsidRPr="00233788">
        <w:rPr>
          <w:color w:val="FF0000"/>
        </w:rPr>
        <w:t>Bazując na tych trzech cechach Mitchel et al. określają następujące grupy interesariuszy:</w:t>
      </w:r>
    </w:p>
    <w:p w14:paraId="0E69EAC9" w14:textId="77777777" w:rsidR="00E5202E" w:rsidRPr="00233788" w:rsidRDefault="00E5202E" w:rsidP="001D1695">
      <w:pPr>
        <w:pStyle w:val="Wypunktowanie"/>
        <w:numPr>
          <w:ilvl w:val="0"/>
          <w:numId w:val="4"/>
        </w:numPr>
        <w:rPr>
          <w:color w:val="FF0000"/>
        </w:rPr>
      </w:pPr>
      <w:r w:rsidRPr="00233788">
        <w:rPr>
          <w:color w:val="FF0000"/>
        </w:rPr>
        <w:t>uśpiony – posiada: władzę,</w:t>
      </w:r>
    </w:p>
    <w:p w14:paraId="1060CF1B" w14:textId="77777777" w:rsidR="00E5202E" w:rsidRPr="00233788" w:rsidRDefault="00E5202E" w:rsidP="004E7B54">
      <w:pPr>
        <w:pStyle w:val="Wypunktowanie"/>
        <w:rPr>
          <w:color w:val="FF0000"/>
        </w:rPr>
      </w:pPr>
      <w:r w:rsidRPr="00233788">
        <w:rPr>
          <w:color w:val="FF0000"/>
        </w:rPr>
        <w:t>zależny od uznania – posiada: legitymizację</w:t>
      </w:r>
    </w:p>
    <w:p w14:paraId="6CF5E71E" w14:textId="77777777" w:rsidR="00E5202E" w:rsidRPr="00233788" w:rsidRDefault="00E5202E" w:rsidP="004E7B54">
      <w:pPr>
        <w:pStyle w:val="Wypunktowanie"/>
        <w:rPr>
          <w:color w:val="FF0000"/>
        </w:rPr>
      </w:pPr>
      <w:r w:rsidRPr="00233788">
        <w:rPr>
          <w:color w:val="FF0000"/>
        </w:rPr>
        <w:t>wymagający – posiada: pilność</w:t>
      </w:r>
    </w:p>
    <w:p w14:paraId="30B05F76" w14:textId="77777777" w:rsidR="00E5202E" w:rsidRPr="00233788" w:rsidRDefault="00E5202E" w:rsidP="004E7B54">
      <w:pPr>
        <w:pStyle w:val="Wypunktowanie"/>
        <w:rPr>
          <w:color w:val="FF0000"/>
        </w:rPr>
      </w:pPr>
      <w:r w:rsidRPr="00233788">
        <w:rPr>
          <w:color w:val="FF0000"/>
        </w:rPr>
        <w:t>dominujący – posiada: władzę i legitymizację</w:t>
      </w:r>
    </w:p>
    <w:p w14:paraId="794B0B8E" w14:textId="77777777" w:rsidR="00E5202E" w:rsidRPr="00233788" w:rsidRDefault="00E5202E" w:rsidP="004E7B54">
      <w:pPr>
        <w:pStyle w:val="Wypunktowanie"/>
        <w:rPr>
          <w:color w:val="FF0000"/>
        </w:rPr>
      </w:pPr>
      <w:r w:rsidRPr="00233788">
        <w:rPr>
          <w:color w:val="FF0000"/>
        </w:rPr>
        <w:t>zależny – posiada legitymizację i pilność</w:t>
      </w:r>
    </w:p>
    <w:p w14:paraId="4F0730AF" w14:textId="77777777" w:rsidR="00E5202E" w:rsidRPr="00233788" w:rsidRDefault="00E5202E" w:rsidP="004E7B54">
      <w:pPr>
        <w:pStyle w:val="Wypunktowanie"/>
        <w:rPr>
          <w:color w:val="FF0000"/>
        </w:rPr>
      </w:pPr>
      <w:r w:rsidRPr="00233788">
        <w:rPr>
          <w:color w:val="FF0000"/>
        </w:rPr>
        <w:t>niebezpieczny – posiada władzę i pilność</w:t>
      </w:r>
    </w:p>
    <w:p w14:paraId="61E38B34" w14:textId="77777777" w:rsidR="00E5202E" w:rsidRPr="00233788" w:rsidRDefault="00E5202E" w:rsidP="004E7B54">
      <w:pPr>
        <w:pStyle w:val="Wypunktowanie"/>
        <w:rPr>
          <w:color w:val="FF0000"/>
        </w:rPr>
      </w:pPr>
      <w:r w:rsidRPr="00233788">
        <w:rPr>
          <w:color w:val="FF0000"/>
        </w:rPr>
        <w:t>definitywny – posiada władzę, legitymizację i pilność</w:t>
      </w:r>
    </w:p>
    <w:p w14:paraId="71603DBA" w14:textId="5DE84113" w:rsidR="00E5202E" w:rsidRPr="00233788" w:rsidRDefault="00E5202E" w:rsidP="004E7B54">
      <w:pPr>
        <w:pStyle w:val="Wypunktowanie"/>
        <w:rPr>
          <w:color w:val="FF0000"/>
        </w:rPr>
      </w:pPr>
      <w:r w:rsidRPr="00233788">
        <w:rPr>
          <w:color w:val="FF0000"/>
        </w:rPr>
        <w:t xml:space="preserve">nie interesariusz – nie posiada ani władzy, ani legitymizacji, ani pilności </w:t>
      </w:r>
      <w:sdt>
        <w:sdtPr>
          <w:rPr>
            <w:color w:val="FF0000"/>
          </w:rPr>
          <w:id w:val="-1938896912"/>
          <w:citation/>
        </w:sdtPr>
        <w:sdtEndPr/>
        <w:sdtContent>
          <w:r w:rsidRPr="00233788">
            <w:rPr>
              <w:color w:val="FF0000"/>
            </w:rPr>
            <w:fldChar w:fldCharType="begin"/>
          </w:r>
          <w:r w:rsidR="00610759" w:rsidRPr="00233788">
            <w:rPr>
              <w:color w:val="FF0000"/>
            </w:rPr>
            <w:instrText xml:space="preserve">CITATION Mit97 \l 1045 </w:instrText>
          </w:r>
          <w:r w:rsidRPr="00233788">
            <w:rPr>
              <w:color w:val="FF0000"/>
            </w:rPr>
            <w:fldChar w:fldCharType="separate"/>
          </w:r>
          <w:r w:rsidR="009D4BA4" w:rsidRPr="00233788">
            <w:rPr>
              <w:noProof/>
              <w:color w:val="FF0000"/>
            </w:rPr>
            <w:t>(Mitchell, Agle i Wood, 1997)</w:t>
          </w:r>
          <w:r w:rsidRPr="00233788">
            <w:rPr>
              <w:color w:val="FF0000"/>
            </w:rPr>
            <w:fldChar w:fldCharType="end"/>
          </w:r>
        </w:sdtContent>
      </w:sdt>
    </w:p>
    <w:p w14:paraId="142D01BB" w14:textId="77777777" w:rsidR="00E5202E" w:rsidRPr="00233788" w:rsidRDefault="00E5202E" w:rsidP="004E7B54">
      <w:pPr>
        <w:rPr>
          <w:color w:val="FF0000"/>
        </w:rPr>
      </w:pPr>
    </w:p>
    <w:p w14:paraId="1DA831D6" w14:textId="57E003EE" w:rsidR="007F21E4" w:rsidRPr="00233788" w:rsidRDefault="007F21E4" w:rsidP="004E7B54">
      <w:pPr>
        <w:rPr>
          <w:color w:val="FF0000"/>
        </w:rPr>
      </w:pPr>
      <w:r w:rsidRPr="00233788">
        <w:rPr>
          <w:color w:val="FF0000"/>
        </w:rPr>
        <w:t>Typologię interesariuszy wg. Mitchell et al. przedstawiono w tabeli po</w:t>
      </w:r>
      <w:r w:rsidRPr="00233788">
        <w:rPr>
          <w:color w:val="FF0000"/>
        </w:rPr>
        <w:fldChar w:fldCharType="begin"/>
      </w:r>
      <w:r w:rsidRPr="00233788">
        <w:rPr>
          <w:color w:val="FF0000"/>
        </w:rPr>
        <w:instrText xml:space="preserve"> REF _Ref410576862 \p \h </w:instrText>
      </w:r>
      <w:r w:rsidRPr="00233788">
        <w:rPr>
          <w:color w:val="FF0000"/>
        </w:rPr>
      </w:r>
      <w:r w:rsidRPr="00233788">
        <w:rPr>
          <w:color w:val="FF0000"/>
        </w:rPr>
        <w:fldChar w:fldCharType="separate"/>
      </w:r>
      <w:r w:rsidR="00E737A7" w:rsidRPr="00233788">
        <w:rPr>
          <w:b/>
          <w:bCs/>
          <w:color w:val="FF0000"/>
        </w:rPr>
        <w:t>Błąd! Nie można odnaleźć źródła odwołania.</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10576872 \* Lower \h  \* MERGEFORMAT </w:instrText>
      </w:r>
      <w:r w:rsidRPr="00233788">
        <w:rPr>
          <w:color w:val="FF0000"/>
        </w:rPr>
      </w:r>
      <w:r w:rsidRPr="00233788">
        <w:rPr>
          <w:color w:val="FF0000"/>
        </w:rPr>
        <w:fldChar w:fldCharType="separate"/>
      </w:r>
      <w:r w:rsidR="00E737A7" w:rsidRPr="00233788">
        <w:rPr>
          <w:b/>
          <w:bCs/>
          <w:color w:val="FF0000"/>
        </w:rPr>
        <w:t>Błąd! Nie można odnaleźć źródła odwołania.</w:t>
      </w:r>
      <w:r w:rsidRPr="00233788">
        <w:rPr>
          <w:color w:val="FF0000"/>
        </w:rPr>
        <w:fldChar w:fldCharType="end"/>
      </w:r>
      <w:r w:rsidRPr="00233788">
        <w:rPr>
          <w:color w:val="FF0000"/>
        </w:rPr>
        <w:t>).</w:t>
      </w:r>
    </w:p>
    <w:p w14:paraId="588C9C7B" w14:textId="688DFC61" w:rsidR="00E5202E" w:rsidRPr="00233788" w:rsidRDefault="00E5202E" w:rsidP="004E7B54">
      <w:pPr>
        <w:pStyle w:val="Tytutabeli"/>
        <w:rPr>
          <w:color w:val="FF0000"/>
        </w:rPr>
      </w:pPr>
      <w:bookmarkStart w:id="122" w:name="_Ref437120793"/>
      <w:bookmarkStart w:id="123" w:name="_Toc66043253"/>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1</w:t>
      </w:r>
      <w:r w:rsidR="001C498A" w:rsidRPr="00233788">
        <w:rPr>
          <w:color w:val="FF0000"/>
        </w:rPr>
        <w:fldChar w:fldCharType="end"/>
      </w:r>
      <w:bookmarkEnd w:id="122"/>
      <w:r w:rsidRPr="00233788">
        <w:rPr>
          <w:color w:val="FF0000"/>
        </w:rPr>
        <w:t xml:space="preserve"> Typologia interesariuszy wg Mitchell et al.</w:t>
      </w:r>
      <w:bookmarkEnd w:id="123"/>
    </w:p>
    <w:tbl>
      <w:tblPr>
        <w:tblStyle w:val="Tabela-Siatka"/>
        <w:tblW w:w="8505" w:type="dxa"/>
        <w:tblLayout w:type="fixed"/>
        <w:tblLook w:val="04A0" w:firstRow="1" w:lastRow="0" w:firstColumn="1" w:lastColumn="0" w:noHBand="0" w:noVBand="1"/>
      </w:tblPr>
      <w:tblGrid>
        <w:gridCol w:w="3095"/>
        <w:gridCol w:w="1802"/>
        <w:gridCol w:w="1804"/>
        <w:gridCol w:w="1804"/>
      </w:tblGrid>
      <w:tr w:rsidR="0045343B" w:rsidRPr="00233788" w14:paraId="6BAA4107" w14:textId="77777777" w:rsidTr="00AF6E49">
        <w:trPr>
          <w:cantSplit/>
          <w:tblHeader/>
        </w:trPr>
        <w:tc>
          <w:tcPr>
            <w:tcW w:w="3095" w:type="dxa"/>
          </w:tcPr>
          <w:p w14:paraId="255C0E4D" w14:textId="77777777" w:rsidR="007F21E4" w:rsidRPr="00233788" w:rsidRDefault="007F21E4" w:rsidP="004E7B54">
            <w:pPr>
              <w:ind w:firstLine="0"/>
              <w:rPr>
                <w:b/>
                <w:color w:val="FF0000"/>
                <w:sz w:val="20"/>
                <w:lang w:val="pl-PL" w:bidi="ar-SA"/>
              </w:rPr>
            </w:pPr>
            <w:r w:rsidRPr="00233788">
              <w:rPr>
                <w:b/>
                <w:color w:val="FF0000"/>
                <w:sz w:val="20"/>
                <w:lang w:val="pl-PL" w:bidi="ar-SA"/>
              </w:rPr>
              <w:t xml:space="preserve">Określenie typu </w:t>
            </w:r>
            <w:r w:rsidRPr="00233788">
              <w:rPr>
                <w:b/>
                <w:color w:val="FF0000"/>
                <w:sz w:val="20"/>
                <w:lang w:val="pl-PL" w:bidi="ar-SA"/>
              </w:rPr>
              <w:br/>
              <w:t>interesariusza</w:t>
            </w:r>
          </w:p>
        </w:tc>
        <w:tc>
          <w:tcPr>
            <w:tcW w:w="1802" w:type="dxa"/>
          </w:tcPr>
          <w:p w14:paraId="579D5DDD" w14:textId="77777777" w:rsidR="007F21E4" w:rsidRPr="00233788" w:rsidRDefault="007F21E4" w:rsidP="004E7B54">
            <w:pPr>
              <w:ind w:firstLine="0"/>
              <w:rPr>
                <w:b/>
                <w:color w:val="FF0000"/>
                <w:sz w:val="20"/>
                <w:lang w:val="pl-PL" w:bidi="ar-SA"/>
              </w:rPr>
            </w:pPr>
            <w:r w:rsidRPr="00233788">
              <w:rPr>
                <w:b/>
                <w:color w:val="FF0000"/>
                <w:sz w:val="20"/>
                <w:lang w:val="pl-PL" w:bidi="ar-SA"/>
              </w:rPr>
              <w:t xml:space="preserve">Władza </w:t>
            </w:r>
            <w:r w:rsidRPr="00233788">
              <w:rPr>
                <w:b/>
                <w:color w:val="FF0000"/>
                <w:sz w:val="20"/>
                <w:lang w:val="pl-PL" w:bidi="ar-SA"/>
              </w:rPr>
              <w:br/>
            </w:r>
            <w:r w:rsidRPr="00233788">
              <w:rPr>
                <w:color w:val="FF0000"/>
                <w:sz w:val="20"/>
                <w:lang w:val="pl-PL" w:bidi="ar-SA"/>
              </w:rPr>
              <w:t>[1 – posiadana cecha; 0 nieposiadana cecha]</w:t>
            </w:r>
          </w:p>
        </w:tc>
        <w:tc>
          <w:tcPr>
            <w:tcW w:w="1804" w:type="dxa"/>
          </w:tcPr>
          <w:p w14:paraId="4B26C279" w14:textId="77777777" w:rsidR="007F21E4" w:rsidRPr="00233788" w:rsidRDefault="007F21E4" w:rsidP="004E7B54">
            <w:pPr>
              <w:ind w:firstLine="0"/>
              <w:rPr>
                <w:b/>
                <w:color w:val="FF0000"/>
                <w:sz w:val="20"/>
                <w:lang w:val="pl-PL" w:bidi="ar-SA"/>
              </w:rPr>
            </w:pPr>
            <w:r w:rsidRPr="00233788">
              <w:rPr>
                <w:b/>
                <w:color w:val="FF0000"/>
                <w:sz w:val="20"/>
                <w:lang w:val="pl-PL" w:bidi="ar-SA"/>
              </w:rPr>
              <w:t xml:space="preserve">Legitymizacja </w:t>
            </w:r>
            <w:r w:rsidRPr="00233788">
              <w:rPr>
                <w:b/>
                <w:color w:val="FF0000"/>
                <w:sz w:val="20"/>
                <w:lang w:val="pl-PL" w:bidi="ar-SA"/>
              </w:rPr>
              <w:br/>
            </w:r>
            <w:r w:rsidRPr="00233788">
              <w:rPr>
                <w:color w:val="FF0000"/>
                <w:sz w:val="20"/>
                <w:lang w:val="pl-PL" w:bidi="ar-SA"/>
              </w:rPr>
              <w:t>[1 – posiadana cecha; 0 nieposiadana cecha]</w:t>
            </w:r>
          </w:p>
        </w:tc>
        <w:tc>
          <w:tcPr>
            <w:tcW w:w="1804" w:type="dxa"/>
          </w:tcPr>
          <w:p w14:paraId="28FF77F9" w14:textId="77777777" w:rsidR="007F21E4" w:rsidRPr="00233788" w:rsidRDefault="007F21E4" w:rsidP="004E7B54">
            <w:pPr>
              <w:ind w:firstLine="0"/>
              <w:rPr>
                <w:b/>
                <w:color w:val="FF0000"/>
                <w:sz w:val="20"/>
                <w:lang w:val="pl-PL" w:bidi="ar-SA"/>
              </w:rPr>
            </w:pPr>
            <w:r w:rsidRPr="00233788">
              <w:rPr>
                <w:b/>
                <w:color w:val="FF0000"/>
                <w:sz w:val="20"/>
                <w:lang w:val="pl-PL" w:bidi="ar-SA"/>
              </w:rPr>
              <w:t xml:space="preserve">Pilność </w:t>
            </w:r>
            <w:r w:rsidRPr="00233788">
              <w:rPr>
                <w:b/>
                <w:color w:val="FF0000"/>
                <w:sz w:val="20"/>
                <w:lang w:val="pl-PL" w:bidi="ar-SA"/>
              </w:rPr>
              <w:br/>
            </w:r>
            <w:r w:rsidRPr="00233788">
              <w:rPr>
                <w:color w:val="FF0000"/>
                <w:sz w:val="20"/>
                <w:lang w:val="pl-PL" w:bidi="ar-SA"/>
              </w:rPr>
              <w:t>[1 – posiadana cecha; 0 nieposiadana cecha]</w:t>
            </w:r>
          </w:p>
        </w:tc>
      </w:tr>
      <w:tr w:rsidR="0045343B" w:rsidRPr="00233788" w14:paraId="65B017F1" w14:textId="77777777" w:rsidTr="00AF6E49">
        <w:trPr>
          <w:cantSplit/>
        </w:trPr>
        <w:tc>
          <w:tcPr>
            <w:tcW w:w="3095" w:type="dxa"/>
          </w:tcPr>
          <w:p w14:paraId="7D8DA4DF"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Uśpiony</w:t>
            </w:r>
          </w:p>
        </w:tc>
        <w:tc>
          <w:tcPr>
            <w:tcW w:w="1802" w:type="dxa"/>
            <w:shd w:val="clear" w:color="auto" w:fill="D9D9D9" w:themeFill="background1" w:themeFillShade="D9"/>
          </w:tcPr>
          <w:p w14:paraId="3DFAFE9D"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tcPr>
          <w:p w14:paraId="6106B3C3"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tcPr>
          <w:p w14:paraId="592B1ACD" w14:textId="77777777" w:rsidR="007F21E4" w:rsidRPr="00233788" w:rsidRDefault="007F21E4" w:rsidP="004E7B54">
            <w:pPr>
              <w:rPr>
                <w:color w:val="FF0000"/>
                <w:sz w:val="20"/>
                <w:lang w:val="pl-PL" w:bidi="ar-SA"/>
              </w:rPr>
            </w:pPr>
            <w:r w:rsidRPr="00233788">
              <w:rPr>
                <w:color w:val="FF0000"/>
                <w:sz w:val="20"/>
                <w:lang w:val="pl-PL" w:bidi="ar-SA"/>
              </w:rPr>
              <w:t>0</w:t>
            </w:r>
          </w:p>
        </w:tc>
      </w:tr>
      <w:tr w:rsidR="0045343B" w:rsidRPr="00233788" w14:paraId="1B832C8F" w14:textId="77777777" w:rsidTr="00AF6E49">
        <w:trPr>
          <w:cantSplit/>
        </w:trPr>
        <w:tc>
          <w:tcPr>
            <w:tcW w:w="3095" w:type="dxa"/>
          </w:tcPr>
          <w:p w14:paraId="2F9360DA"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lastRenderedPageBreak/>
              <w:t>Zależny od uznania</w:t>
            </w:r>
          </w:p>
        </w:tc>
        <w:tc>
          <w:tcPr>
            <w:tcW w:w="1802" w:type="dxa"/>
          </w:tcPr>
          <w:p w14:paraId="43F75F0A"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shd w:val="clear" w:color="auto" w:fill="D9D9D9" w:themeFill="background1" w:themeFillShade="D9"/>
          </w:tcPr>
          <w:p w14:paraId="0405E64B"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tcPr>
          <w:p w14:paraId="71606EAF" w14:textId="77777777" w:rsidR="007F21E4" w:rsidRPr="00233788" w:rsidRDefault="007F21E4" w:rsidP="004E7B54">
            <w:pPr>
              <w:rPr>
                <w:color w:val="FF0000"/>
                <w:sz w:val="20"/>
                <w:lang w:val="pl-PL" w:bidi="ar-SA"/>
              </w:rPr>
            </w:pPr>
            <w:r w:rsidRPr="00233788">
              <w:rPr>
                <w:color w:val="FF0000"/>
                <w:sz w:val="20"/>
                <w:lang w:val="pl-PL" w:bidi="ar-SA"/>
              </w:rPr>
              <w:t>0</w:t>
            </w:r>
          </w:p>
        </w:tc>
      </w:tr>
      <w:tr w:rsidR="0045343B" w:rsidRPr="00233788" w14:paraId="03FA1743" w14:textId="77777777" w:rsidTr="00AF6E49">
        <w:trPr>
          <w:cantSplit/>
        </w:trPr>
        <w:tc>
          <w:tcPr>
            <w:tcW w:w="3095" w:type="dxa"/>
          </w:tcPr>
          <w:p w14:paraId="12511C87"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Wymagający</w:t>
            </w:r>
          </w:p>
        </w:tc>
        <w:tc>
          <w:tcPr>
            <w:tcW w:w="1802" w:type="dxa"/>
          </w:tcPr>
          <w:p w14:paraId="4CC031D2"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tcPr>
          <w:p w14:paraId="044429C6"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shd w:val="clear" w:color="auto" w:fill="D9D9D9" w:themeFill="background1" w:themeFillShade="D9"/>
          </w:tcPr>
          <w:p w14:paraId="4603344C" w14:textId="77777777" w:rsidR="007F21E4" w:rsidRPr="00233788" w:rsidRDefault="007F21E4" w:rsidP="004E7B54">
            <w:pPr>
              <w:rPr>
                <w:color w:val="FF0000"/>
                <w:sz w:val="20"/>
                <w:lang w:val="pl-PL" w:bidi="ar-SA"/>
              </w:rPr>
            </w:pPr>
            <w:r w:rsidRPr="00233788">
              <w:rPr>
                <w:color w:val="FF0000"/>
                <w:sz w:val="20"/>
                <w:lang w:val="pl-PL" w:bidi="ar-SA"/>
              </w:rPr>
              <w:t>1</w:t>
            </w:r>
          </w:p>
        </w:tc>
      </w:tr>
      <w:tr w:rsidR="0045343B" w:rsidRPr="00233788" w14:paraId="3553D532" w14:textId="77777777" w:rsidTr="00AF6E49">
        <w:trPr>
          <w:cantSplit/>
        </w:trPr>
        <w:tc>
          <w:tcPr>
            <w:tcW w:w="3095" w:type="dxa"/>
          </w:tcPr>
          <w:p w14:paraId="2C5B1C0A"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Dominujący</w:t>
            </w:r>
          </w:p>
        </w:tc>
        <w:tc>
          <w:tcPr>
            <w:tcW w:w="1802" w:type="dxa"/>
            <w:shd w:val="clear" w:color="auto" w:fill="D9D9D9" w:themeFill="background1" w:themeFillShade="D9"/>
          </w:tcPr>
          <w:p w14:paraId="3E4F7609"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shd w:val="clear" w:color="auto" w:fill="D9D9D9" w:themeFill="background1" w:themeFillShade="D9"/>
          </w:tcPr>
          <w:p w14:paraId="09701F46"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tcPr>
          <w:p w14:paraId="2D6C7867" w14:textId="77777777" w:rsidR="007F21E4" w:rsidRPr="00233788" w:rsidRDefault="007F21E4" w:rsidP="004E7B54">
            <w:pPr>
              <w:rPr>
                <w:color w:val="FF0000"/>
                <w:sz w:val="20"/>
                <w:lang w:val="pl-PL" w:bidi="ar-SA"/>
              </w:rPr>
            </w:pPr>
            <w:r w:rsidRPr="00233788">
              <w:rPr>
                <w:color w:val="FF0000"/>
                <w:sz w:val="20"/>
                <w:lang w:val="pl-PL" w:bidi="ar-SA"/>
              </w:rPr>
              <w:t>0</w:t>
            </w:r>
          </w:p>
        </w:tc>
      </w:tr>
      <w:tr w:rsidR="0045343B" w:rsidRPr="00233788" w14:paraId="29FBE32C" w14:textId="77777777" w:rsidTr="00AF6E49">
        <w:trPr>
          <w:cantSplit/>
        </w:trPr>
        <w:tc>
          <w:tcPr>
            <w:tcW w:w="3095" w:type="dxa"/>
          </w:tcPr>
          <w:p w14:paraId="6C26A778"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Zależny</w:t>
            </w:r>
          </w:p>
        </w:tc>
        <w:tc>
          <w:tcPr>
            <w:tcW w:w="1802" w:type="dxa"/>
          </w:tcPr>
          <w:p w14:paraId="21F38B4D"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shd w:val="clear" w:color="auto" w:fill="D9D9D9" w:themeFill="background1" w:themeFillShade="D9"/>
          </w:tcPr>
          <w:p w14:paraId="1733C13F"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shd w:val="clear" w:color="auto" w:fill="D9D9D9" w:themeFill="background1" w:themeFillShade="D9"/>
          </w:tcPr>
          <w:p w14:paraId="3789512C" w14:textId="77777777" w:rsidR="007F21E4" w:rsidRPr="00233788" w:rsidRDefault="007F21E4" w:rsidP="004E7B54">
            <w:pPr>
              <w:rPr>
                <w:color w:val="FF0000"/>
                <w:sz w:val="20"/>
                <w:lang w:val="pl-PL" w:bidi="ar-SA"/>
              </w:rPr>
            </w:pPr>
            <w:r w:rsidRPr="00233788">
              <w:rPr>
                <w:color w:val="FF0000"/>
                <w:sz w:val="20"/>
                <w:lang w:val="pl-PL" w:bidi="ar-SA"/>
              </w:rPr>
              <w:t>1</w:t>
            </w:r>
          </w:p>
        </w:tc>
      </w:tr>
      <w:tr w:rsidR="0045343B" w:rsidRPr="00233788" w14:paraId="20C15AEC" w14:textId="77777777" w:rsidTr="00AF6E49">
        <w:trPr>
          <w:cantSplit/>
        </w:trPr>
        <w:tc>
          <w:tcPr>
            <w:tcW w:w="3095" w:type="dxa"/>
          </w:tcPr>
          <w:p w14:paraId="3F46CED3"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Niebezpieczny</w:t>
            </w:r>
          </w:p>
        </w:tc>
        <w:tc>
          <w:tcPr>
            <w:tcW w:w="1802" w:type="dxa"/>
            <w:shd w:val="clear" w:color="auto" w:fill="D9D9D9" w:themeFill="background1" w:themeFillShade="D9"/>
          </w:tcPr>
          <w:p w14:paraId="1A794534"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tcPr>
          <w:p w14:paraId="3960997B"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shd w:val="clear" w:color="auto" w:fill="D9D9D9" w:themeFill="background1" w:themeFillShade="D9"/>
          </w:tcPr>
          <w:p w14:paraId="49ECE95C" w14:textId="77777777" w:rsidR="007F21E4" w:rsidRPr="00233788" w:rsidRDefault="007F21E4" w:rsidP="004E7B54">
            <w:pPr>
              <w:rPr>
                <w:color w:val="FF0000"/>
                <w:sz w:val="20"/>
                <w:lang w:val="pl-PL" w:bidi="ar-SA"/>
              </w:rPr>
            </w:pPr>
            <w:r w:rsidRPr="00233788">
              <w:rPr>
                <w:color w:val="FF0000"/>
                <w:sz w:val="20"/>
                <w:lang w:val="pl-PL" w:bidi="ar-SA"/>
              </w:rPr>
              <w:t>1</w:t>
            </w:r>
          </w:p>
        </w:tc>
      </w:tr>
      <w:tr w:rsidR="0045343B" w:rsidRPr="00233788" w14:paraId="2D5E22BD" w14:textId="77777777" w:rsidTr="00AF6E49">
        <w:trPr>
          <w:cantSplit/>
        </w:trPr>
        <w:tc>
          <w:tcPr>
            <w:tcW w:w="3095" w:type="dxa"/>
          </w:tcPr>
          <w:p w14:paraId="34C9C3D0"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Definitywny</w:t>
            </w:r>
          </w:p>
        </w:tc>
        <w:tc>
          <w:tcPr>
            <w:tcW w:w="1802" w:type="dxa"/>
            <w:shd w:val="clear" w:color="auto" w:fill="D9D9D9" w:themeFill="background1" w:themeFillShade="D9"/>
          </w:tcPr>
          <w:p w14:paraId="3B69BF41"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shd w:val="clear" w:color="auto" w:fill="D9D9D9" w:themeFill="background1" w:themeFillShade="D9"/>
          </w:tcPr>
          <w:p w14:paraId="62DAFF65"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shd w:val="clear" w:color="auto" w:fill="D9D9D9" w:themeFill="background1" w:themeFillShade="D9"/>
          </w:tcPr>
          <w:p w14:paraId="0684BD48" w14:textId="77777777" w:rsidR="007F21E4" w:rsidRPr="00233788" w:rsidRDefault="007F21E4" w:rsidP="004E7B54">
            <w:pPr>
              <w:rPr>
                <w:color w:val="FF0000"/>
                <w:sz w:val="20"/>
                <w:lang w:val="pl-PL" w:bidi="ar-SA"/>
              </w:rPr>
            </w:pPr>
            <w:r w:rsidRPr="00233788">
              <w:rPr>
                <w:color w:val="FF0000"/>
                <w:sz w:val="20"/>
                <w:lang w:val="pl-PL" w:bidi="ar-SA"/>
              </w:rPr>
              <w:t>1</w:t>
            </w:r>
          </w:p>
        </w:tc>
      </w:tr>
    </w:tbl>
    <w:p w14:paraId="0F676D40" w14:textId="79EF48BB" w:rsidR="007F21E4" w:rsidRPr="00233788" w:rsidRDefault="00E5202E" w:rsidP="004E7B54">
      <w:pPr>
        <w:rPr>
          <w:color w:val="FF0000"/>
        </w:rPr>
      </w:pPr>
      <w:r w:rsidRPr="00233788">
        <w:rPr>
          <w:color w:val="FF0000"/>
        </w:rPr>
        <w:t>Źródło</w:t>
      </w:r>
      <w:r w:rsidR="007F21E4" w:rsidRPr="00233788">
        <w:rPr>
          <w:color w:val="FF0000"/>
        </w:rPr>
        <w:t xml:space="preserve">: opracowanie własne na podstawie </w:t>
      </w:r>
      <w:sdt>
        <w:sdtPr>
          <w:rPr>
            <w:color w:val="FF0000"/>
          </w:rPr>
          <w:id w:val="-1834286013"/>
          <w:citation/>
        </w:sdtPr>
        <w:sdtEndPr/>
        <w:sdtContent>
          <w:r w:rsidR="007F21E4" w:rsidRPr="00233788">
            <w:rPr>
              <w:color w:val="FF0000"/>
            </w:rPr>
            <w:fldChar w:fldCharType="begin"/>
          </w:r>
          <w:r w:rsidR="00610759" w:rsidRPr="00233788">
            <w:rPr>
              <w:color w:val="FF0000"/>
            </w:rPr>
            <w:instrText xml:space="preserve">CITATION Mit97 \l 1045 </w:instrText>
          </w:r>
          <w:r w:rsidR="007F21E4" w:rsidRPr="00233788">
            <w:rPr>
              <w:color w:val="FF0000"/>
            </w:rPr>
            <w:fldChar w:fldCharType="separate"/>
          </w:r>
          <w:r w:rsidR="009D4BA4" w:rsidRPr="00233788">
            <w:rPr>
              <w:noProof/>
              <w:color w:val="FF0000"/>
            </w:rPr>
            <w:t>(Mitchell, Agle i Wood, 1997)</w:t>
          </w:r>
          <w:r w:rsidR="007F21E4" w:rsidRPr="00233788">
            <w:rPr>
              <w:color w:val="FF0000"/>
            </w:rPr>
            <w:fldChar w:fldCharType="end"/>
          </w:r>
        </w:sdtContent>
      </w:sdt>
      <w:r w:rsidR="007F21E4" w:rsidRPr="00233788">
        <w:rPr>
          <w:color w:val="FF0000"/>
        </w:rPr>
        <w:t xml:space="preserve"> oraz </w:t>
      </w:r>
      <w:sdt>
        <w:sdtPr>
          <w:rPr>
            <w:color w:val="FF0000"/>
          </w:rPr>
          <w:id w:val="-1348320512"/>
          <w:citation/>
        </w:sdtPr>
        <w:sdtEndPr/>
        <w:sdtContent>
          <w:r w:rsidR="007F21E4" w:rsidRPr="00233788">
            <w:rPr>
              <w:color w:val="FF0000"/>
            </w:rPr>
            <w:fldChar w:fldCharType="begin"/>
          </w:r>
          <w:r w:rsidR="007F21E4" w:rsidRPr="00233788">
            <w:rPr>
              <w:color w:val="FF0000"/>
            </w:rPr>
            <w:instrText xml:space="preserve"> CITATION Kar11 \l 1045 </w:instrText>
          </w:r>
          <w:r w:rsidR="007F21E4" w:rsidRPr="00233788">
            <w:rPr>
              <w:color w:val="FF0000"/>
            </w:rPr>
            <w:fldChar w:fldCharType="separate"/>
          </w:r>
          <w:r w:rsidR="009D4BA4" w:rsidRPr="00233788">
            <w:rPr>
              <w:noProof/>
              <w:color w:val="FF0000"/>
            </w:rPr>
            <w:t>(Karwacka, 2011)</w:t>
          </w:r>
          <w:r w:rsidR="007F21E4" w:rsidRPr="00233788">
            <w:rPr>
              <w:color w:val="FF0000"/>
            </w:rPr>
            <w:fldChar w:fldCharType="end"/>
          </w:r>
        </w:sdtContent>
      </w:sdt>
      <w:r w:rsidR="007F21E4" w:rsidRPr="00233788">
        <w:rPr>
          <w:color w:val="FF0000"/>
        </w:rPr>
        <w:t>.</w:t>
      </w:r>
    </w:p>
    <w:p w14:paraId="0DD6F9C2" w14:textId="5FD0A530" w:rsidR="002C4484" w:rsidRPr="00233788" w:rsidRDefault="007F21E4" w:rsidP="004E7B54">
      <w:pPr>
        <w:rPr>
          <w:color w:val="FF0000"/>
        </w:rPr>
      </w:pPr>
      <w:commentRangeStart w:id="124"/>
      <w:r w:rsidRPr="00233788">
        <w:rPr>
          <w:color w:val="FF0000"/>
        </w:rPr>
        <w:t xml:space="preserve">W rozważaniach na temat przedsiębiorstw w kontekście grup interesariuszy najczęściej wymienia się pracowników, właścicieli, społeczności, dostawców i klientów </w:t>
      </w:r>
      <w:sdt>
        <w:sdtPr>
          <w:rPr>
            <w:color w:val="FF0000"/>
          </w:rPr>
          <w:id w:val="-1489859084"/>
          <w:citation/>
        </w:sdtPr>
        <w:sdtEndPr/>
        <w:sdtContent>
          <w:r w:rsidRPr="00233788">
            <w:rPr>
              <w:color w:val="FF0000"/>
            </w:rPr>
            <w:fldChar w:fldCharType="begin"/>
          </w:r>
          <w:r w:rsidR="00610759" w:rsidRPr="00233788">
            <w:rPr>
              <w:color w:val="FF0000"/>
            </w:rPr>
            <w:instrText xml:space="preserve">CITATION Mit97 \l 1045 </w:instrText>
          </w:r>
          <w:r w:rsidRPr="00233788">
            <w:rPr>
              <w:color w:val="FF0000"/>
            </w:rPr>
            <w:fldChar w:fldCharType="separate"/>
          </w:r>
          <w:r w:rsidR="009D4BA4" w:rsidRPr="00233788">
            <w:rPr>
              <w:noProof/>
              <w:color w:val="FF0000"/>
            </w:rPr>
            <w:t>(Mitchell, Agle i Wood, 1997)</w:t>
          </w:r>
          <w:r w:rsidRPr="00233788">
            <w:rPr>
              <w:color w:val="FF0000"/>
            </w:rPr>
            <w:fldChar w:fldCharType="end"/>
          </w:r>
        </w:sdtContent>
      </w:sdt>
      <w:r w:rsidRPr="00233788">
        <w:rPr>
          <w:color w:val="FF0000"/>
        </w:rPr>
        <w:t xml:space="preserve">. </w:t>
      </w:r>
    </w:p>
    <w:p w14:paraId="0B384239" w14:textId="77777777" w:rsidR="002C4484" w:rsidRPr="00233788" w:rsidRDefault="002C4484" w:rsidP="004E7B54">
      <w:pPr>
        <w:rPr>
          <w:color w:val="FF0000"/>
        </w:rPr>
      </w:pPr>
      <w:r w:rsidRPr="00233788">
        <w:rPr>
          <w:color w:val="FF0000"/>
        </w:rPr>
        <w:t>Podobnie jak w większości działań gospodarczych można określić klientów zewnętrznych i wewnętrznych, tak również dla usług edukacyjnych da się wyróżnić interesariuszy zewnętrznych, takich jak m.in. władze centralne, władze regionalne, pracodawcy [Zieliński, Lewandowski, 2012, s. 47–52], oraz interesariuszy wewnętrznych, do których należy zaliczyć pracowników naukowych, administracyjnych i personel [Hajduk, 2010, s. 2], ale przede wszystkim studentów [Zieliński, Lewandowski, 2012, s. 47–52]. Stąd też warto przytoczyć definicję jakości kształcenia jako „stopnia spełnienia wymagań dotyczących procesu kształcenia i jego efektów, formułowanych przez interesariuszy” [Grudowski, Lewandowski, 2012, s. 397]. W przypadku uczelni wyższych interesariusze wewnętrzni są szczególnie zainteresowani wysoką jakością usług świadczonych przez organizację. Zazwyczaj bowiem wykładowcami są naukowcy, korzystający również z kompetencji osób, które sami kształcą. Z kolei zainteresowanie studentów jakością usług wynika w głównej mierze bezpośrednio z możliwości uzyskania kompetencji, pozwalających na zdobycie atrakcyjnej pracy.</w:t>
      </w:r>
    </w:p>
    <w:p w14:paraId="085147C6" w14:textId="564319D9" w:rsidR="007F21E4" w:rsidRPr="00233788" w:rsidRDefault="007F21E4" w:rsidP="004E7B54">
      <w:pPr>
        <w:rPr>
          <w:color w:val="FF0000"/>
        </w:rPr>
      </w:pPr>
      <w:r w:rsidRPr="00233788">
        <w:rPr>
          <w:color w:val="FF0000"/>
        </w:rPr>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rPr>
            <w:color w:val="FF0000"/>
          </w:rPr>
          <w:id w:val="852069351"/>
          <w:citation/>
        </w:sdtPr>
        <w:sdtEndPr/>
        <w:sdtContent>
          <w:r w:rsidRPr="00233788">
            <w:rPr>
              <w:color w:val="FF0000"/>
            </w:rPr>
            <w:fldChar w:fldCharType="begin"/>
          </w:r>
          <w:r w:rsidR="00610759" w:rsidRPr="00233788">
            <w:rPr>
              <w:color w:val="FF0000"/>
            </w:rPr>
            <w:instrText xml:space="preserve">CITATION Zie12 \m Mai11 \m Tea13 \l 1045 </w:instrText>
          </w:r>
          <w:r w:rsidRPr="00233788">
            <w:rPr>
              <w:color w:val="FF0000"/>
            </w:rPr>
            <w:fldChar w:fldCharType="separate"/>
          </w:r>
          <w:r w:rsidR="009D4BA4" w:rsidRPr="00233788">
            <w:rPr>
              <w:noProof/>
              <w:color w:val="FF0000"/>
            </w:rPr>
            <w:t>(Zieliński i Lewandowski, 2012; Mainardes, Alves i Raposo, 2011; Teay, 2013)</w:t>
          </w:r>
          <w:r w:rsidRPr="00233788">
            <w:rPr>
              <w:color w:val="FF0000"/>
            </w:rPr>
            <w:fldChar w:fldCharType="end"/>
          </w:r>
        </w:sdtContent>
      </w:sdt>
      <w:r w:rsidRPr="00233788">
        <w:rPr>
          <w:color w:val="FF0000"/>
        </w:rPr>
        <w:t>.</w:t>
      </w:r>
      <w:commentRangeEnd w:id="124"/>
      <w:r w:rsidR="00E5202E" w:rsidRPr="00233788">
        <w:rPr>
          <w:rStyle w:val="Odwoaniedokomentarza"/>
          <w:rFonts w:ascii="Times New Roman" w:eastAsia="Times New Roman" w:hAnsi="Times New Roman"/>
          <w:color w:val="FF0000"/>
          <w:szCs w:val="20"/>
          <w:lang w:eastAsia="pl-PL"/>
        </w:rPr>
        <w:commentReference w:id="124"/>
      </w:r>
    </w:p>
    <w:p w14:paraId="313B19D9" w14:textId="12DA823D" w:rsidR="007F21E4" w:rsidRPr="00233788" w:rsidRDefault="007F21E4" w:rsidP="004E7B54">
      <w:pPr>
        <w:pStyle w:val="Tytutabeli"/>
        <w:rPr>
          <w:color w:val="FF0000"/>
        </w:rPr>
      </w:pPr>
      <w:bookmarkStart w:id="125" w:name="_Toc66043254"/>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2</w:t>
      </w:r>
      <w:r w:rsidR="001C498A" w:rsidRPr="00233788">
        <w:rPr>
          <w:color w:val="FF0000"/>
        </w:rPr>
        <w:fldChar w:fldCharType="end"/>
      </w:r>
      <w:r w:rsidRPr="00233788">
        <w:rPr>
          <w:color w:val="FF0000"/>
        </w:rPr>
        <w:t xml:space="preserve"> Przykładowe cechy interesariuszy uczelni wyższej</w:t>
      </w:r>
      <w:bookmarkEnd w:id="125"/>
    </w:p>
    <w:tbl>
      <w:tblPr>
        <w:tblStyle w:val="Tabela-Siatka"/>
        <w:tblW w:w="9639" w:type="dxa"/>
        <w:tblLook w:val="04A0" w:firstRow="1" w:lastRow="0" w:firstColumn="1" w:lastColumn="0" w:noHBand="0" w:noVBand="1"/>
      </w:tblPr>
      <w:tblGrid>
        <w:gridCol w:w="4819"/>
        <w:gridCol w:w="4820"/>
      </w:tblGrid>
      <w:tr w:rsidR="0045343B" w:rsidRPr="00233788" w14:paraId="004D12D3" w14:textId="77777777" w:rsidTr="00AF6E49">
        <w:trPr>
          <w:cantSplit/>
          <w:tblHeader/>
        </w:trPr>
        <w:tc>
          <w:tcPr>
            <w:tcW w:w="4819" w:type="dxa"/>
          </w:tcPr>
          <w:p w14:paraId="435B6609" w14:textId="77777777" w:rsidR="007F21E4" w:rsidRPr="00233788" w:rsidRDefault="007F21E4" w:rsidP="004E7B54">
            <w:pPr>
              <w:rPr>
                <w:b/>
                <w:color w:val="FF0000"/>
                <w:lang w:val="pl-PL" w:bidi="ar-SA"/>
              </w:rPr>
            </w:pPr>
            <w:r w:rsidRPr="00233788">
              <w:rPr>
                <w:b/>
                <w:color w:val="FF0000"/>
                <w:lang w:val="pl-PL" w:bidi="ar-SA"/>
              </w:rPr>
              <w:t>Nazwa grupy interesariuszy uczelni wyższej</w:t>
            </w:r>
          </w:p>
        </w:tc>
        <w:tc>
          <w:tcPr>
            <w:tcW w:w="4820" w:type="dxa"/>
          </w:tcPr>
          <w:p w14:paraId="246636B2" w14:textId="77777777" w:rsidR="007F21E4" w:rsidRPr="00233788" w:rsidRDefault="007F21E4" w:rsidP="004E7B54">
            <w:pPr>
              <w:rPr>
                <w:b/>
                <w:color w:val="FF0000"/>
                <w:sz w:val="20"/>
                <w:lang w:val="pl-PL" w:bidi="ar-SA"/>
              </w:rPr>
            </w:pPr>
            <w:r w:rsidRPr="00233788">
              <w:rPr>
                <w:b/>
                <w:color w:val="FF0000"/>
                <w:sz w:val="20"/>
                <w:lang w:val="pl-PL" w:bidi="ar-SA"/>
              </w:rPr>
              <w:t>Rodzaj interesariusza wg typologii Mitchell et al.</w:t>
            </w:r>
          </w:p>
        </w:tc>
      </w:tr>
      <w:tr w:rsidR="0045343B" w:rsidRPr="00233788" w14:paraId="342CD8A7" w14:textId="77777777" w:rsidTr="00AF6E49">
        <w:trPr>
          <w:cantSplit/>
        </w:trPr>
        <w:tc>
          <w:tcPr>
            <w:tcW w:w="4819" w:type="dxa"/>
          </w:tcPr>
          <w:p w14:paraId="27D7D90F" w14:textId="77777777" w:rsidR="007F21E4" w:rsidRPr="00233788" w:rsidRDefault="007F21E4" w:rsidP="004E7B54">
            <w:pPr>
              <w:rPr>
                <w:color w:val="FF0000"/>
                <w:sz w:val="20"/>
                <w:lang w:val="pl-PL" w:bidi="ar-SA"/>
              </w:rPr>
            </w:pPr>
            <w:r w:rsidRPr="00233788">
              <w:rPr>
                <w:color w:val="FF0000"/>
                <w:sz w:val="20"/>
                <w:lang w:val="pl-PL" w:bidi="ar-SA"/>
              </w:rPr>
              <w:t>Studenci</w:t>
            </w:r>
          </w:p>
        </w:tc>
        <w:tc>
          <w:tcPr>
            <w:tcW w:w="4820" w:type="dxa"/>
          </w:tcPr>
          <w:p w14:paraId="1EAED4F7" w14:textId="77777777" w:rsidR="007F21E4" w:rsidRPr="00233788" w:rsidRDefault="007F21E4" w:rsidP="004E7B54">
            <w:pPr>
              <w:rPr>
                <w:color w:val="FF0000"/>
                <w:sz w:val="20"/>
                <w:lang w:val="pl-PL" w:bidi="ar-SA"/>
              </w:rPr>
            </w:pPr>
            <w:r w:rsidRPr="00233788">
              <w:rPr>
                <w:color w:val="FF0000"/>
                <w:sz w:val="20"/>
                <w:lang w:val="pl-PL" w:bidi="ar-SA"/>
              </w:rPr>
              <w:t>Zależny (5.) lub Wymagający (3.)</w:t>
            </w:r>
          </w:p>
        </w:tc>
      </w:tr>
      <w:tr w:rsidR="0045343B" w:rsidRPr="00233788" w14:paraId="26246B53" w14:textId="77777777" w:rsidTr="00AF6E49">
        <w:trPr>
          <w:cantSplit/>
        </w:trPr>
        <w:tc>
          <w:tcPr>
            <w:tcW w:w="4819" w:type="dxa"/>
          </w:tcPr>
          <w:p w14:paraId="37805F1A" w14:textId="77777777" w:rsidR="007F21E4" w:rsidRPr="00233788" w:rsidRDefault="007F21E4" w:rsidP="004E7B54">
            <w:pPr>
              <w:rPr>
                <w:color w:val="FF0000"/>
                <w:sz w:val="20"/>
                <w:lang w:val="pl-PL" w:bidi="ar-SA"/>
              </w:rPr>
            </w:pPr>
            <w:r w:rsidRPr="00233788">
              <w:rPr>
                <w:color w:val="FF0000"/>
                <w:sz w:val="20"/>
                <w:lang w:val="pl-PL" w:bidi="ar-SA"/>
              </w:rPr>
              <w:t>Absolwenci</w:t>
            </w:r>
          </w:p>
        </w:tc>
        <w:tc>
          <w:tcPr>
            <w:tcW w:w="4820" w:type="dxa"/>
          </w:tcPr>
          <w:p w14:paraId="52CD3984" w14:textId="77777777" w:rsidR="007F21E4" w:rsidRPr="00233788" w:rsidRDefault="007F21E4" w:rsidP="004E7B54">
            <w:pPr>
              <w:rPr>
                <w:color w:val="FF0000"/>
                <w:sz w:val="20"/>
                <w:lang w:val="pl-PL" w:bidi="ar-SA"/>
              </w:rPr>
            </w:pPr>
            <w:r w:rsidRPr="00233788">
              <w:rPr>
                <w:color w:val="FF0000"/>
                <w:sz w:val="20"/>
                <w:lang w:val="pl-PL" w:bidi="ar-SA"/>
              </w:rPr>
              <w:t>Zależny od uznania (2.) lub Uśpiony (1.)</w:t>
            </w:r>
          </w:p>
        </w:tc>
      </w:tr>
      <w:tr w:rsidR="0045343B" w:rsidRPr="00233788" w14:paraId="0DB05D20" w14:textId="77777777" w:rsidTr="00AF6E49">
        <w:trPr>
          <w:cantSplit/>
        </w:trPr>
        <w:tc>
          <w:tcPr>
            <w:tcW w:w="4819" w:type="dxa"/>
          </w:tcPr>
          <w:p w14:paraId="5E3617FB" w14:textId="77777777" w:rsidR="007F21E4" w:rsidRPr="00233788" w:rsidRDefault="007F21E4" w:rsidP="004E7B54">
            <w:pPr>
              <w:rPr>
                <w:color w:val="FF0000"/>
                <w:sz w:val="20"/>
                <w:lang w:val="pl-PL" w:bidi="ar-SA"/>
              </w:rPr>
            </w:pPr>
            <w:r w:rsidRPr="00233788">
              <w:rPr>
                <w:color w:val="FF0000"/>
                <w:sz w:val="20"/>
                <w:lang w:val="pl-PL" w:bidi="ar-SA"/>
              </w:rPr>
              <w:lastRenderedPageBreak/>
              <w:t>Rodzice / opiekunowie</w:t>
            </w:r>
          </w:p>
        </w:tc>
        <w:tc>
          <w:tcPr>
            <w:tcW w:w="4820" w:type="dxa"/>
          </w:tcPr>
          <w:p w14:paraId="5C42E74D" w14:textId="77777777" w:rsidR="007F21E4" w:rsidRPr="00233788" w:rsidRDefault="007F21E4" w:rsidP="004E7B54">
            <w:pPr>
              <w:rPr>
                <w:color w:val="FF0000"/>
                <w:sz w:val="20"/>
                <w:lang w:val="pl-PL" w:bidi="ar-SA"/>
              </w:rPr>
            </w:pPr>
            <w:r w:rsidRPr="00233788">
              <w:rPr>
                <w:color w:val="FF0000"/>
                <w:sz w:val="20"/>
                <w:lang w:val="pl-PL" w:bidi="ar-SA"/>
              </w:rPr>
              <w:t>Zależny od uznania (2.) lub Zależny (5.)</w:t>
            </w:r>
          </w:p>
        </w:tc>
      </w:tr>
      <w:tr w:rsidR="0045343B" w:rsidRPr="00233788" w14:paraId="03911C65" w14:textId="77777777" w:rsidTr="00AF6E49">
        <w:trPr>
          <w:cantSplit/>
        </w:trPr>
        <w:tc>
          <w:tcPr>
            <w:tcW w:w="4819" w:type="dxa"/>
          </w:tcPr>
          <w:p w14:paraId="41F15A89" w14:textId="77777777" w:rsidR="007F21E4" w:rsidRPr="00233788" w:rsidRDefault="007F21E4" w:rsidP="004E7B54">
            <w:pPr>
              <w:rPr>
                <w:color w:val="FF0000"/>
                <w:sz w:val="20"/>
                <w:lang w:val="pl-PL" w:bidi="ar-SA"/>
              </w:rPr>
            </w:pPr>
            <w:r w:rsidRPr="00233788">
              <w:rPr>
                <w:color w:val="FF0000"/>
                <w:sz w:val="20"/>
                <w:lang w:val="pl-PL" w:bidi="ar-SA"/>
              </w:rPr>
              <w:t>Pracownicy dydaktyczni i naukowi</w:t>
            </w:r>
          </w:p>
        </w:tc>
        <w:tc>
          <w:tcPr>
            <w:tcW w:w="4820" w:type="dxa"/>
          </w:tcPr>
          <w:p w14:paraId="632AFF4D" w14:textId="77777777" w:rsidR="007F21E4" w:rsidRPr="00233788" w:rsidRDefault="007F21E4" w:rsidP="004E7B54">
            <w:pPr>
              <w:rPr>
                <w:color w:val="FF0000"/>
                <w:sz w:val="20"/>
                <w:lang w:val="pl-PL" w:bidi="ar-SA"/>
              </w:rPr>
            </w:pPr>
            <w:r w:rsidRPr="00233788">
              <w:rPr>
                <w:color w:val="FF0000"/>
                <w:sz w:val="20"/>
                <w:lang w:val="pl-PL" w:bidi="ar-SA"/>
              </w:rPr>
              <w:t>Zależny (5.) lub Definitywny (7.)</w:t>
            </w:r>
          </w:p>
        </w:tc>
      </w:tr>
      <w:tr w:rsidR="0045343B" w:rsidRPr="00233788" w14:paraId="489F1822" w14:textId="77777777" w:rsidTr="00AF6E49">
        <w:trPr>
          <w:cantSplit/>
        </w:trPr>
        <w:tc>
          <w:tcPr>
            <w:tcW w:w="4819" w:type="dxa"/>
          </w:tcPr>
          <w:p w14:paraId="70FB05FC" w14:textId="77777777" w:rsidR="007F21E4" w:rsidRPr="00233788" w:rsidRDefault="007F21E4" w:rsidP="004E7B54">
            <w:pPr>
              <w:rPr>
                <w:color w:val="FF0000"/>
                <w:sz w:val="20"/>
                <w:lang w:val="pl-PL" w:bidi="ar-SA"/>
              </w:rPr>
            </w:pPr>
            <w:r w:rsidRPr="00233788">
              <w:rPr>
                <w:color w:val="FF0000"/>
                <w:sz w:val="20"/>
                <w:lang w:val="pl-PL" w:bidi="ar-SA"/>
              </w:rPr>
              <w:t>Pracownicy administracyjni</w:t>
            </w:r>
          </w:p>
        </w:tc>
        <w:tc>
          <w:tcPr>
            <w:tcW w:w="4820" w:type="dxa"/>
          </w:tcPr>
          <w:p w14:paraId="692196B2" w14:textId="77777777" w:rsidR="007F21E4" w:rsidRPr="00233788" w:rsidRDefault="007F21E4" w:rsidP="004E7B54">
            <w:pPr>
              <w:rPr>
                <w:color w:val="FF0000"/>
                <w:sz w:val="20"/>
                <w:lang w:val="pl-PL" w:bidi="ar-SA"/>
              </w:rPr>
            </w:pPr>
            <w:r w:rsidRPr="00233788">
              <w:rPr>
                <w:color w:val="FF0000"/>
                <w:sz w:val="20"/>
                <w:lang w:val="pl-PL" w:bidi="ar-SA"/>
              </w:rPr>
              <w:t>Zależny (5.) lub Definitywny (7.)</w:t>
            </w:r>
          </w:p>
        </w:tc>
      </w:tr>
      <w:tr w:rsidR="0045343B" w:rsidRPr="00233788" w14:paraId="1F3A2F3F" w14:textId="77777777" w:rsidTr="00AF6E49">
        <w:trPr>
          <w:cantSplit/>
        </w:trPr>
        <w:tc>
          <w:tcPr>
            <w:tcW w:w="4819" w:type="dxa"/>
          </w:tcPr>
          <w:p w14:paraId="1A6DB8A8" w14:textId="77777777" w:rsidR="007F21E4" w:rsidRPr="00233788" w:rsidRDefault="007F21E4" w:rsidP="004E7B54">
            <w:pPr>
              <w:rPr>
                <w:color w:val="FF0000"/>
                <w:sz w:val="20"/>
                <w:lang w:val="pl-PL" w:bidi="ar-SA"/>
              </w:rPr>
            </w:pPr>
            <w:r w:rsidRPr="00233788">
              <w:rPr>
                <w:color w:val="FF0000"/>
                <w:sz w:val="20"/>
                <w:lang w:val="pl-PL" w:bidi="ar-SA"/>
              </w:rPr>
              <w:t>Pracodawcy</w:t>
            </w:r>
          </w:p>
        </w:tc>
        <w:tc>
          <w:tcPr>
            <w:tcW w:w="4820" w:type="dxa"/>
          </w:tcPr>
          <w:p w14:paraId="7E51B282" w14:textId="77777777" w:rsidR="007F21E4" w:rsidRPr="00233788" w:rsidRDefault="007F21E4" w:rsidP="004E7B54">
            <w:pPr>
              <w:rPr>
                <w:color w:val="FF0000"/>
                <w:sz w:val="20"/>
                <w:lang w:val="pl-PL" w:bidi="ar-SA"/>
              </w:rPr>
            </w:pPr>
            <w:r w:rsidRPr="00233788">
              <w:rPr>
                <w:color w:val="FF0000"/>
                <w:sz w:val="20"/>
                <w:lang w:val="pl-PL" w:bidi="ar-SA"/>
              </w:rPr>
              <w:t xml:space="preserve">Zależny od uznania (2.), Uśpiony (1.) </w:t>
            </w:r>
            <w:r w:rsidRPr="00233788">
              <w:rPr>
                <w:color w:val="FF0000"/>
                <w:sz w:val="20"/>
                <w:lang w:val="pl-PL" w:bidi="ar-SA"/>
              </w:rPr>
              <w:br/>
              <w:t>lub Dominujący (4.)</w:t>
            </w:r>
          </w:p>
        </w:tc>
      </w:tr>
      <w:tr w:rsidR="0045343B" w:rsidRPr="00233788" w14:paraId="6DD1C517" w14:textId="77777777" w:rsidTr="00AF6E49">
        <w:trPr>
          <w:cantSplit/>
        </w:trPr>
        <w:tc>
          <w:tcPr>
            <w:tcW w:w="4819" w:type="dxa"/>
          </w:tcPr>
          <w:p w14:paraId="16334DD8" w14:textId="77777777" w:rsidR="007F21E4" w:rsidRPr="00233788" w:rsidRDefault="007F21E4" w:rsidP="004E7B54">
            <w:pPr>
              <w:rPr>
                <w:color w:val="FF0000"/>
                <w:sz w:val="20"/>
                <w:lang w:val="pl-PL" w:bidi="ar-SA"/>
              </w:rPr>
            </w:pPr>
            <w:r w:rsidRPr="00233788">
              <w:rPr>
                <w:color w:val="FF0000"/>
                <w:sz w:val="20"/>
                <w:lang w:val="pl-PL" w:bidi="ar-SA"/>
              </w:rPr>
              <w:t>Przedstawiciele władz lokalnych i centralnych</w:t>
            </w:r>
          </w:p>
        </w:tc>
        <w:tc>
          <w:tcPr>
            <w:tcW w:w="4820" w:type="dxa"/>
          </w:tcPr>
          <w:p w14:paraId="493E15A9" w14:textId="77777777" w:rsidR="007F21E4" w:rsidRPr="00233788" w:rsidRDefault="007F21E4" w:rsidP="004E7B54">
            <w:pPr>
              <w:rPr>
                <w:color w:val="FF0000"/>
                <w:sz w:val="20"/>
                <w:lang w:val="pl-PL" w:bidi="ar-SA"/>
              </w:rPr>
            </w:pPr>
            <w:r w:rsidRPr="00233788">
              <w:rPr>
                <w:color w:val="FF0000"/>
                <w:sz w:val="20"/>
                <w:lang w:val="pl-PL" w:bidi="ar-SA"/>
              </w:rPr>
              <w:t xml:space="preserve">Dominujący (4.) lub Niebezpieczny (6.) </w:t>
            </w:r>
            <w:r w:rsidRPr="00233788">
              <w:rPr>
                <w:color w:val="FF0000"/>
                <w:sz w:val="20"/>
                <w:lang w:val="pl-PL" w:bidi="ar-SA"/>
              </w:rPr>
              <w:br/>
              <w:t>lub Definitywny (7.)</w:t>
            </w:r>
          </w:p>
        </w:tc>
      </w:tr>
    </w:tbl>
    <w:p w14:paraId="2382F540" w14:textId="79982744" w:rsidR="007F21E4" w:rsidRPr="00233788" w:rsidRDefault="007F21E4" w:rsidP="004E7B54">
      <w:pPr>
        <w:rPr>
          <w:color w:val="FF0000"/>
        </w:rPr>
      </w:pPr>
      <w:r w:rsidRPr="00233788">
        <w:rPr>
          <w:color w:val="FF0000"/>
        </w:rPr>
        <w:t xml:space="preserve">Źródło: opracowanie własne na podstawie </w:t>
      </w:r>
      <w:sdt>
        <w:sdtPr>
          <w:rPr>
            <w:color w:val="FF0000"/>
          </w:rPr>
          <w:id w:val="135842953"/>
          <w:citation/>
        </w:sdtPr>
        <w:sdtEndPr/>
        <w:sdtContent>
          <w:r w:rsidRPr="00233788">
            <w:rPr>
              <w:color w:val="FF0000"/>
            </w:rPr>
            <w:fldChar w:fldCharType="begin"/>
          </w:r>
          <w:r w:rsidR="00610759" w:rsidRPr="00233788">
            <w:rPr>
              <w:color w:val="FF0000"/>
            </w:rPr>
            <w:instrText xml:space="preserve">CITATION Mit97 \m Mai11 \m Zie12 \l 1045 </w:instrText>
          </w:r>
          <w:r w:rsidRPr="00233788">
            <w:rPr>
              <w:color w:val="FF0000"/>
            </w:rPr>
            <w:fldChar w:fldCharType="separate"/>
          </w:r>
          <w:r w:rsidR="009D4BA4" w:rsidRPr="00233788">
            <w:rPr>
              <w:noProof/>
              <w:color w:val="FF0000"/>
            </w:rPr>
            <w:t>(Mitchell, Agle i Wood, 1997; Mainardes, Alves i Raposo, 2011; Zieliński i Lewandowski, 2012)</w:t>
          </w:r>
          <w:r w:rsidRPr="00233788">
            <w:rPr>
              <w:color w:val="FF0000"/>
            </w:rPr>
            <w:fldChar w:fldCharType="end"/>
          </w:r>
        </w:sdtContent>
      </w:sdt>
    </w:p>
    <w:p w14:paraId="72074F52" w14:textId="26D0B184" w:rsidR="007F21E4" w:rsidRPr="00233788" w:rsidRDefault="007F21E4" w:rsidP="004E7B54">
      <w:pPr>
        <w:rPr>
          <w:color w:val="FF0000"/>
        </w:rPr>
      </w:pPr>
      <w:r w:rsidRPr="00233788">
        <w:rPr>
          <w:color w:val="FF0000"/>
        </w:rPr>
        <w:t>Określenie rodzaju do jakiego należą poszczególne grupy interesariuszy jest dość trudnym zadaniem ponieważ w zależności od sytuacji, potrzeb i możliwości każda z grup interesariuszy może przejawiać cechy więcej niż jednego typu. Stąd też w tabeli po</w:t>
      </w:r>
      <w:r w:rsidRPr="00233788">
        <w:rPr>
          <w:color w:val="FF0000"/>
        </w:rPr>
        <w:fldChar w:fldCharType="begin"/>
      </w:r>
      <w:r w:rsidRPr="00233788">
        <w:rPr>
          <w:color w:val="FF0000"/>
        </w:rPr>
        <w:instrText xml:space="preserve"> REF _Ref409948513 \p \h </w:instrText>
      </w:r>
      <w:r w:rsidRPr="00233788">
        <w:rPr>
          <w:color w:val="FF0000"/>
        </w:rPr>
      </w:r>
      <w:r w:rsidRPr="00233788">
        <w:rPr>
          <w:color w:val="FF0000"/>
        </w:rPr>
        <w:fldChar w:fldCharType="separate"/>
      </w:r>
      <w:r w:rsidR="00E737A7" w:rsidRPr="00233788">
        <w:rPr>
          <w:b/>
          <w:bCs/>
          <w:color w:val="FF0000"/>
        </w:rPr>
        <w:t>Błąd! Nie można odnaleźć źródła odwołania.</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09948535 \h  \* MERGEFORMAT </w:instrText>
      </w:r>
      <w:r w:rsidRPr="00233788">
        <w:rPr>
          <w:color w:val="FF0000"/>
        </w:rPr>
      </w:r>
      <w:r w:rsidRPr="00233788">
        <w:rPr>
          <w:color w:val="FF0000"/>
        </w:rPr>
        <w:fldChar w:fldCharType="separate"/>
      </w:r>
      <w:r w:rsidR="00E737A7" w:rsidRPr="00233788">
        <w:rPr>
          <w:b/>
          <w:bCs/>
          <w:color w:val="FF0000"/>
        </w:rPr>
        <w:t>Błąd! Nie można odnaleźć źródła odwołania.</w:t>
      </w:r>
      <w:r w:rsidRPr="00233788">
        <w:rPr>
          <w:color w:val="FF0000"/>
        </w:rPr>
        <w:fldChar w:fldCharType="end"/>
      </w:r>
      <w:r w:rsidRPr="00233788">
        <w:rPr>
          <w:color w:val="FF0000"/>
        </w:rPr>
        <w:t>) przedstawiono kilka możliwych typów dla każdej z grup interesariuszy.</w:t>
      </w:r>
    </w:p>
    <w:p w14:paraId="1D7AEA09" w14:textId="77777777" w:rsidR="007F21E4" w:rsidRPr="00233788" w:rsidRDefault="007F21E4" w:rsidP="004E7B54">
      <w:pPr>
        <w:rPr>
          <w:color w:val="FF0000"/>
        </w:rPr>
      </w:pPr>
      <w:r w:rsidRPr="00233788">
        <w:rPr>
          <w:color w:val="FF0000"/>
        </w:rPr>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0F712ED1" w14:textId="56E32639" w:rsidR="007F21E4" w:rsidRPr="00233788" w:rsidRDefault="007F21E4" w:rsidP="004E7B54">
      <w:pPr>
        <w:rPr>
          <w:color w:val="FF0000"/>
        </w:rPr>
      </w:pPr>
      <w:r w:rsidRPr="00233788">
        <w:rPr>
          <w:color w:val="FF0000"/>
        </w:rPr>
        <w:t>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w:t>
      </w:r>
      <w:sdt>
        <w:sdtPr>
          <w:rPr>
            <w:color w:val="FF0000"/>
          </w:rPr>
          <w:id w:val="-1672943327"/>
          <w:citation/>
        </w:sdtPr>
        <w:sdtEndPr/>
        <w:sdtContent>
          <w:r w:rsidRPr="00233788">
            <w:rPr>
              <w:color w:val="FF0000"/>
            </w:rPr>
            <w:fldChar w:fldCharType="begin"/>
          </w:r>
          <w:r w:rsidR="00610759" w:rsidRPr="00233788">
            <w:rPr>
              <w:color w:val="FF0000"/>
            </w:rPr>
            <w:instrText xml:space="preserve">CITATION Paw08 \l 1045 </w:instrText>
          </w:r>
          <w:r w:rsidRPr="00233788">
            <w:rPr>
              <w:color w:val="FF0000"/>
            </w:rPr>
            <w:fldChar w:fldCharType="separate"/>
          </w:r>
          <w:r w:rsidR="009D4BA4" w:rsidRPr="00233788">
            <w:rPr>
              <w:noProof/>
              <w:color w:val="FF0000"/>
            </w:rPr>
            <w:t xml:space="preserve"> (Pawlikowski, 2008)</w:t>
          </w:r>
          <w:r w:rsidRPr="00233788">
            <w:rPr>
              <w:color w:val="FF0000"/>
            </w:rPr>
            <w:fldChar w:fldCharType="end"/>
          </w:r>
        </w:sdtContent>
      </w:sdt>
      <w:r w:rsidRPr="00233788">
        <w:rPr>
          <w:color w:val="FF0000"/>
        </w:rPr>
        <w:t xml:space="preserve">.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w:t>
      </w:r>
      <w:r w:rsidRPr="00233788">
        <w:rPr>
          <w:color w:val="FF0000"/>
        </w:rPr>
        <w:lastRenderedPageBreak/>
        <w:t>uczelni wyższej. Dlatego grupę interesariuszy jaką są rodzice lub opiekunowie można w przypadku uczelni niepublicznych przypisać do typu z</w:t>
      </w:r>
      <w:r w:rsidRPr="00233788">
        <w:rPr>
          <w:i/>
          <w:color w:val="FF0000"/>
        </w:rPr>
        <w:t>ależnych od uznania</w:t>
      </w:r>
      <w:r w:rsidRPr="00233788">
        <w:rPr>
          <w:color w:val="FF0000"/>
        </w:rPr>
        <w:t>.</w:t>
      </w:r>
    </w:p>
    <w:p w14:paraId="041DCFB6" w14:textId="77777777" w:rsidR="007F21E4" w:rsidRPr="00233788" w:rsidRDefault="007F21E4" w:rsidP="004E7B54">
      <w:pPr>
        <w:rPr>
          <w:color w:val="FF0000"/>
        </w:rPr>
      </w:pPr>
      <w:r w:rsidRPr="00233788">
        <w:rPr>
          <w:color w:val="FF0000"/>
        </w:rPr>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233788">
        <w:rPr>
          <w:i/>
          <w:color w:val="FF0000"/>
        </w:rPr>
        <w:t>zależny</w:t>
      </w:r>
      <w:r w:rsidRPr="00233788">
        <w:rPr>
          <w:color w:val="FF0000"/>
        </w:rPr>
        <w:t xml:space="preserve"> lub </w:t>
      </w:r>
      <w:r w:rsidRPr="00233788">
        <w:rPr>
          <w:i/>
          <w:color w:val="FF0000"/>
        </w:rPr>
        <w:t>definitywny</w:t>
      </w:r>
      <w:r w:rsidRPr="00233788">
        <w:rPr>
          <w:color w:val="FF0000"/>
        </w:rPr>
        <w:t xml:space="preserve">. </w:t>
      </w:r>
    </w:p>
    <w:p w14:paraId="06B62D0C" w14:textId="77777777" w:rsidR="007F21E4" w:rsidRPr="00233788" w:rsidRDefault="007F21E4" w:rsidP="004E7B54">
      <w:pPr>
        <w:rPr>
          <w:color w:val="FF0000"/>
        </w:rPr>
      </w:pPr>
      <w:r w:rsidRPr="00233788">
        <w:rPr>
          <w:color w:val="FF0000"/>
        </w:rPr>
        <w:t xml:space="preserve">Pracownicy administracyjni również stanowią ważną grupę interesariuszy uczelni wyższej. Odpowiadają oni bowiem za sprawną organizację procesów pozadydaktyczynych,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233788">
        <w:rPr>
          <w:i/>
          <w:color w:val="FF0000"/>
        </w:rPr>
        <w:t>zależnych</w:t>
      </w:r>
      <w:r w:rsidRPr="00233788">
        <w:rPr>
          <w:color w:val="FF0000"/>
        </w:rPr>
        <w:t xml:space="preserve"> lub </w:t>
      </w:r>
      <w:r w:rsidRPr="00233788">
        <w:rPr>
          <w:i/>
          <w:color w:val="FF0000"/>
        </w:rPr>
        <w:t>definitywnych</w:t>
      </w:r>
      <w:r w:rsidRPr="00233788">
        <w:rPr>
          <w:color w:val="FF0000"/>
        </w:rPr>
        <w:t>.</w:t>
      </w:r>
    </w:p>
    <w:p w14:paraId="15EAD41E" w14:textId="77777777" w:rsidR="007F21E4" w:rsidRPr="00233788" w:rsidRDefault="007F21E4" w:rsidP="004E7B54">
      <w:pPr>
        <w:rPr>
          <w:color w:val="FF0000"/>
        </w:rPr>
      </w:pPr>
      <w:r w:rsidRPr="00233788">
        <w:rPr>
          <w:color w:val="FF0000"/>
        </w:rPr>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233788">
        <w:rPr>
          <w:i/>
          <w:color w:val="FF0000"/>
        </w:rPr>
        <w:t>uśpionego</w:t>
      </w:r>
      <w:r w:rsidRPr="00233788">
        <w:rPr>
          <w:color w:val="FF0000"/>
        </w:rPr>
        <w:t xml:space="preserve">, </w:t>
      </w:r>
      <w:r w:rsidRPr="00233788">
        <w:rPr>
          <w:i/>
          <w:color w:val="FF0000"/>
        </w:rPr>
        <w:t>zależnego od uznania</w:t>
      </w:r>
      <w:r w:rsidRPr="00233788">
        <w:rPr>
          <w:color w:val="FF0000"/>
        </w:rPr>
        <w:t xml:space="preserve"> lub </w:t>
      </w:r>
      <w:r w:rsidRPr="00233788">
        <w:rPr>
          <w:i/>
          <w:color w:val="FF0000"/>
        </w:rPr>
        <w:t>dominującego</w:t>
      </w:r>
      <w:r w:rsidRPr="00233788">
        <w:rPr>
          <w:color w:val="FF0000"/>
        </w:rPr>
        <w:t>.</w:t>
      </w:r>
    </w:p>
    <w:p w14:paraId="6CD8438F" w14:textId="77777777" w:rsidR="007F21E4" w:rsidRPr="00233788" w:rsidRDefault="007F21E4" w:rsidP="004E7B54">
      <w:pPr>
        <w:rPr>
          <w:color w:val="FF0000"/>
        </w:rPr>
      </w:pPr>
      <w:r w:rsidRPr="00233788">
        <w:rPr>
          <w:color w:val="FF0000"/>
        </w:rPr>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233788">
        <w:rPr>
          <w:i/>
          <w:color w:val="FF0000"/>
        </w:rPr>
        <w:t>dominującego</w:t>
      </w:r>
      <w:r w:rsidRPr="00233788">
        <w:rPr>
          <w:color w:val="FF0000"/>
        </w:rPr>
        <w:t xml:space="preserve">, </w:t>
      </w:r>
      <w:r w:rsidRPr="00233788">
        <w:rPr>
          <w:i/>
          <w:color w:val="FF0000"/>
        </w:rPr>
        <w:t>niebezpiecznego</w:t>
      </w:r>
      <w:r w:rsidRPr="00233788">
        <w:rPr>
          <w:color w:val="FF0000"/>
        </w:rPr>
        <w:t xml:space="preserve"> lub </w:t>
      </w:r>
      <w:r w:rsidRPr="00233788">
        <w:rPr>
          <w:i/>
          <w:color w:val="FF0000"/>
        </w:rPr>
        <w:t>definitywnego</w:t>
      </w:r>
      <w:r w:rsidRPr="00233788">
        <w:rPr>
          <w:color w:val="FF0000"/>
        </w:rPr>
        <w:t>.</w:t>
      </w:r>
    </w:p>
    <w:p w14:paraId="3FA4BBC9" w14:textId="77777777" w:rsidR="007F21E4" w:rsidRPr="00233788" w:rsidRDefault="007F21E4" w:rsidP="004E7B54">
      <w:pPr>
        <w:rPr>
          <w:color w:val="FF0000"/>
        </w:rPr>
      </w:pPr>
      <w:r w:rsidRPr="00233788">
        <w:rPr>
          <w:color w:val="FF0000"/>
        </w:rPr>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2DC4EB28" w14:textId="77777777" w:rsidR="00672CE7" w:rsidRPr="00233788" w:rsidRDefault="00672CE7" w:rsidP="004E7B54">
      <w:pPr>
        <w:rPr>
          <w:color w:val="FF0000"/>
        </w:rPr>
      </w:pPr>
    </w:p>
    <w:p w14:paraId="767E2EE6" w14:textId="0CE9F1BA" w:rsidR="000613B8" w:rsidRPr="00233788" w:rsidRDefault="000613B8" w:rsidP="004E7B54">
      <w:pPr>
        <w:pStyle w:val="Nagwek2"/>
        <w:rPr>
          <w:color w:val="FF0000"/>
        </w:rPr>
      </w:pPr>
      <w:r w:rsidRPr="00233788">
        <w:rPr>
          <w:color w:val="FF0000"/>
        </w:rPr>
        <w:t xml:space="preserve"> </w:t>
      </w:r>
      <w:bookmarkStart w:id="126" w:name="_Toc66923622"/>
      <w:r w:rsidR="00A931F6" w:rsidRPr="00233788">
        <w:rPr>
          <w:color w:val="FF0000"/>
        </w:rPr>
        <w:t>Wybrane m</w:t>
      </w:r>
      <w:r w:rsidRPr="00233788">
        <w:rPr>
          <w:color w:val="FF0000"/>
        </w:rPr>
        <w:t>etody pomiaru jakości usług uczelni</w:t>
      </w:r>
      <w:bookmarkEnd w:id="126"/>
    </w:p>
    <w:p w14:paraId="61DA37CC" w14:textId="77777777" w:rsidR="004E6AB8" w:rsidRPr="00233788" w:rsidRDefault="004E6AB8" w:rsidP="004E7B54">
      <w:pPr>
        <w:rPr>
          <w:color w:val="FF0000"/>
        </w:rPr>
      </w:pPr>
    </w:p>
    <w:p w14:paraId="0B9B6BE6" w14:textId="77777777" w:rsidR="000613B8" w:rsidRPr="00233788" w:rsidRDefault="000613B8" w:rsidP="004E7B54">
      <w:pPr>
        <w:pStyle w:val="Nagwek2"/>
        <w:rPr>
          <w:color w:val="FF0000"/>
        </w:rPr>
      </w:pPr>
      <w:bookmarkStart w:id="127" w:name="_Toc66923623"/>
      <w:r w:rsidRPr="00233788">
        <w:rPr>
          <w:rStyle w:val="Nagwek2Znak"/>
          <w:b/>
          <w:bCs/>
          <w:i/>
          <w:color w:val="FF0000"/>
        </w:rPr>
        <w:lastRenderedPageBreak/>
        <w:t>Relacje między satysfakcją różnych grup interesariuszy, a innymi wynikami działalności</w:t>
      </w:r>
      <w:r w:rsidRPr="00233788">
        <w:rPr>
          <w:color w:val="FF0000"/>
        </w:rPr>
        <w:t xml:space="preserve"> </w:t>
      </w:r>
      <w:r w:rsidR="00A931F6" w:rsidRPr="00233788">
        <w:rPr>
          <w:color w:val="FF0000"/>
        </w:rPr>
        <w:t>uczelni</w:t>
      </w:r>
      <w:bookmarkEnd w:id="127"/>
    </w:p>
    <w:p w14:paraId="64870169" w14:textId="77777777" w:rsidR="00775336" w:rsidRPr="00233788" w:rsidRDefault="00074032" w:rsidP="004E7B54">
      <w:pPr>
        <w:rPr>
          <w:color w:val="FF0000"/>
        </w:rPr>
      </w:pPr>
      <w:commentRangeStart w:id="128"/>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761F7B" w:rsidRPr="00233788">
        <w:rPr>
          <w:color w:val="FF0000"/>
        </w:rPr>
        <w:t>. Są one związane z przekazywaniem wiedzy przez nauczyciela (praca nauczyciela), ale również ze zdobywaniem wiedzy przez studenta lub ucznia. Wartym zauważenia jest specyfika, która powoduje, że relacja efektów pracy nauczyciela do jego nakładów nie jest proporcjonalna</w:t>
      </w:r>
      <w:r w:rsidR="00537A05" w:rsidRPr="00233788">
        <w:rPr>
          <w:color w:val="FF0000"/>
        </w:rPr>
        <w:t>.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128"/>
      <w:r w:rsidR="00392740" w:rsidRPr="00233788">
        <w:rPr>
          <w:rStyle w:val="Odwoaniedokomentarza"/>
          <w:rFonts w:ascii="Times New Roman" w:eastAsia="Times New Roman" w:hAnsi="Times New Roman"/>
          <w:color w:val="FF0000"/>
          <w:szCs w:val="20"/>
          <w:lang w:eastAsia="pl-PL"/>
        </w:rPr>
        <w:commentReference w:id="128"/>
      </w:r>
    </w:p>
    <w:p w14:paraId="2A4E1574" w14:textId="77777777" w:rsidR="00775336" w:rsidRPr="00233788" w:rsidRDefault="00775336" w:rsidP="004E7B54">
      <w:pPr>
        <w:keepNext/>
        <w:rPr>
          <w:noProof/>
          <w:color w:val="FF0000"/>
          <w:lang w:eastAsia="pl-PL"/>
        </w:rPr>
      </w:pPr>
      <w:commentRangeStart w:id="129"/>
    </w:p>
    <w:p w14:paraId="1099C3BB" w14:textId="77777777" w:rsidR="00775336" w:rsidRPr="00233788" w:rsidRDefault="00775336" w:rsidP="004E7B54">
      <w:pPr>
        <w:keepNext/>
        <w:rPr>
          <w:color w:val="FF0000"/>
        </w:rPr>
      </w:pPr>
      <w:r w:rsidRPr="00233788">
        <w:rPr>
          <w:noProof/>
          <w:color w:val="FF0000"/>
          <w:lang w:eastAsia="pl-PL"/>
        </w:rPr>
        <w:drawing>
          <wp:inline distT="0" distB="0" distL="0" distR="0" wp14:anchorId="3F688416" wp14:editId="27A01915">
            <wp:extent cx="5398935" cy="3816626"/>
            <wp:effectExtent l="0" t="0" r="0" b="0"/>
            <wp:docPr id="5" name="Obraz 5"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24">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75F6A66F" w14:textId="3773F02F" w:rsidR="00775336" w:rsidRPr="00233788" w:rsidRDefault="00775336" w:rsidP="004E7B54">
      <w:pPr>
        <w:pStyle w:val="Tytutabeli"/>
        <w:rPr>
          <w:color w:val="FF0000"/>
        </w:rPr>
      </w:pPr>
      <w:bookmarkStart w:id="130" w:name="_Toc437182118"/>
      <w:bookmarkStart w:id="131" w:name="_Toc66043241"/>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FE32F3" w:rsidRPr="00233788">
        <w:rPr>
          <w:noProof/>
          <w:color w:val="FF0000"/>
        </w:rPr>
        <w:t>11</w:t>
      </w:r>
      <w:r w:rsidR="00FE32F3" w:rsidRPr="00233788">
        <w:rPr>
          <w:color w:val="FF0000"/>
        </w:rPr>
        <w:fldChar w:fldCharType="end"/>
      </w:r>
      <w:r w:rsidRPr="00233788">
        <w:rPr>
          <w:color w:val="FF0000"/>
        </w:rPr>
        <w:t xml:space="preserve"> Model relacji wybranych czynników jakości </w:t>
      </w:r>
      <w:r w:rsidR="00530804" w:rsidRPr="00233788">
        <w:rPr>
          <w:color w:val="FF0000"/>
        </w:rPr>
        <w:t>usług</w:t>
      </w:r>
      <w:r w:rsidRPr="00233788">
        <w:rPr>
          <w:color w:val="FF0000"/>
        </w:rPr>
        <w:t xml:space="preserve"> uczelni technicznych związanych z satysfakcją interesariuszy uczelni technicznej.</w:t>
      </w:r>
      <w:bookmarkEnd w:id="130"/>
      <w:bookmarkEnd w:id="131"/>
    </w:p>
    <w:p w14:paraId="125BF7CC" w14:textId="77777777" w:rsidR="00775336" w:rsidRPr="00233788" w:rsidRDefault="00775336" w:rsidP="004E7B54">
      <w:pPr>
        <w:pStyle w:val="Tytutabeli"/>
        <w:rPr>
          <w:color w:val="FF0000"/>
        </w:rPr>
      </w:pPr>
      <w:r w:rsidRPr="00233788">
        <w:rPr>
          <w:color w:val="FF0000"/>
        </w:rPr>
        <w:t>Źródło: opracowanie własne.</w:t>
      </w:r>
      <w:commentRangeEnd w:id="129"/>
      <w:r w:rsidR="008863F5" w:rsidRPr="00233788">
        <w:rPr>
          <w:rStyle w:val="Odwoaniedokomentarza"/>
          <w:rFonts w:ascii="Times New Roman" w:hAnsi="Times New Roman"/>
          <w:bCs w:val="0"/>
          <w:color w:val="FF0000"/>
          <w:szCs w:val="20"/>
          <w:lang w:eastAsia="pl-PL"/>
        </w:rPr>
        <w:commentReference w:id="129"/>
      </w:r>
    </w:p>
    <w:p w14:paraId="6D3E102B" w14:textId="77777777" w:rsidR="00775336" w:rsidRPr="00233788" w:rsidRDefault="00775336" w:rsidP="004E7B54">
      <w:pPr>
        <w:rPr>
          <w:color w:val="FF0000"/>
        </w:rPr>
      </w:pPr>
    </w:p>
    <w:p w14:paraId="00FF3145" w14:textId="77777777" w:rsidR="008863F5" w:rsidRPr="00233788" w:rsidRDefault="008863F5" w:rsidP="004E7B54">
      <w:pPr>
        <w:rPr>
          <w:color w:val="FF0000"/>
        </w:rPr>
      </w:pPr>
      <w:r w:rsidRPr="00233788">
        <w:rPr>
          <w:color w:val="FF0000"/>
        </w:rPr>
        <w:t>Do lepszej identyfikacji przyczyn satysfakcji poszczególnych grup interesariuszy należy zidentyfikować poziomy, na których realizowane są relacje z interesariuszami.</w:t>
      </w:r>
    </w:p>
    <w:p w14:paraId="5911CA0E" w14:textId="77777777" w:rsidR="008863F5" w:rsidRPr="00233788" w:rsidRDefault="008863F5" w:rsidP="004E7B54">
      <w:pPr>
        <w:rPr>
          <w:color w:val="FF0000"/>
        </w:rPr>
      </w:pPr>
      <w:r w:rsidRPr="00233788">
        <w:rPr>
          <w:color w:val="FF0000"/>
        </w:rPr>
        <w:lastRenderedPageBreak/>
        <w:t>Model relacji interesariuszy usługi edukacyjnej uczelni przedstawiono na rysunku poniżej.</w:t>
      </w:r>
    </w:p>
    <w:p w14:paraId="1A815873" w14:textId="77777777" w:rsidR="008863F5" w:rsidRPr="00233788" w:rsidRDefault="008863F5" w:rsidP="004E7B54">
      <w:pPr>
        <w:rPr>
          <w:color w:val="FF0000"/>
        </w:rPr>
      </w:pPr>
    </w:p>
    <w:p w14:paraId="6F2AFF27" w14:textId="77777777" w:rsidR="008863F5" w:rsidRPr="00233788" w:rsidRDefault="00993D22" w:rsidP="004E7B54">
      <w:pPr>
        <w:keepNext/>
        <w:ind w:firstLine="0"/>
        <w:rPr>
          <w:color w:val="FF0000"/>
        </w:rPr>
      </w:pPr>
      <w:commentRangeStart w:id="132"/>
      <w:r w:rsidRPr="00233788">
        <w:rPr>
          <w:noProof/>
          <w:color w:val="FF0000"/>
          <w:lang w:eastAsia="pl-PL"/>
        </w:rPr>
        <w:drawing>
          <wp:inline distT="0" distB="0" distL="0" distR="0" wp14:anchorId="43EF1358" wp14:editId="45C5F335">
            <wp:extent cx="5760720" cy="4915535"/>
            <wp:effectExtent l="0" t="0" r="0" b="0"/>
            <wp:docPr id="18"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25">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132"/>
      <w:r w:rsidR="000679B4" w:rsidRPr="00233788">
        <w:rPr>
          <w:rStyle w:val="Odwoaniedokomentarza"/>
          <w:rFonts w:ascii="Times New Roman" w:eastAsia="Times New Roman" w:hAnsi="Times New Roman"/>
          <w:color w:val="FF0000"/>
          <w:szCs w:val="20"/>
          <w:lang w:eastAsia="pl-PL"/>
        </w:rPr>
        <w:commentReference w:id="132"/>
      </w:r>
    </w:p>
    <w:p w14:paraId="5F8B7107" w14:textId="77777777" w:rsidR="008863F5" w:rsidRPr="00233788" w:rsidRDefault="008863F5" w:rsidP="004E7B54">
      <w:pPr>
        <w:keepNext/>
        <w:ind w:firstLine="0"/>
        <w:rPr>
          <w:color w:val="FF0000"/>
        </w:rPr>
      </w:pPr>
      <w:r w:rsidRPr="00233788">
        <w:rPr>
          <w:color w:val="FF0000"/>
        </w:rPr>
        <w:t>Źródło: opracowanie własne</w:t>
      </w:r>
    </w:p>
    <w:p w14:paraId="037C0F1C" w14:textId="29E1B984" w:rsidR="008863F5" w:rsidRPr="00233788" w:rsidRDefault="008863F5" w:rsidP="004E7B54">
      <w:pPr>
        <w:pStyle w:val="Tytutabeli"/>
        <w:rPr>
          <w:color w:val="FF0000"/>
        </w:rPr>
      </w:pPr>
      <w:bookmarkStart w:id="133" w:name="_Toc66043242"/>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FE32F3" w:rsidRPr="00233788">
        <w:rPr>
          <w:noProof/>
          <w:color w:val="FF0000"/>
        </w:rPr>
        <w:t>12</w:t>
      </w:r>
      <w:r w:rsidR="00FE32F3" w:rsidRPr="00233788">
        <w:rPr>
          <w:color w:val="FF0000"/>
        </w:rPr>
        <w:fldChar w:fldCharType="end"/>
      </w:r>
      <w:r w:rsidRPr="00233788">
        <w:rPr>
          <w:color w:val="FF0000"/>
        </w:rPr>
        <w:t xml:space="preserve"> Model poziomów relacji interesariuszy z uczelnią wyższą.</w:t>
      </w:r>
      <w:bookmarkEnd w:id="133"/>
    </w:p>
    <w:p w14:paraId="495C586C" w14:textId="77777777" w:rsidR="007C31B2" w:rsidRPr="00233788" w:rsidRDefault="007C31B2" w:rsidP="004E7B54">
      <w:pPr>
        <w:rPr>
          <w:color w:val="FF0000"/>
        </w:rPr>
      </w:pPr>
      <w:r w:rsidRPr="00233788">
        <w:rPr>
          <w:color w:val="FF0000"/>
        </w:rPr>
        <w:t xml:space="preserve">Analizując powyższy rysunek można stwierdzić, że </w:t>
      </w:r>
      <w:r w:rsidR="00993D22" w:rsidRPr="00233788">
        <w:rPr>
          <w:color w:val="FF0000"/>
        </w:rPr>
        <w:t xml:space="preserve">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w:t>
      </w:r>
      <w:r w:rsidR="000679B4" w:rsidRPr="00233788">
        <w:rPr>
          <w:color w:val="FF0000"/>
        </w:rPr>
        <w:t xml:space="preserve">i </w:t>
      </w:r>
      <w:r w:rsidR="00993D22" w:rsidRPr="00233788">
        <w:rPr>
          <w:color w:val="FF0000"/>
        </w:rPr>
        <w:t>opiekunowie</w:t>
      </w:r>
      <w:r w:rsidR="000679B4" w:rsidRPr="00233788">
        <w:rPr>
          <w:color w:val="FF0000"/>
        </w:rPr>
        <w:t xml:space="preserve"> studentów oraz absolwentów</w:t>
      </w:r>
      <w:r w:rsidR="00C04FEF" w:rsidRPr="00233788">
        <w:rPr>
          <w:color w:val="FF0000"/>
        </w:rPr>
        <w:t>. Mogą to też być relacje na poziomie wydziałów lub uczelni z interesariuszami zewnętrznymi takimi jak pracodawcy czy władze regionalne i centralne.</w:t>
      </w:r>
    </w:p>
    <w:p w14:paraId="76B90A5D" w14:textId="77777777" w:rsidR="007C31B2" w:rsidRPr="00233788" w:rsidRDefault="007C31B2" w:rsidP="004E7B54">
      <w:pPr>
        <w:rPr>
          <w:color w:val="FF0000"/>
        </w:rPr>
      </w:pPr>
    </w:p>
    <w:p w14:paraId="33CF778A" w14:textId="77777777" w:rsidR="00C421AE" w:rsidRPr="00233788" w:rsidRDefault="00C421AE" w:rsidP="004E7B54">
      <w:pPr>
        <w:rPr>
          <w:color w:val="FF0000"/>
        </w:rPr>
      </w:pPr>
      <w:r w:rsidRPr="00233788">
        <w:rPr>
          <w:color w:val="FF0000"/>
        </w:rPr>
        <w:t>Wpływ na satysfakcję interesariuszy, ale również na sposoby kształtowania relacji z nimi będzie miała wzajemna siła odziaływań interesariuszy i zarządzających uczelnią</w:t>
      </w:r>
      <w:r w:rsidR="00032E35" w:rsidRPr="00233788">
        <w:rPr>
          <w:color w:val="FF0000"/>
        </w:rPr>
        <w:t>. W celu lepszego przeanalizowania poszczególnych relacji można skorzystać z koncepcji pięciu sił Portera i zaadaptować ją do analizy siły odziaływań interesariuszy z instytucją akademicką.</w:t>
      </w:r>
      <w:r w:rsidR="001003C4" w:rsidRPr="00233788">
        <w:rPr>
          <w:color w:val="FF0000"/>
        </w:rPr>
        <w:t xml:space="preserve"> W tym celu opracowano schemat oceny </w:t>
      </w:r>
      <w:r w:rsidR="001003C4" w:rsidRPr="00233788">
        <w:rPr>
          <w:color w:val="FF0000"/>
        </w:rPr>
        <w:lastRenderedPageBreak/>
        <w:t>siły interesariuszy. Propozycja czynników oceny siły oddziaływań interesariuszy znajduje się w tabeli poniżej.</w:t>
      </w:r>
    </w:p>
    <w:p w14:paraId="3929B662" w14:textId="77777777" w:rsidR="00032E35" w:rsidRPr="00233788" w:rsidRDefault="00032E35" w:rsidP="004E7B54">
      <w:pPr>
        <w:rPr>
          <w:color w:val="FF0000"/>
        </w:rPr>
      </w:pPr>
    </w:p>
    <w:p w14:paraId="1046B1DC" w14:textId="3F83511D" w:rsidR="001003C4" w:rsidRPr="00233788" w:rsidRDefault="001003C4" w:rsidP="004E7B54">
      <w:pPr>
        <w:pStyle w:val="Legenda"/>
        <w:keepNext/>
        <w:rPr>
          <w:color w:val="FF0000"/>
        </w:rPr>
      </w:pPr>
      <w:bookmarkStart w:id="134" w:name="_Toc66043255"/>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3</w:t>
      </w:r>
      <w:r w:rsidR="001C498A" w:rsidRPr="00233788">
        <w:rPr>
          <w:color w:val="FF0000"/>
        </w:rPr>
        <w:fldChar w:fldCharType="end"/>
      </w:r>
      <w:r w:rsidRPr="00233788">
        <w:rPr>
          <w:color w:val="FF0000"/>
        </w:rPr>
        <w:t xml:space="preserve"> </w:t>
      </w:r>
      <w:r w:rsidR="00463FDB" w:rsidRPr="00233788">
        <w:rPr>
          <w:color w:val="FF0000"/>
        </w:rPr>
        <w:t>Narzędzie do analizy siły oddziaływań interesariuszy na uczelnię</w:t>
      </w:r>
      <w:bookmarkEnd w:id="134"/>
    </w:p>
    <w:tbl>
      <w:tblPr>
        <w:tblStyle w:val="Tabela-Siatka"/>
        <w:tblW w:w="0" w:type="auto"/>
        <w:tblLook w:val="04A0" w:firstRow="1" w:lastRow="0" w:firstColumn="1" w:lastColumn="0" w:noHBand="0" w:noVBand="1"/>
      </w:tblPr>
      <w:tblGrid>
        <w:gridCol w:w="2199"/>
        <w:gridCol w:w="997"/>
        <w:gridCol w:w="988"/>
        <w:gridCol w:w="1470"/>
        <w:gridCol w:w="1380"/>
        <w:gridCol w:w="1296"/>
        <w:gridCol w:w="732"/>
      </w:tblGrid>
      <w:tr w:rsidR="0045343B" w:rsidRPr="00233788" w14:paraId="5DA9C6DF" w14:textId="77777777" w:rsidTr="001003C4">
        <w:trPr>
          <w:cantSplit/>
          <w:trHeight w:val="1134"/>
        </w:trPr>
        <w:tc>
          <w:tcPr>
            <w:tcW w:w="2296" w:type="dxa"/>
          </w:tcPr>
          <w:p w14:paraId="0321F9C0" w14:textId="77777777" w:rsidR="001003C4" w:rsidRPr="00233788" w:rsidRDefault="001003C4" w:rsidP="004E7B54">
            <w:pPr>
              <w:ind w:firstLine="0"/>
              <w:rPr>
                <w:color w:val="FF0000"/>
                <w:lang w:val="pl-PL"/>
              </w:rPr>
            </w:pPr>
            <w:r w:rsidRPr="00233788">
              <w:rPr>
                <w:color w:val="FF0000"/>
                <w:lang w:val="pl-PL"/>
              </w:rPr>
              <w:t>Nazwa grupy interesariuszy</w:t>
            </w:r>
          </w:p>
        </w:tc>
        <w:tc>
          <w:tcPr>
            <w:tcW w:w="1035" w:type="dxa"/>
          </w:tcPr>
          <w:p w14:paraId="4976F066" w14:textId="77777777" w:rsidR="001003C4" w:rsidRPr="00233788" w:rsidRDefault="001003C4" w:rsidP="004E7B54">
            <w:pPr>
              <w:ind w:firstLine="0"/>
              <w:rPr>
                <w:color w:val="FF0000"/>
                <w:lang w:val="pl-PL"/>
              </w:rPr>
            </w:pPr>
            <w:r w:rsidRPr="00233788">
              <w:rPr>
                <w:color w:val="FF0000"/>
                <w:lang w:val="pl-PL"/>
              </w:rPr>
              <w:t>Bariery wejścia [1-5]</w:t>
            </w:r>
          </w:p>
        </w:tc>
        <w:tc>
          <w:tcPr>
            <w:tcW w:w="1025" w:type="dxa"/>
          </w:tcPr>
          <w:p w14:paraId="72F154FE" w14:textId="77777777" w:rsidR="001003C4" w:rsidRPr="00233788" w:rsidRDefault="001003C4" w:rsidP="004E7B54">
            <w:pPr>
              <w:ind w:firstLine="0"/>
              <w:rPr>
                <w:color w:val="FF0000"/>
                <w:lang w:val="pl-PL"/>
              </w:rPr>
            </w:pPr>
            <w:r w:rsidRPr="00233788">
              <w:rPr>
                <w:color w:val="FF0000"/>
                <w:lang w:val="pl-PL"/>
              </w:rPr>
              <w:t>Bariery wyjścia [1-5]</w:t>
            </w:r>
          </w:p>
        </w:tc>
        <w:tc>
          <w:tcPr>
            <w:tcW w:w="1549" w:type="dxa"/>
          </w:tcPr>
          <w:p w14:paraId="2F56803F" w14:textId="77777777" w:rsidR="001003C4" w:rsidRPr="00233788" w:rsidRDefault="001003C4" w:rsidP="004E7B54">
            <w:pPr>
              <w:ind w:firstLine="0"/>
              <w:rPr>
                <w:color w:val="FF0000"/>
                <w:lang w:val="pl-PL"/>
              </w:rPr>
            </w:pPr>
            <w:r w:rsidRPr="00233788">
              <w:rPr>
                <w:color w:val="FF0000"/>
                <w:lang w:val="pl-PL"/>
              </w:rPr>
              <w:t>Możliwości substytucyjne [1-5]</w:t>
            </w:r>
          </w:p>
        </w:tc>
        <w:tc>
          <w:tcPr>
            <w:tcW w:w="1455" w:type="dxa"/>
          </w:tcPr>
          <w:p w14:paraId="2482C0FD" w14:textId="77777777" w:rsidR="001003C4" w:rsidRPr="00233788" w:rsidRDefault="001003C4" w:rsidP="004E7B54">
            <w:pPr>
              <w:ind w:firstLine="0"/>
              <w:rPr>
                <w:color w:val="FF0000"/>
                <w:lang w:val="pl-PL"/>
              </w:rPr>
            </w:pPr>
            <w:r w:rsidRPr="00233788">
              <w:rPr>
                <w:color w:val="FF0000"/>
                <w:lang w:val="pl-PL"/>
              </w:rPr>
              <w:t>Konkurencja [1-5]</w:t>
            </w:r>
          </w:p>
        </w:tc>
        <w:tc>
          <w:tcPr>
            <w:tcW w:w="1343" w:type="dxa"/>
          </w:tcPr>
          <w:p w14:paraId="4732640E" w14:textId="77777777" w:rsidR="001003C4" w:rsidRPr="00233788" w:rsidRDefault="001003C4" w:rsidP="004E7B54">
            <w:pPr>
              <w:ind w:firstLine="0"/>
              <w:rPr>
                <w:color w:val="FF0000"/>
                <w:lang w:val="pl-PL"/>
              </w:rPr>
            </w:pPr>
            <w:r w:rsidRPr="00233788">
              <w:rPr>
                <w:color w:val="FF0000"/>
                <w:lang w:val="pl-PL"/>
              </w:rPr>
              <w:t>Liczba (siła) dostawców i odbiorców [1-5]</w:t>
            </w:r>
          </w:p>
        </w:tc>
        <w:tc>
          <w:tcPr>
            <w:tcW w:w="585" w:type="dxa"/>
            <w:textDirection w:val="btLr"/>
          </w:tcPr>
          <w:p w14:paraId="73354520" w14:textId="77777777" w:rsidR="001003C4" w:rsidRPr="00233788" w:rsidRDefault="001003C4" w:rsidP="004E7B54">
            <w:pPr>
              <w:ind w:left="113" w:right="113" w:firstLine="0"/>
              <w:rPr>
                <w:color w:val="FF0000"/>
                <w:lang w:val="pl-PL"/>
              </w:rPr>
            </w:pPr>
            <w:r w:rsidRPr="00233788">
              <w:rPr>
                <w:color w:val="FF0000"/>
                <w:lang w:val="pl-PL"/>
              </w:rPr>
              <w:t>Wartości średnie</w:t>
            </w:r>
          </w:p>
        </w:tc>
      </w:tr>
      <w:tr w:rsidR="0045343B" w:rsidRPr="00233788" w14:paraId="54559413" w14:textId="77777777" w:rsidTr="001003C4">
        <w:tc>
          <w:tcPr>
            <w:tcW w:w="2296" w:type="dxa"/>
          </w:tcPr>
          <w:p w14:paraId="553F48BB" w14:textId="77777777" w:rsidR="001003C4" w:rsidRPr="00233788" w:rsidRDefault="001003C4" w:rsidP="004E7B54">
            <w:pPr>
              <w:ind w:firstLine="0"/>
              <w:rPr>
                <w:color w:val="FF0000"/>
                <w:lang w:val="pl-PL"/>
              </w:rPr>
            </w:pPr>
            <w:r w:rsidRPr="00233788">
              <w:rPr>
                <w:color w:val="FF0000"/>
                <w:lang w:val="pl-PL"/>
              </w:rPr>
              <w:t>Studenci</w:t>
            </w:r>
          </w:p>
        </w:tc>
        <w:tc>
          <w:tcPr>
            <w:tcW w:w="1035" w:type="dxa"/>
          </w:tcPr>
          <w:p w14:paraId="77D6011A" w14:textId="77777777" w:rsidR="001003C4" w:rsidRPr="00233788" w:rsidRDefault="001003C4" w:rsidP="004E7B54">
            <w:pPr>
              <w:ind w:firstLine="0"/>
              <w:rPr>
                <w:color w:val="FF0000"/>
                <w:lang w:val="pl-PL"/>
              </w:rPr>
            </w:pPr>
          </w:p>
        </w:tc>
        <w:tc>
          <w:tcPr>
            <w:tcW w:w="1025" w:type="dxa"/>
          </w:tcPr>
          <w:p w14:paraId="67F5341C" w14:textId="77777777" w:rsidR="001003C4" w:rsidRPr="00233788" w:rsidRDefault="001003C4" w:rsidP="004E7B54">
            <w:pPr>
              <w:ind w:firstLine="0"/>
              <w:rPr>
                <w:color w:val="FF0000"/>
                <w:lang w:val="pl-PL"/>
              </w:rPr>
            </w:pPr>
          </w:p>
        </w:tc>
        <w:tc>
          <w:tcPr>
            <w:tcW w:w="1549" w:type="dxa"/>
          </w:tcPr>
          <w:p w14:paraId="44DD0524" w14:textId="77777777" w:rsidR="001003C4" w:rsidRPr="00233788" w:rsidRDefault="001003C4" w:rsidP="004E7B54">
            <w:pPr>
              <w:ind w:firstLine="0"/>
              <w:rPr>
                <w:color w:val="FF0000"/>
                <w:lang w:val="pl-PL"/>
              </w:rPr>
            </w:pPr>
          </w:p>
        </w:tc>
        <w:tc>
          <w:tcPr>
            <w:tcW w:w="1455" w:type="dxa"/>
          </w:tcPr>
          <w:p w14:paraId="6E1B104A" w14:textId="77777777" w:rsidR="001003C4" w:rsidRPr="00233788" w:rsidRDefault="001003C4" w:rsidP="004E7B54">
            <w:pPr>
              <w:ind w:firstLine="0"/>
              <w:rPr>
                <w:color w:val="FF0000"/>
                <w:lang w:val="pl-PL"/>
              </w:rPr>
            </w:pPr>
          </w:p>
        </w:tc>
        <w:tc>
          <w:tcPr>
            <w:tcW w:w="1343" w:type="dxa"/>
          </w:tcPr>
          <w:p w14:paraId="1F4CDB66" w14:textId="77777777" w:rsidR="001003C4" w:rsidRPr="00233788" w:rsidRDefault="001003C4" w:rsidP="004E7B54">
            <w:pPr>
              <w:ind w:firstLine="0"/>
              <w:rPr>
                <w:color w:val="FF0000"/>
                <w:lang w:val="pl-PL"/>
              </w:rPr>
            </w:pPr>
          </w:p>
        </w:tc>
        <w:tc>
          <w:tcPr>
            <w:tcW w:w="585" w:type="dxa"/>
          </w:tcPr>
          <w:p w14:paraId="62899CE9" w14:textId="77777777" w:rsidR="001003C4" w:rsidRPr="00233788" w:rsidRDefault="001003C4" w:rsidP="004E7B54">
            <w:pPr>
              <w:ind w:firstLine="0"/>
              <w:rPr>
                <w:color w:val="FF0000"/>
                <w:lang w:val="pl-PL"/>
              </w:rPr>
            </w:pPr>
          </w:p>
        </w:tc>
      </w:tr>
      <w:tr w:rsidR="0045343B" w:rsidRPr="00233788" w14:paraId="62298473" w14:textId="77777777" w:rsidTr="001003C4">
        <w:tc>
          <w:tcPr>
            <w:tcW w:w="2296" w:type="dxa"/>
          </w:tcPr>
          <w:p w14:paraId="721E7949" w14:textId="77777777" w:rsidR="001003C4" w:rsidRPr="00233788" w:rsidRDefault="001003C4" w:rsidP="004E7B54">
            <w:pPr>
              <w:ind w:firstLine="0"/>
              <w:rPr>
                <w:color w:val="FF0000"/>
                <w:lang w:val="pl-PL"/>
              </w:rPr>
            </w:pPr>
            <w:r w:rsidRPr="00233788">
              <w:rPr>
                <w:color w:val="FF0000"/>
                <w:lang w:val="pl-PL"/>
              </w:rPr>
              <w:t>Absolwenci</w:t>
            </w:r>
          </w:p>
        </w:tc>
        <w:tc>
          <w:tcPr>
            <w:tcW w:w="1035" w:type="dxa"/>
          </w:tcPr>
          <w:p w14:paraId="161FE44D" w14:textId="77777777" w:rsidR="001003C4" w:rsidRPr="00233788" w:rsidRDefault="001003C4" w:rsidP="004E7B54">
            <w:pPr>
              <w:ind w:firstLine="0"/>
              <w:rPr>
                <w:color w:val="FF0000"/>
                <w:lang w:val="pl-PL"/>
              </w:rPr>
            </w:pPr>
          </w:p>
        </w:tc>
        <w:tc>
          <w:tcPr>
            <w:tcW w:w="1025" w:type="dxa"/>
          </w:tcPr>
          <w:p w14:paraId="60861E56" w14:textId="77777777" w:rsidR="001003C4" w:rsidRPr="00233788" w:rsidRDefault="001003C4" w:rsidP="004E7B54">
            <w:pPr>
              <w:ind w:firstLine="0"/>
              <w:rPr>
                <w:color w:val="FF0000"/>
                <w:lang w:val="pl-PL"/>
              </w:rPr>
            </w:pPr>
          </w:p>
        </w:tc>
        <w:tc>
          <w:tcPr>
            <w:tcW w:w="1549" w:type="dxa"/>
          </w:tcPr>
          <w:p w14:paraId="1446A435" w14:textId="77777777" w:rsidR="001003C4" w:rsidRPr="00233788" w:rsidRDefault="001003C4" w:rsidP="004E7B54">
            <w:pPr>
              <w:ind w:firstLine="0"/>
              <w:rPr>
                <w:color w:val="FF0000"/>
                <w:lang w:val="pl-PL"/>
              </w:rPr>
            </w:pPr>
          </w:p>
        </w:tc>
        <w:tc>
          <w:tcPr>
            <w:tcW w:w="1455" w:type="dxa"/>
          </w:tcPr>
          <w:p w14:paraId="75164C5C" w14:textId="77777777" w:rsidR="001003C4" w:rsidRPr="00233788" w:rsidRDefault="001003C4" w:rsidP="004E7B54">
            <w:pPr>
              <w:ind w:firstLine="0"/>
              <w:rPr>
                <w:color w:val="FF0000"/>
                <w:lang w:val="pl-PL"/>
              </w:rPr>
            </w:pPr>
          </w:p>
        </w:tc>
        <w:tc>
          <w:tcPr>
            <w:tcW w:w="1343" w:type="dxa"/>
          </w:tcPr>
          <w:p w14:paraId="737C4DB8" w14:textId="77777777" w:rsidR="001003C4" w:rsidRPr="00233788" w:rsidRDefault="001003C4" w:rsidP="004E7B54">
            <w:pPr>
              <w:ind w:firstLine="0"/>
              <w:rPr>
                <w:color w:val="FF0000"/>
                <w:lang w:val="pl-PL"/>
              </w:rPr>
            </w:pPr>
          </w:p>
        </w:tc>
        <w:tc>
          <w:tcPr>
            <w:tcW w:w="585" w:type="dxa"/>
          </w:tcPr>
          <w:p w14:paraId="02BE860E" w14:textId="77777777" w:rsidR="001003C4" w:rsidRPr="00233788" w:rsidRDefault="001003C4" w:rsidP="004E7B54">
            <w:pPr>
              <w:ind w:firstLine="0"/>
              <w:rPr>
                <w:color w:val="FF0000"/>
                <w:lang w:val="pl-PL"/>
              </w:rPr>
            </w:pPr>
          </w:p>
        </w:tc>
      </w:tr>
      <w:tr w:rsidR="0045343B" w:rsidRPr="00233788" w14:paraId="5F6345B8" w14:textId="77777777" w:rsidTr="001003C4">
        <w:tc>
          <w:tcPr>
            <w:tcW w:w="2296" w:type="dxa"/>
          </w:tcPr>
          <w:p w14:paraId="6DCB26EA" w14:textId="77777777" w:rsidR="001003C4" w:rsidRPr="00233788" w:rsidRDefault="001003C4" w:rsidP="004E7B54">
            <w:pPr>
              <w:ind w:firstLine="0"/>
              <w:rPr>
                <w:color w:val="FF0000"/>
                <w:lang w:val="pl-PL"/>
              </w:rPr>
            </w:pPr>
            <w:r w:rsidRPr="00233788">
              <w:rPr>
                <w:color w:val="FF0000"/>
                <w:lang w:val="pl-PL"/>
              </w:rPr>
              <w:t>Rodzice/opiekunowie</w:t>
            </w:r>
          </w:p>
        </w:tc>
        <w:tc>
          <w:tcPr>
            <w:tcW w:w="1035" w:type="dxa"/>
          </w:tcPr>
          <w:p w14:paraId="25A0C882" w14:textId="77777777" w:rsidR="001003C4" w:rsidRPr="00233788" w:rsidRDefault="001003C4" w:rsidP="004E7B54">
            <w:pPr>
              <w:ind w:firstLine="0"/>
              <w:rPr>
                <w:color w:val="FF0000"/>
                <w:lang w:val="pl-PL"/>
              </w:rPr>
            </w:pPr>
          </w:p>
        </w:tc>
        <w:tc>
          <w:tcPr>
            <w:tcW w:w="1025" w:type="dxa"/>
          </w:tcPr>
          <w:p w14:paraId="2438F37A" w14:textId="77777777" w:rsidR="001003C4" w:rsidRPr="00233788" w:rsidRDefault="001003C4" w:rsidP="004E7B54">
            <w:pPr>
              <w:ind w:firstLine="0"/>
              <w:rPr>
                <w:color w:val="FF0000"/>
                <w:lang w:val="pl-PL"/>
              </w:rPr>
            </w:pPr>
          </w:p>
        </w:tc>
        <w:tc>
          <w:tcPr>
            <w:tcW w:w="1549" w:type="dxa"/>
          </w:tcPr>
          <w:p w14:paraId="37E15767" w14:textId="77777777" w:rsidR="001003C4" w:rsidRPr="00233788" w:rsidRDefault="001003C4" w:rsidP="004E7B54">
            <w:pPr>
              <w:ind w:firstLine="0"/>
              <w:rPr>
                <w:color w:val="FF0000"/>
                <w:lang w:val="pl-PL"/>
              </w:rPr>
            </w:pPr>
          </w:p>
        </w:tc>
        <w:tc>
          <w:tcPr>
            <w:tcW w:w="1455" w:type="dxa"/>
          </w:tcPr>
          <w:p w14:paraId="5AE2DA37" w14:textId="77777777" w:rsidR="001003C4" w:rsidRPr="00233788" w:rsidRDefault="001003C4" w:rsidP="004E7B54">
            <w:pPr>
              <w:ind w:firstLine="0"/>
              <w:rPr>
                <w:color w:val="FF0000"/>
                <w:lang w:val="pl-PL"/>
              </w:rPr>
            </w:pPr>
          </w:p>
        </w:tc>
        <w:tc>
          <w:tcPr>
            <w:tcW w:w="1343" w:type="dxa"/>
          </w:tcPr>
          <w:p w14:paraId="4BDA5AFA" w14:textId="77777777" w:rsidR="001003C4" w:rsidRPr="00233788" w:rsidRDefault="001003C4" w:rsidP="004E7B54">
            <w:pPr>
              <w:ind w:firstLine="0"/>
              <w:rPr>
                <w:color w:val="FF0000"/>
                <w:lang w:val="pl-PL"/>
              </w:rPr>
            </w:pPr>
          </w:p>
        </w:tc>
        <w:tc>
          <w:tcPr>
            <w:tcW w:w="585" w:type="dxa"/>
          </w:tcPr>
          <w:p w14:paraId="12E11159" w14:textId="77777777" w:rsidR="001003C4" w:rsidRPr="00233788" w:rsidRDefault="001003C4" w:rsidP="004E7B54">
            <w:pPr>
              <w:ind w:firstLine="0"/>
              <w:rPr>
                <w:color w:val="FF0000"/>
                <w:lang w:val="pl-PL"/>
              </w:rPr>
            </w:pPr>
          </w:p>
        </w:tc>
      </w:tr>
      <w:tr w:rsidR="0045343B" w:rsidRPr="00233788" w14:paraId="30DC8661" w14:textId="77777777" w:rsidTr="001003C4">
        <w:tc>
          <w:tcPr>
            <w:tcW w:w="2296" w:type="dxa"/>
          </w:tcPr>
          <w:p w14:paraId="7E767B22" w14:textId="77777777" w:rsidR="001003C4" w:rsidRPr="00233788" w:rsidRDefault="001003C4" w:rsidP="004E7B54">
            <w:pPr>
              <w:ind w:firstLine="0"/>
              <w:rPr>
                <w:color w:val="FF0000"/>
                <w:lang w:val="pl-PL"/>
              </w:rPr>
            </w:pPr>
            <w:r w:rsidRPr="00233788">
              <w:rPr>
                <w:color w:val="FF0000"/>
                <w:lang w:val="pl-PL"/>
              </w:rPr>
              <w:t>Pracownicy naukowi i dydaktyczni</w:t>
            </w:r>
          </w:p>
        </w:tc>
        <w:tc>
          <w:tcPr>
            <w:tcW w:w="1035" w:type="dxa"/>
          </w:tcPr>
          <w:p w14:paraId="225EB8A5" w14:textId="77777777" w:rsidR="001003C4" w:rsidRPr="00233788" w:rsidRDefault="001003C4" w:rsidP="004E7B54">
            <w:pPr>
              <w:ind w:firstLine="0"/>
              <w:rPr>
                <w:color w:val="FF0000"/>
                <w:lang w:val="pl-PL"/>
              </w:rPr>
            </w:pPr>
          </w:p>
        </w:tc>
        <w:tc>
          <w:tcPr>
            <w:tcW w:w="1025" w:type="dxa"/>
          </w:tcPr>
          <w:p w14:paraId="26DE5DFF" w14:textId="77777777" w:rsidR="001003C4" w:rsidRPr="00233788" w:rsidRDefault="001003C4" w:rsidP="004E7B54">
            <w:pPr>
              <w:ind w:firstLine="0"/>
              <w:rPr>
                <w:color w:val="FF0000"/>
                <w:lang w:val="pl-PL"/>
              </w:rPr>
            </w:pPr>
          </w:p>
        </w:tc>
        <w:tc>
          <w:tcPr>
            <w:tcW w:w="1549" w:type="dxa"/>
          </w:tcPr>
          <w:p w14:paraId="3BC8C120" w14:textId="77777777" w:rsidR="001003C4" w:rsidRPr="00233788" w:rsidRDefault="001003C4" w:rsidP="004E7B54">
            <w:pPr>
              <w:ind w:firstLine="0"/>
              <w:rPr>
                <w:color w:val="FF0000"/>
                <w:lang w:val="pl-PL"/>
              </w:rPr>
            </w:pPr>
          </w:p>
        </w:tc>
        <w:tc>
          <w:tcPr>
            <w:tcW w:w="1455" w:type="dxa"/>
          </w:tcPr>
          <w:p w14:paraId="1FA5B906" w14:textId="77777777" w:rsidR="001003C4" w:rsidRPr="00233788" w:rsidRDefault="001003C4" w:rsidP="004E7B54">
            <w:pPr>
              <w:ind w:firstLine="0"/>
              <w:rPr>
                <w:color w:val="FF0000"/>
                <w:lang w:val="pl-PL"/>
              </w:rPr>
            </w:pPr>
          </w:p>
        </w:tc>
        <w:tc>
          <w:tcPr>
            <w:tcW w:w="1343" w:type="dxa"/>
          </w:tcPr>
          <w:p w14:paraId="33B7F133" w14:textId="77777777" w:rsidR="001003C4" w:rsidRPr="00233788" w:rsidRDefault="001003C4" w:rsidP="004E7B54">
            <w:pPr>
              <w:ind w:firstLine="0"/>
              <w:rPr>
                <w:color w:val="FF0000"/>
                <w:lang w:val="pl-PL"/>
              </w:rPr>
            </w:pPr>
          </w:p>
        </w:tc>
        <w:tc>
          <w:tcPr>
            <w:tcW w:w="585" w:type="dxa"/>
          </w:tcPr>
          <w:p w14:paraId="32ACF916" w14:textId="77777777" w:rsidR="001003C4" w:rsidRPr="00233788" w:rsidRDefault="001003C4" w:rsidP="004E7B54">
            <w:pPr>
              <w:ind w:firstLine="0"/>
              <w:rPr>
                <w:color w:val="FF0000"/>
                <w:lang w:val="pl-PL"/>
              </w:rPr>
            </w:pPr>
          </w:p>
        </w:tc>
      </w:tr>
      <w:tr w:rsidR="0045343B" w:rsidRPr="00233788" w14:paraId="5DAE3777" w14:textId="77777777" w:rsidTr="001003C4">
        <w:tc>
          <w:tcPr>
            <w:tcW w:w="2296" w:type="dxa"/>
          </w:tcPr>
          <w:p w14:paraId="171BF25C" w14:textId="77777777" w:rsidR="001003C4" w:rsidRPr="00233788" w:rsidRDefault="001003C4" w:rsidP="004E7B54">
            <w:pPr>
              <w:ind w:firstLine="0"/>
              <w:rPr>
                <w:color w:val="FF0000"/>
                <w:lang w:val="pl-PL"/>
              </w:rPr>
            </w:pPr>
            <w:r w:rsidRPr="00233788">
              <w:rPr>
                <w:color w:val="FF0000"/>
                <w:lang w:val="pl-PL"/>
              </w:rPr>
              <w:t>Pracownicy administracyjni</w:t>
            </w:r>
          </w:p>
        </w:tc>
        <w:tc>
          <w:tcPr>
            <w:tcW w:w="1035" w:type="dxa"/>
          </w:tcPr>
          <w:p w14:paraId="262D72F7" w14:textId="77777777" w:rsidR="001003C4" w:rsidRPr="00233788" w:rsidRDefault="001003C4" w:rsidP="004E7B54">
            <w:pPr>
              <w:ind w:firstLine="0"/>
              <w:rPr>
                <w:color w:val="FF0000"/>
                <w:lang w:val="pl-PL"/>
              </w:rPr>
            </w:pPr>
          </w:p>
        </w:tc>
        <w:tc>
          <w:tcPr>
            <w:tcW w:w="1025" w:type="dxa"/>
          </w:tcPr>
          <w:p w14:paraId="38A02268" w14:textId="77777777" w:rsidR="001003C4" w:rsidRPr="00233788" w:rsidRDefault="001003C4" w:rsidP="004E7B54">
            <w:pPr>
              <w:ind w:firstLine="0"/>
              <w:rPr>
                <w:color w:val="FF0000"/>
                <w:lang w:val="pl-PL"/>
              </w:rPr>
            </w:pPr>
          </w:p>
        </w:tc>
        <w:tc>
          <w:tcPr>
            <w:tcW w:w="1549" w:type="dxa"/>
          </w:tcPr>
          <w:p w14:paraId="7254BDDB" w14:textId="77777777" w:rsidR="001003C4" w:rsidRPr="00233788" w:rsidRDefault="001003C4" w:rsidP="004E7B54">
            <w:pPr>
              <w:ind w:firstLine="0"/>
              <w:rPr>
                <w:color w:val="FF0000"/>
                <w:lang w:val="pl-PL"/>
              </w:rPr>
            </w:pPr>
          </w:p>
        </w:tc>
        <w:tc>
          <w:tcPr>
            <w:tcW w:w="1455" w:type="dxa"/>
          </w:tcPr>
          <w:p w14:paraId="38045EBD" w14:textId="77777777" w:rsidR="001003C4" w:rsidRPr="00233788" w:rsidRDefault="001003C4" w:rsidP="004E7B54">
            <w:pPr>
              <w:ind w:firstLine="0"/>
              <w:rPr>
                <w:color w:val="FF0000"/>
                <w:lang w:val="pl-PL"/>
              </w:rPr>
            </w:pPr>
          </w:p>
        </w:tc>
        <w:tc>
          <w:tcPr>
            <w:tcW w:w="1343" w:type="dxa"/>
          </w:tcPr>
          <w:p w14:paraId="1AB34CF5" w14:textId="77777777" w:rsidR="001003C4" w:rsidRPr="00233788" w:rsidRDefault="001003C4" w:rsidP="004E7B54">
            <w:pPr>
              <w:ind w:firstLine="0"/>
              <w:rPr>
                <w:color w:val="FF0000"/>
                <w:lang w:val="pl-PL"/>
              </w:rPr>
            </w:pPr>
          </w:p>
        </w:tc>
        <w:tc>
          <w:tcPr>
            <w:tcW w:w="585" w:type="dxa"/>
          </w:tcPr>
          <w:p w14:paraId="6B9C13BD" w14:textId="77777777" w:rsidR="001003C4" w:rsidRPr="00233788" w:rsidRDefault="001003C4" w:rsidP="004E7B54">
            <w:pPr>
              <w:ind w:firstLine="0"/>
              <w:rPr>
                <w:color w:val="FF0000"/>
                <w:lang w:val="pl-PL"/>
              </w:rPr>
            </w:pPr>
          </w:p>
        </w:tc>
      </w:tr>
      <w:tr w:rsidR="0045343B" w:rsidRPr="00233788" w14:paraId="0A8419B2" w14:textId="77777777" w:rsidTr="001003C4">
        <w:tc>
          <w:tcPr>
            <w:tcW w:w="2296" w:type="dxa"/>
          </w:tcPr>
          <w:p w14:paraId="7F92A92B" w14:textId="77777777" w:rsidR="001003C4" w:rsidRPr="00233788" w:rsidRDefault="001003C4" w:rsidP="004E7B54">
            <w:pPr>
              <w:ind w:firstLine="0"/>
              <w:rPr>
                <w:color w:val="FF0000"/>
                <w:lang w:val="pl-PL"/>
              </w:rPr>
            </w:pPr>
            <w:r w:rsidRPr="00233788">
              <w:rPr>
                <w:color w:val="FF0000"/>
                <w:lang w:val="pl-PL"/>
              </w:rPr>
              <w:t>Pracodawcy</w:t>
            </w:r>
          </w:p>
        </w:tc>
        <w:tc>
          <w:tcPr>
            <w:tcW w:w="1035" w:type="dxa"/>
          </w:tcPr>
          <w:p w14:paraId="3870C7C3" w14:textId="77777777" w:rsidR="001003C4" w:rsidRPr="00233788" w:rsidRDefault="001003C4" w:rsidP="004E7B54">
            <w:pPr>
              <w:ind w:firstLine="0"/>
              <w:rPr>
                <w:color w:val="FF0000"/>
                <w:lang w:val="pl-PL"/>
              </w:rPr>
            </w:pPr>
          </w:p>
        </w:tc>
        <w:tc>
          <w:tcPr>
            <w:tcW w:w="1025" w:type="dxa"/>
          </w:tcPr>
          <w:p w14:paraId="59AC6878" w14:textId="77777777" w:rsidR="001003C4" w:rsidRPr="00233788" w:rsidRDefault="001003C4" w:rsidP="004E7B54">
            <w:pPr>
              <w:ind w:firstLine="0"/>
              <w:rPr>
                <w:color w:val="FF0000"/>
                <w:lang w:val="pl-PL"/>
              </w:rPr>
            </w:pPr>
          </w:p>
        </w:tc>
        <w:tc>
          <w:tcPr>
            <w:tcW w:w="1549" w:type="dxa"/>
          </w:tcPr>
          <w:p w14:paraId="46309B43" w14:textId="77777777" w:rsidR="001003C4" w:rsidRPr="00233788" w:rsidRDefault="001003C4" w:rsidP="004E7B54">
            <w:pPr>
              <w:ind w:firstLine="0"/>
              <w:rPr>
                <w:color w:val="FF0000"/>
                <w:lang w:val="pl-PL"/>
              </w:rPr>
            </w:pPr>
          </w:p>
        </w:tc>
        <w:tc>
          <w:tcPr>
            <w:tcW w:w="1455" w:type="dxa"/>
          </w:tcPr>
          <w:p w14:paraId="51C120BF" w14:textId="77777777" w:rsidR="001003C4" w:rsidRPr="00233788" w:rsidRDefault="001003C4" w:rsidP="004E7B54">
            <w:pPr>
              <w:ind w:firstLine="0"/>
              <w:rPr>
                <w:color w:val="FF0000"/>
                <w:lang w:val="pl-PL"/>
              </w:rPr>
            </w:pPr>
          </w:p>
        </w:tc>
        <w:tc>
          <w:tcPr>
            <w:tcW w:w="1343" w:type="dxa"/>
          </w:tcPr>
          <w:p w14:paraId="79121D32" w14:textId="77777777" w:rsidR="001003C4" w:rsidRPr="00233788" w:rsidRDefault="001003C4" w:rsidP="004E7B54">
            <w:pPr>
              <w:ind w:firstLine="0"/>
              <w:rPr>
                <w:color w:val="FF0000"/>
                <w:lang w:val="pl-PL"/>
              </w:rPr>
            </w:pPr>
          </w:p>
        </w:tc>
        <w:tc>
          <w:tcPr>
            <w:tcW w:w="585" w:type="dxa"/>
          </w:tcPr>
          <w:p w14:paraId="46F6F0E3" w14:textId="77777777" w:rsidR="001003C4" w:rsidRPr="00233788" w:rsidRDefault="001003C4" w:rsidP="004E7B54">
            <w:pPr>
              <w:ind w:firstLine="0"/>
              <w:rPr>
                <w:color w:val="FF0000"/>
                <w:lang w:val="pl-PL"/>
              </w:rPr>
            </w:pPr>
          </w:p>
        </w:tc>
      </w:tr>
      <w:tr w:rsidR="0045343B" w:rsidRPr="00233788" w14:paraId="597004BF" w14:textId="77777777" w:rsidTr="001003C4">
        <w:tc>
          <w:tcPr>
            <w:tcW w:w="2296" w:type="dxa"/>
          </w:tcPr>
          <w:p w14:paraId="08DA845B" w14:textId="77777777" w:rsidR="001003C4" w:rsidRPr="00233788" w:rsidRDefault="001003C4" w:rsidP="004E7B54">
            <w:pPr>
              <w:ind w:firstLine="0"/>
              <w:rPr>
                <w:color w:val="FF0000"/>
                <w:lang w:val="pl-PL"/>
              </w:rPr>
            </w:pPr>
            <w:r w:rsidRPr="00233788">
              <w:rPr>
                <w:color w:val="FF0000"/>
                <w:lang w:val="pl-PL"/>
              </w:rPr>
              <w:t>Przedstawiciele władz</w:t>
            </w:r>
          </w:p>
        </w:tc>
        <w:tc>
          <w:tcPr>
            <w:tcW w:w="1035" w:type="dxa"/>
          </w:tcPr>
          <w:p w14:paraId="42143D7F" w14:textId="77777777" w:rsidR="001003C4" w:rsidRPr="00233788" w:rsidRDefault="001003C4" w:rsidP="004E7B54">
            <w:pPr>
              <w:ind w:firstLine="0"/>
              <w:rPr>
                <w:color w:val="FF0000"/>
                <w:lang w:val="pl-PL"/>
              </w:rPr>
            </w:pPr>
          </w:p>
        </w:tc>
        <w:tc>
          <w:tcPr>
            <w:tcW w:w="1025" w:type="dxa"/>
          </w:tcPr>
          <w:p w14:paraId="1D8811F2" w14:textId="77777777" w:rsidR="001003C4" w:rsidRPr="00233788" w:rsidRDefault="001003C4" w:rsidP="004E7B54">
            <w:pPr>
              <w:ind w:firstLine="0"/>
              <w:rPr>
                <w:color w:val="FF0000"/>
                <w:lang w:val="pl-PL"/>
              </w:rPr>
            </w:pPr>
          </w:p>
        </w:tc>
        <w:tc>
          <w:tcPr>
            <w:tcW w:w="1549" w:type="dxa"/>
          </w:tcPr>
          <w:p w14:paraId="08253E78" w14:textId="77777777" w:rsidR="001003C4" w:rsidRPr="00233788" w:rsidRDefault="001003C4" w:rsidP="004E7B54">
            <w:pPr>
              <w:ind w:firstLine="0"/>
              <w:rPr>
                <w:color w:val="FF0000"/>
                <w:lang w:val="pl-PL"/>
              </w:rPr>
            </w:pPr>
          </w:p>
        </w:tc>
        <w:tc>
          <w:tcPr>
            <w:tcW w:w="1455" w:type="dxa"/>
          </w:tcPr>
          <w:p w14:paraId="17DA34FF" w14:textId="77777777" w:rsidR="001003C4" w:rsidRPr="00233788" w:rsidRDefault="001003C4" w:rsidP="004E7B54">
            <w:pPr>
              <w:ind w:firstLine="0"/>
              <w:rPr>
                <w:color w:val="FF0000"/>
                <w:lang w:val="pl-PL"/>
              </w:rPr>
            </w:pPr>
          </w:p>
        </w:tc>
        <w:tc>
          <w:tcPr>
            <w:tcW w:w="1343" w:type="dxa"/>
          </w:tcPr>
          <w:p w14:paraId="292FE558" w14:textId="77777777" w:rsidR="001003C4" w:rsidRPr="00233788" w:rsidRDefault="001003C4" w:rsidP="004E7B54">
            <w:pPr>
              <w:ind w:firstLine="0"/>
              <w:rPr>
                <w:color w:val="FF0000"/>
                <w:lang w:val="pl-PL"/>
              </w:rPr>
            </w:pPr>
          </w:p>
        </w:tc>
        <w:tc>
          <w:tcPr>
            <w:tcW w:w="585" w:type="dxa"/>
          </w:tcPr>
          <w:p w14:paraId="2D7E181E" w14:textId="77777777" w:rsidR="001003C4" w:rsidRPr="00233788" w:rsidRDefault="001003C4" w:rsidP="004E7B54">
            <w:pPr>
              <w:ind w:firstLine="0"/>
              <w:rPr>
                <w:color w:val="FF0000"/>
                <w:lang w:val="pl-PL"/>
              </w:rPr>
            </w:pPr>
          </w:p>
        </w:tc>
      </w:tr>
    </w:tbl>
    <w:p w14:paraId="39730906" w14:textId="72726088" w:rsidR="00032E35" w:rsidRPr="00233788" w:rsidRDefault="00463FDB" w:rsidP="004E7B54">
      <w:pPr>
        <w:rPr>
          <w:color w:val="FF0000"/>
        </w:rPr>
      </w:pPr>
      <w:r w:rsidRPr="00233788">
        <w:rPr>
          <w:color w:val="FF0000"/>
        </w:rPr>
        <w:t xml:space="preserve">Źródło; Opracowanie własne na podstawie </w:t>
      </w:r>
      <w:sdt>
        <w:sdtPr>
          <w:rPr>
            <w:color w:val="FF0000"/>
          </w:rPr>
          <w:id w:val="-210418274"/>
          <w:citation/>
        </w:sdtPr>
        <w:sdtEnd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009D4BA4" w:rsidRPr="00233788">
            <w:rPr>
              <w:noProof/>
              <w:color w:val="FF0000"/>
            </w:rPr>
            <w:t>(Porter, 1980, str. 4)</w:t>
          </w:r>
          <w:r w:rsidRPr="00233788">
            <w:rPr>
              <w:color w:val="FF0000"/>
            </w:rPr>
            <w:fldChar w:fldCharType="end"/>
          </w:r>
        </w:sdtContent>
      </w:sdt>
    </w:p>
    <w:p w14:paraId="0D2E0BC4" w14:textId="77777777" w:rsidR="000613B8" w:rsidRPr="00233788" w:rsidRDefault="000613B8" w:rsidP="004E7B54">
      <w:pPr>
        <w:pStyle w:val="Nagwek1"/>
        <w:rPr>
          <w:color w:val="FF0000"/>
        </w:rPr>
      </w:pPr>
      <w:bookmarkStart w:id="135" w:name="_Toc66923624"/>
      <w:r w:rsidRPr="00233788">
        <w:rPr>
          <w:color w:val="FF0000"/>
        </w:rPr>
        <w:lastRenderedPageBreak/>
        <w:t>Systemy zarządzania jakością na uczelniach technicznych</w:t>
      </w:r>
      <w:bookmarkEnd w:id="135"/>
    </w:p>
    <w:p w14:paraId="3A8616D9" w14:textId="77777777" w:rsidR="000613B8" w:rsidRPr="00233788" w:rsidRDefault="000613B8" w:rsidP="004E7B54">
      <w:pPr>
        <w:pStyle w:val="Nagwek2"/>
        <w:rPr>
          <w:color w:val="FF0000"/>
        </w:rPr>
      </w:pPr>
      <w:bookmarkStart w:id="136" w:name="_Toc66923625"/>
      <w:r w:rsidRPr="00233788">
        <w:rPr>
          <w:color w:val="FF0000"/>
        </w:rPr>
        <w:t>Rola zarządzania jakością w doskonaleniu usług uczelni technicznych</w:t>
      </w:r>
      <w:bookmarkEnd w:id="136"/>
    </w:p>
    <w:p w14:paraId="452768F6" w14:textId="77777777" w:rsidR="000613B8" w:rsidRPr="00233788" w:rsidRDefault="00D305FF" w:rsidP="004E7B54">
      <w:pPr>
        <w:pStyle w:val="Nagwek3"/>
        <w:rPr>
          <w:color w:val="FF0000"/>
        </w:rPr>
      </w:pPr>
      <w:bookmarkStart w:id="137" w:name="_Ref437120261"/>
      <w:bookmarkStart w:id="138" w:name="_Ref437120270"/>
      <w:bookmarkStart w:id="139" w:name="_Ref437181737"/>
      <w:bookmarkStart w:id="140" w:name="_Toc66923626"/>
      <w:r w:rsidRPr="00233788">
        <w:rPr>
          <w:rStyle w:val="Nagwek3Znak"/>
          <w:bCs/>
          <w:i/>
          <w:color w:val="FF0000"/>
        </w:rPr>
        <w:t>Jakość i jej doskonalenie w kontekście wybranych systemów zarządzania jakością</w:t>
      </w:r>
      <w:r w:rsidRPr="00233788">
        <w:rPr>
          <w:color w:val="FF0000"/>
        </w:rPr>
        <w:t xml:space="preserve"> uczelni</w:t>
      </w:r>
      <w:bookmarkEnd w:id="137"/>
      <w:bookmarkEnd w:id="138"/>
      <w:bookmarkEnd w:id="139"/>
      <w:bookmarkEnd w:id="140"/>
    </w:p>
    <w:p w14:paraId="13F26EF3" w14:textId="77777777" w:rsidR="005C5FE6" w:rsidRPr="00233788" w:rsidRDefault="005C5FE6" w:rsidP="004E7B54">
      <w:pPr>
        <w:rPr>
          <w:color w:val="FF0000"/>
        </w:rPr>
      </w:pPr>
    </w:p>
    <w:p w14:paraId="569721FD" w14:textId="77777777" w:rsidR="005C5FE6" w:rsidRPr="00233788" w:rsidRDefault="005C5FE6" w:rsidP="004E7B54">
      <w:pPr>
        <w:rPr>
          <w:color w:val="FF0000"/>
        </w:rPr>
      </w:pPr>
    </w:p>
    <w:p w14:paraId="7EFFCC36" w14:textId="156FEDE9" w:rsidR="005C5FE6" w:rsidRPr="00233788" w:rsidRDefault="005C5FE6" w:rsidP="004E7B54">
      <w:pPr>
        <w:rPr>
          <w:color w:val="FF0000"/>
        </w:rPr>
      </w:pPr>
      <w:r w:rsidRPr="00233788">
        <w:rPr>
          <w:color w:val="FF0000"/>
        </w:rPr>
        <w:t xml:space="preserve">Nawiązując do klasycznej definicji Kolmana można określić jakość kształcenia jako „stopień spełnienia wymagań dotyczących procesu kształcenia i jego efektów, formułowanych przez interesariuszy (stakeholders), przy uwzględnieniu uwarunkowań wewnętrznych i zewnętrznych” </w:t>
      </w:r>
      <w:sdt>
        <w:sdtPr>
          <w:rPr>
            <w:color w:val="FF0000"/>
          </w:rPr>
          <w:id w:val="936867266"/>
          <w:citation/>
        </w:sdtPr>
        <w:sdtEndPr/>
        <w:sdtContent>
          <w:r w:rsidRPr="00233788">
            <w:rPr>
              <w:color w:val="FF0000"/>
            </w:rPr>
            <w:fldChar w:fldCharType="begin"/>
          </w:r>
          <w:r w:rsidRPr="00233788">
            <w:rPr>
              <w:color w:val="FF0000"/>
            </w:rPr>
            <w:instrText xml:space="preserve">CITATION Gru12 \t  \l 1045 </w:instrText>
          </w:r>
          <w:r w:rsidRPr="00233788">
            <w:rPr>
              <w:color w:val="FF0000"/>
            </w:rPr>
            <w:fldChar w:fldCharType="separate"/>
          </w:r>
          <w:r w:rsidR="009D4BA4" w:rsidRPr="00233788">
            <w:rPr>
              <w:noProof/>
              <w:color w:val="FF0000"/>
            </w:rPr>
            <w:t>(Grudowski i Lewandowski, 2012)</w:t>
          </w:r>
          <w:r w:rsidRPr="00233788">
            <w:rPr>
              <w:color w:val="FF0000"/>
            </w:rPr>
            <w:fldChar w:fldCharType="end"/>
          </w:r>
        </w:sdtContent>
      </w:sdt>
      <w:r w:rsidRPr="00233788">
        <w:rPr>
          <w:color w:val="FF0000"/>
        </w:rPr>
        <w:t>. Grudowski i Lewandowski podkreślają rolę możliwości wyrażenia jakości w formie mierzalnej ponieważ jedynie taka forma pozwoli na porównywalność pomiędzy konkurującymi jednostkami. Bez tego określenie liderów jakości kształcenia staje się niemal niemożliwe.</w:t>
      </w:r>
    </w:p>
    <w:p w14:paraId="364A23A3" w14:textId="77777777" w:rsidR="005C5FE6" w:rsidRPr="00233788" w:rsidRDefault="005C5FE6" w:rsidP="004E7B54">
      <w:pPr>
        <w:rPr>
          <w:color w:val="FF0000"/>
        </w:rPr>
      </w:pPr>
    </w:p>
    <w:p w14:paraId="5545ECF8" w14:textId="43422A5B" w:rsidR="00D12178" w:rsidRPr="00233788" w:rsidRDefault="00D12178" w:rsidP="004E7B54">
      <w:pPr>
        <w:rPr>
          <w:color w:val="FF0000"/>
        </w:rPr>
      </w:pPr>
      <w:commentRangeStart w:id="141"/>
      <w:r w:rsidRPr="00233788">
        <w:rPr>
          <w:color w:val="FF0000"/>
        </w:rPr>
        <w:t>Rogoziński</w:t>
      </w:r>
      <w:r w:rsidR="007B6D50" w:rsidRPr="00233788">
        <w:rPr>
          <w:color w:val="FF0000"/>
        </w:rPr>
        <w:t xml:space="preserve"> </w:t>
      </w:r>
      <w:sdt>
        <w:sdtPr>
          <w:rPr>
            <w:color w:val="FF0000"/>
          </w:rPr>
          <w:id w:val="1002704879"/>
          <w:citation/>
        </w:sdtPr>
        <w:sdtEndPr/>
        <w:sdtContent>
          <w:r w:rsidRPr="00233788">
            <w:rPr>
              <w:color w:val="FF0000"/>
            </w:rPr>
            <w:fldChar w:fldCharType="begin"/>
          </w:r>
          <w:r w:rsidR="00610759" w:rsidRPr="00233788">
            <w:rPr>
              <w:color w:val="FF0000"/>
            </w:rPr>
            <w:instrText xml:space="preserve">CITATION Rog07 \n  \t  \l 1045 </w:instrText>
          </w:r>
          <w:r w:rsidRPr="00233788">
            <w:rPr>
              <w:color w:val="FF0000"/>
            </w:rPr>
            <w:fldChar w:fldCharType="separate"/>
          </w:r>
          <w:r w:rsidR="009D4BA4" w:rsidRPr="00233788">
            <w:rPr>
              <w:noProof/>
              <w:color w:val="FF0000"/>
            </w:rPr>
            <w:t>(2007)</w:t>
          </w:r>
          <w:r w:rsidRPr="00233788">
            <w:rPr>
              <w:color w:val="FF0000"/>
            </w:rPr>
            <w:fldChar w:fldCharType="end"/>
          </w:r>
        </w:sdtContent>
      </w:sdt>
      <w:r w:rsidR="00F72A5C" w:rsidRPr="00233788">
        <w:rPr>
          <w:color w:val="FF0000"/>
        </w:rPr>
        <w:t xml:space="preserve"> </w:t>
      </w:r>
      <w:r w:rsidR="007B6D50" w:rsidRPr="00233788">
        <w:rPr>
          <w:color w:val="FF0000"/>
        </w:rPr>
        <w:t>proponuje podział usług na trzy kategorie wg charakteru podsektorów:</w:t>
      </w:r>
    </w:p>
    <w:p w14:paraId="76A0CE3E" w14:textId="77777777" w:rsidR="007B6D50" w:rsidRPr="00233788" w:rsidRDefault="00D12178" w:rsidP="001D1695">
      <w:pPr>
        <w:pStyle w:val="Akapitzlist"/>
        <w:numPr>
          <w:ilvl w:val="0"/>
          <w:numId w:val="15"/>
        </w:numPr>
        <w:rPr>
          <w:color w:val="FF0000"/>
        </w:rPr>
      </w:pPr>
      <w:r w:rsidRPr="00233788">
        <w:rPr>
          <w:color w:val="FF0000"/>
        </w:rPr>
        <w:t>Usługi związane</w:t>
      </w:r>
      <w:r w:rsidR="007B6D50" w:rsidRPr="00233788">
        <w:rPr>
          <w:color w:val="FF0000"/>
        </w:rPr>
        <w:t xml:space="preserve"> </w:t>
      </w:r>
      <w:r w:rsidRPr="00233788">
        <w:rPr>
          <w:color w:val="FF0000"/>
        </w:rPr>
        <w:t>z obsługą procesów produkcji wyrobów materialnych [usługi technologii wytwórczych]</w:t>
      </w:r>
    </w:p>
    <w:p w14:paraId="12150CCC" w14:textId="77777777" w:rsidR="00D12178" w:rsidRPr="00233788" w:rsidRDefault="00D12178" w:rsidP="001D1695">
      <w:pPr>
        <w:pStyle w:val="Akapitzlist"/>
        <w:numPr>
          <w:ilvl w:val="0"/>
          <w:numId w:val="15"/>
        </w:numPr>
        <w:rPr>
          <w:color w:val="FF0000"/>
        </w:rPr>
      </w:pPr>
      <w:r w:rsidRPr="00233788">
        <w:rPr>
          <w:color w:val="FF0000"/>
        </w:rPr>
        <w:t>Usługi ściśle związane z technologiami informatycznymi [usługi technologii informatycznych]</w:t>
      </w:r>
    </w:p>
    <w:p w14:paraId="4C98B3B8" w14:textId="77777777" w:rsidR="00D12178" w:rsidRPr="00233788" w:rsidRDefault="00D12178" w:rsidP="001D1695">
      <w:pPr>
        <w:pStyle w:val="Akapitzlist"/>
        <w:numPr>
          <w:ilvl w:val="0"/>
          <w:numId w:val="15"/>
        </w:numPr>
        <w:rPr>
          <w:color w:val="FF0000"/>
        </w:rPr>
      </w:pPr>
      <w:r w:rsidRPr="00233788">
        <w:rPr>
          <w:color w:val="FF0000"/>
        </w:rPr>
        <w:t>Usługi związane ze spersonalizowanymi relacjami międzyludzkimi [usługi relacji międzyludzkich]</w:t>
      </w:r>
    </w:p>
    <w:p w14:paraId="193369DF" w14:textId="7E3834B0" w:rsidR="00D12178" w:rsidRPr="00233788" w:rsidRDefault="00D12178" w:rsidP="004E7B54">
      <w:pPr>
        <w:ind w:left="709" w:firstLine="0"/>
        <w:rPr>
          <w:color w:val="FF0000"/>
        </w:rPr>
      </w:pPr>
      <w:r w:rsidRPr="00233788">
        <w:rPr>
          <w:color w:val="FF0000"/>
        </w:rPr>
        <w:t xml:space="preserve">Źródło: opracowanie własne na podstawie </w:t>
      </w:r>
      <w:sdt>
        <w:sdtPr>
          <w:rPr>
            <w:color w:val="FF0000"/>
          </w:rPr>
          <w:id w:val="1367644386"/>
          <w:citation/>
        </w:sdtPr>
        <w:sdtEndPr/>
        <w:sdtContent>
          <w:r w:rsidRPr="00233788">
            <w:rPr>
              <w:color w:val="FF0000"/>
            </w:rPr>
            <w:fldChar w:fldCharType="begin"/>
          </w:r>
          <w:r w:rsidR="00610759" w:rsidRPr="00233788">
            <w:rPr>
              <w:color w:val="FF0000"/>
            </w:rPr>
            <w:instrText xml:space="preserve">CITATION Rog07 \t  \l 1045 </w:instrText>
          </w:r>
          <w:r w:rsidRPr="00233788">
            <w:rPr>
              <w:color w:val="FF0000"/>
            </w:rPr>
            <w:fldChar w:fldCharType="separate"/>
          </w:r>
          <w:r w:rsidR="009D4BA4" w:rsidRPr="00233788">
            <w:rPr>
              <w:noProof/>
              <w:color w:val="FF0000"/>
            </w:rPr>
            <w:t>(Rogoziński, 2007)</w:t>
          </w:r>
          <w:r w:rsidRPr="00233788">
            <w:rPr>
              <w:color w:val="FF0000"/>
            </w:rPr>
            <w:fldChar w:fldCharType="end"/>
          </w:r>
        </w:sdtContent>
      </w:sdt>
      <w:commentRangeEnd w:id="141"/>
      <w:r w:rsidR="003E4049" w:rsidRPr="00233788">
        <w:rPr>
          <w:rStyle w:val="Odwoaniedokomentarza"/>
          <w:rFonts w:ascii="Times New Roman" w:eastAsia="Times New Roman" w:hAnsi="Times New Roman"/>
          <w:color w:val="FF0000"/>
          <w:szCs w:val="20"/>
          <w:lang w:eastAsia="pl-PL"/>
        </w:rPr>
        <w:commentReference w:id="141"/>
      </w:r>
    </w:p>
    <w:p w14:paraId="64714330" w14:textId="77777777" w:rsidR="007B6D50" w:rsidRPr="00233788" w:rsidRDefault="007B6D50" w:rsidP="004E7B54">
      <w:pPr>
        <w:rPr>
          <w:color w:val="FF0000"/>
        </w:rPr>
      </w:pPr>
    </w:p>
    <w:p w14:paraId="682B6499" w14:textId="77777777" w:rsidR="005C5FE6" w:rsidRPr="00233788" w:rsidRDefault="005C5FE6" w:rsidP="004E7B54">
      <w:pPr>
        <w:rPr>
          <w:color w:val="FF0000"/>
        </w:rPr>
      </w:pPr>
    </w:p>
    <w:p w14:paraId="63BF2B74" w14:textId="756B5694" w:rsidR="00EB6B83" w:rsidRPr="00233788" w:rsidRDefault="00EB6B83" w:rsidP="004E7B54">
      <w:pPr>
        <w:rPr>
          <w:color w:val="FF0000"/>
        </w:rPr>
      </w:pPr>
      <w:commentRangeStart w:id="142"/>
      <w:r w:rsidRPr="00233788">
        <w:rPr>
          <w:color w:val="FF0000"/>
        </w:rPr>
        <w:t>W wyniku prac zmierzających do zdefiniowania czynników wpływających na jakość usług został opracowany model jakości usług [patrz</w:t>
      </w:r>
      <w:r w:rsidR="00F514C4" w:rsidRPr="00233788">
        <w:rPr>
          <w:color w:val="FF0000"/>
        </w:rPr>
        <w:t xml:space="preserve"> </w:t>
      </w:r>
      <w:r w:rsidR="00F514C4" w:rsidRPr="00233788">
        <w:rPr>
          <w:color w:val="FF0000"/>
        </w:rPr>
        <w:fldChar w:fldCharType="begin"/>
      </w:r>
      <w:r w:rsidR="00F514C4" w:rsidRPr="00233788">
        <w:rPr>
          <w:color w:val="FF0000"/>
        </w:rPr>
        <w:instrText xml:space="preserve"> REF _Ref437181501 \h </w:instrText>
      </w:r>
      <w:r w:rsidR="00F514C4" w:rsidRPr="00233788">
        <w:rPr>
          <w:color w:val="FF0000"/>
        </w:rPr>
      </w:r>
      <w:r w:rsidR="00F514C4" w:rsidRPr="00233788">
        <w:rPr>
          <w:color w:val="FF0000"/>
        </w:rPr>
        <w:fldChar w:fldCharType="separate"/>
      </w:r>
      <w:r w:rsidR="00E737A7" w:rsidRPr="00233788">
        <w:rPr>
          <w:color w:val="FF0000"/>
        </w:rPr>
        <w:t xml:space="preserve">Rysunek </w:t>
      </w:r>
      <w:r w:rsidR="00E737A7" w:rsidRPr="00233788">
        <w:rPr>
          <w:noProof/>
          <w:color w:val="FF0000"/>
        </w:rPr>
        <w:t>12</w:t>
      </w:r>
      <w:r w:rsidR="00F514C4" w:rsidRPr="00233788">
        <w:rPr>
          <w:color w:val="FF0000"/>
        </w:rPr>
        <w:fldChar w:fldCharType="end"/>
      </w:r>
      <w:r w:rsidRPr="00233788">
        <w:rPr>
          <w:color w:val="FF0000"/>
        </w:rPr>
        <w:t>], którego twórcami są A. Parasuraman, V. A. Zeithaml i L. Berry. Podstawowym założeniem tego modelu jest istnienie 5 luk</w:t>
      </w:r>
      <w:r w:rsidR="00F514C4" w:rsidRPr="00233788">
        <w:rPr>
          <w:color w:val="FF0000"/>
        </w:rPr>
        <w:t xml:space="preserve"> (opis każdej z nich prezentuje </w:t>
      </w:r>
      <w:r w:rsidR="00F514C4" w:rsidRPr="00233788">
        <w:rPr>
          <w:color w:val="FF0000"/>
          <w:lang w:bidi="en-US"/>
        </w:rPr>
        <w:fldChar w:fldCharType="begin"/>
      </w:r>
      <w:r w:rsidR="00F514C4" w:rsidRPr="00233788">
        <w:rPr>
          <w:color w:val="FF0000"/>
          <w:lang w:bidi="en-US"/>
        </w:rPr>
        <w:instrText xml:space="preserve"> REF _Ref437181610 \h </w:instrText>
      </w:r>
      <w:r w:rsidR="00F514C4" w:rsidRPr="00233788">
        <w:rPr>
          <w:color w:val="FF0000"/>
          <w:lang w:bidi="en-US"/>
        </w:rPr>
      </w:r>
      <w:r w:rsidR="00F514C4" w:rsidRPr="00233788">
        <w:rPr>
          <w:color w:val="FF0000"/>
          <w:lang w:bidi="en-US"/>
        </w:rPr>
        <w:fldChar w:fldCharType="separate"/>
      </w:r>
      <w:r w:rsidR="00E737A7" w:rsidRPr="00233788">
        <w:rPr>
          <w:color w:val="FF0000"/>
        </w:rPr>
        <w:t xml:space="preserve">Tabela </w:t>
      </w:r>
      <w:r w:rsidR="00E737A7" w:rsidRPr="00233788">
        <w:rPr>
          <w:noProof/>
          <w:color w:val="FF0000"/>
        </w:rPr>
        <w:t>13</w:t>
      </w:r>
      <w:r w:rsidR="00F514C4" w:rsidRPr="00233788">
        <w:rPr>
          <w:color w:val="FF0000"/>
          <w:lang w:bidi="en-US"/>
        </w:rPr>
        <w:fldChar w:fldCharType="end"/>
      </w:r>
      <w:r w:rsidRPr="00233788">
        <w:rPr>
          <w:color w:val="FF0000"/>
        </w:rPr>
        <w:t>) – obszarów, w których zwykle występuje największa ilość przyczyn niezadowalającej jakości usług.</w:t>
      </w:r>
      <w:commentRangeEnd w:id="142"/>
      <w:r w:rsidR="007F58A1" w:rsidRPr="00233788">
        <w:rPr>
          <w:rStyle w:val="Odwoaniedokomentarza"/>
          <w:rFonts w:ascii="Times New Roman" w:eastAsia="Times New Roman" w:hAnsi="Times New Roman"/>
          <w:color w:val="FF0000"/>
          <w:szCs w:val="20"/>
          <w:lang w:eastAsia="pl-PL"/>
        </w:rPr>
        <w:commentReference w:id="142"/>
      </w:r>
    </w:p>
    <w:p w14:paraId="37F2F43B" w14:textId="77777777" w:rsidR="00EB6B83" w:rsidRPr="00233788" w:rsidRDefault="00EB6B83" w:rsidP="004E7B54">
      <w:pPr>
        <w:keepNext/>
        <w:rPr>
          <w:color w:val="FF0000"/>
        </w:rPr>
      </w:pPr>
      <w:r w:rsidRPr="00233788">
        <w:rPr>
          <w:noProof/>
          <w:color w:val="FF0000"/>
          <w:lang w:eastAsia="pl-PL"/>
        </w:rPr>
        <w:lastRenderedPageBreak/>
        <w:drawing>
          <wp:inline distT="0" distB="0" distL="0" distR="0" wp14:anchorId="561002BB" wp14:editId="3F45AEE7">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7E905545" w14:textId="33269138" w:rsidR="00EB6B83" w:rsidRPr="00233788" w:rsidRDefault="00EB6B83" w:rsidP="004E7B54">
      <w:pPr>
        <w:pStyle w:val="Tytutabeli"/>
        <w:jc w:val="center"/>
        <w:rPr>
          <w:color w:val="FF0000"/>
          <w:lang w:bidi="en-US"/>
        </w:rPr>
      </w:pPr>
      <w:bookmarkStart w:id="143" w:name="_Ref437181501"/>
      <w:bookmarkStart w:id="144" w:name="_Ref437181494"/>
      <w:bookmarkStart w:id="145" w:name="_Toc437182119"/>
      <w:bookmarkStart w:id="146" w:name="_Toc66043243"/>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FE32F3" w:rsidRPr="00233788">
        <w:rPr>
          <w:noProof/>
          <w:color w:val="FF0000"/>
        </w:rPr>
        <w:t>13</w:t>
      </w:r>
      <w:r w:rsidR="00FE32F3" w:rsidRPr="00233788">
        <w:rPr>
          <w:color w:val="FF0000"/>
        </w:rPr>
        <w:fldChar w:fldCharType="end"/>
      </w:r>
      <w:bookmarkEnd w:id="143"/>
      <w:r w:rsidRPr="00233788">
        <w:rPr>
          <w:color w:val="FF0000"/>
        </w:rPr>
        <w:t xml:space="preserve"> Schemat modelu jakości usług SERVQUAL</w:t>
      </w:r>
      <w:bookmarkEnd w:id="144"/>
      <w:bookmarkEnd w:id="145"/>
      <w:bookmarkEnd w:id="146"/>
    </w:p>
    <w:p w14:paraId="0224301B" w14:textId="1C984BE2" w:rsidR="00EB6B83" w:rsidRPr="006F7DC7" w:rsidRDefault="00EB6B83" w:rsidP="004E7B54">
      <w:pPr>
        <w:rPr>
          <w:color w:val="FF0000"/>
          <w:lang w:val="en-US" w:bidi="en-US"/>
        </w:rPr>
      </w:pPr>
      <w:bookmarkStart w:id="147" w:name="_Ref302054458"/>
      <w:r w:rsidRPr="006F7DC7">
        <w:rPr>
          <w:color w:val="FF0000"/>
          <w:lang w:val="en-US" w:bidi="en-US"/>
        </w:rPr>
        <w:t xml:space="preserve">Źródło: opracowanie własne na podstawie </w:t>
      </w:r>
      <w:sdt>
        <w:sdtPr>
          <w:rPr>
            <w:color w:val="FF0000"/>
            <w:lang w:bidi="en-US"/>
          </w:rPr>
          <w:id w:val="-1552993039"/>
          <w:citation/>
        </w:sdtPr>
        <w:sdtEndPr/>
        <w:sdtContent>
          <w:r w:rsidR="007F58A1" w:rsidRPr="00233788">
            <w:rPr>
              <w:color w:val="FF0000"/>
              <w:lang w:bidi="en-US"/>
            </w:rPr>
            <w:fldChar w:fldCharType="begin"/>
          </w:r>
          <w:r w:rsidR="007F58A1" w:rsidRPr="006F7DC7">
            <w:rPr>
              <w:color w:val="FF0000"/>
              <w:lang w:val="en-US" w:bidi="en-US"/>
            </w:rPr>
            <w:instrText xml:space="preserve">CITATION Par85 \p 44 \l 1045 </w:instrText>
          </w:r>
          <w:r w:rsidR="007F58A1" w:rsidRPr="00233788">
            <w:rPr>
              <w:color w:val="FF0000"/>
              <w:lang w:bidi="en-US"/>
            </w:rPr>
            <w:fldChar w:fldCharType="separate"/>
          </w:r>
          <w:r w:rsidR="009D4BA4" w:rsidRPr="006F7DC7">
            <w:rPr>
              <w:noProof/>
              <w:color w:val="FF0000"/>
              <w:lang w:val="en-US" w:bidi="en-US"/>
            </w:rPr>
            <w:t>(Parasuraman, Zeithaml i Berry, A Conceptual Model of Service Quality and Its Implications for Future Research, 1985, str. 44)</w:t>
          </w:r>
          <w:r w:rsidR="007F58A1" w:rsidRPr="00233788">
            <w:rPr>
              <w:color w:val="FF0000"/>
              <w:lang w:bidi="en-US"/>
            </w:rPr>
            <w:fldChar w:fldCharType="end"/>
          </w:r>
        </w:sdtContent>
      </w:sdt>
      <w:r w:rsidRPr="006F7DC7">
        <w:rPr>
          <w:color w:val="FF0000"/>
          <w:lang w:val="en-US" w:bidi="en-US"/>
        </w:rPr>
        <w:t xml:space="preserve"> </w:t>
      </w:r>
      <w:r w:rsidR="007000CB" w:rsidRPr="006F7DC7">
        <w:rPr>
          <w:color w:val="FF0000"/>
          <w:lang w:val="en-US" w:bidi="en-US"/>
        </w:rPr>
        <w:t xml:space="preserve">za: </w:t>
      </w:r>
      <w:sdt>
        <w:sdtPr>
          <w:rPr>
            <w:color w:val="FF0000"/>
            <w:lang w:bidi="en-US"/>
          </w:rPr>
          <w:id w:val="1406423151"/>
          <w:citation/>
        </w:sdtPr>
        <w:sdtEndPr/>
        <w:sdtContent>
          <w:r w:rsidR="007000CB" w:rsidRPr="00233788">
            <w:rPr>
              <w:color w:val="FF0000"/>
              <w:lang w:bidi="en-US"/>
            </w:rPr>
            <w:fldChar w:fldCharType="begin"/>
          </w:r>
          <w:r w:rsidR="007000CB" w:rsidRPr="006F7DC7">
            <w:rPr>
              <w:color w:val="FF0000"/>
              <w:lang w:val="en-US" w:bidi="en-US"/>
            </w:rPr>
            <w:instrText xml:space="preserve"> CITATION Sze11 \l 1045 </w:instrText>
          </w:r>
          <w:r w:rsidR="007000CB" w:rsidRPr="00233788">
            <w:rPr>
              <w:color w:val="FF0000"/>
              <w:lang w:bidi="en-US"/>
            </w:rPr>
            <w:fldChar w:fldCharType="separate"/>
          </w:r>
          <w:r w:rsidR="009D4BA4" w:rsidRPr="006F7DC7">
            <w:rPr>
              <w:noProof/>
              <w:color w:val="FF0000"/>
              <w:lang w:val="en-US" w:bidi="en-US"/>
            </w:rPr>
            <w:t>(Szefler J. , 2011)</w:t>
          </w:r>
          <w:r w:rsidR="007000CB" w:rsidRPr="00233788">
            <w:rPr>
              <w:color w:val="FF0000"/>
              <w:lang w:bidi="en-US"/>
            </w:rPr>
            <w:fldChar w:fldCharType="end"/>
          </w:r>
        </w:sdtContent>
      </w:sdt>
    </w:p>
    <w:bookmarkEnd w:id="147"/>
    <w:p w14:paraId="41562EFC" w14:textId="77777777" w:rsidR="007F58A1" w:rsidRPr="006F7DC7" w:rsidRDefault="007F58A1" w:rsidP="004E7B54">
      <w:pPr>
        <w:rPr>
          <w:color w:val="FF0000"/>
          <w:lang w:val="en-US"/>
        </w:rPr>
      </w:pPr>
    </w:p>
    <w:p w14:paraId="225555B7" w14:textId="6E130A8D" w:rsidR="00EB6B83" w:rsidRPr="00233788" w:rsidRDefault="00EB6B83" w:rsidP="004E7B54">
      <w:pPr>
        <w:rPr>
          <w:color w:val="FF0000"/>
        </w:rPr>
      </w:pPr>
      <w:r w:rsidRPr="00233788">
        <w:rPr>
          <w:color w:val="FF0000"/>
        </w:rPr>
        <w:t>Na przedstawionym schemacie modelu jakości usług (</w:t>
      </w:r>
      <w:r w:rsidR="00F514C4" w:rsidRPr="00233788">
        <w:rPr>
          <w:color w:val="FF0000"/>
        </w:rPr>
        <w:fldChar w:fldCharType="begin"/>
      </w:r>
      <w:r w:rsidR="00F514C4" w:rsidRPr="00233788">
        <w:rPr>
          <w:color w:val="FF0000"/>
        </w:rPr>
        <w:instrText xml:space="preserve"> REF  _Ref437181501 \* Lower \h  \* MERGEFORMAT </w:instrText>
      </w:r>
      <w:r w:rsidR="00F514C4" w:rsidRPr="00233788">
        <w:rPr>
          <w:color w:val="FF0000"/>
        </w:rPr>
      </w:r>
      <w:r w:rsidR="00F514C4" w:rsidRPr="00233788">
        <w:rPr>
          <w:color w:val="FF0000"/>
        </w:rPr>
        <w:fldChar w:fldCharType="separate"/>
      </w:r>
      <w:r w:rsidR="00E737A7" w:rsidRPr="00233788">
        <w:rPr>
          <w:color w:val="FF0000"/>
        </w:rPr>
        <w:t xml:space="preserve">rysunek </w:t>
      </w:r>
      <w:r w:rsidR="00E737A7" w:rsidRPr="00233788">
        <w:rPr>
          <w:noProof/>
          <w:color w:val="FF0000"/>
        </w:rPr>
        <w:t>12</w:t>
      </w:r>
      <w:r w:rsidR="00F514C4" w:rsidRPr="00233788">
        <w:rPr>
          <w:color w:val="FF0000"/>
        </w:rPr>
        <w:fldChar w:fldCharType="end"/>
      </w:r>
      <w:r w:rsidRPr="00233788">
        <w:rPr>
          <w:color w:val="FF0000"/>
        </w:rPr>
        <w:t>)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usługi. Obszar usługodawcy jest skierowany strzałką ku obszarowi klienta, odzwierciedlając kierunek świadczenia (dostarczania) większości usług</w:t>
      </w:r>
      <w:r w:rsidR="007F58A1" w:rsidRPr="00233788">
        <w:rPr>
          <w:color w:val="FF0000"/>
        </w:rPr>
        <w:t xml:space="preserve"> </w:t>
      </w:r>
      <w:sdt>
        <w:sdtPr>
          <w:rPr>
            <w:color w:val="FF0000"/>
          </w:rPr>
          <w:id w:val="-1784109793"/>
          <w:citation/>
        </w:sdtPr>
        <w:sdtEndPr/>
        <w:sdtContent>
          <w:r w:rsidR="007F58A1" w:rsidRPr="00233788">
            <w:rPr>
              <w:color w:val="FF0000"/>
            </w:rPr>
            <w:fldChar w:fldCharType="begin"/>
          </w:r>
          <w:r w:rsidR="007F58A1" w:rsidRPr="00233788">
            <w:rPr>
              <w:color w:val="FF0000"/>
            </w:rPr>
            <w:instrText xml:space="preserve"> CITATION Sze11 \l 1045 </w:instrText>
          </w:r>
          <w:r w:rsidR="007F58A1" w:rsidRPr="00233788">
            <w:rPr>
              <w:color w:val="FF0000"/>
            </w:rPr>
            <w:fldChar w:fldCharType="separate"/>
          </w:r>
          <w:r w:rsidR="009D4BA4" w:rsidRPr="00233788">
            <w:rPr>
              <w:noProof/>
              <w:color w:val="FF0000"/>
            </w:rPr>
            <w:t>(Szefler J. , 2011)</w:t>
          </w:r>
          <w:r w:rsidR="007F58A1" w:rsidRPr="00233788">
            <w:rPr>
              <w:color w:val="FF0000"/>
            </w:rPr>
            <w:fldChar w:fldCharType="end"/>
          </w:r>
        </w:sdtContent>
      </w:sdt>
      <w:r w:rsidRPr="00233788">
        <w:rPr>
          <w:color w:val="FF0000"/>
        </w:rPr>
        <w:t>.</w:t>
      </w:r>
    </w:p>
    <w:p w14:paraId="3EC601A2" w14:textId="77777777" w:rsidR="00EB6B83" w:rsidRPr="00233788" w:rsidRDefault="00EB6B83" w:rsidP="004E7B54">
      <w:pPr>
        <w:rPr>
          <w:color w:val="FF0000"/>
        </w:rPr>
      </w:pPr>
    </w:p>
    <w:p w14:paraId="4D396783" w14:textId="77777777" w:rsidR="00477AB0" w:rsidRPr="00233788" w:rsidRDefault="00477AB0" w:rsidP="004E7B54">
      <w:pPr>
        <w:rPr>
          <w:color w:val="FF0000"/>
        </w:rPr>
      </w:pPr>
    </w:p>
    <w:p w14:paraId="2E44E741" w14:textId="77777777" w:rsidR="00477AB0" w:rsidRPr="00233788" w:rsidRDefault="00477AB0" w:rsidP="004E7B54">
      <w:pPr>
        <w:rPr>
          <w:color w:val="FF0000"/>
        </w:rPr>
      </w:pPr>
    </w:p>
    <w:p w14:paraId="24687A36" w14:textId="77777777" w:rsidR="00477AB0" w:rsidRPr="00233788" w:rsidRDefault="00477AB0" w:rsidP="004E7B54">
      <w:pPr>
        <w:rPr>
          <w:color w:val="FF0000"/>
        </w:rPr>
      </w:pPr>
    </w:p>
    <w:p w14:paraId="57253C0A" w14:textId="77777777" w:rsidR="00477AB0" w:rsidRPr="00233788" w:rsidRDefault="00477AB0" w:rsidP="004E7B54">
      <w:pPr>
        <w:rPr>
          <w:color w:val="FF0000"/>
        </w:rPr>
      </w:pPr>
    </w:p>
    <w:p w14:paraId="4A7D1DFB" w14:textId="77777777" w:rsidR="00477AB0" w:rsidRPr="00233788" w:rsidRDefault="00477AB0" w:rsidP="004E7B54">
      <w:pPr>
        <w:rPr>
          <w:color w:val="FF0000"/>
        </w:rPr>
      </w:pPr>
    </w:p>
    <w:p w14:paraId="3CF3F190" w14:textId="77777777" w:rsidR="00477AB0" w:rsidRPr="00233788" w:rsidRDefault="00477AB0" w:rsidP="004E7B54">
      <w:pPr>
        <w:rPr>
          <w:color w:val="FF0000"/>
        </w:rPr>
      </w:pPr>
    </w:p>
    <w:p w14:paraId="7586F0CF" w14:textId="44FC938E" w:rsidR="00EB6B83" w:rsidRPr="00233788" w:rsidRDefault="00EB6B83" w:rsidP="004E7B54">
      <w:pPr>
        <w:pStyle w:val="Tytutabeli"/>
        <w:rPr>
          <w:color w:val="FF0000"/>
        </w:rPr>
      </w:pPr>
      <w:bookmarkStart w:id="148" w:name="_Ref437181610"/>
      <w:bookmarkStart w:id="149" w:name="_Ref437181606"/>
      <w:bookmarkStart w:id="150" w:name="_Toc66043256"/>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4</w:t>
      </w:r>
      <w:r w:rsidR="001C498A" w:rsidRPr="00233788">
        <w:rPr>
          <w:color w:val="FF0000"/>
        </w:rPr>
        <w:fldChar w:fldCharType="end"/>
      </w:r>
      <w:bookmarkEnd w:id="148"/>
      <w:r w:rsidRPr="00233788">
        <w:rPr>
          <w:color w:val="FF0000"/>
        </w:rPr>
        <w:t xml:space="preserve"> Charakterystyka luk modelu SERVQUAL</w:t>
      </w:r>
      <w:bookmarkEnd w:id="149"/>
      <w:bookmarkEnd w:id="150"/>
    </w:p>
    <w:tbl>
      <w:tblPr>
        <w:tblStyle w:val="Tabela-Siatka"/>
        <w:tblW w:w="8613" w:type="dxa"/>
        <w:tblLook w:val="04A0" w:firstRow="1" w:lastRow="0" w:firstColumn="1" w:lastColumn="0" w:noHBand="0" w:noVBand="1"/>
      </w:tblPr>
      <w:tblGrid>
        <w:gridCol w:w="959"/>
        <w:gridCol w:w="2126"/>
        <w:gridCol w:w="5528"/>
      </w:tblGrid>
      <w:tr w:rsidR="0045343B" w:rsidRPr="00233788" w14:paraId="703FF1C3" w14:textId="77777777" w:rsidTr="00EB6B83">
        <w:trPr>
          <w:cantSplit/>
          <w:tblHeader/>
        </w:trPr>
        <w:tc>
          <w:tcPr>
            <w:tcW w:w="959" w:type="dxa"/>
          </w:tcPr>
          <w:p w14:paraId="54D12AB0" w14:textId="77777777" w:rsidR="00EB6B83" w:rsidRPr="00233788" w:rsidRDefault="00EB6B83" w:rsidP="004E7B54">
            <w:pPr>
              <w:ind w:firstLine="0"/>
              <w:rPr>
                <w:b/>
                <w:color w:val="FF0000"/>
                <w:sz w:val="20"/>
                <w:lang w:val="pl-PL" w:bidi="ar-SA"/>
              </w:rPr>
            </w:pPr>
            <w:r w:rsidRPr="00233788">
              <w:rPr>
                <w:b/>
                <w:color w:val="FF0000"/>
                <w:sz w:val="20"/>
                <w:lang w:val="pl-PL" w:bidi="ar-SA"/>
              </w:rPr>
              <w:t>Nr luki</w:t>
            </w:r>
          </w:p>
        </w:tc>
        <w:tc>
          <w:tcPr>
            <w:tcW w:w="2126" w:type="dxa"/>
          </w:tcPr>
          <w:p w14:paraId="775F7495" w14:textId="77777777" w:rsidR="00EB6B83" w:rsidRPr="00233788" w:rsidRDefault="00EB6B83" w:rsidP="004E7B54">
            <w:pPr>
              <w:ind w:firstLine="0"/>
              <w:rPr>
                <w:b/>
                <w:color w:val="FF0000"/>
                <w:sz w:val="20"/>
                <w:lang w:val="pl-PL" w:bidi="ar-SA"/>
              </w:rPr>
            </w:pPr>
            <w:r w:rsidRPr="00233788">
              <w:rPr>
                <w:b/>
                <w:color w:val="FF0000"/>
                <w:sz w:val="20"/>
                <w:lang w:val="pl-PL" w:bidi="ar-SA"/>
              </w:rPr>
              <w:t>Problem</w:t>
            </w:r>
          </w:p>
        </w:tc>
        <w:tc>
          <w:tcPr>
            <w:tcW w:w="5528" w:type="dxa"/>
          </w:tcPr>
          <w:p w14:paraId="24085F62" w14:textId="77777777" w:rsidR="00EB6B83" w:rsidRPr="00233788" w:rsidRDefault="00EB6B83" w:rsidP="004E7B54">
            <w:pPr>
              <w:ind w:firstLine="0"/>
              <w:rPr>
                <w:b/>
                <w:color w:val="FF0000"/>
                <w:sz w:val="20"/>
                <w:lang w:val="pl-PL" w:bidi="ar-SA"/>
              </w:rPr>
            </w:pPr>
            <w:r w:rsidRPr="00233788">
              <w:rPr>
                <w:b/>
                <w:color w:val="FF0000"/>
                <w:sz w:val="20"/>
                <w:lang w:val="pl-PL" w:bidi="ar-SA"/>
              </w:rPr>
              <w:t>Opis</w:t>
            </w:r>
          </w:p>
        </w:tc>
      </w:tr>
      <w:tr w:rsidR="0045343B" w:rsidRPr="00233788" w14:paraId="134B8709" w14:textId="77777777" w:rsidTr="00EB6B83">
        <w:trPr>
          <w:cantSplit/>
        </w:trPr>
        <w:tc>
          <w:tcPr>
            <w:tcW w:w="959" w:type="dxa"/>
          </w:tcPr>
          <w:p w14:paraId="602ACAC3" w14:textId="77777777" w:rsidR="00EB6B83" w:rsidRPr="00233788" w:rsidRDefault="00EB6B83" w:rsidP="004E7B54">
            <w:pPr>
              <w:ind w:firstLine="0"/>
              <w:rPr>
                <w:color w:val="FF0000"/>
                <w:sz w:val="20"/>
                <w:u w:val="single"/>
                <w:lang w:val="pl-PL" w:bidi="ar-SA"/>
              </w:rPr>
            </w:pPr>
            <w:r w:rsidRPr="00233788">
              <w:rPr>
                <w:color w:val="FF0000"/>
                <w:sz w:val="20"/>
                <w:u w:val="single"/>
                <w:lang w:val="pl-PL" w:bidi="ar-SA"/>
              </w:rPr>
              <w:t>Luka 1</w:t>
            </w:r>
          </w:p>
        </w:tc>
        <w:tc>
          <w:tcPr>
            <w:tcW w:w="2126" w:type="dxa"/>
          </w:tcPr>
          <w:p w14:paraId="64B17DAB" w14:textId="77777777" w:rsidR="00EB6B83" w:rsidRPr="00233788" w:rsidRDefault="00EB6B83" w:rsidP="004E7B54">
            <w:pPr>
              <w:ind w:firstLine="0"/>
              <w:rPr>
                <w:color w:val="FF0000"/>
                <w:sz w:val="20"/>
                <w:lang w:val="pl-PL" w:bidi="ar-SA"/>
              </w:rPr>
            </w:pPr>
            <w:r w:rsidRPr="00233788">
              <w:rPr>
                <w:b/>
                <w:color w:val="FF0000"/>
                <w:sz w:val="20"/>
                <w:lang w:val="pl-PL" w:bidi="ar-SA"/>
              </w:rPr>
              <w:t>Wiedza</w:t>
            </w:r>
            <w:r w:rsidRPr="00233788">
              <w:rPr>
                <w:color w:val="FF0000"/>
                <w:sz w:val="20"/>
                <w:lang w:val="pl-PL" w:bidi="ar-SA"/>
              </w:rPr>
              <w:t xml:space="preserve"> – </w:t>
            </w:r>
          </w:p>
          <w:p w14:paraId="082EF95E" w14:textId="77777777" w:rsidR="00EB6B83" w:rsidRPr="00233788" w:rsidRDefault="00EB6B83" w:rsidP="004E7B54">
            <w:pPr>
              <w:ind w:firstLine="0"/>
              <w:rPr>
                <w:color w:val="FF0000"/>
                <w:sz w:val="20"/>
                <w:lang w:val="pl-PL" w:bidi="ar-SA"/>
              </w:rPr>
            </w:pPr>
            <w:r w:rsidRPr="00233788">
              <w:rPr>
                <w:color w:val="FF0000"/>
                <w:sz w:val="20"/>
                <w:lang w:val="pl-PL" w:bidi="ar-SA"/>
              </w:rPr>
              <w:t>rozbieżność między rzeczywistymi oczekiwaniami klienta, a postrzeganiem tych oczekiwań przez zarządzających</w:t>
            </w:r>
          </w:p>
        </w:tc>
        <w:tc>
          <w:tcPr>
            <w:tcW w:w="5528" w:type="dxa"/>
          </w:tcPr>
          <w:p w14:paraId="0D214260" w14:textId="77777777" w:rsidR="00EB6B83" w:rsidRPr="00233788" w:rsidRDefault="00EB6B83" w:rsidP="004E7B54">
            <w:pPr>
              <w:ind w:firstLine="0"/>
              <w:rPr>
                <w:color w:val="FF0000"/>
                <w:sz w:val="20"/>
                <w:lang w:val="pl-PL" w:bidi="ar-SA"/>
              </w:rPr>
            </w:pPr>
            <w:r w:rsidRPr="00233788">
              <w:rPr>
                <w:color w:val="FF0000"/>
                <w:sz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4FFC0B54" w14:textId="77777777" w:rsidR="00EB6B83" w:rsidRPr="00233788" w:rsidRDefault="00EB6B83" w:rsidP="004E7B54">
            <w:pPr>
              <w:ind w:firstLine="0"/>
              <w:rPr>
                <w:color w:val="FF0000"/>
                <w:sz w:val="20"/>
                <w:lang w:val="pl-PL" w:bidi="ar-SA"/>
              </w:rPr>
            </w:pPr>
            <w:r w:rsidRPr="00233788">
              <w:rPr>
                <w:color w:val="FF0000"/>
                <w:sz w:val="20"/>
                <w:lang w:val="pl-PL" w:bidi="ar-SA"/>
              </w:rPr>
              <w:t>Istotny wpływ na wielkość tej luki ma jakość procesu pozyskiwania informacji o klientach i ich potrzebach.</w:t>
            </w:r>
          </w:p>
        </w:tc>
      </w:tr>
      <w:tr w:rsidR="0045343B" w:rsidRPr="00233788" w14:paraId="248F08F1" w14:textId="77777777" w:rsidTr="00EB6B83">
        <w:trPr>
          <w:cantSplit/>
        </w:trPr>
        <w:tc>
          <w:tcPr>
            <w:tcW w:w="959" w:type="dxa"/>
          </w:tcPr>
          <w:p w14:paraId="53881EDD" w14:textId="77777777" w:rsidR="00EB6B83" w:rsidRPr="00233788" w:rsidRDefault="00EB6B83" w:rsidP="004E7B54">
            <w:pPr>
              <w:ind w:firstLine="0"/>
              <w:rPr>
                <w:color w:val="FF0000"/>
                <w:sz w:val="20"/>
                <w:u w:val="single"/>
                <w:lang w:val="pl-PL" w:bidi="ar-SA"/>
              </w:rPr>
            </w:pPr>
            <w:r w:rsidRPr="00233788">
              <w:rPr>
                <w:color w:val="FF0000"/>
                <w:sz w:val="20"/>
                <w:u w:val="single"/>
                <w:lang w:val="pl-PL" w:bidi="ar-SA"/>
              </w:rPr>
              <w:t>Luka 2</w:t>
            </w:r>
          </w:p>
        </w:tc>
        <w:tc>
          <w:tcPr>
            <w:tcW w:w="2126" w:type="dxa"/>
          </w:tcPr>
          <w:p w14:paraId="2814DFC6" w14:textId="77777777" w:rsidR="00EB6B83" w:rsidRPr="00233788" w:rsidRDefault="00EB6B83" w:rsidP="004E7B54">
            <w:pPr>
              <w:ind w:firstLine="0"/>
              <w:rPr>
                <w:color w:val="FF0000"/>
                <w:sz w:val="20"/>
                <w:lang w:val="pl-PL" w:bidi="ar-SA"/>
              </w:rPr>
            </w:pPr>
            <w:r w:rsidRPr="00233788">
              <w:rPr>
                <w:b/>
                <w:color w:val="FF0000"/>
                <w:sz w:val="20"/>
                <w:lang w:val="pl-PL" w:bidi="ar-SA"/>
              </w:rPr>
              <w:t>Standardy</w:t>
            </w:r>
            <w:r w:rsidRPr="00233788">
              <w:rPr>
                <w:color w:val="FF0000"/>
                <w:sz w:val="20"/>
                <w:lang w:val="pl-PL" w:bidi="ar-SA"/>
              </w:rPr>
              <w:t xml:space="preserve"> – </w:t>
            </w:r>
          </w:p>
          <w:p w14:paraId="43D98074" w14:textId="77777777" w:rsidR="00EB6B83" w:rsidRPr="00233788" w:rsidRDefault="00EB6B83" w:rsidP="004E7B54">
            <w:pPr>
              <w:ind w:firstLine="0"/>
              <w:rPr>
                <w:color w:val="FF0000"/>
                <w:sz w:val="20"/>
                <w:lang w:val="pl-PL" w:bidi="ar-SA"/>
              </w:rPr>
            </w:pPr>
            <w:r w:rsidRPr="00233788">
              <w:rPr>
                <w:color w:val="FF0000"/>
                <w:sz w:val="20"/>
                <w:lang w:val="pl-PL" w:bidi="ar-SA"/>
              </w:rPr>
              <w:t>rozbieżność między postrzeganiem oczekiwań klientów przez zarządzających, a wymaganiami stawianymi produktom usługowym</w:t>
            </w:r>
          </w:p>
        </w:tc>
        <w:tc>
          <w:tcPr>
            <w:tcW w:w="5528" w:type="dxa"/>
          </w:tcPr>
          <w:p w14:paraId="0A21AD99" w14:textId="77777777" w:rsidR="00EB6B83" w:rsidRPr="00233788" w:rsidRDefault="00EB6B83" w:rsidP="004E7B54">
            <w:pPr>
              <w:ind w:firstLine="0"/>
              <w:rPr>
                <w:color w:val="FF0000"/>
                <w:sz w:val="20"/>
                <w:lang w:val="pl-PL" w:bidi="ar-SA"/>
              </w:rPr>
            </w:pPr>
            <w:r w:rsidRPr="00233788">
              <w:rPr>
                <w:color w:val="FF0000"/>
                <w:sz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490D76B0" w14:textId="77777777" w:rsidR="00EB6B83" w:rsidRPr="00233788" w:rsidRDefault="00EB6B83" w:rsidP="004E7B54">
            <w:pPr>
              <w:ind w:firstLine="0"/>
              <w:rPr>
                <w:color w:val="FF0000"/>
                <w:sz w:val="20"/>
                <w:lang w:val="pl-PL" w:bidi="ar-SA"/>
              </w:rPr>
            </w:pPr>
            <w:r w:rsidRPr="00233788">
              <w:rPr>
                <w:color w:val="FF0000"/>
                <w:sz w:val="20"/>
                <w:lang w:val="pl-PL" w:bidi="ar-SA"/>
              </w:rPr>
              <w:t>Zasadniczy wpływ na wielkość tej luki ma zaangażowanie kierownictwa w procesy związane z doskonaleniem jakości usług oraz jakość procesów ustalania celów i standaryzacji zadań.</w:t>
            </w:r>
          </w:p>
        </w:tc>
      </w:tr>
      <w:tr w:rsidR="0045343B" w:rsidRPr="00233788" w14:paraId="7C755CC2" w14:textId="77777777" w:rsidTr="00EB6B83">
        <w:trPr>
          <w:cantSplit/>
        </w:trPr>
        <w:tc>
          <w:tcPr>
            <w:tcW w:w="959" w:type="dxa"/>
          </w:tcPr>
          <w:p w14:paraId="1E56D893" w14:textId="77777777" w:rsidR="00EB6B83" w:rsidRPr="00233788" w:rsidRDefault="00EB6B83" w:rsidP="004E7B54">
            <w:pPr>
              <w:ind w:firstLine="0"/>
              <w:rPr>
                <w:color w:val="FF0000"/>
                <w:sz w:val="20"/>
                <w:u w:val="single"/>
                <w:lang w:val="pl-PL" w:bidi="ar-SA"/>
              </w:rPr>
            </w:pPr>
            <w:r w:rsidRPr="00233788">
              <w:rPr>
                <w:color w:val="FF0000"/>
                <w:sz w:val="20"/>
                <w:u w:val="single"/>
                <w:lang w:val="pl-PL" w:bidi="ar-SA"/>
              </w:rPr>
              <w:t>Luka 3</w:t>
            </w:r>
          </w:p>
        </w:tc>
        <w:tc>
          <w:tcPr>
            <w:tcW w:w="2126" w:type="dxa"/>
          </w:tcPr>
          <w:p w14:paraId="04BF3CC6" w14:textId="77777777" w:rsidR="00EB6B83" w:rsidRPr="00233788" w:rsidRDefault="00EB6B83" w:rsidP="004E7B54">
            <w:pPr>
              <w:ind w:firstLine="0"/>
              <w:rPr>
                <w:color w:val="FF0000"/>
                <w:sz w:val="20"/>
                <w:lang w:val="pl-PL" w:bidi="ar-SA"/>
              </w:rPr>
            </w:pPr>
            <w:r w:rsidRPr="00233788">
              <w:rPr>
                <w:b/>
                <w:color w:val="FF0000"/>
                <w:sz w:val="20"/>
                <w:lang w:val="pl-PL" w:bidi="ar-SA"/>
              </w:rPr>
              <w:t>Proces świadczenia (dostarczanie usługi)</w:t>
            </w:r>
            <w:r w:rsidRPr="00233788">
              <w:rPr>
                <w:color w:val="FF0000"/>
                <w:sz w:val="20"/>
                <w:lang w:val="pl-PL" w:bidi="ar-SA"/>
              </w:rPr>
              <w:t xml:space="preserve"> – </w:t>
            </w:r>
          </w:p>
          <w:p w14:paraId="378B2257" w14:textId="77777777" w:rsidR="00EB6B83" w:rsidRPr="00233788" w:rsidRDefault="00EB6B83" w:rsidP="004E7B54">
            <w:pPr>
              <w:ind w:firstLine="0"/>
              <w:rPr>
                <w:color w:val="FF0000"/>
                <w:sz w:val="20"/>
                <w:lang w:val="pl-PL" w:bidi="ar-SA"/>
              </w:rPr>
            </w:pPr>
            <w:r w:rsidRPr="00233788">
              <w:rPr>
                <w:color w:val="FF0000"/>
                <w:sz w:val="20"/>
                <w:lang w:val="pl-PL" w:bidi="ar-SA"/>
              </w:rPr>
              <w:t>rozbieżność między wymaganiami stawianymi produktom usługowym, a tym, co jest klientom dostarczane w procesie świadczenia usługi</w:t>
            </w:r>
          </w:p>
        </w:tc>
        <w:tc>
          <w:tcPr>
            <w:tcW w:w="5528" w:type="dxa"/>
          </w:tcPr>
          <w:p w14:paraId="6FB13619" w14:textId="77777777" w:rsidR="00EB6B83" w:rsidRPr="00233788" w:rsidRDefault="00EB6B83" w:rsidP="004E7B54">
            <w:pPr>
              <w:ind w:firstLine="0"/>
              <w:rPr>
                <w:color w:val="FF0000"/>
                <w:sz w:val="20"/>
                <w:lang w:val="pl-PL" w:bidi="ar-SA"/>
              </w:rPr>
            </w:pPr>
            <w:r w:rsidRPr="00233788">
              <w:rPr>
                <w:color w:val="FF0000"/>
                <w:sz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5343B" w:rsidRPr="00233788" w14:paraId="3FA36972" w14:textId="77777777" w:rsidTr="00EB6B83">
        <w:trPr>
          <w:cantSplit/>
        </w:trPr>
        <w:tc>
          <w:tcPr>
            <w:tcW w:w="959" w:type="dxa"/>
          </w:tcPr>
          <w:p w14:paraId="3D746C19" w14:textId="77777777" w:rsidR="00EB6B83" w:rsidRPr="00233788" w:rsidRDefault="00EB6B83" w:rsidP="004E7B54">
            <w:pPr>
              <w:ind w:firstLine="0"/>
              <w:rPr>
                <w:color w:val="FF0000"/>
                <w:sz w:val="20"/>
                <w:u w:val="single"/>
                <w:lang w:val="pl-PL" w:bidi="ar-SA"/>
              </w:rPr>
            </w:pPr>
            <w:r w:rsidRPr="00233788">
              <w:rPr>
                <w:color w:val="FF0000"/>
                <w:sz w:val="20"/>
                <w:u w:val="single"/>
                <w:lang w:val="pl-PL" w:bidi="ar-SA"/>
              </w:rPr>
              <w:lastRenderedPageBreak/>
              <w:t>Luka 4</w:t>
            </w:r>
          </w:p>
        </w:tc>
        <w:tc>
          <w:tcPr>
            <w:tcW w:w="2126" w:type="dxa"/>
          </w:tcPr>
          <w:p w14:paraId="3663CB08" w14:textId="77777777" w:rsidR="00EB6B83" w:rsidRPr="00233788" w:rsidRDefault="00EB6B83" w:rsidP="004E7B54">
            <w:pPr>
              <w:ind w:firstLine="0"/>
              <w:rPr>
                <w:color w:val="FF0000"/>
                <w:sz w:val="20"/>
                <w:lang w:val="pl-PL" w:bidi="ar-SA"/>
              </w:rPr>
            </w:pPr>
            <w:r w:rsidRPr="00233788">
              <w:rPr>
                <w:b/>
                <w:color w:val="FF0000"/>
                <w:sz w:val="20"/>
                <w:lang w:val="pl-PL" w:bidi="ar-SA"/>
              </w:rPr>
              <w:t>Komunikacja</w:t>
            </w:r>
            <w:r w:rsidRPr="00233788">
              <w:rPr>
                <w:color w:val="FF0000"/>
                <w:sz w:val="20"/>
                <w:lang w:val="pl-PL" w:bidi="ar-SA"/>
              </w:rPr>
              <w:t xml:space="preserve"> – </w:t>
            </w:r>
          </w:p>
          <w:p w14:paraId="2D70C47B" w14:textId="77777777" w:rsidR="00EB6B83" w:rsidRPr="00233788" w:rsidRDefault="00EB6B83" w:rsidP="004E7B54">
            <w:pPr>
              <w:ind w:firstLine="0"/>
              <w:rPr>
                <w:color w:val="FF0000"/>
                <w:sz w:val="20"/>
                <w:lang w:val="pl-PL" w:bidi="ar-SA"/>
              </w:rPr>
            </w:pPr>
            <w:r w:rsidRPr="00233788">
              <w:rPr>
                <w:color w:val="FF0000"/>
                <w:sz w:val="20"/>
                <w:lang w:val="pl-PL" w:bidi="ar-SA"/>
              </w:rPr>
              <w:t>rozbieżność między tym, co klientowi obiecano, a tym, co faktycznie mu dostarczono</w:t>
            </w:r>
          </w:p>
        </w:tc>
        <w:tc>
          <w:tcPr>
            <w:tcW w:w="5528" w:type="dxa"/>
          </w:tcPr>
          <w:p w14:paraId="5A2E5C9A" w14:textId="77777777" w:rsidR="00EB6B83" w:rsidRPr="00233788" w:rsidRDefault="00EB6B83" w:rsidP="004E7B54">
            <w:pPr>
              <w:ind w:firstLine="0"/>
              <w:rPr>
                <w:color w:val="FF0000"/>
                <w:sz w:val="20"/>
                <w:lang w:val="pl-PL" w:bidi="ar-SA"/>
              </w:rPr>
            </w:pPr>
            <w:r w:rsidRPr="00233788">
              <w:rPr>
                <w:color w:val="FF0000"/>
                <w:sz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5343B" w:rsidRPr="00233788" w14:paraId="452D2350" w14:textId="77777777" w:rsidTr="00EB6B83">
        <w:trPr>
          <w:cantSplit/>
        </w:trPr>
        <w:tc>
          <w:tcPr>
            <w:tcW w:w="959" w:type="dxa"/>
          </w:tcPr>
          <w:p w14:paraId="7B110AA9" w14:textId="77777777" w:rsidR="00EB6B83" w:rsidRPr="00233788" w:rsidRDefault="00EB6B83" w:rsidP="004E7B54">
            <w:pPr>
              <w:ind w:firstLine="0"/>
              <w:rPr>
                <w:color w:val="FF0000"/>
                <w:sz w:val="20"/>
                <w:u w:val="single"/>
                <w:lang w:val="pl-PL" w:bidi="ar-SA"/>
              </w:rPr>
            </w:pPr>
            <w:r w:rsidRPr="00233788">
              <w:rPr>
                <w:color w:val="FF0000"/>
                <w:sz w:val="20"/>
                <w:u w:val="single"/>
                <w:lang w:val="pl-PL" w:bidi="ar-SA"/>
              </w:rPr>
              <w:t>Luka 5</w:t>
            </w:r>
          </w:p>
        </w:tc>
        <w:tc>
          <w:tcPr>
            <w:tcW w:w="2126" w:type="dxa"/>
          </w:tcPr>
          <w:p w14:paraId="57D2E3D6" w14:textId="77777777" w:rsidR="00EB6B83" w:rsidRPr="00233788" w:rsidRDefault="00EB6B83" w:rsidP="004E7B54">
            <w:pPr>
              <w:ind w:firstLine="0"/>
              <w:rPr>
                <w:color w:val="FF0000"/>
                <w:sz w:val="20"/>
                <w:lang w:val="pl-PL" w:bidi="ar-SA"/>
              </w:rPr>
            </w:pPr>
            <w:r w:rsidRPr="00233788">
              <w:rPr>
                <w:b/>
                <w:color w:val="FF0000"/>
                <w:sz w:val="20"/>
                <w:lang w:val="pl-PL" w:bidi="ar-SA"/>
              </w:rPr>
              <w:t>Oczekiwania i spostrzeżenia</w:t>
            </w:r>
            <w:r w:rsidRPr="00233788">
              <w:rPr>
                <w:color w:val="FF0000"/>
                <w:sz w:val="20"/>
                <w:lang w:val="pl-PL" w:bidi="ar-SA"/>
              </w:rPr>
              <w:t xml:space="preserve"> – </w:t>
            </w:r>
          </w:p>
          <w:p w14:paraId="507B7F0E" w14:textId="77777777" w:rsidR="00EB6B83" w:rsidRPr="00233788" w:rsidRDefault="00EB6B83" w:rsidP="004E7B54">
            <w:pPr>
              <w:ind w:firstLine="0"/>
              <w:rPr>
                <w:color w:val="FF0000"/>
                <w:sz w:val="20"/>
                <w:lang w:val="pl-PL" w:bidi="ar-SA"/>
              </w:rPr>
            </w:pPr>
            <w:r w:rsidRPr="00233788">
              <w:rPr>
                <w:color w:val="FF0000"/>
                <w:sz w:val="20"/>
                <w:lang w:val="pl-PL" w:bidi="ar-SA"/>
              </w:rPr>
              <w:t>rozbieżność między tym, czego klient oczekiwał, a tym, co sądzi, że otrzymał</w:t>
            </w:r>
          </w:p>
        </w:tc>
        <w:tc>
          <w:tcPr>
            <w:tcW w:w="5528" w:type="dxa"/>
          </w:tcPr>
          <w:p w14:paraId="2CC60EA9" w14:textId="77777777" w:rsidR="00EB6B83" w:rsidRPr="00233788" w:rsidRDefault="00EB6B83" w:rsidP="004E7B54">
            <w:pPr>
              <w:ind w:firstLine="0"/>
              <w:rPr>
                <w:color w:val="FF0000"/>
                <w:sz w:val="20"/>
                <w:lang w:val="pl-PL" w:bidi="ar-SA"/>
              </w:rPr>
            </w:pPr>
            <w:r w:rsidRPr="00233788">
              <w:rPr>
                <w:color w:val="FF0000"/>
                <w:sz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6FB09D8F" w14:textId="07DA872A" w:rsidR="00EB6B83" w:rsidRPr="00233788" w:rsidRDefault="00EB6B83" w:rsidP="004E7B54">
      <w:pPr>
        <w:rPr>
          <w:bCs/>
          <w:color w:val="FF0000"/>
        </w:rPr>
      </w:pPr>
      <w:r w:rsidRPr="00233788">
        <w:rPr>
          <w:bCs/>
          <w:color w:val="FF0000"/>
        </w:rPr>
        <w:t xml:space="preserve">Źródło: opracowanie własne na podstawie: </w:t>
      </w:r>
      <w:sdt>
        <w:sdtPr>
          <w:rPr>
            <w:bCs/>
            <w:color w:val="FF0000"/>
          </w:rPr>
          <w:id w:val="-1797748408"/>
          <w:citation/>
        </w:sdtPr>
        <w:sdtEndPr/>
        <w:sdtContent>
          <w:r w:rsidR="00B0172F" w:rsidRPr="00233788">
            <w:rPr>
              <w:bCs/>
              <w:color w:val="FF0000"/>
            </w:rPr>
            <w:fldChar w:fldCharType="begin"/>
          </w:r>
          <w:r w:rsidR="00B0172F" w:rsidRPr="00233788">
            <w:rPr>
              <w:bCs/>
              <w:color w:val="FF0000"/>
            </w:rPr>
            <w:instrText xml:space="preserve">CITATION Szt08 \p 77-80 \l 1045 </w:instrText>
          </w:r>
          <w:r w:rsidR="00B0172F" w:rsidRPr="00233788">
            <w:rPr>
              <w:bCs/>
              <w:color w:val="FF0000"/>
            </w:rPr>
            <w:fldChar w:fldCharType="separate"/>
          </w:r>
          <w:r w:rsidR="009D4BA4" w:rsidRPr="00233788">
            <w:rPr>
              <w:noProof/>
              <w:color w:val="FF0000"/>
            </w:rPr>
            <w:t>(Sztejnberg, 2008, strony 77-80)</w:t>
          </w:r>
          <w:r w:rsidR="00B0172F" w:rsidRPr="00233788">
            <w:rPr>
              <w:bCs/>
              <w:color w:val="FF0000"/>
            </w:rPr>
            <w:fldChar w:fldCharType="end"/>
          </w:r>
        </w:sdtContent>
      </w:sdt>
      <w:r w:rsidR="00B0172F" w:rsidRPr="00233788">
        <w:rPr>
          <w:bCs/>
          <w:color w:val="FF0000"/>
        </w:rPr>
        <w:t xml:space="preserve"> oraz </w:t>
      </w:r>
      <w:sdt>
        <w:sdtPr>
          <w:rPr>
            <w:bCs/>
            <w:color w:val="FF0000"/>
          </w:rPr>
          <w:id w:val="398099948"/>
          <w:citation/>
        </w:sdtPr>
        <w:sdtEndPr/>
        <w:sdtContent>
          <w:r w:rsidR="00B0172F" w:rsidRPr="00233788">
            <w:rPr>
              <w:bCs/>
              <w:color w:val="FF0000"/>
            </w:rPr>
            <w:fldChar w:fldCharType="begin"/>
          </w:r>
          <w:r w:rsidR="00B0172F" w:rsidRPr="00233788">
            <w:rPr>
              <w:bCs/>
              <w:color w:val="FF0000"/>
            </w:rPr>
            <w:instrText xml:space="preserve">CITATION Lej03 \p 26-27 \t  \l 1045 </w:instrText>
          </w:r>
          <w:r w:rsidR="00B0172F" w:rsidRPr="00233788">
            <w:rPr>
              <w:bCs/>
              <w:color w:val="FF0000"/>
            </w:rPr>
            <w:fldChar w:fldCharType="separate"/>
          </w:r>
          <w:r w:rsidR="009D4BA4" w:rsidRPr="00233788">
            <w:rPr>
              <w:noProof/>
              <w:color w:val="FF0000"/>
            </w:rPr>
            <w:t>(Leja, 2003, strony 26-27)</w:t>
          </w:r>
          <w:r w:rsidR="00B0172F" w:rsidRPr="00233788">
            <w:rPr>
              <w:bCs/>
              <w:color w:val="FF0000"/>
            </w:rPr>
            <w:fldChar w:fldCharType="end"/>
          </w:r>
        </w:sdtContent>
      </w:sdt>
      <w:r w:rsidR="00B0172F" w:rsidRPr="00233788">
        <w:rPr>
          <w:bCs/>
          <w:color w:val="FF0000"/>
        </w:rPr>
        <w:t xml:space="preserve"> za: </w:t>
      </w:r>
      <w:sdt>
        <w:sdtPr>
          <w:rPr>
            <w:bCs/>
            <w:color w:val="FF0000"/>
          </w:rPr>
          <w:id w:val="-439606169"/>
          <w:citation/>
        </w:sdtPr>
        <w:sdtEndPr/>
        <w:sdtContent>
          <w:r w:rsidR="00B0172F" w:rsidRPr="00233788">
            <w:rPr>
              <w:bCs/>
              <w:color w:val="FF0000"/>
            </w:rPr>
            <w:fldChar w:fldCharType="begin"/>
          </w:r>
          <w:r w:rsidR="00B0172F" w:rsidRPr="00233788">
            <w:rPr>
              <w:bCs/>
              <w:color w:val="FF0000"/>
            </w:rPr>
            <w:instrText xml:space="preserve"> CITATION Sze11 \l 1045 </w:instrText>
          </w:r>
          <w:r w:rsidR="00B0172F" w:rsidRPr="00233788">
            <w:rPr>
              <w:bCs/>
              <w:color w:val="FF0000"/>
            </w:rPr>
            <w:fldChar w:fldCharType="separate"/>
          </w:r>
          <w:r w:rsidR="009D4BA4" w:rsidRPr="00233788">
            <w:rPr>
              <w:noProof/>
              <w:color w:val="FF0000"/>
            </w:rPr>
            <w:t>(Szefler J. , 2011)</w:t>
          </w:r>
          <w:r w:rsidR="00B0172F" w:rsidRPr="00233788">
            <w:rPr>
              <w:bCs/>
              <w:color w:val="FF0000"/>
            </w:rPr>
            <w:fldChar w:fldCharType="end"/>
          </w:r>
        </w:sdtContent>
      </w:sdt>
      <w:r w:rsidRPr="00233788">
        <w:rPr>
          <w:bCs/>
          <w:color w:val="FF0000"/>
        </w:rPr>
        <w:t>.</w:t>
      </w:r>
    </w:p>
    <w:p w14:paraId="65996D8F" w14:textId="77777777" w:rsidR="00EB6B83" w:rsidRPr="00233788" w:rsidRDefault="00EB6B83" w:rsidP="004E7B54">
      <w:pPr>
        <w:rPr>
          <w:color w:val="FF0000"/>
        </w:rPr>
      </w:pPr>
      <w:r w:rsidRPr="00233788">
        <w:rPr>
          <w:color w:val="FF0000"/>
        </w:rPr>
        <w:t xml:space="preserve">Na podstawie modelu SERVQUAL została opracowana jedna z najpowszechniejszych metod oceny jakości usług – metoda SERVQUAL. Z faktu ścisłego powiązania wszystkich pięciu luk w taki sposób, że luka 5 jest zależna od czterech pozostałych, wynika, że w tej metodzie mierzy się tylko wielkość luki piątej, czyli rozbieżność między tym, czego klient oczekiwał, a tym, co otrzymał. Twórcy tej metody wyodrębnili pięć obszarów właściwości usług podlegających ocenie. Są to: </w:t>
      </w:r>
    </w:p>
    <w:p w14:paraId="4A0CF578" w14:textId="77777777" w:rsidR="00EB6B83" w:rsidRPr="00233788" w:rsidRDefault="00B0172F" w:rsidP="001D1695">
      <w:pPr>
        <w:numPr>
          <w:ilvl w:val="0"/>
          <w:numId w:val="21"/>
        </w:numPr>
        <w:rPr>
          <w:color w:val="FF0000"/>
        </w:rPr>
      </w:pPr>
      <w:r w:rsidRPr="00233788">
        <w:rPr>
          <w:color w:val="FF0000"/>
        </w:rPr>
        <w:t xml:space="preserve">materialność, </w:t>
      </w:r>
      <w:r w:rsidR="00EB6B83" w:rsidRPr="00233788">
        <w:rPr>
          <w:color w:val="FF0000"/>
        </w:rPr>
        <w:t>namacalność</w:t>
      </w:r>
      <w:r w:rsidRPr="00233788">
        <w:rPr>
          <w:color w:val="FF0000"/>
        </w:rPr>
        <w:t xml:space="preserve"> (</w:t>
      </w:r>
      <w:r w:rsidRPr="00233788">
        <w:rPr>
          <w:i/>
          <w:color w:val="FF0000"/>
        </w:rPr>
        <w:t>tangibles</w:t>
      </w:r>
      <w:r w:rsidRPr="00233788">
        <w:rPr>
          <w:color w:val="FF0000"/>
        </w:rPr>
        <w:t>)</w:t>
      </w:r>
    </w:p>
    <w:p w14:paraId="6E31D35C" w14:textId="77777777" w:rsidR="00EB6B83" w:rsidRPr="00233788" w:rsidRDefault="00EB6B83" w:rsidP="001D1695">
      <w:pPr>
        <w:numPr>
          <w:ilvl w:val="0"/>
          <w:numId w:val="21"/>
        </w:numPr>
        <w:rPr>
          <w:color w:val="FF0000"/>
        </w:rPr>
      </w:pPr>
      <w:r w:rsidRPr="00233788">
        <w:rPr>
          <w:color w:val="FF0000"/>
        </w:rPr>
        <w:t>niezawodność</w:t>
      </w:r>
      <w:r w:rsidR="00B0172F" w:rsidRPr="00233788">
        <w:rPr>
          <w:color w:val="FF0000"/>
        </w:rPr>
        <w:t xml:space="preserve"> (</w:t>
      </w:r>
      <w:r w:rsidR="00B0172F" w:rsidRPr="00233788">
        <w:rPr>
          <w:i/>
          <w:color w:val="FF0000"/>
        </w:rPr>
        <w:t>reliability</w:t>
      </w:r>
      <w:r w:rsidR="00B0172F" w:rsidRPr="00233788">
        <w:rPr>
          <w:color w:val="FF0000"/>
        </w:rPr>
        <w:t>)</w:t>
      </w:r>
    </w:p>
    <w:p w14:paraId="0886574D" w14:textId="77777777" w:rsidR="00EB6B83" w:rsidRPr="00233788" w:rsidRDefault="00EB6B83" w:rsidP="001D1695">
      <w:pPr>
        <w:numPr>
          <w:ilvl w:val="0"/>
          <w:numId w:val="21"/>
        </w:numPr>
        <w:rPr>
          <w:color w:val="FF0000"/>
        </w:rPr>
      </w:pPr>
      <w:r w:rsidRPr="00233788">
        <w:rPr>
          <w:color w:val="FF0000"/>
        </w:rPr>
        <w:t>reagowanie</w:t>
      </w:r>
      <w:r w:rsidR="00B0172F" w:rsidRPr="00233788">
        <w:rPr>
          <w:color w:val="FF0000"/>
        </w:rPr>
        <w:t xml:space="preserve"> (</w:t>
      </w:r>
      <w:r w:rsidR="00B0172F" w:rsidRPr="00233788">
        <w:rPr>
          <w:i/>
          <w:color w:val="FF0000"/>
        </w:rPr>
        <w:t>responsivness</w:t>
      </w:r>
      <w:r w:rsidR="00B0172F" w:rsidRPr="00233788">
        <w:rPr>
          <w:color w:val="FF0000"/>
        </w:rPr>
        <w:t>)</w:t>
      </w:r>
    </w:p>
    <w:p w14:paraId="24CFE796" w14:textId="77777777" w:rsidR="00EB6B83" w:rsidRPr="00233788" w:rsidRDefault="00954D31" w:rsidP="001D1695">
      <w:pPr>
        <w:numPr>
          <w:ilvl w:val="0"/>
          <w:numId w:val="21"/>
        </w:numPr>
        <w:rPr>
          <w:color w:val="FF0000"/>
        </w:rPr>
      </w:pPr>
      <w:r w:rsidRPr="00233788">
        <w:rPr>
          <w:color w:val="FF0000"/>
        </w:rPr>
        <w:t>kompetencje, pewność (</w:t>
      </w:r>
      <w:r w:rsidRPr="00233788">
        <w:rPr>
          <w:i/>
          <w:color w:val="FF0000"/>
        </w:rPr>
        <w:t>assurance</w:t>
      </w:r>
      <w:r w:rsidRPr="00233788">
        <w:rPr>
          <w:color w:val="FF0000"/>
        </w:rPr>
        <w:t>)</w:t>
      </w:r>
    </w:p>
    <w:p w14:paraId="56F42B53" w14:textId="79B0094C" w:rsidR="00EB6B83" w:rsidRPr="006F7DC7" w:rsidRDefault="00EB6B83" w:rsidP="001D1695">
      <w:pPr>
        <w:numPr>
          <w:ilvl w:val="0"/>
          <w:numId w:val="21"/>
        </w:numPr>
        <w:rPr>
          <w:color w:val="FF0000"/>
          <w:lang w:val="en-US"/>
        </w:rPr>
      </w:pPr>
      <w:r w:rsidRPr="006F7DC7">
        <w:rPr>
          <w:color w:val="FF0000"/>
          <w:lang w:val="en-US"/>
        </w:rPr>
        <w:t>empatia</w:t>
      </w:r>
      <w:r w:rsidR="00954D31" w:rsidRPr="006F7DC7">
        <w:rPr>
          <w:color w:val="FF0000"/>
          <w:lang w:val="en-US"/>
        </w:rPr>
        <w:t xml:space="preserve"> (</w:t>
      </w:r>
      <w:r w:rsidR="00954D31" w:rsidRPr="006F7DC7">
        <w:rPr>
          <w:i/>
          <w:color w:val="FF0000"/>
          <w:lang w:val="en-US"/>
        </w:rPr>
        <w:t>empathy</w:t>
      </w:r>
      <w:r w:rsidR="00954D31" w:rsidRPr="006F7DC7">
        <w:rPr>
          <w:color w:val="FF0000"/>
          <w:lang w:val="en-US"/>
        </w:rPr>
        <w:t>)</w:t>
      </w:r>
      <w:r w:rsidR="008B715A" w:rsidRPr="006F7DC7">
        <w:rPr>
          <w:color w:val="FF0000"/>
          <w:lang w:val="en-US"/>
        </w:rPr>
        <w:t xml:space="preserve"> </w:t>
      </w:r>
      <w:commentRangeStart w:id="151"/>
      <w:r w:rsidR="008B715A" w:rsidRPr="006F7DC7">
        <w:rPr>
          <w:color w:val="FF0000"/>
          <w:lang w:val="en-US"/>
        </w:rPr>
        <w:t xml:space="preserve">por. </w:t>
      </w:r>
      <w:sdt>
        <w:sdtPr>
          <w:rPr>
            <w:color w:val="FF0000"/>
          </w:rPr>
          <w:id w:val="-21088156"/>
          <w:citation/>
        </w:sdtPr>
        <w:sdtEndPr/>
        <w:sdtContent>
          <w:r w:rsidR="008B715A" w:rsidRPr="00233788">
            <w:rPr>
              <w:color w:val="FF0000"/>
            </w:rPr>
            <w:fldChar w:fldCharType="begin"/>
          </w:r>
          <w:r w:rsidR="008B715A" w:rsidRPr="006F7DC7">
            <w:rPr>
              <w:color w:val="FF0000"/>
              <w:lang w:val="en-US"/>
            </w:rPr>
            <w:instrText xml:space="preserve"> CITATION Par85 \l 1045  \m Szt08 \m Dzi06</w:instrText>
          </w:r>
          <w:r w:rsidR="008B715A" w:rsidRPr="00233788">
            <w:rPr>
              <w:color w:val="FF0000"/>
            </w:rPr>
            <w:fldChar w:fldCharType="separate"/>
          </w:r>
          <w:r w:rsidR="009D4BA4" w:rsidRPr="006F7DC7">
            <w:rPr>
              <w:noProof/>
              <w:color w:val="FF0000"/>
              <w:lang w:val="en-US"/>
            </w:rPr>
            <w:t>(Parasuraman, Zeithaml i Berry, A Conceptual Model of Service Quality and Its Implications for Future Research, 1985; Sztejnberg, 2008; Dziadkowiec J. , 2006)</w:t>
          </w:r>
          <w:r w:rsidR="008B715A" w:rsidRPr="00233788">
            <w:rPr>
              <w:color w:val="FF0000"/>
            </w:rPr>
            <w:fldChar w:fldCharType="end"/>
          </w:r>
        </w:sdtContent>
      </w:sdt>
      <w:commentRangeEnd w:id="151"/>
      <w:r w:rsidR="008B715A" w:rsidRPr="00233788">
        <w:rPr>
          <w:rStyle w:val="Odwoaniedokomentarza"/>
          <w:rFonts w:ascii="Times New Roman" w:eastAsia="Times New Roman" w:hAnsi="Times New Roman"/>
          <w:color w:val="FF0000"/>
          <w:szCs w:val="20"/>
          <w:lang w:eastAsia="pl-PL"/>
        </w:rPr>
        <w:commentReference w:id="151"/>
      </w:r>
    </w:p>
    <w:p w14:paraId="702EF414" w14:textId="41C49FC7" w:rsidR="00EB6B83" w:rsidRPr="00233788" w:rsidRDefault="008B715A" w:rsidP="004E7B54">
      <w:pPr>
        <w:rPr>
          <w:color w:val="FF0000"/>
        </w:rPr>
      </w:pPr>
      <w:r w:rsidRPr="00233788">
        <w:rPr>
          <w:color w:val="FF0000"/>
        </w:rPr>
        <w:lastRenderedPageBreak/>
        <w:t xml:space="preserve">Aby mierzyć </w:t>
      </w:r>
      <w:r w:rsidR="00EB6B83" w:rsidRPr="00233788">
        <w:rPr>
          <w:color w:val="FF0000"/>
        </w:rPr>
        <w:t>wielkoś</w:t>
      </w:r>
      <w:r w:rsidRPr="00233788">
        <w:rPr>
          <w:color w:val="FF0000"/>
        </w:rPr>
        <w:t>ć</w:t>
      </w:r>
      <w:r w:rsidR="00EB6B83" w:rsidRPr="00233788">
        <w:rPr>
          <w:color w:val="FF0000"/>
        </w:rPr>
        <w:t xml:space="preserve"> luki 5 stosuje się kwestionariusze</w:t>
      </w:r>
      <w:r w:rsidR="009D6EED" w:rsidRPr="00233788">
        <w:rPr>
          <w:color w:val="FF0000"/>
        </w:rPr>
        <w:t xml:space="preserve"> </w:t>
      </w:r>
      <w:r w:rsidRPr="00233788">
        <w:rPr>
          <w:color w:val="FF0000"/>
        </w:rPr>
        <w:t>badania</w:t>
      </w:r>
      <w:r w:rsidR="00EB6B83" w:rsidRPr="00233788">
        <w:rPr>
          <w:color w:val="FF0000"/>
        </w:rPr>
        <w:t xml:space="preserve"> klientów. </w:t>
      </w:r>
      <w:r w:rsidR="009D6EED" w:rsidRPr="00233788">
        <w:rPr>
          <w:color w:val="FF0000"/>
        </w:rPr>
        <w:t xml:space="preserve">Bardziej szczegółowo sposób pomiaru jakości przy pomocy metody SERVQUAL został omówiony w </w:t>
      </w:r>
      <w:commentRangeStart w:id="152"/>
      <w:r w:rsidR="009D6EED" w:rsidRPr="00233788">
        <w:rPr>
          <w:color w:val="FF0000"/>
        </w:rPr>
        <w:t xml:space="preserve">podrozdziale </w:t>
      </w:r>
      <w:commentRangeEnd w:id="152"/>
      <w:r w:rsidR="009D6EED" w:rsidRPr="00233788">
        <w:rPr>
          <w:rStyle w:val="Odwoaniedokomentarza"/>
          <w:rFonts w:ascii="Times New Roman" w:eastAsia="Times New Roman" w:hAnsi="Times New Roman"/>
          <w:color w:val="FF0000"/>
          <w:szCs w:val="20"/>
          <w:lang w:eastAsia="pl-PL"/>
        </w:rPr>
        <w:commentReference w:id="152"/>
      </w:r>
      <w:r w:rsidR="005C6BDA" w:rsidRPr="00233788">
        <w:rPr>
          <w:color w:val="FF0000"/>
        </w:rPr>
        <w:fldChar w:fldCharType="begin"/>
      </w:r>
      <w:r w:rsidR="005C6BDA" w:rsidRPr="00233788">
        <w:rPr>
          <w:color w:val="FF0000"/>
        </w:rPr>
        <w:instrText xml:space="preserve"> REF _Ref437181714 \w \h </w:instrText>
      </w:r>
      <w:r w:rsidR="005C6BDA" w:rsidRPr="00233788">
        <w:rPr>
          <w:color w:val="FF0000"/>
        </w:rPr>
      </w:r>
      <w:r w:rsidR="005C6BDA" w:rsidRPr="00233788">
        <w:rPr>
          <w:color w:val="FF0000"/>
        </w:rPr>
        <w:fldChar w:fldCharType="separate"/>
      </w:r>
      <w:r w:rsidR="00E737A7" w:rsidRPr="00233788">
        <w:rPr>
          <w:color w:val="FF0000"/>
        </w:rPr>
        <w:t>5.4.1</w:t>
      </w:r>
      <w:r w:rsidR="005C6BDA" w:rsidRPr="00233788">
        <w:rPr>
          <w:color w:val="FF0000"/>
        </w:rPr>
        <w:fldChar w:fldCharType="end"/>
      </w:r>
      <w:r w:rsidR="005C6BDA" w:rsidRPr="00233788">
        <w:rPr>
          <w:color w:val="FF0000"/>
        </w:rPr>
        <w:t xml:space="preserve">. </w:t>
      </w:r>
    </w:p>
    <w:p w14:paraId="545696CE" w14:textId="77777777" w:rsidR="005540B2" w:rsidRPr="00233788" w:rsidRDefault="005540B2" w:rsidP="004E7B54">
      <w:pPr>
        <w:rPr>
          <w:color w:val="FF0000"/>
        </w:rPr>
      </w:pPr>
      <w:r w:rsidRPr="00233788">
        <w:rPr>
          <w:color w:val="FF0000"/>
        </w:rPr>
        <w:t>Kolejnym modelem, którego autorzy proponują do pomiaru jakości zestaw obszarów dla których są przypisywane odpowiednie pytania jest model hierarchiczny Dabholkara, Thorpe’a i Rentz’a. W tym modelu autorzy wyodrębniają 5 głównych obszarów jakości usług, a dla 3 z nich proponują po dwa podobszary. Schemat przedstawiający model hierarchiczny znajduje się na rysunku poniżej.</w:t>
      </w:r>
    </w:p>
    <w:p w14:paraId="18E43A46" w14:textId="77777777" w:rsidR="003E4049" w:rsidRPr="00233788" w:rsidRDefault="003E4049" w:rsidP="004E7B54">
      <w:pPr>
        <w:rPr>
          <w:color w:val="FF0000"/>
        </w:rPr>
      </w:pPr>
    </w:p>
    <w:p w14:paraId="069C5651" w14:textId="77777777" w:rsidR="0041194E" w:rsidRPr="00233788" w:rsidRDefault="0041194E" w:rsidP="004E7B54">
      <w:pPr>
        <w:keepNext/>
        <w:ind w:firstLine="0"/>
        <w:rPr>
          <w:color w:val="FF0000"/>
        </w:rPr>
      </w:pPr>
      <w:r w:rsidRPr="00233788">
        <w:rPr>
          <w:noProof/>
          <w:color w:val="FF0000"/>
          <w:lang w:eastAsia="pl-PL"/>
        </w:rPr>
        <w:drawing>
          <wp:inline distT="0" distB="0" distL="0" distR="0" wp14:anchorId="6F53AE21" wp14:editId="784C1C80">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p>
    <w:p w14:paraId="36A80E75" w14:textId="1A8B0E5B" w:rsidR="0041194E" w:rsidRPr="00233788" w:rsidRDefault="0041194E" w:rsidP="004E7B54">
      <w:pPr>
        <w:keepNext/>
        <w:ind w:firstLine="0"/>
        <w:rPr>
          <w:color w:val="FF0000"/>
        </w:rPr>
      </w:pPr>
      <w:r w:rsidRPr="00233788">
        <w:rPr>
          <w:color w:val="FF0000"/>
        </w:rPr>
        <w:t xml:space="preserve">Źródło: opracowanie własne na podstawie </w:t>
      </w:r>
      <w:sdt>
        <w:sdtPr>
          <w:rPr>
            <w:color w:val="FF0000"/>
          </w:rPr>
          <w:id w:val="-1742477462"/>
          <w:citation/>
        </w:sdtPr>
        <w:sdtEndPr/>
        <w:sdtContent>
          <w:r w:rsidRPr="00233788">
            <w:rPr>
              <w:color w:val="FF0000"/>
            </w:rPr>
            <w:fldChar w:fldCharType="begin"/>
          </w:r>
          <w:r w:rsidRPr="00233788">
            <w:rPr>
              <w:color w:val="FF0000"/>
            </w:rPr>
            <w:instrText xml:space="preserve">CITATION Dab96 \p 6 \l 1045 </w:instrText>
          </w:r>
          <w:r w:rsidRPr="00233788">
            <w:rPr>
              <w:color w:val="FF0000"/>
            </w:rPr>
            <w:fldChar w:fldCharType="separate"/>
          </w:r>
          <w:r w:rsidR="009D4BA4" w:rsidRPr="00233788">
            <w:rPr>
              <w:noProof/>
              <w:color w:val="FF0000"/>
            </w:rPr>
            <w:t>(Dabholkar, Thorpe i Rentz, 1996, str. 6)</w:t>
          </w:r>
          <w:r w:rsidRPr="00233788">
            <w:rPr>
              <w:color w:val="FF0000"/>
            </w:rPr>
            <w:fldChar w:fldCharType="end"/>
          </w:r>
        </w:sdtContent>
      </w:sdt>
    </w:p>
    <w:p w14:paraId="683F7EB6" w14:textId="18DEFE4E" w:rsidR="005540B2" w:rsidRPr="00233788" w:rsidRDefault="0041194E" w:rsidP="004E7B54">
      <w:pPr>
        <w:pStyle w:val="Tytutabeli"/>
        <w:rPr>
          <w:color w:val="FF0000"/>
        </w:rPr>
      </w:pPr>
      <w:bookmarkStart w:id="153" w:name="_Toc66043244"/>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FE32F3" w:rsidRPr="00233788">
        <w:rPr>
          <w:noProof/>
          <w:color w:val="FF0000"/>
        </w:rPr>
        <w:t>14</w:t>
      </w:r>
      <w:r w:rsidR="00FE32F3" w:rsidRPr="00233788">
        <w:rPr>
          <w:color w:val="FF0000"/>
        </w:rPr>
        <w:fldChar w:fldCharType="end"/>
      </w:r>
      <w:r w:rsidRPr="00233788">
        <w:rPr>
          <w:color w:val="FF0000"/>
        </w:rPr>
        <w:t xml:space="preserve"> Hierarchiczny model jakości usług wg Dabholkara, Thorpe’a i Rentz’a</w:t>
      </w:r>
      <w:bookmarkEnd w:id="153"/>
    </w:p>
    <w:p w14:paraId="66ECEEA5" w14:textId="77777777" w:rsidR="0041194E" w:rsidRPr="00233788" w:rsidRDefault="0041194E" w:rsidP="004E7B54">
      <w:pPr>
        <w:rPr>
          <w:color w:val="FF0000"/>
        </w:rPr>
      </w:pPr>
    </w:p>
    <w:p w14:paraId="2A8C2AAD" w14:textId="77777777" w:rsidR="003E4049" w:rsidRPr="00233788" w:rsidRDefault="003E4049" w:rsidP="004E7B54">
      <w:pPr>
        <w:rPr>
          <w:color w:val="FF0000"/>
        </w:rPr>
      </w:pPr>
    </w:p>
    <w:p w14:paraId="5E4DF68D" w14:textId="77777777" w:rsidR="00C52EE1" w:rsidRPr="00233788" w:rsidRDefault="00C52EE1" w:rsidP="004E7B54">
      <w:pPr>
        <w:rPr>
          <w:color w:val="FF0000"/>
        </w:rPr>
      </w:pPr>
      <w:r w:rsidRPr="00233788">
        <w:rPr>
          <w:color w:val="FF0000"/>
        </w:rPr>
        <w:t>Usługi uczelni wyższych są bardzo specyficznym produktem. Jako usługi edukacyjne są w swo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6FF878E7" w14:textId="7F005359" w:rsidR="00C52EE1" w:rsidRPr="00233788" w:rsidRDefault="00C52EE1" w:rsidP="004E7B54">
      <w:pPr>
        <w:rPr>
          <w:color w:val="FF0000"/>
        </w:rPr>
      </w:pPr>
      <w:r w:rsidRPr="00233788">
        <w:rPr>
          <w:color w:val="FF0000"/>
        </w:rPr>
        <w:lastRenderedPageBreak/>
        <w:t xml:space="preserve">Usługi różnią się od wyrobów materialnych szeregiem cech, spośród których szczególnie istotny jest ich niematerialny charakter. Znajduje to swoje odzwierciedlenie w literaturze przedmiotu, zarówno w definicjach jak i w analizach (m.in. </w:t>
      </w:r>
      <w:sdt>
        <w:sdtPr>
          <w:rPr>
            <w:color w:val="FF0000"/>
          </w:rPr>
          <w:id w:val="-715812043"/>
          <w:citation/>
        </w:sdtPr>
        <w:sdtEndPr/>
        <w:sdtContent>
          <w:r w:rsidRPr="00233788">
            <w:rPr>
              <w:color w:val="FF0000"/>
            </w:rPr>
            <w:fldChar w:fldCharType="begin"/>
          </w:r>
          <w:r w:rsidRPr="00233788">
            <w:rPr>
              <w:color w:val="FF0000"/>
            </w:rPr>
            <w:instrText xml:space="preserve">CITATION Gil06 \p 17 \l 1045 </w:instrText>
          </w:r>
          <w:r w:rsidRPr="00233788">
            <w:rPr>
              <w:color w:val="FF0000"/>
            </w:rPr>
            <w:fldChar w:fldCharType="separate"/>
          </w:r>
          <w:r w:rsidR="009D4BA4" w:rsidRPr="00233788">
            <w:rPr>
              <w:noProof/>
              <w:color w:val="FF0000"/>
            </w:rPr>
            <w:t>(Gilmore, 2006, str. 17)</w:t>
          </w:r>
          <w:r w:rsidRPr="00233788">
            <w:rPr>
              <w:color w:val="FF0000"/>
            </w:rPr>
            <w:fldChar w:fldCharType="end"/>
          </w:r>
        </w:sdtContent>
      </w:sdt>
      <w:r w:rsidRPr="00233788">
        <w:rPr>
          <w:color w:val="FF0000"/>
        </w:rPr>
        <w:t xml:space="preserve">; </w:t>
      </w:r>
      <w:sdt>
        <w:sdtPr>
          <w:rPr>
            <w:color w:val="FF0000"/>
          </w:rPr>
          <w:id w:val="2082860130"/>
          <w:citation/>
        </w:sdtPr>
        <w:sdtEndPr/>
        <w:sdtContent>
          <w:r w:rsidRPr="00233788">
            <w:rPr>
              <w:color w:val="FF0000"/>
            </w:rPr>
            <w:fldChar w:fldCharType="begin"/>
          </w:r>
          <w:r w:rsidRPr="00233788">
            <w:rPr>
              <w:color w:val="FF0000"/>
            </w:rPr>
            <w:instrText xml:space="preserve">CITATION Kot02 \p 41 \l 1045 </w:instrText>
          </w:r>
          <w:r w:rsidRPr="00233788">
            <w:rPr>
              <w:color w:val="FF0000"/>
            </w:rPr>
            <w:fldChar w:fldCharType="separate"/>
          </w:r>
          <w:r w:rsidR="009D4BA4" w:rsidRPr="00233788">
            <w:rPr>
              <w:noProof/>
              <w:color w:val="FF0000"/>
            </w:rPr>
            <w:t>(Kotler, 2002, str. 41)</w:t>
          </w:r>
          <w:r w:rsidRPr="00233788">
            <w:rPr>
              <w:color w:val="FF0000"/>
            </w:rPr>
            <w:fldChar w:fldCharType="end"/>
          </w:r>
        </w:sdtContent>
      </w:sdt>
      <w:r w:rsidRPr="00233788">
        <w:rPr>
          <w:color w:val="FF0000"/>
        </w:rPr>
        <w:t xml:space="preserve">; </w:t>
      </w:r>
      <w:sdt>
        <w:sdtPr>
          <w:rPr>
            <w:color w:val="FF0000"/>
          </w:rPr>
          <w:id w:val="243695708"/>
          <w:citation/>
        </w:sdtPr>
        <w:sdtEndPr/>
        <w:sdtContent>
          <w:r w:rsidRPr="00233788">
            <w:rPr>
              <w:color w:val="FF0000"/>
            </w:rPr>
            <w:fldChar w:fldCharType="begin"/>
          </w:r>
          <w:r w:rsidRPr="00233788">
            <w:rPr>
              <w:color w:val="FF0000"/>
            </w:rPr>
            <w:instrText xml:space="preserve">CITATION Pay97 \p 20 \l 1045 </w:instrText>
          </w:r>
          <w:r w:rsidRPr="00233788">
            <w:rPr>
              <w:color w:val="FF0000"/>
            </w:rPr>
            <w:fldChar w:fldCharType="separate"/>
          </w:r>
          <w:r w:rsidR="009D4BA4" w:rsidRPr="00233788">
            <w:rPr>
              <w:noProof/>
              <w:color w:val="FF0000"/>
            </w:rPr>
            <w:t>(Payne, 1997, str. 20)</w:t>
          </w:r>
          <w:r w:rsidRPr="00233788">
            <w:rPr>
              <w:color w:val="FF0000"/>
            </w:rPr>
            <w:fldChar w:fldCharType="end"/>
          </w:r>
        </w:sdtContent>
      </w:sdt>
      <w:r w:rsidRPr="00233788">
        <w:rPr>
          <w:color w:val="FF0000"/>
        </w:rPr>
        <w:t xml:space="preserve">). Niematerialność usług wyraża się m.in. w tym, że „dla producenta usługa stanowi pewną aktywność, a dla klienta jest ona pewnym doświadczeniem” </w:t>
      </w:r>
      <w:sdt>
        <w:sdtPr>
          <w:rPr>
            <w:color w:val="FF0000"/>
          </w:rPr>
          <w:id w:val="103624693"/>
          <w:citation/>
        </w:sdtPr>
        <w:sdtEndPr/>
        <w:sdtContent>
          <w:r w:rsidRPr="00233788">
            <w:rPr>
              <w:color w:val="FF0000"/>
            </w:rPr>
            <w:fldChar w:fldCharType="begin"/>
          </w:r>
          <w:r w:rsidRPr="00233788">
            <w:rPr>
              <w:color w:val="FF0000"/>
            </w:rPr>
            <w:instrText xml:space="preserve">CITATION Maz01 \p 16 \l 1045 </w:instrText>
          </w:r>
          <w:r w:rsidRPr="00233788">
            <w:rPr>
              <w:color w:val="FF0000"/>
            </w:rPr>
            <w:fldChar w:fldCharType="separate"/>
          </w:r>
          <w:r w:rsidR="009D4BA4" w:rsidRPr="00233788">
            <w:rPr>
              <w:noProof/>
              <w:color w:val="FF0000"/>
            </w:rPr>
            <w:t>(Mazur, 2001, str. 16)</w:t>
          </w:r>
          <w:r w:rsidRPr="00233788">
            <w:rPr>
              <w:color w:val="FF0000"/>
            </w:rPr>
            <w:fldChar w:fldCharType="end"/>
          </w:r>
        </w:sdtContent>
      </w:sdt>
      <w:r w:rsidRPr="00233788">
        <w:rPr>
          <w:color w:val="FF0000"/>
        </w:rPr>
        <w:t>.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usługę. Można więc powiedzieć, że ocenia „postrzeganą jakość usług”</w:t>
      </w:r>
      <w:sdt>
        <w:sdtPr>
          <w:rPr>
            <w:color w:val="FF0000"/>
          </w:rPr>
          <w:id w:val="1258492178"/>
          <w:citation/>
        </w:sdtPr>
        <w:sdtEndPr/>
        <w:sdtContent>
          <w:r w:rsidRPr="00233788">
            <w:rPr>
              <w:color w:val="FF0000"/>
            </w:rPr>
            <w:fldChar w:fldCharType="begin"/>
          </w:r>
          <w:r w:rsidRPr="00233788">
            <w:rPr>
              <w:color w:val="FF0000"/>
            </w:rPr>
            <w:instrText xml:space="preserve"> CITATION Gro84 \l 1045 </w:instrText>
          </w:r>
          <w:r w:rsidRPr="00233788">
            <w:rPr>
              <w:color w:val="FF0000"/>
            </w:rPr>
            <w:fldChar w:fldCharType="separate"/>
          </w:r>
          <w:r w:rsidR="009D4BA4" w:rsidRPr="00233788">
            <w:rPr>
              <w:noProof/>
              <w:color w:val="FF0000"/>
            </w:rPr>
            <w:t xml:space="preserve"> (Gronroos, 1984)</w:t>
          </w:r>
          <w:r w:rsidRPr="00233788">
            <w:rPr>
              <w:color w:val="FF0000"/>
            </w:rPr>
            <w:fldChar w:fldCharType="end"/>
          </w:r>
        </w:sdtContent>
      </w:sdt>
      <w:r w:rsidRPr="00233788">
        <w:rPr>
          <w:color w:val="FF0000"/>
        </w:rPr>
        <w:t xml:space="preserve"> poprzez porównanie swoich oczekiwań z subiektywnym doświadczeniem usługi (postrzegana usługa).</w:t>
      </w:r>
    </w:p>
    <w:p w14:paraId="2A433586" w14:textId="77777777" w:rsidR="00C52EE1" w:rsidRPr="00233788" w:rsidRDefault="00C52EE1" w:rsidP="004E7B54">
      <w:pPr>
        <w:rPr>
          <w:color w:val="FF0000"/>
        </w:rPr>
      </w:pPr>
    </w:p>
    <w:p w14:paraId="6F69160A" w14:textId="77777777" w:rsidR="00C52EE1" w:rsidRPr="00233788" w:rsidRDefault="00C52EE1" w:rsidP="004E7B54">
      <w:pPr>
        <w:keepNext/>
        <w:jc w:val="center"/>
        <w:rPr>
          <w:color w:val="FF0000"/>
        </w:rPr>
      </w:pPr>
      <w:r w:rsidRPr="00233788">
        <w:rPr>
          <w:noProof/>
          <w:color w:val="FF0000"/>
          <w:lang w:eastAsia="pl-PL"/>
        </w:rPr>
        <w:drawing>
          <wp:inline distT="0" distB="0" distL="0" distR="0" wp14:anchorId="1AEE45BA" wp14:editId="41F5A159">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p>
    <w:p w14:paraId="2D7F7EF6" w14:textId="3166E612" w:rsidR="00C52EE1" w:rsidRPr="00233788" w:rsidRDefault="00C52EE1" w:rsidP="004E7B54">
      <w:pPr>
        <w:pStyle w:val="Legenda"/>
        <w:jc w:val="center"/>
        <w:rPr>
          <w:color w:val="FF0000"/>
          <w:sz w:val="20"/>
        </w:rPr>
      </w:pPr>
      <w:bookmarkStart w:id="154" w:name="_Ref408740081"/>
      <w:bookmarkStart w:id="155" w:name="_Ref408740101"/>
      <w:bookmarkStart w:id="156" w:name="_Toc437182120"/>
      <w:bookmarkStart w:id="157" w:name="_Toc66043245"/>
      <w:r w:rsidRPr="00233788">
        <w:rPr>
          <w:color w:val="FF0000"/>
          <w:sz w:val="20"/>
        </w:rPr>
        <w:t xml:space="preserve">Rysunek </w:t>
      </w:r>
      <w:r w:rsidR="00FE32F3" w:rsidRPr="00233788">
        <w:rPr>
          <w:color w:val="FF0000"/>
          <w:sz w:val="20"/>
        </w:rPr>
        <w:fldChar w:fldCharType="begin"/>
      </w:r>
      <w:r w:rsidR="00FE32F3" w:rsidRPr="00233788">
        <w:rPr>
          <w:color w:val="FF0000"/>
          <w:sz w:val="20"/>
        </w:rPr>
        <w:instrText xml:space="preserve"> SEQ Rysunek \* ARABIC </w:instrText>
      </w:r>
      <w:r w:rsidR="00FE32F3" w:rsidRPr="00233788">
        <w:rPr>
          <w:color w:val="FF0000"/>
          <w:sz w:val="20"/>
        </w:rPr>
        <w:fldChar w:fldCharType="separate"/>
      </w:r>
      <w:r w:rsidR="00FE32F3" w:rsidRPr="00233788">
        <w:rPr>
          <w:noProof/>
          <w:color w:val="FF0000"/>
          <w:sz w:val="20"/>
        </w:rPr>
        <w:t>15</w:t>
      </w:r>
      <w:r w:rsidR="00FE32F3" w:rsidRPr="00233788">
        <w:rPr>
          <w:color w:val="FF0000"/>
          <w:sz w:val="20"/>
        </w:rPr>
        <w:fldChar w:fldCharType="end"/>
      </w:r>
      <w:bookmarkEnd w:id="154"/>
      <w:r w:rsidRPr="00233788">
        <w:rPr>
          <w:color w:val="FF0000"/>
          <w:sz w:val="20"/>
        </w:rPr>
        <w:t>. Model postrzeganej jakości usług.</w:t>
      </w:r>
      <w:bookmarkEnd w:id="155"/>
      <w:bookmarkEnd w:id="156"/>
      <w:bookmarkEnd w:id="157"/>
    </w:p>
    <w:p w14:paraId="0F366AA1" w14:textId="0DC2D96A" w:rsidR="00C52EE1" w:rsidRPr="00233788" w:rsidRDefault="00C52EE1" w:rsidP="004E7B54">
      <w:pPr>
        <w:rPr>
          <w:b/>
          <w:color w:val="FF0000"/>
          <w:sz w:val="28"/>
        </w:rPr>
      </w:pPr>
      <w:r w:rsidRPr="00233788">
        <w:rPr>
          <w:b/>
          <w:color w:val="FF0000"/>
        </w:rPr>
        <w:t xml:space="preserve">Źródło: </w:t>
      </w:r>
      <w:sdt>
        <w:sdtPr>
          <w:rPr>
            <w:color w:val="FF0000"/>
          </w:rPr>
          <w:id w:val="-703095857"/>
          <w:citation/>
        </w:sdtPr>
        <w:sdtEndPr/>
        <w:sdtContent>
          <w:r w:rsidRPr="00233788">
            <w:rPr>
              <w:color w:val="FF0000"/>
            </w:rPr>
            <w:fldChar w:fldCharType="begin"/>
          </w:r>
          <w:r w:rsidRPr="00233788">
            <w:rPr>
              <w:color w:val="FF0000"/>
            </w:rPr>
            <w:instrText xml:space="preserve"> CITATION Gro84 \l 1045 </w:instrText>
          </w:r>
          <w:r w:rsidRPr="00233788">
            <w:rPr>
              <w:color w:val="FF0000"/>
            </w:rPr>
            <w:fldChar w:fldCharType="separate"/>
          </w:r>
          <w:r w:rsidR="009D4BA4" w:rsidRPr="00233788">
            <w:rPr>
              <w:noProof/>
              <w:color w:val="FF0000"/>
            </w:rPr>
            <w:t>(Gronroos, 1984)</w:t>
          </w:r>
          <w:r w:rsidRPr="00233788">
            <w:rPr>
              <w:color w:val="FF0000"/>
            </w:rPr>
            <w:fldChar w:fldCharType="end"/>
          </w:r>
        </w:sdtContent>
      </w:sdt>
    </w:p>
    <w:p w14:paraId="35A54C00" w14:textId="77777777" w:rsidR="00C52EE1" w:rsidRPr="00233788" w:rsidRDefault="00C52EE1" w:rsidP="004E7B54">
      <w:pPr>
        <w:rPr>
          <w:color w:val="FF0000"/>
        </w:rPr>
      </w:pPr>
    </w:p>
    <w:p w14:paraId="2161679B" w14:textId="3D76BB07" w:rsidR="00C52EE1" w:rsidRPr="00233788" w:rsidRDefault="00C52EE1" w:rsidP="004E7B54">
      <w:pPr>
        <w:rPr>
          <w:color w:val="FF0000"/>
        </w:rPr>
      </w:pPr>
      <w:r w:rsidRPr="00233788">
        <w:rPr>
          <w:color w:val="FF0000"/>
        </w:rPr>
        <w:t xml:space="preserve">Przedstawiony </w:t>
      </w:r>
      <w:r w:rsidRPr="00233788">
        <w:rPr>
          <w:color w:val="FF0000"/>
        </w:rPr>
        <w:fldChar w:fldCharType="begin"/>
      </w:r>
      <w:r w:rsidRPr="00233788">
        <w:rPr>
          <w:color w:val="FF0000"/>
        </w:rPr>
        <w:instrText xml:space="preserve"> REF _Ref408740101 \p \h </w:instrText>
      </w:r>
      <w:r w:rsidRPr="00233788">
        <w:rPr>
          <w:color w:val="FF0000"/>
        </w:rPr>
      </w:r>
      <w:r w:rsidRPr="00233788">
        <w:rPr>
          <w:color w:val="FF0000"/>
        </w:rPr>
        <w:fldChar w:fldCharType="separate"/>
      </w:r>
      <w:r w:rsidR="00E737A7" w:rsidRPr="00233788">
        <w:rPr>
          <w:color w:val="FF0000"/>
        </w:rPr>
        <w:t>wyżej</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08740081 \h </w:instrText>
      </w:r>
      <w:r w:rsidRPr="00233788">
        <w:rPr>
          <w:color w:val="FF0000"/>
        </w:rPr>
      </w:r>
      <w:r w:rsidRPr="00233788">
        <w:rPr>
          <w:color w:val="FF0000"/>
        </w:rPr>
        <w:fldChar w:fldCharType="separate"/>
      </w:r>
      <w:r w:rsidR="00E737A7" w:rsidRPr="00233788">
        <w:rPr>
          <w:color w:val="FF0000"/>
        </w:rPr>
        <w:t xml:space="preserve">Rysunek </w:t>
      </w:r>
      <w:r w:rsidR="00E737A7" w:rsidRPr="00233788">
        <w:rPr>
          <w:noProof/>
          <w:color w:val="FF0000"/>
        </w:rPr>
        <w:t>14</w:t>
      </w:r>
      <w:r w:rsidRPr="00233788">
        <w:rPr>
          <w:color w:val="FF0000"/>
        </w:rPr>
        <w:fldChar w:fldCharType="end"/>
      </w:r>
      <w:r w:rsidRPr="00233788">
        <w:rPr>
          <w:color w:val="FF0000"/>
        </w:rPr>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artość usługi </w:t>
      </w:r>
      <w:sdt>
        <w:sdtPr>
          <w:rPr>
            <w:color w:val="FF0000"/>
          </w:rPr>
          <w:id w:val="93678292"/>
          <w:citation/>
        </w:sdtPr>
        <w:sdtEndPr/>
        <w:sdtContent>
          <w:r w:rsidRPr="00233788">
            <w:rPr>
              <w:color w:val="FF0000"/>
            </w:rPr>
            <w:fldChar w:fldCharType="begin"/>
          </w:r>
          <w:r w:rsidR="00610759" w:rsidRPr="00233788">
            <w:rPr>
              <w:color w:val="FF0000"/>
            </w:rPr>
            <w:instrText xml:space="preserve">CITATION Set05 \l 1045 </w:instrText>
          </w:r>
          <w:r w:rsidRPr="00233788">
            <w:rPr>
              <w:color w:val="FF0000"/>
            </w:rPr>
            <w:fldChar w:fldCharType="separate"/>
          </w:r>
          <w:r w:rsidR="009D4BA4" w:rsidRPr="00233788">
            <w:rPr>
              <w:noProof/>
              <w:color w:val="FF0000"/>
            </w:rPr>
            <w:t>(Seth, Deshmukh i Vrat, 2004)</w:t>
          </w:r>
          <w:r w:rsidRPr="00233788">
            <w:rPr>
              <w:color w:val="FF0000"/>
            </w:rPr>
            <w:fldChar w:fldCharType="end"/>
          </w:r>
        </w:sdtContent>
      </w:sdt>
      <w:r w:rsidRPr="00233788">
        <w:rPr>
          <w:color w:val="FF0000"/>
        </w:rPr>
        <w:t>.</w:t>
      </w:r>
    </w:p>
    <w:p w14:paraId="30D0635A" w14:textId="636E07EC" w:rsidR="00C52EE1" w:rsidRPr="00233788" w:rsidRDefault="00C52EE1" w:rsidP="004E7B54">
      <w:pPr>
        <w:rPr>
          <w:color w:val="FF0000"/>
        </w:rPr>
      </w:pPr>
      <w:r w:rsidRPr="00233788">
        <w:rPr>
          <w:color w:val="FF0000"/>
        </w:rPr>
        <w:t xml:space="preserve">Postrzegana jakość usługi związana jest również z poziomem satysfakcji Klienta, ale nie jest z nim jednoznaczna. Relacje pomiędzy tymi dwoma parametrami ukazali np. Iacobucci, et al. </w:t>
      </w:r>
      <w:sdt>
        <w:sdtPr>
          <w:rPr>
            <w:color w:val="FF0000"/>
          </w:rPr>
          <w:id w:val="929083535"/>
          <w:citation/>
        </w:sdtPr>
        <w:sdtEndPr/>
        <w:sdtContent>
          <w:r w:rsidRPr="00233788">
            <w:rPr>
              <w:color w:val="FF0000"/>
            </w:rPr>
            <w:fldChar w:fldCharType="begin"/>
          </w:r>
          <w:r w:rsidR="00610759" w:rsidRPr="00233788">
            <w:rPr>
              <w:color w:val="FF0000"/>
            </w:rPr>
            <w:instrText xml:space="preserve">CITATION Iac95 \l 1045 </w:instrText>
          </w:r>
          <w:r w:rsidRPr="00233788">
            <w:rPr>
              <w:color w:val="FF0000"/>
            </w:rPr>
            <w:fldChar w:fldCharType="separate"/>
          </w:r>
          <w:r w:rsidR="009D4BA4" w:rsidRPr="00233788">
            <w:rPr>
              <w:noProof/>
              <w:color w:val="FF0000"/>
            </w:rPr>
            <w:t>(Iacobucci, Ostrom i Grayson, 1995)</w:t>
          </w:r>
          <w:r w:rsidRPr="00233788">
            <w:rPr>
              <w:color w:val="FF0000"/>
            </w:rPr>
            <w:fldChar w:fldCharType="end"/>
          </w:r>
        </w:sdtContent>
      </w:sdt>
      <w:r w:rsidRPr="00233788">
        <w:rPr>
          <w:color w:val="FF0000"/>
        </w:rPr>
        <w:t xml:space="preserve"> oraz MacKoy i Spreng </w:t>
      </w:r>
      <w:sdt>
        <w:sdtPr>
          <w:rPr>
            <w:color w:val="FF0000"/>
          </w:rPr>
          <w:id w:val="-769775567"/>
          <w:citation/>
        </w:sdtPr>
        <w:sdtEndPr/>
        <w:sdtContent>
          <w:r w:rsidRPr="00233788">
            <w:rPr>
              <w:color w:val="FF0000"/>
            </w:rPr>
            <w:fldChar w:fldCharType="begin"/>
          </w:r>
          <w:r w:rsidR="00610759" w:rsidRPr="00233788">
            <w:rPr>
              <w:color w:val="FF0000"/>
            </w:rPr>
            <w:instrText xml:space="preserve">CITATION Mac96 \l 1045 </w:instrText>
          </w:r>
          <w:r w:rsidRPr="00233788">
            <w:rPr>
              <w:color w:val="FF0000"/>
            </w:rPr>
            <w:fldChar w:fldCharType="separate"/>
          </w:r>
          <w:r w:rsidR="009D4BA4" w:rsidRPr="00233788">
            <w:rPr>
              <w:noProof/>
              <w:color w:val="FF0000"/>
            </w:rPr>
            <w:t>(Spreng i MacKoy, 1996)</w:t>
          </w:r>
          <w:r w:rsidRPr="00233788">
            <w:rPr>
              <w:color w:val="FF0000"/>
            </w:rPr>
            <w:fldChar w:fldCharType="end"/>
          </w:r>
        </w:sdtContent>
      </w:sdt>
      <w:r w:rsidRPr="00233788">
        <w:rPr>
          <w:color w:val="FF0000"/>
        </w:rPr>
        <w:t xml:space="preserve">. Satysfakcja z usługi oraz jej jakość są ze sobą skorelowane w ten sposób, że poziom jakości usługi wpływa na poziom satysfakcji klienta. Na oba parametry wspólnie wpływa jednak poziom tego co zostanie odbiorcy dostarczone, czyli </w:t>
      </w:r>
      <w:r w:rsidRPr="00233788">
        <w:rPr>
          <w:color w:val="FF0000"/>
        </w:rPr>
        <w:lastRenderedPageBreak/>
        <w:t xml:space="preserve">wynik procesu produkcji usługi. Innymi istotnymi czynnikami są: dla poziomu satysfakcji – oczekiwania, a dla poziomu postrzeganej jakości – pragnienia / potrzeby </w:t>
      </w:r>
      <w:sdt>
        <w:sdtPr>
          <w:rPr>
            <w:color w:val="FF0000"/>
          </w:rPr>
          <w:id w:val="-788043220"/>
          <w:citation/>
        </w:sdtPr>
        <w:sdtEndPr/>
        <w:sdtContent>
          <w:r w:rsidRPr="00233788">
            <w:rPr>
              <w:color w:val="FF0000"/>
            </w:rPr>
            <w:fldChar w:fldCharType="begin"/>
          </w:r>
          <w:r w:rsidR="00610759" w:rsidRPr="00233788">
            <w:rPr>
              <w:color w:val="FF0000"/>
            </w:rPr>
            <w:instrText xml:space="preserve">CITATION Mac96 \p 209 \l 1045 </w:instrText>
          </w:r>
          <w:r w:rsidRPr="00233788">
            <w:rPr>
              <w:color w:val="FF0000"/>
            </w:rPr>
            <w:fldChar w:fldCharType="separate"/>
          </w:r>
          <w:r w:rsidR="009D4BA4" w:rsidRPr="00233788">
            <w:rPr>
              <w:noProof/>
              <w:color w:val="FF0000"/>
            </w:rPr>
            <w:t>(Spreng i MacKoy, 1996, str. 209)</w:t>
          </w:r>
          <w:r w:rsidRPr="00233788">
            <w:rPr>
              <w:color w:val="FF0000"/>
            </w:rPr>
            <w:fldChar w:fldCharType="end"/>
          </w:r>
        </w:sdtContent>
      </w:sdt>
      <w:r w:rsidRPr="00233788">
        <w:rPr>
          <w:color w:val="FF0000"/>
        </w:rPr>
        <w:t>.</w:t>
      </w:r>
    </w:p>
    <w:p w14:paraId="45803675" w14:textId="77777777" w:rsidR="00413D80" w:rsidRPr="00233788" w:rsidRDefault="00413D80" w:rsidP="004E7B54">
      <w:pPr>
        <w:rPr>
          <w:color w:val="FF0000"/>
        </w:rPr>
      </w:pPr>
    </w:p>
    <w:p w14:paraId="62B5FA46" w14:textId="6E3C662A" w:rsidR="00C723BF" w:rsidRPr="00233788" w:rsidRDefault="00C723BF" w:rsidP="004E7B54">
      <w:pPr>
        <w:rPr>
          <w:color w:val="FF0000"/>
        </w:rPr>
      </w:pPr>
      <w:r w:rsidRPr="00233788">
        <w:rPr>
          <w:color w:val="FF0000"/>
        </w:rPr>
        <w:t>Kolejnym modelem z tzw. szkoły nordyckiej jest koncepcja Gummesona</w:t>
      </w:r>
      <w:r w:rsidR="00DB73E2" w:rsidRPr="00233788">
        <w:rPr>
          <w:color w:val="FF0000"/>
        </w:rPr>
        <w:t>, tzw model 4Q – jakości cząstkowych, którego podstawą jest spostrzeżenie, że w praktyce niemożliwym jest uzgodnienie pomiędzy usługodawcą, a usługobiorcą wszystkich wymagań związanych z jakością procesu usługowego</w:t>
      </w:r>
      <w:r w:rsidR="001226F0" w:rsidRPr="00233788">
        <w:rPr>
          <w:color w:val="FF0000"/>
        </w:rPr>
        <w:t xml:space="preserve"> </w:t>
      </w:r>
      <w:sdt>
        <w:sdtPr>
          <w:rPr>
            <w:color w:val="FF0000"/>
          </w:rPr>
          <w:id w:val="181799374"/>
          <w:citation/>
        </w:sdtPr>
        <w:sdtEndPr/>
        <w:sdtContent>
          <w:r w:rsidR="00DB73E2" w:rsidRPr="00233788">
            <w:rPr>
              <w:color w:val="FF0000"/>
            </w:rPr>
            <w:fldChar w:fldCharType="begin"/>
          </w:r>
          <w:r w:rsidR="00DB73E2" w:rsidRPr="00233788">
            <w:rPr>
              <w:color w:val="FF0000"/>
            </w:rPr>
            <w:instrText xml:space="preserve"> CITATION Sto12 \l 1045 </w:instrText>
          </w:r>
          <w:r w:rsidR="00DB73E2" w:rsidRPr="00233788">
            <w:rPr>
              <w:color w:val="FF0000"/>
            </w:rPr>
            <w:fldChar w:fldCharType="separate"/>
          </w:r>
          <w:r w:rsidR="009D4BA4" w:rsidRPr="00233788">
            <w:rPr>
              <w:noProof/>
              <w:color w:val="FF0000"/>
            </w:rPr>
            <w:t>(Stoma, 2012)</w:t>
          </w:r>
          <w:r w:rsidR="00DB73E2" w:rsidRPr="00233788">
            <w:rPr>
              <w:color w:val="FF0000"/>
            </w:rPr>
            <w:fldChar w:fldCharType="end"/>
          </w:r>
        </w:sdtContent>
      </w:sdt>
      <w:r w:rsidR="00113347" w:rsidRPr="00233788">
        <w:rPr>
          <w:color w:val="FF0000"/>
        </w:rPr>
        <w:t>. Koncepcję modelu 4Q przedstawiono w tabeli poniżej:</w:t>
      </w:r>
    </w:p>
    <w:p w14:paraId="7A4F2C1D" w14:textId="77777777" w:rsidR="00113347" w:rsidRPr="00233788" w:rsidRDefault="00113347" w:rsidP="004E7B54">
      <w:pPr>
        <w:rPr>
          <w:color w:val="FF0000"/>
        </w:rPr>
      </w:pPr>
    </w:p>
    <w:p w14:paraId="4A5C48D3" w14:textId="50D7935A" w:rsidR="00113347" w:rsidRPr="00233788" w:rsidRDefault="00113347" w:rsidP="004E7B54">
      <w:pPr>
        <w:pStyle w:val="Tytutabeli"/>
        <w:rPr>
          <w:color w:val="FF0000"/>
        </w:rPr>
      </w:pPr>
      <w:bookmarkStart w:id="158" w:name="_Toc66043257"/>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5</w:t>
      </w:r>
      <w:r w:rsidR="001C498A" w:rsidRPr="00233788">
        <w:rPr>
          <w:color w:val="FF0000"/>
        </w:rPr>
        <w:fldChar w:fldCharType="end"/>
      </w:r>
      <w:r w:rsidRPr="00233788">
        <w:rPr>
          <w:color w:val="FF0000"/>
        </w:rPr>
        <w:t xml:space="preserve"> Model jakości usług Gummesona (4Q)</w:t>
      </w:r>
      <w:bookmarkEnd w:id="158"/>
    </w:p>
    <w:tbl>
      <w:tblPr>
        <w:tblStyle w:val="Tabela-Siatka"/>
        <w:tblW w:w="0" w:type="auto"/>
        <w:tblLook w:val="04A0" w:firstRow="1" w:lastRow="0" w:firstColumn="1" w:lastColumn="0" w:noHBand="0" w:noVBand="1"/>
      </w:tblPr>
      <w:tblGrid>
        <w:gridCol w:w="4530"/>
        <w:gridCol w:w="4532"/>
      </w:tblGrid>
      <w:tr w:rsidR="0045343B" w:rsidRPr="00233788" w14:paraId="138FBB0E" w14:textId="77777777" w:rsidTr="00CF7076">
        <w:trPr>
          <w:cantSplit/>
          <w:tblHeader/>
        </w:trPr>
        <w:tc>
          <w:tcPr>
            <w:tcW w:w="4606" w:type="dxa"/>
          </w:tcPr>
          <w:p w14:paraId="51629CE5" w14:textId="77777777" w:rsidR="00113347" w:rsidRPr="00233788" w:rsidRDefault="00113347" w:rsidP="004E7B54">
            <w:pPr>
              <w:rPr>
                <w:b/>
                <w:color w:val="FF0000"/>
                <w:sz w:val="20"/>
                <w:lang w:val="pl-PL"/>
              </w:rPr>
            </w:pPr>
            <w:commentRangeStart w:id="159"/>
            <w:r w:rsidRPr="00233788">
              <w:rPr>
                <w:b/>
                <w:color w:val="FF0000"/>
                <w:sz w:val="20"/>
                <w:lang w:val="pl-PL"/>
              </w:rPr>
              <w:t>Nazwa czynnika jakości cząstkowej</w:t>
            </w:r>
          </w:p>
        </w:tc>
        <w:tc>
          <w:tcPr>
            <w:tcW w:w="4606" w:type="dxa"/>
          </w:tcPr>
          <w:p w14:paraId="4F29D9A7" w14:textId="77777777" w:rsidR="00113347" w:rsidRPr="00233788" w:rsidRDefault="00113347" w:rsidP="004E7B54">
            <w:pPr>
              <w:rPr>
                <w:b/>
                <w:color w:val="FF0000"/>
                <w:sz w:val="20"/>
                <w:lang w:val="pl-PL"/>
              </w:rPr>
            </w:pPr>
            <w:r w:rsidRPr="00233788">
              <w:rPr>
                <w:b/>
                <w:color w:val="FF0000"/>
                <w:sz w:val="20"/>
                <w:lang w:val="pl-PL"/>
              </w:rPr>
              <w:t>Opis</w:t>
            </w:r>
          </w:p>
        </w:tc>
      </w:tr>
      <w:tr w:rsidR="0045343B" w:rsidRPr="00233788" w14:paraId="23FE8625" w14:textId="77777777" w:rsidTr="00CF7076">
        <w:tc>
          <w:tcPr>
            <w:tcW w:w="4606" w:type="dxa"/>
          </w:tcPr>
          <w:p w14:paraId="0C07C455" w14:textId="77777777" w:rsidR="00113347" w:rsidRPr="00233788" w:rsidRDefault="00113347" w:rsidP="004E7B54">
            <w:pPr>
              <w:ind w:firstLine="0"/>
              <w:rPr>
                <w:color w:val="FF0000"/>
                <w:sz w:val="20"/>
                <w:lang w:val="pl-PL"/>
              </w:rPr>
            </w:pPr>
            <w:r w:rsidRPr="00233788">
              <w:rPr>
                <w:color w:val="FF0000"/>
                <w:sz w:val="20"/>
                <w:lang w:val="pl-PL"/>
              </w:rPr>
              <w:t>Jakość projektu (design quality)</w:t>
            </w:r>
          </w:p>
        </w:tc>
        <w:tc>
          <w:tcPr>
            <w:tcW w:w="4606" w:type="dxa"/>
          </w:tcPr>
          <w:p w14:paraId="2103A5DB" w14:textId="77777777" w:rsidR="00113347" w:rsidRPr="00233788" w:rsidRDefault="00B5733E" w:rsidP="004E7B54">
            <w:pPr>
              <w:ind w:firstLine="0"/>
              <w:rPr>
                <w:color w:val="FF0000"/>
                <w:sz w:val="20"/>
                <w:lang w:val="pl-PL"/>
              </w:rPr>
            </w:pPr>
            <w:r w:rsidRPr="00233788">
              <w:rPr>
                <w:color w:val="FF0000"/>
                <w:sz w:val="20"/>
                <w:lang w:val="pl-PL"/>
              </w:rPr>
              <w:t>r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podejściem” 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p>
        </w:tc>
      </w:tr>
      <w:tr w:rsidR="0045343B" w:rsidRPr="00233788" w14:paraId="50DEED5F" w14:textId="77777777" w:rsidTr="00CF7076">
        <w:tc>
          <w:tcPr>
            <w:tcW w:w="4606" w:type="dxa"/>
          </w:tcPr>
          <w:p w14:paraId="766D0D22" w14:textId="77777777" w:rsidR="00113347" w:rsidRPr="00233788" w:rsidRDefault="00113347" w:rsidP="004E7B54">
            <w:pPr>
              <w:ind w:firstLine="0"/>
              <w:rPr>
                <w:color w:val="FF0000"/>
                <w:sz w:val="20"/>
                <w:lang w:val="pl-PL"/>
              </w:rPr>
            </w:pPr>
            <w:r w:rsidRPr="00233788">
              <w:rPr>
                <w:color w:val="FF0000"/>
                <w:sz w:val="20"/>
                <w:lang w:val="pl-PL"/>
              </w:rPr>
              <w:t>Jakość wykonania (production quality)</w:t>
            </w:r>
          </w:p>
        </w:tc>
        <w:tc>
          <w:tcPr>
            <w:tcW w:w="4606" w:type="dxa"/>
          </w:tcPr>
          <w:p w14:paraId="509DCD6F" w14:textId="77777777" w:rsidR="00113347" w:rsidRPr="00233788" w:rsidRDefault="00073CF4" w:rsidP="004E7B54">
            <w:pPr>
              <w:ind w:firstLine="0"/>
              <w:rPr>
                <w:color w:val="FF0000"/>
                <w:sz w:val="20"/>
                <w:lang w:val="pl-PL"/>
              </w:rPr>
            </w:pPr>
            <w:r w:rsidRPr="00233788">
              <w:rPr>
                <w:color w:val="FF0000"/>
                <w:sz w:val="20"/>
                <w:lang w:val="pl-PL"/>
              </w:rPr>
              <w:t xml:space="preserve">Jakość wykonania (production quality) danej usługi powinna być przede wszystkim zgodna z wytycznymi przedstawionymi i zaakceptowanymi we wcześniejszym projekcie oraz z jego charakterystykami. </w:t>
            </w:r>
            <w:r w:rsidR="00CF7076" w:rsidRPr="00233788">
              <w:rPr>
                <w:color w:val="FF0000"/>
                <w:sz w:val="20"/>
                <w:lang w:val="pl-PL"/>
              </w:rPr>
              <w:t>Odnosi się ona do</w:t>
            </w:r>
            <w:r w:rsidRPr="00233788">
              <w:rPr>
                <w:color w:val="FF0000"/>
                <w:sz w:val="20"/>
                <w:lang w:val="pl-PL"/>
              </w:rPr>
              <w:t xml:space="preserve"> odpowiednie</w:t>
            </w:r>
            <w:r w:rsidR="00CF7076" w:rsidRPr="00233788">
              <w:rPr>
                <w:color w:val="FF0000"/>
                <w:sz w:val="20"/>
                <w:lang w:val="pl-PL"/>
              </w:rPr>
              <w:t>go przekształcania</w:t>
            </w:r>
            <w:r w:rsidRPr="00233788">
              <w:rPr>
                <w:color w:val="FF0000"/>
                <w:sz w:val="20"/>
                <w:lang w:val="pl-PL"/>
              </w:rPr>
              <w:t xml:space="preserve">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45343B" w:rsidRPr="00233788" w14:paraId="4CAE4055" w14:textId="77777777" w:rsidTr="00CF7076">
        <w:tc>
          <w:tcPr>
            <w:tcW w:w="4606" w:type="dxa"/>
          </w:tcPr>
          <w:p w14:paraId="13452B62" w14:textId="77777777" w:rsidR="00113347" w:rsidRPr="00233788" w:rsidRDefault="00113347" w:rsidP="004E7B54">
            <w:pPr>
              <w:ind w:firstLine="0"/>
              <w:rPr>
                <w:color w:val="FF0000"/>
                <w:sz w:val="20"/>
                <w:lang w:val="pl-PL"/>
              </w:rPr>
            </w:pPr>
            <w:r w:rsidRPr="00233788">
              <w:rPr>
                <w:color w:val="FF0000"/>
                <w:sz w:val="20"/>
                <w:lang w:val="pl-PL"/>
              </w:rPr>
              <w:lastRenderedPageBreak/>
              <w:t>Jakość dostaw (delivery quality)</w:t>
            </w:r>
          </w:p>
        </w:tc>
        <w:tc>
          <w:tcPr>
            <w:tcW w:w="4606" w:type="dxa"/>
          </w:tcPr>
          <w:p w14:paraId="5F9E0838" w14:textId="77777777" w:rsidR="00113347" w:rsidRPr="00233788" w:rsidRDefault="00CF7076" w:rsidP="004E7B54">
            <w:pPr>
              <w:ind w:firstLine="0"/>
              <w:rPr>
                <w:color w:val="FF0000"/>
                <w:sz w:val="20"/>
                <w:lang w:val="pl-PL"/>
              </w:rPr>
            </w:pPr>
            <w:r w:rsidRPr="00233788">
              <w:rPr>
                <w:color w:val="FF0000"/>
                <w:sz w:val="20"/>
                <w:lang w:val="pl-PL"/>
              </w:rPr>
              <w:t>Jakość dostaw (delivery quality) w koncepcji Gummessona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45343B" w:rsidRPr="00233788" w14:paraId="0F2F0949" w14:textId="77777777" w:rsidTr="00CF7076">
        <w:tc>
          <w:tcPr>
            <w:tcW w:w="4606" w:type="dxa"/>
          </w:tcPr>
          <w:p w14:paraId="53E6DD9C" w14:textId="77777777" w:rsidR="00113347" w:rsidRPr="00233788" w:rsidRDefault="00113347" w:rsidP="004E7B54">
            <w:pPr>
              <w:ind w:firstLine="0"/>
              <w:rPr>
                <w:color w:val="FF0000"/>
                <w:sz w:val="20"/>
                <w:lang w:val="pl-PL"/>
              </w:rPr>
            </w:pPr>
            <w:r w:rsidRPr="00233788">
              <w:rPr>
                <w:color w:val="FF0000"/>
                <w:sz w:val="20"/>
                <w:lang w:val="pl-PL"/>
              </w:rPr>
              <w:t>Jakość relacji (relation</w:t>
            </w:r>
            <w:r w:rsidR="00B1318E" w:rsidRPr="00233788">
              <w:rPr>
                <w:color w:val="FF0000"/>
                <w:sz w:val="20"/>
                <w:lang w:val="pl-PL"/>
              </w:rPr>
              <w:t>al</w:t>
            </w:r>
            <w:r w:rsidRPr="00233788">
              <w:rPr>
                <w:color w:val="FF0000"/>
                <w:sz w:val="20"/>
                <w:lang w:val="pl-PL"/>
              </w:rPr>
              <w:t xml:space="preserve"> quality)</w:t>
            </w:r>
          </w:p>
        </w:tc>
        <w:tc>
          <w:tcPr>
            <w:tcW w:w="4606" w:type="dxa"/>
          </w:tcPr>
          <w:p w14:paraId="5AD0969E" w14:textId="77777777" w:rsidR="00113347" w:rsidRPr="00233788" w:rsidRDefault="00B1318E" w:rsidP="004E7B54">
            <w:pPr>
              <w:ind w:firstLine="0"/>
              <w:rPr>
                <w:color w:val="FF0000"/>
                <w:sz w:val="20"/>
                <w:lang w:val="pl-PL"/>
              </w:rPr>
            </w:pPr>
            <w:r w:rsidRPr="00233788">
              <w:rPr>
                <w:color w:val="FF0000"/>
                <w:sz w:val="20"/>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commentRangeEnd w:id="159"/>
            <w:r w:rsidR="00F72A5C" w:rsidRPr="00233788">
              <w:rPr>
                <w:rStyle w:val="Odwoaniedokomentarza"/>
                <w:rFonts w:ascii="Times New Roman" w:eastAsia="Times New Roman" w:hAnsi="Times New Roman" w:cs="Times New Roman"/>
                <w:color w:val="FF0000"/>
                <w:szCs w:val="20"/>
                <w:lang w:val="pl-PL" w:eastAsia="pl-PL" w:bidi="ar-SA"/>
              </w:rPr>
              <w:commentReference w:id="159"/>
            </w:r>
          </w:p>
        </w:tc>
      </w:tr>
    </w:tbl>
    <w:p w14:paraId="1A83FFDA" w14:textId="61877270" w:rsidR="00113347" w:rsidRPr="00233788" w:rsidRDefault="00113347" w:rsidP="004E7B54">
      <w:pPr>
        <w:rPr>
          <w:color w:val="FF0000"/>
        </w:rPr>
      </w:pPr>
      <w:r w:rsidRPr="00233788">
        <w:rPr>
          <w:color w:val="FF0000"/>
        </w:rPr>
        <w:t>Źródło:</w:t>
      </w:r>
      <w:r w:rsidR="00CF7076" w:rsidRPr="00233788">
        <w:rPr>
          <w:color w:val="FF0000"/>
        </w:rPr>
        <w:t xml:space="preserve"> opracowanie własne na podstawie</w:t>
      </w:r>
      <w:r w:rsidR="00EB56B5" w:rsidRPr="00233788">
        <w:rPr>
          <w:color w:val="FF0000"/>
        </w:rPr>
        <w:t xml:space="preserve"> </w:t>
      </w:r>
      <w:sdt>
        <w:sdtPr>
          <w:rPr>
            <w:color w:val="FF0000"/>
          </w:rPr>
          <w:id w:val="1289167932"/>
          <w:citation/>
        </w:sdtPr>
        <w:sdtEndPr/>
        <w:sdtContent>
          <w:r w:rsidR="00EB56B5" w:rsidRPr="00233788">
            <w:rPr>
              <w:color w:val="FF0000"/>
            </w:rPr>
            <w:fldChar w:fldCharType="begin"/>
          </w:r>
          <w:r w:rsidR="00EB56B5" w:rsidRPr="00233788">
            <w:rPr>
              <w:color w:val="FF0000"/>
            </w:rPr>
            <w:instrText xml:space="preserve"> CITATION Dab96 \l 1045 </w:instrText>
          </w:r>
          <w:r w:rsidR="00EB56B5" w:rsidRPr="00233788">
            <w:rPr>
              <w:color w:val="FF0000"/>
            </w:rPr>
            <w:fldChar w:fldCharType="separate"/>
          </w:r>
          <w:r w:rsidR="009D4BA4" w:rsidRPr="00233788">
            <w:rPr>
              <w:noProof/>
              <w:color w:val="FF0000"/>
            </w:rPr>
            <w:t>(Dabholkar, Thorpe i Rentz, 1996)</w:t>
          </w:r>
          <w:r w:rsidR="00EB56B5" w:rsidRPr="00233788">
            <w:rPr>
              <w:color w:val="FF0000"/>
            </w:rPr>
            <w:fldChar w:fldCharType="end"/>
          </w:r>
        </w:sdtContent>
      </w:sdt>
      <w:r w:rsidR="00CF7076" w:rsidRPr="00233788">
        <w:rPr>
          <w:color w:val="FF0000"/>
        </w:rPr>
        <w:t xml:space="preserve"> </w:t>
      </w:r>
      <w:r w:rsidR="00EB56B5" w:rsidRPr="00233788">
        <w:rPr>
          <w:color w:val="FF0000"/>
        </w:rPr>
        <w:t xml:space="preserve">oraz </w:t>
      </w:r>
      <w:sdt>
        <w:sdtPr>
          <w:rPr>
            <w:color w:val="FF0000"/>
          </w:rPr>
          <w:id w:val="736595210"/>
          <w:citation/>
        </w:sdtPr>
        <w:sdtEndPr/>
        <w:sdtContent>
          <w:r w:rsidR="00CF7076" w:rsidRPr="00233788">
            <w:rPr>
              <w:color w:val="FF0000"/>
            </w:rPr>
            <w:fldChar w:fldCharType="begin"/>
          </w:r>
          <w:r w:rsidR="00CF7076" w:rsidRPr="00233788">
            <w:rPr>
              <w:color w:val="FF0000"/>
            </w:rPr>
            <w:instrText xml:space="preserve"> CITATION Sto12 \l 1045 </w:instrText>
          </w:r>
          <w:r w:rsidR="00CF7076" w:rsidRPr="00233788">
            <w:rPr>
              <w:color w:val="FF0000"/>
            </w:rPr>
            <w:fldChar w:fldCharType="separate"/>
          </w:r>
          <w:r w:rsidR="009D4BA4" w:rsidRPr="00233788">
            <w:rPr>
              <w:noProof/>
              <w:color w:val="FF0000"/>
            </w:rPr>
            <w:t>(Stoma, 2012)</w:t>
          </w:r>
          <w:r w:rsidR="00CF7076" w:rsidRPr="00233788">
            <w:rPr>
              <w:color w:val="FF0000"/>
            </w:rPr>
            <w:fldChar w:fldCharType="end"/>
          </w:r>
        </w:sdtContent>
      </w:sdt>
    </w:p>
    <w:p w14:paraId="54FB08DD" w14:textId="77777777" w:rsidR="00C723BF" w:rsidRPr="00233788" w:rsidRDefault="00C723BF" w:rsidP="004E7B54">
      <w:pPr>
        <w:rPr>
          <w:color w:val="FF0000"/>
        </w:rPr>
      </w:pPr>
    </w:p>
    <w:p w14:paraId="3D8FE8BE" w14:textId="77777777" w:rsidR="00612496" w:rsidRPr="00233788" w:rsidRDefault="00612496" w:rsidP="004E7B54">
      <w:pPr>
        <w:rPr>
          <w:color w:val="FF0000"/>
        </w:rPr>
      </w:pPr>
      <w:r w:rsidRPr="00233788">
        <w:rPr>
          <w:color w:val="FF0000"/>
        </w:rPr>
        <w:t xml:space="preserve">Na podstawie połączenie modelu Gronroosa oraz Gummersona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 </w:t>
      </w:r>
      <w:commentRangeStart w:id="160"/>
      <w:r w:rsidRPr="00233788">
        <w:rPr>
          <w:color w:val="FF0000"/>
        </w:rPr>
        <w:t>poniżej</w:t>
      </w:r>
      <w:commentRangeEnd w:id="160"/>
      <w:r w:rsidRPr="00233788">
        <w:rPr>
          <w:rStyle w:val="Odwoaniedokomentarza"/>
          <w:rFonts w:ascii="Times New Roman" w:eastAsia="Times New Roman" w:hAnsi="Times New Roman"/>
          <w:color w:val="FF0000"/>
          <w:szCs w:val="20"/>
          <w:lang w:eastAsia="pl-PL"/>
        </w:rPr>
        <w:commentReference w:id="160"/>
      </w:r>
      <w:r w:rsidRPr="00233788">
        <w:rPr>
          <w:color w:val="FF0000"/>
        </w:rPr>
        <w:t>.</w:t>
      </w:r>
    </w:p>
    <w:p w14:paraId="54E08E6C" w14:textId="77777777" w:rsidR="00612496" w:rsidRPr="00233788" w:rsidRDefault="00612496" w:rsidP="004E7B54">
      <w:pPr>
        <w:rPr>
          <w:color w:val="FF0000"/>
        </w:rPr>
      </w:pPr>
    </w:p>
    <w:p w14:paraId="45C4B76D" w14:textId="77777777" w:rsidR="00612496" w:rsidRPr="00233788" w:rsidRDefault="00612496" w:rsidP="004E7B54">
      <w:pPr>
        <w:keepNext/>
        <w:ind w:firstLine="0"/>
        <w:rPr>
          <w:color w:val="FF0000"/>
        </w:rPr>
      </w:pPr>
      <w:r w:rsidRPr="00233788">
        <w:rPr>
          <w:noProof/>
          <w:color w:val="FF0000"/>
          <w:lang w:eastAsia="pl-PL"/>
        </w:rPr>
        <w:lastRenderedPageBreak/>
        <w:drawing>
          <wp:inline distT="0" distB="0" distL="0" distR="0" wp14:anchorId="073BB6B1" wp14:editId="18DC523C">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26BDA38C" w14:textId="6F7D6D84" w:rsidR="00612496" w:rsidRPr="00233788" w:rsidRDefault="00612496" w:rsidP="004E7B54">
      <w:pPr>
        <w:keepNext/>
        <w:ind w:firstLine="0"/>
        <w:rPr>
          <w:color w:val="FF0000"/>
        </w:rPr>
      </w:pPr>
      <w:r w:rsidRPr="00233788">
        <w:rPr>
          <w:color w:val="FF0000"/>
        </w:rPr>
        <w:t xml:space="preserve">Źródło: </w:t>
      </w:r>
      <w:sdt>
        <w:sdtPr>
          <w:rPr>
            <w:color w:val="FF0000"/>
          </w:rPr>
          <w:id w:val="-1079743044"/>
          <w:citation/>
        </w:sdtPr>
        <w:sdtEndPr/>
        <w:sdtContent>
          <w:r w:rsidRPr="00233788">
            <w:rPr>
              <w:color w:val="FF0000"/>
            </w:rPr>
            <w:fldChar w:fldCharType="begin"/>
          </w:r>
          <w:r w:rsidRPr="00233788">
            <w:rPr>
              <w:color w:val="FF0000"/>
            </w:rPr>
            <w:instrText xml:space="preserve">CITATION Sto12 \p 53 \l 1045 </w:instrText>
          </w:r>
          <w:r w:rsidRPr="00233788">
            <w:rPr>
              <w:color w:val="FF0000"/>
            </w:rPr>
            <w:fldChar w:fldCharType="separate"/>
          </w:r>
          <w:r w:rsidR="009D4BA4" w:rsidRPr="00233788">
            <w:rPr>
              <w:noProof/>
              <w:color w:val="FF0000"/>
            </w:rPr>
            <w:t>(Stoma, 2012, str. 53)</w:t>
          </w:r>
          <w:r w:rsidRPr="00233788">
            <w:rPr>
              <w:color w:val="FF0000"/>
            </w:rPr>
            <w:fldChar w:fldCharType="end"/>
          </w:r>
        </w:sdtContent>
      </w:sdt>
    </w:p>
    <w:p w14:paraId="5437E842" w14:textId="28EB7A29" w:rsidR="00612496" w:rsidRPr="00233788" w:rsidRDefault="00612496" w:rsidP="004E7B54">
      <w:pPr>
        <w:pStyle w:val="Tytutabeli"/>
        <w:rPr>
          <w:color w:val="FF0000"/>
        </w:rPr>
      </w:pPr>
      <w:bookmarkStart w:id="161" w:name="_Toc66043246"/>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FE32F3" w:rsidRPr="00233788">
        <w:rPr>
          <w:noProof/>
          <w:color w:val="FF0000"/>
        </w:rPr>
        <w:t>16</w:t>
      </w:r>
      <w:r w:rsidR="00FE32F3" w:rsidRPr="00233788">
        <w:rPr>
          <w:color w:val="FF0000"/>
        </w:rPr>
        <w:fldChar w:fldCharType="end"/>
      </w:r>
      <w:r w:rsidRPr="00233788">
        <w:rPr>
          <w:color w:val="FF0000"/>
        </w:rPr>
        <w:t xml:space="preserve"> Zintegrowany model jakości usług 4Q</w:t>
      </w:r>
      <w:bookmarkEnd w:id="161"/>
    </w:p>
    <w:p w14:paraId="7FD600DE" w14:textId="77777777" w:rsidR="00612496" w:rsidRPr="00233788" w:rsidRDefault="00612496" w:rsidP="004E7B54">
      <w:pPr>
        <w:ind w:firstLine="0"/>
        <w:rPr>
          <w:color w:val="FF0000"/>
        </w:rPr>
      </w:pPr>
    </w:p>
    <w:p w14:paraId="4FEC3D22" w14:textId="77777777" w:rsidR="00612496" w:rsidRPr="00233788" w:rsidRDefault="00612496" w:rsidP="004E7B54">
      <w:pPr>
        <w:rPr>
          <w:color w:val="FF0000"/>
        </w:rPr>
      </w:pPr>
    </w:p>
    <w:p w14:paraId="34F21E30" w14:textId="77777777" w:rsidR="00612496" w:rsidRPr="00233788" w:rsidRDefault="00612496" w:rsidP="004E7B54">
      <w:pPr>
        <w:rPr>
          <w:color w:val="FF0000"/>
        </w:rPr>
      </w:pPr>
    </w:p>
    <w:p w14:paraId="477CF34D" w14:textId="77777777" w:rsidR="005515C9" w:rsidRPr="00233788" w:rsidRDefault="00D31A86" w:rsidP="004E7B54">
      <w:pPr>
        <w:rPr>
          <w:b/>
          <w:color w:val="FF0000"/>
        </w:rPr>
      </w:pPr>
      <w:commentRangeStart w:id="162"/>
      <w:r w:rsidRPr="00233788">
        <w:rPr>
          <w:b/>
          <w:color w:val="FF0000"/>
        </w:rPr>
        <w:t xml:space="preserve">Uniwersalny wzorzec jakości usług </w:t>
      </w:r>
      <w:commentRangeEnd w:id="162"/>
    </w:p>
    <w:p w14:paraId="1F8E9EFA" w14:textId="77777777" w:rsidR="00A67DAD" w:rsidRPr="00233788" w:rsidRDefault="00D31A86" w:rsidP="004E7B54">
      <w:pPr>
        <w:rPr>
          <w:color w:val="FF0000"/>
        </w:rPr>
      </w:pPr>
      <w:r w:rsidRPr="00233788">
        <w:rPr>
          <w:rStyle w:val="Odwoaniedokomentarza"/>
          <w:rFonts w:ascii="Times New Roman" w:eastAsia="Times New Roman" w:hAnsi="Times New Roman"/>
          <w:color w:val="FF0000"/>
          <w:szCs w:val="20"/>
          <w:lang w:eastAsia="pl-PL"/>
        </w:rPr>
        <w:commentReference w:id="162"/>
      </w:r>
      <w:r w:rsidR="00A67DAD" w:rsidRPr="00233788">
        <w:rPr>
          <w:color w:val="FF0000"/>
        </w:rPr>
        <w:t>Uniwersalny wzorzec jakości usług jest narzędziem badawczym służącym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3D7593AB" w14:textId="77777777" w:rsidR="004E3807" w:rsidRPr="00233788" w:rsidRDefault="00A67DAD" w:rsidP="004E7B54">
      <w:pPr>
        <w:rPr>
          <w:color w:val="FF0000"/>
        </w:rPr>
      </w:pPr>
      <w:r w:rsidRPr="00233788">
        <w:rPr>
          <w:color w:val="FF0000"/>
        </w:rPr>
        <w:t xml:space="preserve">Uniwersalny wzorzec jakości usług został opracowany w dwóch wersjach : </w:t>
      </w:r>
    </w:p>
    <w:p w14:paraId="62AEDF76" w14:textId="77777777" w:rsidR="00A67DAD" w:rsidRPr="00233788" w:rsidRDefault="00A67DAD" w:rsidP="001D1695">
      <w:pPr>
        <w:pStyle w:val="Akapitzlist"/>
        <w:numPr>
          <w:ilvl w:val="0"/>
          <w:numId w:val="20"/>
        </w:numPr>
        <w:rPr>
          <w:color w:val="FF0000"/>
        </w:rPr>
      </w:pPr>
      <w:r w:rsidRPr="00233788">
        <w:rPr>
          <w:color w:val="FF0000"/>
        </w:rPr>
        <w:t>UWJUB – wzorzec jakości usług z punktu widzenia klienta (B –biorca</w:t>
      </w:r>
    </w:p>
    <w:p w14:paraId="69BF91A0" w14:textId="77777777" w:rsidR="00A67DAD" w:rsidRPr="00233788" w:rsidRDefault="00A67DAD" w:rsidP="004E7B54">
      <w:pPr>
        <w:rPr>
          <w:color w:val="FF0000"/>
        </w:rPr>
      </w:pPr>
      <w:r w:rsidRPr="00233788">
        <w:rPr>
          <w:color w:val="FF0000"/>
        </w:rPr>
        <w:t>usługi), gdzie zamieszczone zostały kryteria jako</w:t>
      </w:r>
      <w:r w:rsidR="004E3807" w:rsidRPr="00233788">
        <w:rPr>
          <w:color w:val="FF0000"/>
        </w:rPr>
        <w:t>ści zauważalne przez biorcę</w:t>
      </w:r>
      <w:r w:rsidRPr="00233788">
        <w:rPr>
          <w:color w:val="FF0000"/>
        </w:rPr>
        <w:t xml:space="preserve"> usługi</w:t>
      </w:r>
      <w:r w:rsidR="004E3807" w:rsidRPr="00233788">
        <w:rPr>
          <w:color w:val="FF0000"/>
        </w:rPr>
        <w:t>,</w:t>
      </w:r>
      <w:r w:rsidRPr="00233788">
        <w:rPr>
          <w:color w:val="FF0000"/>
        </w:rPr>
        <w:t xml:space="preserve"> </w:t>
      </w:r>
      <w:r w:rsidR="004E3807" w:rsidRPr="00233788">
        <w:rPr>
          <w:color w:val="FF0000"/>
        </w:rPr>
        <w:t>które są przez niego oceniane</w:t>
      </w:r>
    </w:p>
    <w:p w14:paraId="75428635" w14:textId="7B8CDE4D" w:rsidR="00D31A86" w:rsidRPr="00233788" w:rsidRDefault="00A67DAD" w:rsidP="001D1695">
      <w:pPr>
        <w:pStyle w:val="Akapitzlist"/>
        <w:numPr>
          <w:ilvl w:val="0"/>
          <w:numId w:val="20"/>
        </w:numPr>
        <w:rPr>
          <w:color w:val="FF0000"/>
        </w:rPr>
      </w:pPr>
      <w:r w:rsidRPr="00233788">
        <w:rPr>
          <w:color w:val="FF0000"/>
        </w:rPr>
        <w:t xml:space="preserve">UWJUD – wzorzec jakości usługi z punktu widzenia świadczącego usługę (D – dawca usługi) </w:t>
      </w:r>
      <w:r w:rsidR="004E3807" w:rsidRPr="00233788">
        <w:rPr>
          <w:color w:val="FF0000"/>
        </w:rPr>
        <w:t>to</w:t>
      </w:r>
      <w:r w:rsidRPr="00233788">
        <w:rPr>
          <w:color w:val="FF0000"/>
        </w:rPr>
        <w:t xml:space="preserve"> zestaw kryteriów </w:t>
      </w:r>
      <w:r w:rsidR="004E3807" w:rsidRPr="00233788">
        <w:rPr>
          <w:color w:val="FF0000"/>
        </w:rPr>
        <w:t>wynikających wymagań</w:t>
      </w:r>
      <w:r w:rsidRPr="00233788">
        <w:rPr>
          <w:color w:val="FF0000"/>
        </w:rPr>
        <w:t xml:space="preserve"> jakościowe będąc</w:t>
      </w:r>
      <w:r w:rsidR="004E3807" w:rsidRPr="00233788">
        <w:rPr>
          <w:color w:val="FF0000"/>
        </w:rPr>
        <w:t>ych</w:t>
      </w:r>
      <w:r w:rsidRPr="00233788">
        <w:rPr>
          <w:color w:val="FF0000"/>
        </w:rPr>
        <w:t xml:space="preserve"> podstawą realizowanej usługi</w:t>
      </w:r>
      <w:r w:rsidR="004E3807" w:rsidRPr="00233788">
        <w:rPr>
          <w:color w:val="FF0000"/>
        </w:rPr>
        <w:t>,</w:t>
      </w:r>
      <w:r w:rsidRPr="00233788">
        <w:rPr>
          <w:color w:val="FF0000"/>
        </w:rPr>
        <w:t xml:space="preserve"> ocenian</w:t>
      </w:r>
      <w:r w:rsidR="004E3807" w:rsidRPr="00233788">
        <w:rPr>
          <w:color w:val="FF0000"/>
        </w:rPr>
        <w:t>ych</w:t>
      </w:r>
      <w:r w:rsidRPr="00233788">
        <w:rPr>
          <w:color w:val="FF0000"/>
        </w:rPr>
        <w:t xml:space="preserve"> przez specjalistów</w:t>
      </w:r>
      <w:r w:rsidR="004E3807" w:rsidRPr="00233788">
        <w:rPr>
          <w:color w:val="FF0000"/>
        </w:rPr>
        <w:t xml:space="preserve"> </w:t>
      </w:r>
      <w:sdt>
        <w:sdtPr>
          <w:rPr>
            <w:color w:val="FF0000"/>
          </w:rPr>
          <w:id w:val="-1105113780"/>
          <w:citation/>
        </w:sdtPr>
        <w:sdtEndPr/>
        <w:sdtContent>
          <w:r w:rsidR="004E3807" w:rsidRPr="00233788">
            <w:rPr>
              <w:color w:val="FF0000"/>
            </w:rPr>
            <w:fldChar w:fldCharType="begin"/>
          </w:r>
          <w:r w:rsidR="00E359C1" w:rsidRPr="00233788">
            <w:rPr>
              <w:color w:val="FF0000"/>
            </w:rPr>
            <w:instrText xml:space="preserve">CITATION Dzi06 \l 1045 </w:instrText>
          </w:r>
          <w:r w:rsidR="004E3807" w:rsidRPr="00233788">
            <w:rPr>
              <w:color w:val="FF0000"/>
            </w:rPr>
            <w:fldChar w:fldCharType="separate"/>
          </w:r>
          <w:r w:rsidR="009D4BA4" w:rsidRPr="00233788">
            <w:rPr>
              <w:noProof/>
              <w:color w:val="FF0000"/>
            </w:rPr>
            <w:t>(Dziadkowiec J. , 2006)</w:t>
          </w:r>
          <w:r w:rsidR="004E3807" w:rsidRPr="00233788">
            <w:rPr>
              <w:color w:val="FF0000"/>
            </w:rPr>
            <w:fldChar w:fldCharType="end"/>
          </w:r>
        </w:sdtContent>
      </w:sdt>
    </w:p>
    <w:p w14:paraId="14238C5A" w14:textId="47D99AED" w:rsidR="00E359C1" w:rsidRPr="00233788" w:rsidRDefault="00E359C1" w:rsidP="004E7B54">
      <w:pPr>
        <w:rPr>
          <w:color w:val="FF0000"/>
        </w:rPr>
      </w:pPr>
      <w:r w:rsidRPr="00233788">
        <w:rPr>
          <w:color w:val="FF0000"/>
        </w:rPr>
        <w:t xml:space="preserve">Elementy składowe wymagań wobec usług </w:t>
      </w:r>
      <w:r w:rsidR="007670CC" w:rsidRPr="00233788">
        <w:rPr>
          <w:color w:val="FF0000"/>
        </w:rPr>
        <w:t>stanowiące podstawę do wnioskowania o poziomie jakości przedstawiono w tabeli po</w:t>
      </w:r>
      <w:r w:rsidR="00235C6A" w:rsidRPr="00233788">
        <w:rPr>
          <w:color w:val="FF0000"/>
        </w:rPr>
        <w:fldChar w:fldCharType="begin"/>
      </w:r>
      <w:r w:rsidR="00235C6A" w:rsidRPr="00233788">
        <w:rPr>
          <w:color w:val="FF0000"/>
        </w:rPr>
        <w:instrText xml:space="preserve"> REF _Ref437117376 \p \h </w:instrText>
      </w:r>
      <w:r w:rsidR="00235C6A" w:rsidRPr="00233788">
        <w:rPr>
          <w:color w:val="FF0000"/>
        </w:rPr>
      </w:r>
      <w:r w:rsidR="00235C6A" w:rsidRPr="00233788">
        <w:rPr>
          <w:color w:val="FF0000"/>
        </w:rPr>
        <w:fldChar w:fldCharType="separate"/>
      </w:r>
      <w:r w:rsidR="00E737A7" w:rsidRPr="00233788">
        <w:rPr>
          <w:color w:val="FF0000"/>
        </w:rPr>
        <w:t>niżej</w:t>
      </w:r>
      <w:r w:rsidR="00235C6A" w:rsidRPr="00233788">
        <w:rPr>
          <w:color w:val="FF0000"/>
        </w:rPr>
        <w:fldChar w:fldCharType="end"/>
      </w:r>
      <w:r w:rsidR="00235C6A" w:rsidRPr="00233788">
        <w:rPr>
          <w:color w:val="FF0000"/>
        </w:rPr>
        <w:t xml:space="preserve"> (</w:t>
      </w:r>
      <w:r w:rsidR="00235C6A" w:rsidRPr="00233788">
        <w:rPr>
          <w:color w:val="FF0000"/>
        </w:rPr>
        <w:fldChar w:fldCharType="begin"/>
      </w:r>
      <w:r w:rsidR="00235C6A" w:rsidRPr="00233788">
        <w:rPr>
          <w:color w:val="FF0000"/>
        </w:rPr>
        <w:instrText xml:space="preserve"> REF  _Ref437117390 \* Lower \h  \* MERGEFORMAT </w:instrText>
      </w:r>
      <w:r w:rsidR="00235C6A" w:rsidRPr="00233788">
        <w:rPr>
          <w:color w:val="FF0000"/>
        </w:rPr>
      </w:r>
      <w:r w:rsidR="00235C6A" w:rsidRPr="00233788">
        <w:rPr>
          <w:color w:val="FF0000"/>
        </w:rPr>
        <w:fldChar w:fldCharType="separate"/>
      </w:r>
      <w:r w:rsidR="00E737A7" w:rsidRPr="00233788">
        <w:rPr>
          <w:color w:val="FF0000"/>
        </w:rPr>
        <w:t xml:space="preserve">tabela </w:t>
      </w:r>
      <w:r w:rsidR="00E737A7" w:rsidRPr="00233788">
        <w:rPr>
          <w:noProof/>
          <w:color w:val="FF0000"/>
        </w:rPr>
        <w:t>15</w:t>
      </w:r>
      <w:r w:rsidR="00235C6A" w:rsidRPr="00233788">
        <w:rPr>
          <w:color w:val="FF0000"/>
        </w:rPr>
        <w:fldChar w:fldCharType="end"/>
      </w:r>
      <w:r w:rsidR="00235C6A" w:rsidRPr="00233788">
        <w:rPr>
          <w:color w:val="FF0000"/>
        </w:rPr>
        <w:t>)</w:t>
      </w:r>
      <w:r w:rsidR="007670CC" w:rsidRPr="00233788">
        <w:rPr>
          <w:color w:val="FF0000"/>
        </w:rPr>
        <w:t>.</w:t>
      </w:r>
    </w:p>
    <w:p w14:paraId="32CC1E28" w14:textId="19A4B44B" w:rsidR="0050285A" w:rsidRPr="00233788" w:rsidRDefault="0050285A" w:rsidP="004E7B54">
      <w:pPr>
        <w:pStyle w:val="Tytutabeli"/>
        <w:rPr>
          <w:color w:val="FF0000"/>
        </w:rPr>
      </w:pPr>
      <w:bookmarkStart w:id="163" w:name="_Ref437117390"/>
      <w:bookmarkStart w:id="164" w:name="_Ref437117376"/>
      <w:bookmarkStart w:id="165" w:name="_Toc66043258"/>
      <w:r w:rsidRPr="00233788">
        <w:rPr>
          <w:color w:val="FF0000"/>
        </w:rPr>
        <w:lastRenderedPageBreak/>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6</w:t>
      </w:r>
      <w:r w:rsidR="001C498A" w:rsidRPr="00233788">
        <w:rPr>
          <w:color w:val="FF0000"/>
        </w:rPr>
        <w:fldChar w:fldCharType="end"/>
      </w:r>
      <w:bookmarkEnd w:id="163"/>
      <w:r w:rsidRPr="00233788">
        <w:rPr>
          <w:color w:val="FF0000"/>
        </w:rPr>
        <w:t xml:space="preserve"> Uniwersalny wzorzec jakości usług wg Kolmana i Tkaczyka</w:t>
      </w:r>
      <w:bookmarkEnd w:id="164"/>
      <w:bookmarkEnd w:id="165"/>
    </w:p>
    <w:tbl>
      <w:tblPr>
        <w:tblStyle w:val="Tabela-Siatka"/>
        <w:tblW w:w="0" w:type="auto"/>
        <w:tblLook w:val="04A0" w:firstRow="1" w:lastRow="0" w:firstColumn="1" w:lastColumn="0" w:noHBand="0" w:noVBand="1"/>
      </w:tblPr>
      <w:tblGrid>
        <w:gridCol w:w="1012"/>
        <w:gridCol w:w="3402"/>
        <w:gridCol w:w="1012"/>
        <w:gridCol w:w="3402"/>
      </w:tblGrid>
      <w:tr w:rsidR="0045343B" w:rsidRPr="00233788" w14:paraId="6D7B091F" w14:textId="77777777" w:rsidTr="00EB6B83">
        <w:trPr>
          <w:cantSplit/>
          <w:tblHeader/>
        </w:trPr>
        <w:tc>
          <w:tcPr>
            <w:tcW w:w="4414" w:type="dxa"/>
            <w:gridSpan w:val="2"/>
          </w:tcPr>
          <w:p w14:paraId="5BADA69E" w14:textId="77777777" w:rsidR="00235C6A" w:rsidRPr="00233788" w:rsidRDefault="00235C6A" w:rsidP="004E7B54">
            <w:pPr>
              <w:ind w:firstLine="0"/>
              <w:rPr>
                <w:rFonts w:cs="Arial"/>
                <w:b/>
                <w:color w:val="FF0000"/>
                <w:sz w:val="20"/>
                <w:szCs w:val="20"/>
                <w:lang w:val="pl-PL"/>
              </w:rPr>
            </w:pPr>
            <w:r w:rsidRPr="00233788">
              <w:rPr>
                <w:rFonts w:cs="Arial"/>
                <w:b/>
                <w:color w:val="FF0000"/>
                <w:sz w:val="20"/>
                <w:szCs w:val="20"/>
                <w:lang w:val="pl-PL"/>
              </w:rPr>
              <w:t>Ocena z punku widzenia odbiorcy usługi</w:t>
            </w:r>
          </w:p>
        </w:tc>
        <w:tc>
          <w:tcPr>
            <w:tcW w:w="4414" w:type="dxa"/>
            <w:gridSpan w:val="2"/>
          </w:tcPr>
          <w:p w14:paraId="2FDDDD2E" w14:textId="77777777" w:rsidR="00235C6A" w:rsidRPr="00233788" w:rsidRDefault="00235C6A" w:rsidP="004E7B54">
            <w:pPr>
              <w:ind w:firstLine="0"/>
              <w:rPr>
                <w:rFonts w:cs="Arial"/>
                <w:b/>
                <w:color w:val="FF0000"/>
                <w:sz w:val="20"/>
                <w:szCs w:val="20"/>
                <w:lang w:val="pl-PL"/>
              </w:rPr>
            </w:pPr>
            <w:r w:rsidRPr="00233788">
              <w:rPr>
                <w:rFonts w:cs="Arial"/>
                <w:b/>
                <w:color w:val="FF0000"/>
                <w:sz w:val="20"/>
                <w:szCs w:val="20"/>
                <w:lang w:val="pl-PL"/>
              </w:rPr>
              <w:t>Ocena z punktu widzenia dostawcy usługi</w:t>
            </w:r>
          </w:p>
        </w:tc>
      </w:tr>
      <w:tr w:rsidR="0045343B" w:rsidRPr="00233788" w14:paraId="74534BC6" w14:textId="77777777" w:rsidTr="00EB6B83">
        <w:trPr>
          <w:cantSplit/>
          <w:trHeight w:val="855"/>
        </w:trPr>
        <w:tc>
          <w:tcPr>
            <w:tcW w:w="1012" w:type="dxa"/>
            <w:vAlign w:val="bottom"/>
          </w:tcPr>
          <w:p w14:paraId="2419DB2E" w14:textId="77777777" w:rsidR="0050285A" w:rsidRPr="00233788" w:rsidRDefault="0050285A" w:rsidP="004E7B54">
            <w:pPr>
              <w:ind w:firstLine="0"/>
              <w:rPr>
                <w:rFonts w:cs="Arial"/>
                <w:color w:val="FF0000"/>
                <w:w w:val="88"/>
                <w:sz w:val="20"/>
                <w:szCs w:val="20"/>
                <w:lang w:val="pl-PL"/>
              </w:rPr>
            </w:pPr>
            <w:r w:rsidRPr="00233788">
              <w:rPr>
                <w:rFonts w:cs="Arial"/>
                <w:color w:val="FF0000"/>
                <w:w w:val="88"/>
                <w:sz w:val="20"/>
                <w:szCs w:val="20"/>
                <w:lang w:val="pl-PL"/>
              </w:rPr>
              <w:t>Numer kryterium</w:t>
            </w:r>
          </w:p>
        </w:tc>
        <w:tc>
          <w:tcPr>
            <w:tcW w:w="3402" w:type="dxa"/>
            <w:vAlign w:val="bottom"/>
          </w:tcPr>
          <w:p w14:paraId="0EFA435D" w14:textId="77777777" w:rsidR="0050285A" w:rsidRPr="00233788" w:rsidRDefault="0050285A" w:rsidP="004E7B54">
            <w:pPr>
              <w:ind w:firstLine="0"/>
              <w:rPr>
                <w:rFonts w:cs="Arial"/>
                <w:color w:val="FF0000"/>
                <w:sz w:val="20"/>
                <w:szCs w:val="20"/>
                <w:lang w:val="pl-PL"/>
              </w:rPr>
            </w:pPr>
            <w:r w:rsidRPr="00233788">
              <w:rPr>
                <w:rFonts w:cs="Arial"/>
                <w:color w:val="FF0000"/>
                <w:sz w:val="20"/>
                <w:szCs w:val="20"/>
                <w:lang w:val="pl-PL"/>
              </w:rPr>
              <w:t>Kryterium Oceny wg UWJUB</w:t>
            </w:r>
          </w:p>
        </w:tc>
        <w:tc>
          <w:tcPr>
            <w:tcW w:w="1012" w:type="dxa"/>
            <w:vAlign w:val="bottom"/>
          </w:tcPr>
          <w:p w14:paraId="31F6FD7C" w14:textId="77777777" w:rsidR="0050285A" w:rsidRPr="00233788" w:rsidRDefault="0050285A" w:rsidP="004E7B54">
            <w:pPr>
              <w:ind w:firstLine="0"/>
              <w:rPr>
                <w:rFonts w:cs="Arial"/>
                <w:color w:val="FF0000"/>
                <w:w w:val="88"/>
                <w:sz w:val="20"/>
                <w:szCs w:val="20"/>
                <w:lang w:val="pl-PL"/>
              </w:rPr>
            </w:pPr>
            <w:r w:rsidRPr="00233788">
              <w:rPr>
                <w:rFonts w:cs="Arial"/>
                <w:color w:val="FF0000"/>
                <w:w w:val="88"/>
                <w:sz w:val="20"/>
                <w:szCs w:val="20"/>
                <w:lang w:val="pl-PL"/>
              </w:rPr>
              <w:t>Numer kryterium</w:t>
            </w:r>
          </w:p>
        </w:tc>
        <w:tc>
          <w:tcPr>
            <w:tcW w:w="3402" w:type="dxa"/>
            <w:vAlign w:val="bottom"/>
          </w:tcPr>
          <w:p w14:paraId="6B674873" w14:textId="77777777" w:rsidR="0050285A" w:rsidRPr="00233788" w:rsidRDefault="0050285A" w:rsidP="004E7B54">
            <w:pPr>
              <w:ind w:firstLine="0"/>
              <w:rPr>
                <w:rFonts w:cs="Arial"/>
                <w:color w:val="FF0000"/>
                <w:sz w:val="20"/>
                <w:szCs w:val="20"/>
                <w:lang w:val="pl-PL"/>
              </w:rPr>
            </w:pPr>
            <w:r w:rsidRPr="00233788">
              <w:rPr>
                <w:rFonts w:cs="Arial"/>
                <w:color w:val="FF0000"/>
                <w:sz w:val="20"/>
                <w:szCs w:val="20"/>
                <w:lang w:val="pl-PL"/>
              </w:rPr>
              <w:t>Kryterium Oceny wg UWJUD</w:t>
            </w:r>
          </w:p>
        </w:tc>
      </w:tr>
      <w:tr w:rsidR="0045343B" w:rsidRPr="00233788" w14:paraId="25DBBDCD" w14:textId="77777777" w:rsidTr="00EB6B83">
        <w:trPr>
          <w:cantSplit/>
        </w:trPr>
        <w:tc>
          <w:tcPr>
            <w:tcW w:w="1012" w:type="dxa"/>
            <w:vAlign w:val="bottom"/>
          </w:tcPr>
          <w:p w14:paraId="3A8EEFA1" w14:textId="77777777" w:rsidR="0050285A" w:rsidRPr="00233788" w:rsidRDefault="0050285A" w:rsidP="004E7B54">
            <w:pPr>
              <w:ind w:firstLine="0"/>
              <w:rPr>
                <w:rFonts w:cs="Arial"/>
                <w:color w:val="FF0000"/>
                <w:sz w:val="20"/>
                <w:szCs w:val="20"/>
                <w:u w:val="single"/>
                <w:lang w:val="pl-PL"/>
              </w:rPr>
            </w:pPr>
            <w:r w:rsidRPr="00233788">
              <w:rPr>
                <w:rFonts w:eastAsia="Times" w:cs="Arial"/>
                <w:color w:val="FF0000"/>
                <w:w w:val="88"/>
                <w:sz w:val="20"/>
                <w:szCs w:val="20"/>
                <w:u w:val="single"/>
                <w:lang w:val="pl-PL"/>
              </w:rPr>
              <w:t>0</w:t>
            </w:r>
          </w:p>
        </w:tc>
        <w:tc>
          <w:tcPr>
            <w:tcW w:w="3402" w:type="dxa"/>
            <w:vAlign w:val="bottom"/>
          </w:tcPr>
          <w:p w14:paraId="188BC157" w14:textId="77777777" w:rsidR="0050285A" w:rsidRPr="00233788" w:rsidRDefault="0050285A" w:rsidP="004E7B54">
            <w:pPr>
              <w:ind w:firstLine="0"/>
              <w:rPr>
                <w:rFonts w:cs="Arial"/>
                <w:color w:val="FF0000"/>
                <w:sz w:val="20"/>
                <w:szCs w:val="20"/>
                <w:u w:val="single"/>
                <w:lang w:val="pl-PL"/>
              </w:rPr>
            </w:pPr>
            <w:r w:rsidRPr="00233788">
              <w:rPr>
                <w:rFonts w:eastAsia="Times" w:cs="Arial"/>
                <w:color w:val="FF0000"/>
                <w:sz w:val="20"/>
                <w:szCs w:val="20"/>
                <w:u w:val="single"/>
                <w:lang w:val="pl-PL"/>
              </w:rPr>
              <w:t>Ocena klienta</w:t>
            </w:r>
          </w:p>
        </w:tc>
        <w:tc>
          <w:tcPr>
            <w:tcW w:w="1012" w:type="dxa"/>
            <w:vAlign w:val="bottom"/>
          </w:tcPr>
          <w:p w14:paraId="4484F5E1" w14:textId="77777777" w:rsidR="0050285A" w:rsidRPr="00233788" w:rsidRDefault="0050285A" w:rsidP="004E7B54">
            <w:pPr>
              <w:ind w:firstLine="0"/>
              <w:rPr>
                <w:rFonts w:cs="Arial"/>
                <w:color w:val="FF0000"/>
                <w:sz w:val="20"/>
                <w:szCs w:val="20"/>
                <w:u w:val="single"/>
                <w:lang w:val="pl-PL"/>
              </w:rPr>
            </w:pPr>
            <w:r w:rsidRPr="00233788">
              <w:rPr>
                <w:rFonts w:eastAsia="Times" w:cs="Arial"/>
                <w:color w:val="FF0000"/>
                <w:sz w:val="20"/>
                <w:szCs w:val="20"/>
                <w:u w:val="single"/>
                <w:lang w:val="pl-PL"/>
              </w:rPr>
              <w:t>0</w:t>
            </w:r>
          </w:p>
        </w:tc>
        <w:tc>
          <w:tcPr>
            <w:tcW w:w="3402" w:type="dxa"/>
            <w:vAlign w:val="bottom"/>
          </w:tcPr>
          <w:p w14:paraId="3BD99952" w14:textId="77777777" w:rsidR="0050285A" w:rsidRPr="00233788" w:rsidRDefault="0050285A" w:rsidP="004E7B54">
            <w:pPr>
              <w:ind w:firstLine="0"/>
              <w:rPr>
                <w:rFonts w:cs="Arial"/>
                <w:color w:val="FF0000"/>
                <w:sz w:val="20"/>
                <w:szCs w:val="20"/>
                <w:u w:val="single"/>
                <w:lang w:val="pl-PL"/>
              </w:rPr>
            </w:pPr>
            <w:r w:rsidRPr="00233788">
              <w:rPr>
                <w:rFonts w:eastAsia="Times" w:cs="Arial"/>
                <w:color w:val="FF0000"/>
                <w:sz w:val="20"/>
                <w:szCs w:val="20"/>
                <w:u w:val="single"/>
                <w:lang w:val="pl-PL"/>
              </w:rPr>
              <w:t>Ocena dostawcy</w:t>
            </w:r>
          </w:p>
        </w:tc>
      </w:tr>
      <w:tr w:rsidR="0045343B" w:rsidRPr="00233788" w14:paraId="03E6FA63" w14:textId="77777777" w:rsidTr="00EB6B83">
        <w:trPr>
          <w:cantSplit/>
        </w:trPr>
        <w:tc>
          <w:tcPr>
            <w:tcW w:w="1012" w:type="dxa"/>
            <w:vAlign w:val="bottom"/>
          </w:tcPr>
          <w:p w14:paraId="7A0D213C"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1</w:t>
            </w:r>
          </w:p>
        </w:tc>
        <w:tc>
          <w:tcPr>
            <w:tcW w:w="3402" w:type="dxa"/>
            <w:vAlign w:val="bottom"/>
          </w:tcPr>
          <w:p w14:paraId="64C0EABD"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Zachowanie uprzejmości</w:t>
            </w:r>
          </w:p>
        </w:tc>
        <w:tc>
          <w:tcPr>
            <w:tcW w:w="1012" w:type="dxa"/>
            <w:vAlign w:val="bottom"/>
          </w:tcPr>
          <w:p w14:paraId="57FA3CE2"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1</w:t>
            </w:r>
          </w:p>
        </w:tc>
        <w:tc>
          <w:tcPr>
            <w:tcW w:w="3402" w:type="dxa"/>
            <w:vAlign w:val="bottom"/>
          </w:tcPr>
          <w:p w14:paraId="35FE9D58"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Zadowolenie klienta</w:t>
            </w:r>
          </w:p>
        </w:tc>
      </w:tr>
      <w:tr w:rsidR="0045343B" w:rsidRPr="00233788" w14:paraId="51912F37" w14:textId="77777777" w:rsidTr="00EB6B83">
        <w:trPr>
          <w:cantSplit/>
        </w:trPr>
        <w:tc>
          <w:tcPr>
            <w:tcW w:w="1012" w:type="dxa"/>
            <w:vAlign w:val="bottom"/>
          </w:tcPr>
          <w:p w14:paraId="4F204B08"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2</w:t>
            </w:r>
          </w:p>
        </w:tc>
        <w:tc>
          <w:tcPr>
            <w:tcW w:w="3402" w:type="dxa"/>
            <w:vAlign w:val="bottom"/>
          </w:tcPr>
          <w:p w14:paraId="24EB4C0C"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Staranność wykonania</w:t>
            </w:r>
          </w:p>
        </w:tc>
        <w:tc>
          <w:tcPr>
            <w:tcW w:w="1012" w:type="dxa"/>
            <w:vAlign w:val="bottom"/>
          </w:tcPr>
          <w:p w14:paraId="71D12F8A"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2</w:t>
            </w:r>
          </w:p>
        </w:tc>
        <w:tc>
          <w:tcPr>
            <w:tcW w:w="3402" w:type="dxa"/>
            <w:vAlign w:val="bottom"/>
          </w:tcPr>
          <w:p w14:paraId="0119B068"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Bezpieczeństwo</w:t>
            </w:r>
          </w:p>
        </w:tc>
      </w:tr>
      <w:tr w:rsidR="0045343B" w:rsidRPr="00233788" w14:paraId="46CB58D1" w14:textId="77777777" w:rsidTr="00EB6B83">
        <w:trPr>
          <w:cantSplit/>
        </w:trPr>
        <w:tc>
          <w:tcPr>
            <w:tcW w:w="1012" w:type="dxa"/>
            <w:vAlign w:val="bottom"/>
          </w:tcPr>
          <w:p w14:paraId="49CD3BFB"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3</w:t>
            </w:r>
          </w:p>
        </w:tc>
        <w:tc>
          <w:tcPr>
            <w:tcW w:w="3402" w:type="dxa"/>
            <w:vAlign w:val="bottom"/>
          </w:tcPr>
          <w:p w14:paraId="6182D9CF"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Przestrzeganie higieny</w:t>
            </w:r>
          </w:p>
        </w:tc>
        <w:tc>
          <w:tcPr>
            <w:tcW w:w="1012" w:type="dxa"/>
            <w:vAlign w:val="bottom"/>
          </w:tcPr>
          <w:p w14:paraId="73EABAEE"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3</w:t>
            </w:r>
          </w:p>
        </w:tc>
        <w:tc>
          <w:tcPr>
            <w:tcW w:w="3402" w:type="dxa"/>
            <w:vAlign w:val="bottom"/>
          </w:tcPr>
          <w:p w14:paraId="0F122969"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Konkurencja</w:t>
            </w:r>
          </w:p>
        </w:tc>
      </w:tr>
      <w:tr w:rsidR="0045343B" w:rsidRPr="00233788" w14:paraId="76A12B69" w14:textId="77777777" w:rsidTr="00EB6B83">
        <w:trPr>
          <w:cantSplit/>
        </w:trPr>
        <w:tc>
          <w:tcPr>
            <w:tcW w:w="1012" w:type="dxa"/>
            <w:vAlign w:val="bottom"/>
          </w:tcPr>
          <w:p w14:paraId="021B2232"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4</w:t>
            </w:r>
          </w:p>
        </w:tc>
        <w:tc>
          <w:tcPr>
            <w:tcW w:w="3402" w:type="dxa"/>
            <w:vAlign w:val="bottom"/>
          </w:tcPr>
          <w:p w14:paraId="65FB8A97"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Dyspozycyjność</w:t>
            </w:r>
          </w:p>
        </w:tc>
        <w:tc>
          <w:tcPr>
            <w:tcW w:w="1012" w:type="dxa"/>
            <w:vAlign w:val="bottom"/>
          </w:tcPr>
          <w:p w14:paraId="7E00A60F"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4</w:t>
            </w:r>
          </w:p>
        </w:tc>
        <w:tc>
          <w:tcPr>
            <w:tcW w:w="3402" w:type="dxa"/>
            <w:vAlign w:val="bottom"/>
          </w:tcPr>
          <w:p w14:paraId="79EF912C"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Stosunek do środowiska</w:t>
            </w:r>
          </w:p>
        </w:tc>
      </w:tr>
      <w:tr w:rsidR="0045343B" w:rsidRPr="00233788" w14:paraId="169B8247" w14:textId="77777777" w:rsidTr="00EB6B83">
        <w:trPr>
          <w:cantSplit/>
        </w:trPr>
        <w:tc>
          <w:tcPr>
            <w:tcW w:w="1012" w:type="dxa"/>
            <w:vAlign w:val="bottom"/>
          </w:tcPr>
          <w:p w14:paraId="200B40AD"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5</w:t>
            </w:r>
          </w:p>
        </w:tc>
        <w:tc>
          <w:tcPr>
            <w:tcW w:w="3402" w:type="dxa"/>
            <w:vAlign w:val="bottom"/>
          </w:tcPr>
          <w:p w14:paraId="6ABCE51E"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Terminowość</w:t>
            </w:r>
          </w:p>
        </w:tc>
        <w:tc>
          <w:tcPr>
            <w:tcW w:w="1012" w:type="dxa"/>
            <w:vAlign w:val="bottom"/>
          </w:tcPr>
          <w:p w14:paraId="6BAE998C"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5</w:t>
            </w:r>
          </w:p>
        </w:tc>
        <w:tc>
          <w:tcPr>
            <w:tcW w:w="3402" w:type="dxa"/>
            <w:vAlign w:val="bottom"/>
          </w:tcPr>
          <w:p w14:paraId="24456E0C"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Kosztochłonność</w:t>
            </w:r>
          </w:p>
        </w:tc>
      </w:tr>
      <w:tr w:rsidR="0045343B" w:rsidRPr="00233788" w14:paraId="559A5655" w14:textId="77777777" w:rsidTr="00EB6B83">
        <w:trPr>
          <w:cantSplit/>
        </w:trPr>
        <w:tc>
          <w:tcPr>
            <w:tcW w:w="1012" w:type="dxa"/>
            <w:vAlign w:val="bottom"/>
          </w:tcPr>
          <w:p w14:paraId="66E18EF2"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6</w:t>
            </w:r>
          </w:p>
        </w:tc>
        <w:tc>
          <w:tcPr>
            <w:tcW w:w="3402" w:type="dxa"/>
            <w:vAlign w:val="bottom"/>
          </w:tcPr>
          <w:p w14:paraId="7635B9BF"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Czas realizacji usługi</w:t>
            </w:r>
          </w:p>
        </w:tc>
        <w:tc>
          <w:tcPr>
            <w:tcW w:w="1012" w:type="dxa"/>
            <w:vAlign w:val="bottom"/>
          </w:tcPr>
          <w:p w14:paraId="0623BA71"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6</w:t>
            </w:r>
          </w:p>
        </w:tc>
        <w:tc>
          <w:tcPr>
            <w:tcW w:w="3402" w:type="dxa"/>
            <w:vAlign w:val="bottom"/>
          </w:tcPr>
          <w:p w14:paraId="23B443D0"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Potencjał kadrowy usługodawcy</w:t>
            </w:r>
          </w:p>
        </w:tc>
      </w:tr>
      <w:tr w:rsidR="0045343B" w:rsidRPr="00233788" w14:paraId="05C5F8F1" w14:textId="77777777" w:rsidTr="00EB6B83">
        <w:trPr>
          <w:cantSplit/>
        </w:trPr>
        <w:tc>
          <w:tcPr>
            <w:tcW w:w="1012" w:type="dxa"/>
            <w:vAlign w:val="bottom"/>
          </w:tcPr>
          <w:p w14:paraId="1CEED791"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7</w:t>
            </w:r>
          </w:p>
        </w:tc>
        <w:tc>
          <w:tcPr>
            <w:tcW w:w="3402" w:type="dxa"/>
            <w:vAlign w:val="bottom"/>
          </w:tcPr>
          <w:p w14:paraId="11D0A39B"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Komfort klienta</w:t>
            </w:r>
          </w:p>
        </w:tc>
        <w:tc>
          <w:tcPr>
            <w:tcW w:w="1012" w:type="dxa"/>
            <w:vAlign w:val="bottom"/>
          </w:tcPr>
          <w:p w14:paraId="0C212131"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7</w:t>
            </w:r>
          </w:p>
        </w:tc>
        <w:tc>
          <w:tcPr>
            <w:tcW w:w="3402" w:type="dxa"/>
            <w:vAlign w:val="bottom"/>
          </w:tcPr>
          <w:p w14:paraId="6E030AE6"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Energochłonność</w:t>
            </w:r>
          </w:p>
        </w:tc>
      </w:tr>
      <w:tr w:rsidR="0045343B" w:rsidRPr="00233788" w14:paraId="1C3583D4" w14:textId="77777777" w:rsidTr="00EB6B83">
        <w:trPr>
          <w:cantSplit/>
        </w:trPr>
        <w:tc>
          <w:tcPr>
            <w:tcW w:w="1012" w:type="dxa"/>
            <w:vAlign w:val="bottom"/>
          </w:tcPr>
          <w:p w14:paraId="16EBF1DF"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8</w:t>
            </w:r>
          </w:p>
        </w:tc>
        <w:tc>
          <w:tcPr>
            <w:tcW w:w="3402" w:type="dxa"/>
            <w:vAlign w:val="bottom"/>
          </w:tcPr>
          <w:p w14:paraId="74AAB3F4"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Cena usługi</w:t>
            </w:r>
          </w:p>
        </w:tc>
        <w:tc>
          <w:tcPr>
            <w:tcW w:w="1012" w:type="dxa"/>
            <w:vAlign w:val="bottom"/>
          </w:tcPr>
          <w:p w14:paraId="53C67D78"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8</w:t>
            </w:r>
          </w:p>
        </w:tc>
        <w:tc>
          <w:tcPr>
            <w:tcW w:w="3402" w:type="dxa"/>
            <w:vAlign w:val="bottom"/>
          </w:tcPr>
          <w:p w14:paraId="00C838BE"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Materiałochłonność</w:t>
            </w:r>
          </w:p>
        </w:tc>
      </w:tr>
      <w:tr w:rsidR="0045343B" w:rsidRPr="00233788" w14:paraId="4EC1E744" w14:textId="77777777" w:rsidTr="00EB6B83">
        <w:trPr>
          <w:cantSplit/>
        </w:trPr>
        <w:tc>
          <w:tcPr>
            <w:tcW w:w="1012" w:type="dxa"/>
            <w:vAlign w:val="bottom"/>
          </w:tcPr>
          <w:p w14:paraId="4C0F1556"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9</w:t>
            </w:r>
          </w:p>
        </w:tc>
        <w:tc>
          <w:tcPr>
            <w:tcW w:w="3402" w:type="dxa"/>
            <w:vAlign w:val="bottom"/>
          </w:tcPr>
          <w:p w14:paraId="79B267DB"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Instrukcja</w:t>
            </w:r>
          </w:p>
        </w:tc>
        <w:tc>
          <w:tcPr>
            <w:tcW w:w="1012" w:type="dxa"/>
            <w:vAlign w:val="bottom"/>
          </w:tcPr>
          <w:p w14:paraId="4C473C63"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9</w:t>
            </w:r>
          </w:p>
        </w:tc>
        <w:tc>
          <w:tcPr>
            <w:tcW w:w="3402" w:type="dxa"/>
            <w:vAlign w:val="bottom"/>
          </w:tcPr>
          <w:p w14:paraId="63E4774E"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Czasochłonność</w:t>
            </w:r>
          </w:p>
        </w:tc>
      </w:tr>
      <w:tr w:rsidR="0045343B" w:rsidRPr="00233788" w14:paraId="32E37619" w14:textId="77777777" w:rsidTr="00EB6B83">
        <w:trPr>
          <w:cantSplit/>
        </w:trPr>
        <w:tc>
          <w:tcPr>
            <w:tcW w:w="1012" w:type="dxa"/>
            <w:vAlign w:val="bottom"/>
          </w:tcPr>
          <w:p w14:paraId="7FD2062C"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10</w:t>
            </w:r>
          </w:p>
        </w:tc>
        <w:tc>
          <w:tcPr>
            <w:tcW w:w="3402" w:type="dxa"/>
            <w:vAlign w:val="bottom"/>
          </w:tcPr>
          <w:p w14:paraId="3743CA75"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Fachowość realizacji</w:t>
            </w:r>
          </w:p>
        </w:tc>
        <w:tc>
          <w:tcPr>
            <w:tcW w:w="1012" w:type="dxa"/>
            <w:vAlign w:val="bottom"/>
          </w:tcPr>
          <w:p w14:paraId="3EBAC9BD"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99"/>
                <w:sz w:val="20"/>
                <w:szCs w:val="20"/>
                <w:lang w:val="pl-PL"/>
              </w:rPr>
              <w:t>10</w:t>
            </w:r>
          </w:p>
        </w:tc>
        <w:tc>
          <w:tcPr>
            <w:tcW w:w="3402" w:type="dxa"/>
            <w:vAlign w:val="bottom"/>
          </w:tcPr>
          <w:p w14:paraId="1EDA2C55"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Szczegółowość realizacji</w:t>
            </w:r>
          </w:p>
        </w:tc>
      </w:tr>
      <w:tr w:rsidR="0045343B" w:rsidRPr="00233788" w14:paraId="02421318" w14:textId="77777777" w:rsidTr="00EB6B83">
        <w:trPr>
          <w:cantSplit/>
        </w:trPr>
        <w:tc>
          <w:tcPr>
            <w:tcW w:w="1012" w:type="dxa"/>
            <w:vAlign w:val="bottom"/>
          </w:tcPr>
          <w:p w14:paraId="5B365FEB"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11</w:t>
            </w:r>
          </w:p>
        </w:tc>
        <w:tc>
          <w:tcPr>
            <w:tcW w:w="3402" w:type="dxa"/>
            <w:vAlign w:val="bottom"/>
          </w:tcPr>
          <w:p w14:paraId="500A951C"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Rzetelność wykonania</w:t>
            </w:r>
          </w:p>
        </w:tc>
        <w:tc>
          <w:tcPr>
            <w:tcW w:w="1012" w:type="dxa"/>
            <w:vAlign w:val="bottom"/>
          </w:tcPr>
          <w:p w14:paraId="41072BBD"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99"/>
                <w:sz w:val="20"/>
                <w:szCs w:val="20"/>
                <w:lang w:val="pl-PL"/>
              </w:rPr>
              <w:t>11</w:t>
            </w:r>
          </w:p>
        </w:tc>
        <w:tc>
          <w:tcPr>
            <w:tcW w:w="3402" w:type="dxa"/>
            <w:vAlign w:val="bottom"/>
          </w:tcPr>
          <w:p w14:paraId="4B25BFF6"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Kompletność realizacji</w:t>
            </w:r>
          </w:p>
        </w:tc>
      </w:tr>
      <w:tr w:rsidR="0045343B" w:rsidRPr="00233788" w14:paraId="25514C65" w14:textId="77777777" w:rsidTr="00EB6B83">
        <w:trPr>
          <w:cantSplit/>
        </w:trPr>
        <w:tc>
          <w:tcPr>
            <w:tcW w:w="1012" w:type="dxa"/>
            <w:vAlign w:val="bottom"/>
          </w:tcPr>
          <w:p w14:paraId="3BE32136"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12</w:t>
            </w:r>
          </w:p>
        </w:tc>
        <w:tc>
          <w:tcPr>
            <w:tcW w:w="3402" w:type="dxa"/>
            <w:vAlign w:val="bottom"/>
          </w:tcPr>
          <w:p w14:paraId="137DF5E1"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Zachowanie czystości</w:t>
            </w:r>
          </w:p>
        </w:tc>
        <w:tc>
          <w:tcPr>
            <w:tcW w:w="1012" w:type="dxa"/>
            <w:vAlign w:val="bottom"/>
          </w:tcPr>
          <w:p w14:paraId="624E7A60"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99"/>
                <w:sz w:val="20"/>
                <w:szCs w:val="20"/>
                <w:lang w:val="pl-PL"/>
              </w:rPr>
              <w:t>12</w:t>
            </w:r>
          </w:p>
        </w:tc>
        <w:tc>
          <w:tcPr>
            <w:tcW w:w="3402" w:type="dxa"/>
            <w:vAlign w:val="bottom"/>
          </w:tcPr>
          <w:p w14:paraId="77B99335"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Zakłócenia realizacji</w:t>
            </w:r>
          </w:p>
        </w:tc>
      </w:tr>
      <w:tr w:rsidR="0045343B" w:rsidRPr="00233788" w14:paraId="00186020" w14:textId="77777777" w:rsidTr="00EB6B83">
        <w:trPr>
          <w:cantSplit/>
        </w:trPr>
        <w:tc>
          <w:tcPr>
            <w:tcW w:w="1012" w:type="dxa"/>
            <w:vAlign w:val="bottom"/>
          </w:tcPr>
          <w:p w14:paraId="3AEC8726"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13</w:t>
            </w:r>
          </w:p>
        </w:tc>
        <w:tc>
          <w:tcPr>
            <w:tcW w:w="3402" w:type="dxa"/>
            <w:vAlign w:val="bottom"/>
          </w:tcPr>
          <w:p w14:paraId="1F098916"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Zachowanie estetyki</w:t>
            </w:r>
          </w:p>
        </w:tc>
        <w:tc>
          <w:tcPr>
            <w:tcW w:w="1012" w:type="dxa"/>
            <w:vAlign w:val="bottom"/>
          </w:tcPr>
          <w:p w14:paraId="4BDCC105"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99"/>
                <w:sz w:val="20"/>
                <w:szCs w:val="20"/>
                <w:lang w:val="pl-PL"/>
              </w:rPr>
              <w:t>13</w:t>
            </w:r>
          </w:p>
        </w:tc>
        <w:tc>
          <w:tcPr>
            <w:tcW w:w="3402" w:type="dxa"/>
            <w:vAlign w:val="bottom"/>
          </w:tcPr>
          <w:p w14:paraId="6EE5C736"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Skuteczność usługi</w:t>
            </w:r>
          </w:p>
        </w:tc>
      </w:tr>
      <w:tr w:rsidR="0045343B" w:rsidRPr="00233788" w14:paraId="178C6042" w14:textId="77777777" w:rsidTr="00EB6B83">
        <w:trPr>
          <w:cantSplit/>
        </w:trPr>
        <w:tc>
          <w:tcPr>
            <w:tcW w:w="1012" w:type="dxa"/>
          </w:tcPr>
          <w:p w14:paraId="422C68B1" w14:textId="77777777" w:rsidR="0050285A" w:rsidRPr="00233788" w:rsidRDefault="0050285A" w:rsidP="004E7B54">
            <w:pPr>
              <w:ind w:firstLine="0"/>
              <w:rPr>
                <w:rFonts w:cs="Arial"/>
                <w:color w:val="FF0000"/>
                <w:sz w:val="20"/>
                <w:szCs w:val="20"/>
                <w:lang w:val="pl-PL"/>
              </w:rPr>
            </w:pPr>
          </w:p>
        </w:tc>
        <w:tc>
          <w:tcPr>
            <w:tcW w:w="3402" w:type="dxa"/>
          </w:tcPr>
          <w:p w14:paraId="3CB92991" w14:textId="77777777" w:rsidR="0050285A" w:rsidRPr="00233788" w:rsidRDefault="0050285A" w:rsidP="004E7B54">
            <w:pPr>
              <w:ind w:firstLine="0"/>
              <w:rPr>
                <w:rFonts w:cs="Arial"/>
                <w:color w:val="FF0000"/>
                <w:sz w:val="20"/>
                <w:szCs w:val="20"/>
                <w:lang w:val="pl-PL"/>
              </w:rPr>
            </w:pPr>
          </w:p>
        </w:tc>
        <w:tc>
          <w:tcPr>
            <w:tcW w:w="1012" w:type="dxa"/>
            <w:vAlign w:val="bottom"/>
          </w:tcPr>
          <w:p w14:paraId="267C69EE"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99"/>
                <w:sz w:val="20"/>
                <w:szCs w:val="20"/>
                <w:lang w:val="pl-PL"/>
              </w:rPr>
              <w:t>14</w:t>
            </w:r>
          </w:p>
        </w:tc>
        <w:tc>
          <w:tcPr>
            <w:tcW w:w="3402" w:type="dxa"/>
            <w:vAlign w:val="bottom"/>
          </w:tcPr>
          <w:p w14:paraId="0DF8A987"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Stan informacji o realizacji</w:t>
            </w:r>
          </w:p>
        </w:tc>
      </w:tr>
      <w:tr w:rsidR="0045343B" w:rsidRPr="00233788" w14:paraId="432FCB1F" w14:textId="77777777" w:rsidTr="00EB6B83">
        <w:trPr>
          <w:cantSplit/>
        </w:trPr>
        <w:tc>
          <w:tcPr>
            <w:tcW w:w="1012" w:type="dxa"/>
          </w:tcPr>
          <w:p w14:paraId="7F559100" w14:textId="77777777" w:rsidR="0050285A" w:rsidRPr="00233788" w:rsidRDefault="0050285A" w:rsidP="004E7B54">
            <w:pPr>
              <w:ind w:firstLine="0"/>
              <w:rPr>
                <w:rFonts w:cs="Arial"/>
                <w:color w:val="FF0000"/>
                <w:sz w:val="20"/>
                <w:szCs w:val="20"/>
                <w:lang w:val="pl-PL"/>
              </w:rPr>
            </w:pPr>
          </w:p>
        </w:tc>
        <w:tc>
          <w:tcPr>
            <w:tcW w:w="3402" w:type="dxa"/>
          </w:tcPr>
          <w:p w14:paraId="10A8A2B7" w14:textId="77777777" w:rsidR="0050285A" w:rsidRPr="00233788" w:rsidRDefault="0050285A" w:rsidP="004E7B54">
            <w:pPr>
              <w:ind w:firstLine="0"/>
              <w:rPr>
                <w:rFonts w:cs="Arial"/>
                <w:color w:val="FF0000"/>
                <w:sz w:val="20"/>
                <w:szCs w:val="20"/>
                <w:lang w:val="pl-PL"/>
              </w:rPr>
            </w:pPr>
          </w:p>
        </w:tc>
        <w:tc>
          <w:tcPr>
            <w:tcW w:w="1012" w:type="dxa"/>
            <w:vAlign w:val="bottom"/>
          </w:tcPr>
          <w:p w14:paraId="307707BF"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99"/>
                <w:sz w:val="20"/>
                <w:szCs w:val="20"/>
                <w:lang w:val="pl-PL"/>
              </w:rPr>
              <w:t>15</w:t>
            </w:r>
          </w:p>
        </w:tc>
        <w:tc>
          <w:tcPr>
            <w:tcW w:w="3402" w:type="dxa"/>
            <w:vAlign w:val="bottom"/>
          </w:tcPr>
          <w:p w14:paraId="6170E5E1"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Złożoność postępowania</w:t>
            </w:r>
          </w:p>
        </w:tc>
      </w:tr>
      <w:tr w:rsidR="0045343B" w:rsidRPr="00233788" w14:paraId="3599935B" w14:textId="77777777" w:rsidTr="00EB6B83">
        <w:trPr>
          <w:cantSplit/>
        </w:trPr>
        <w:tc>
          <w:tcPr>
            <w:tcW w:w="1012" w:type="dxa"/>
          </w:tcPr>
          <w:p w14:paraId="1B902AB2" w14:textId="77777777" w:rsidR="0050285A" w:rsidRPr="00233788" w:rsidRDefault="0050285A" w:rsidP="004E7B54">
            <w:pPr>
              <w:ind w:firstLine="0"/>
              <w:rPr>
                <w:rFonts w:cs="Arial"/>
                <w:color w:val="FF0000"/>
                <w:sz w:val="20"/>
                <w:szCs w:val="20"/>
                <w:lang w:val="pl-PL"/>
              </w:rPr>
            </w:pPr>
          </w:p>
        </w:tc>
        <w:tc>
          <w:tcPr>
            <w:tcW w:w="3402" w:type="dxa"/>
          </w:tcPr>
          <w:p w14:paraId="04C2BE9E" w14:textId="77777777" w:rsidR="0050285A" w:rsidRPr="00233788" w:rsidRDefault="0050285A" w:rsidP="004E7B54">
            <w:pPr>
              <w:ind w:firstLine="0"/>
              <w:rPr>
                <w:rFonts w:cs="Arial"/>
                <w:b/>
                <w:color w:val="FF0000"/>
                <w:sz w:val="20"/>
                <w:szCs w:val="20"/>
                <w:lang w:val="pl-PL"/>
              </w:rPr>
            </w:pPr>
            <w:r w:rsidRPr="00233788">
              <w:rPr>
                <w:rFonts w:cs="Arial"/>
                <w:b/>
                <w:color w:val="FF0000"/>
                <w:sz w:val="20"/>
                <w:szCs w:val="20"/>
                <w:lang w:val="pl-PL"/>
              </w:rPr>
              <w:t>Średnia z ocen UWJUB</w:t>
            </w:r>
          </w:p>
        </w:tc>
        <w:tc>
          <w:tcPr>
            <w:tcW w:w="1012" w:type="dxa"/>
            <w:vAlign w:val="bottom"/>
          </w:tcPr>
          <w:p w14:paraId="3E175F9B" w14:textId="77777777" w:rsidR="0050285A" w:rsidRPr="00233788" w:rsidRDefault="0050285A" w:rsidP="004E7B54">
            <w:pPr>
              <w:ind w:firstLine="0"/>
              <w:rPr>
                <w:rFonts w:cs="Arial"/>
                <w:color w:val="FF0000"/>
                <w:sz w:val="20"/>
                <w:szCs w:val="20"/>
                <w:lang w:val="pl-PL"/>
              </w:rPr>
            </w:pPr>
          </w:p>
        </w:tc>
        <w:tc>
          <w:tcPr>
            <w:tcW w:w="3402" w:type="dxa"/>
            <w:vAlign w:val="bottom"/>
          </w:tcPr>
          <w:p w14:paraId="21BB9D98" w14:textId="77777777" w:rsidR="0050285A" w:rsidRPr="00233788" w:rsidRDefault="0050285A" w:rsidP="004E7B54">
            <w:pPr>
              <w:ind w:firstLine="0"/>
              <w:rPr>
                <w:rFonts w:cs="Arial"/>
                <w:b/>
                <w:color w:val="FF0000"/>
                <w:sz w:val="20"/>
                <w:szCs w:val="20"/>
                <w:lang w:val="pl-PL"/>
              </w:rPr>
            </w:pPr>
            <w:r w:rsidRPr="00233788">
              <w:rPr>
                <w:rFonts w:cs="Arial"/>
                <w:b/>
                <w:color w:val="FF0000"/>
                <w:sz w:val="20"/>
                <w:szCs w:val="20"/>
                <w:lang w:val="pl-PL"/>
              </w:rPr>
              <w:t>Średnia z ocen UWJUD</w:t>
            </w:r>
          </w:p>
        </w:tc>
      </w:tr>
      <w:tr w:rsidR="0045343B" w:rsidRPr="00233788" w14:paraId="66135874" w14:textId="77777777" w:rsidTr="00EB6B83">
        <w:trPr>
          <w:cantSplit/>
        </w:trPr>
        <w:tc>
          <w:tcPr>
            <w:tcW w:w="4414" w:type="dxa"/>
            <w:gridSpan w:val="2"/>
          </w:tcPr>
          <w:p w14:paraId="5FB6DA4E" w14:textId="77777777" w:rsidR="00C17CF1" w:rsidRPr="00233788" w:rsidRDefault="00C17CF1" w:rsidP="004E7B54">
            <w:pPr>
              <w:ind w:firstLine="0"/>
              <w:rPr>
                <w:rFonts w:cs="Arial"/>
                <w:b/>
                <w:color w:val="FF0000"/>
                <w:sz w:val="20"/>
                <w:szCs w:val="20"/>
                <w:lang w:val="pl-PL"/>
              </w:rPr>
            </w:pPr>
            <w:r w:rsidRPr="00233788">
              <w:rPr>
                <w:rFonts w:cs="Arial"/>
                <w:b/>
                <w:color w:val="FF0000"/>
                <w:sz w:val="20"/>
                <w:szCs w:val="20"/>
                <w:lang w:val="pl-PL"/>
              </w:rPr>
              <w:t>Ocena jakości z punktu widzenia odbiorcy jako relacja do oceny ogólnej (kryterium 0) [JB]</w:t>
            </w:r>
          </w:p>
        </w:tc>
        <w:tc>
          <w:tcPr>
            <w:tcW w:w="4414" w:type="dxa"/>
            <w:gridSpan w:val="2"/>
            <w:vAlign w:val="bottom"/>
          </w:tcPr>
          <w:p w14:paraId="04E1D0C9" w14:textId="77777777" w:rsidR="00C17CF1" w:rsidRPr="00233788" w:rsidRDefault="00C17CF1" w:rsidP="004E7B54">
            <w:pPr>
              <w:ind w:firstLine="0"/>
              <w:rPr>
                <w:rFonts w:cs="Arial"/>
                <w:b/>
                <w:color w:val="FF0000"/>
                <w:sz w:val="20"/>
                <w:szCs w:val="20"/>
                <w:lang w:val="pl-PL"/>
              </w:rPr>
            </w:pPr>
            <w:r w:rsidRPr="00233788">
              <w:rPr>
                <w:rFonts w:cs="Arial"/>
                <w:b/>
                <w:color w:val="FF0000"/>
                <w:sz w:val="20"/>
                <w:szCs w:val="20"/>
                <w:lang w:val="pl-PL"/>
              </w:rPr>
              <w:t>Ocena jakości z punktu widzenia dostawcy jako relacja do oceny ogólnej (kryterium 0) [JD]</w:t>
            </w:r>
          </w:p>
        </w:tc>
      </w:tr>
      <w:tr w:rsidR="0045343B" w:rsidRPr="00233788" w14:paraId="09AA383E" w14:textId="77777777" w:rsidTr="00EB6B83">
        <w:trPr>
          <w:cantSplit/>
        </w:trPr>
        <w:tc>
          <w:tcPr>
            <w:tcW w:w="8828" w:type="dxa"/>
            <w:gridSpan w:val="4"/>
          </w:tcPr>
          <w:p w14:paraId="0F354524" w14:textId="77777777" w:rsidR="00C17CF1" w:rsidRPr="00233788" w:rsidRDefault="00C17CF1" w:rsidP="004E7B54">
            <w:pPr>
              <w:ind w:firstLine="0"/>
              <w:jc w:val="center"/>
              <w:rPr>
                <w:rFonts w:cs="Arial"/>
                <w:color w:val="FF0000"/>
                <w:sz w:val="24"/>
                <w:szCs w:val="20"/>
                <w:lang w:val="pl-PL"/>
              </w:rPr>
            </w:pPr>
            <w:r w:rsidRPr="00233788">
              <w:rPr>
                <w:rFonts w:cs="Arial"/>
                <w:b/>
                <w:color w:val="FF0000"/>
                <w:sz w:val="24"/>
                <w:szCs w:val="20"/>
                <w:lang w:val="pl-PL"/>
              </w:rPr>
              <w:t>Ocena ogólna jakości usługi [JU] jako relacja JD/JB</w:t>
            </w:r>
          </w:p>
        </w:tc>
      </w:tr>
      <w:tr w:rsidR="0045343B" w:rsidRPr="00233788" w14:paraId="656E631D" w14:textId="77777777" w:rsidTr="00EB6B83">
        <w:trPr>
          <w:cantSplit/>
        </w:trPr>
        <w:tc>
          <w:tcPr>
            <w:tcW w:w="8828" w:type="dxa"/>
            <w:gridSpan w:val="4"/>
          </w:tcPr>
          <w:p w14:paraId="623C64E8" w14:textId="77777777" w:rsidR="00C17CF1" w:rsidRPr="00233788" w:rsidRDefault="00C17CF1" w:rsidP="004E7B54">
            <w:pPr>
              <w:ind w:firstLine="0"/>
              <w:rPr>
                <w:rFonts w:cs="Arial"/>
                <w:color w:val="FF0000"/>
                <w:sz w:val="20"/>
                <w:szCs w:val="20"/>
                <w:lang w:val="pl-PL"/>
              </w:rPr>
            </w:pPr>
            <w:r w:rsidRPr="00233788">
              <w:rPr>
                <w:rFonts w:cs="Arial"/>
                <w:color w:val="FF0000"/>
                <w:sz w:val="20"/>
                <w:szCs w:val="20"/>
                <w:lang w:val="pl-PL"/>
              </w:rPr>
              <w:t>Jeśli JU jest większe od 1, to oznacza, że klient ocenia jakość usługi jako niższą w stosunku do oceny dostawcy – niezadowolenie klienta.</w:t>
            </w:r>
          </w:p>
          <w:p w14:paraId="41F815F0" w14:textId="77777777" w:rsidR="00C17CF1" w:rsidRPr="00233788" w:rsidRDefault="00C17CF1" w:rsidP="004E7B54">
            <w:pPr>
              <w:ind w:firstLine="0"/>
              <w:rPr>
                <w:rFonts w:cs="Arial"/>
                <w:color w:val="FF0000"/>
                <w:sz w:val="20"/>
                <w:szCs w:val="20"/>
                <w:lang w:val="pl-PL"/>
              </w:rPr>
            </w:pPr>
            <w:r w:rsidRPr="00233788">
              <w:rPr>
                <w:rFonts w:cs="Arial"/>
                <w:color w:val="FF0000"/>
                <w:sz w:val="20"/>
                <w:szCs w:val="20"/>
                <w:lang w:val="pl-PL"/>
              </w:rPr>
              <w:t>Jeśli JU jest mniejsze od 1, to oznacza, że klient ocenia jakość usługi jako wyższą w stosunku do oceny dostawcy – zadowolenie klienta.</w:t>
            </w:r>
          </w:p>
        </w:tc>
      </w:tr>
    </w:tbl>
    <w:p w14:paraId="56DD41F3" w14:textId="17072A8B" w:rsidR="003E4CBA" w:rsidRPr="00233788" w:rsidRDefault="00C03961" w:rsidP="004E7B54">
      <w:pPr>
        <w:rPr>
          <w:color w:val="FF0000"/>
        </w:rPr>
      </w:pPr>
      <w:r w:rsidRPr="00233788">
        <w:rPr>
          <w:color w:val="FF0000"/>
        </w:rPr>
        <w:t xml:space="preserve">Źródło: opracowanie własne na podstawie </w:t>
      </w:r>
      <w:sdt>
        <w:sdtPr>
          <w:rPr>
            <w:color w:val="FF0000"/>
          </w:rPr>
          <w:id w:val="-77590491"/>
          <w:citation/>
        </w:sdtPr>
        <w:sdtEndPr/>
        <w:sdtContent>
          <w:r w:rsidRPr="00233788">
            <w:rPr>
              <w:color w:val="FF0000"/>
            </w:rPr>
            <w:fldChar w:fldCharType="begin"/>
          </w:r>
          <w:r w:rsidRPr="00233788">
            <w:rPr>
              <w:color w:val="FF0000"/>
            </w:rPr>
            <w:instrText xml:space="preserve">CITATION Kol961 \t  \l 1045 </w:instrText>
          </w:r>
          <w:r w:rsidRPr="00233788">
            <w:rPr>
              <w:color w:val="FF0000"/>
            </w:rPr>
            <w:fldChar w:fldCharType="separate"/>
          </w:r>
          <w:r w:rsidR="009D4BA4" w:rsidRPr="00233788">
            <w:rPr>
              <w:noProof/>
              <w:color w:val="FF0000"/>
            </w:rPr>
            <w:t>(Kolman i Tkaczyk, 1996)</w:t>
          </w:r>
          <w:r w:rsidRPr="00233788">
            <w:rPr>
              <w:color w:val="FF0000"/>
            </w:rPr>
            <w:fldChar w:fldCharType="end"/>
          </w:r>
        </w:sdtContent>
      </w:sdt>
      <w:r w:rsidRPr="00233788">
        <w:rPr>
          <w:color w:val="FF0000"/>
        </w:rPr>
        <w:t xml:space="preserve"> za: </w:t>
      </w:r>
      <w:sdt>
        <w:sdtPr>
          <w:rPr>
            <w:color w:val="FF0000"/>
          </w:rPr>
          <w:id w:val="795489212"/>
          <w:citation/>
        </w:sdtPr>
        <w:sdtEndPr/>
        <w:sdtContent>
          <w:r w:rsidRPr="00233788">
            <w:rPr>
              <w:color w:val="FF0000"/>
            </w:rPr>
            <w:fldChar w:fldCharType="begin"/>
          </w:r>
          <w:r w:rsidRPr="00233788">
            <w:rPr>
              <w:color w:val="FF0000"/>
            </w:rPr>
            <w:instrText xml:space="preserve"> CITATION Dzi06 \l 1045 </w:instrText>
          </w:r>
          <w:r w:rsidRPr="00233788">
            <w:rPr>
              <w:color w:val="FF0000"/>
            </w:rPr>
            <w:fldChar w:fldCharType="separate"/>
          </w:r>
          <w:r w:rsidR="009D4BA4" w:rsidRPr="00233788">
            <w:rPr>
              <w:noProof/>
              <w:color w:val="FF0000"/>
            </w:rPr>
            <w:t>(Dziadkowiec J. , 2006)</w:t>
          </w:r>
          <w:r w:rsidRPr="00233788">
            <w:rPr>
              <w:color w:val="FF0000"/>
            </w:rPr>
            <w:fldChar w:fldCharType="end"/>
          </w:r>
        </w:sdtContent>
      </w:sdt>
      <w:r w:rsidRPr="00233788">
        <w:rPr>
          <w:color w:val="FF0000"/>
        </w:rPr>
        <w:t>.</w:t>
      </w:r>
    </w:p>
    <w:p w14:paraId="0137EF22" w14:textId="77777777" w:rsidR="003E4CBA" w:rsidRPr="00233788" w:rsidRDefault="0068283C" w:rsidP="004E7B54">
      <w:pPr>
        <w:rPr>
          <w:color w:val="FF0000"/>
        </w:rPr>
      </w:pPr>
      <w:r w:rsidRPr="00233788">
        <w:rPr>
          <w:color w:val="FF0000"/>
        </w:rPr>
        <w:lastRenderedPageBreak/>
        <w:t>Można także wyróżnić modele relacyjne, które podkreślają rolę jakości relacji z klientami w ogólnym postrzeganiu jakości usług przez klientów.</w:t>
      </w:r>
    </w:p>
    <w:p w14:paraId="59DD9563" w14:textId="77777777" w:rsidR="00C723BF" w:rsidRPr="00233788" w:rsidRDefault="00C723BF" w:rsidP="004E7B54">
      <w:pPr>
        <w:rPr>
          <w:color w:val="FF0000"/>
        </w:rPr>
      </w:pPr>
    </w:p>
    <w:p w14:paraId="24B8CCFC" w14:textId="77777777" w:rsidR="00F848A1" w:rsidRPr="00233788" w:rsidRDefault="00F848A1" w:rsidP="004E7B54">
      <w:pPr>
        <w:rPr>
          <w:color w:val="FF0000"/>
        </w:rPr>
      </w:pPr>
    </w:p>
    <w:p w14:paraId="609CB291" w14:textId="77777777" w:rsidR="005A7500" w:rsidRPr="00233788" w:rsidRDefault="0038690A" w:rsidP="004E7B54">
      <w:pPr>
        <w:rPr>
          <w:color w:val="FF0000"/>
        </w:rPr>
      </w:pPr>
      <w:r w:rsidRPr="00233788">
        <w:rPr>
          <w:color w:val="FF0000"/>
        </w:rPr>
        <w:t>Jednym z takich modeli jest</w:t>
      </w:r>
      <w:commentRangeStart w:id="166"/>
      <w:r w:rsidR="003E4049" w:rsidRPr="00233788">
        <w:rPr>
          <w:color w:val="FF0000"/>
        </w:rPr>
        <w:t xml:space="preserve"> model zaproponowany przez Townsenda i Gebhardta</w:t>
      </w:r>
      <w:r w:rsidRPr="00233788">
        <w:rPr>
          <w:color w:val="FF0000"/>
        </w:rPr>
        <w:t>, który</w:t>
      </w:r>
      <w:r w:rsidR="00855CF9" w:rsidRPr="00233788">
        <w:rPr>
          <w:color w:val="FF0000"/>
        </w:rPr>
        <w:t xml:space="preserve"> zakład</w:t>
      </w:r>
      <w:r w:rsidRPr="00233788">
        <w:rPr>
          <w:color w:val="FF0000"/>
        </w:rPr>
        <w:t>a</w:t>
      </w:r>
      <w:r w:rsidR="00855CF9" w:rsidRPr="00233788">
        <w:rPr>
          <w:color w:val="FF0000"/>
        </w:rPr>
        <w:t xml:space="preserve"> podział na trzy kategorie przedstawione w tabeli poniżej:</w:t>
      </w:r>
    </w:p>
    <w:p w14:paraId="767B4867" w14:textId="77777777" w:rsidR="005A7500" w:rsidRPr="00233788" w:rsidRDefault="005A7500" w:rsidP="004E7B54">
      <w:pPr>
        <w:rPr>
          <w:color w:val="FF0000"/>
        </w:rPr>
      </w:pPr>
    </w:p>
    <w:p w14:paraId="72958E8D" w14:textId="439D71B4" w:rsidR="005A7500" w:rsidRPr="00233788" w:rsidRDefault="005A7500" w:rsidP="004E7B54">
      <w:pPr>
        <w:pStyle w:val="Tytutabeli"/>
        <w:rPr>
          <w:color w:val="FF0000"/>
        </w:rPr>
      </w:pPr>
      <w:bookmarkStart w:id="167" w:name="_Toc66043259"/>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7</w:t>
      </w:r>
      <w:r w:rsidR="001C498A" w:rsidRPr="00233788">
        <w:rPr>
          <w:color w:val="FF0000"/>
        </w:rPr>
        <w:fldChar w:fldCharType="end"/>
      </w:r>
      <w:r w:rsidRPr="00233788">
        <w:rPr>
          <w:color w:val="FF0000"/>
        </w:rPr>
        <w:t xml:space="preserve"> Kategorie jakości wg Townsenda i Gebhardta</w:t>
      </w:r>
      <w:bookmarkEnd w:id="167"/>
    </w:p>
    <w:tbl>
      <w:tblPr>
        <w:tblStyle w:val="Tabela-Siatka"/>
        <w:tblW w:w="0" w:type="auto"/>
        <w:tblLook w:val="04A0" w:firstRow="1" w:lastRow="0" w:firstColumn="1" w:lastColumn="0" w:noHBand="0" w:noVBand="1"/>
      </w:tblPr>
      <w:tblGrid>
        <w:gridCol w:w="3018"/>
        <w:gridCol w:w="3024"/>
        <w:gridCol w:w="3020"/>
      </w:tblGrid>
      <w:tr w:rsidR="0045343B" w:rsidRPr="00233788" w14:paraId="5AB22F06" w14:textId="77777777" w:rsidTr="00855CF9">
        <w:tc>
          <w:tcPr>
            <w:tcW w:w="3070" w:type="dxa"/>
          </w:tcPr>
          <w:p w14:paraId="6E8AB03B" w14:textId="77777777" w:rsidR="00855CF9" w:rsidRPr="00233788" w:rsidRDefault="00855CF9" w:rsidP="004E7B54">
            <w:pPr>
              <w:ind w:firstLine="0"/>
              <w:rPr>
                <w:color w:val="FF0000"/>
                <w:sz w:val="20"/>
                <w:lang w:val="pl-PL"/>
              </w:rPr>
            </w:pPr>
            <w:r w:rsidRPr="00233788">
              <w:rPr>
                <w:color w:val="FF0000"/>
                <w:sz w:val="20"/>
                <w:lang w:val="pl-PL"/>
              </w:rPr>
              <w:t>Rodzaj kategorii jakości</w:t>
            </w:r>
          </w:p>
        </w:tc>
        <w:tc>
          <w:tcPr>
            <w:tcW w:w="3071" w:type="dxa"/>
          </w:tcPr>
          <w:p w14:paraId="5997AEC2" w14:textId="77777777" w:rsidR="00855CF9" w:rsidRPr="00233788" w:rsidRDefault="00855CF9" w:rsidP="004E7B54">
            <w:pPr>
              <w:ind w:firstLine="0"/>
              <w:rPr>
                <w:color w:val="FF0000"/>
                <w:sz w:val="20"/>
                <w:lang w:val="pl-PL"/>
              </w:rPr>
            </w:pPr>
            <w:r w:rsidRPr="00233788">
              <w:rPr>
                <w:color w:val="FF0000"/>
                <w:sz w:val="20"/>
                <w:lang w:val="pl-PL"/>
              </w:rPr>
              <w:t>Typ kategorii jakości</w:t>
            </w:r>
          </w:p>
        </w:tc>
        <w:tc>
          <w:tcPr>
            <w:tcW w:w="3071" w:type="dxa"/>
          </w:tcPr>
          <w:p w14:paraId="2B1834E6" w14:textId="77777777" w:rsidR="00855CF9" w:rsidRPr="00233788" w:rsidRDefault="00855CF9" w:rsidP="004E7B54">
            <w:pPr>
              <w:ind w:firstLine="0"/>
              <w:rPr>
                <w:color w:val="FF0000"/>
                <w:sz w:val="20"/>
                <w:lang w:val="pl-PL"/>
              </w:rPr>
            </w:pPr>
            <w:r w:rsidRPr="00233788">
              <w:rPr>
                <w:color w:val="FF0000"/>
                <w:sz w:val="20"/>
                <w:lang w:val="pl-PL"/>
              </w:rPr>
              <w:t>Opis</w:t>
            </w:r>
          </w:p>
        </w:tc>
      </w:tr>
      <w:tr w:rsidR="0045343B" w:rsidRPr="00233788" w14:paraId="03061242" w14:textId="77777777" w:rsidTr="00855CF9">
        <w:tc>
          <w:tcPr>
            <w:tcW w:w="3070" w:type="dxa"/>
          </w:tcPr>
          <w:p w14:paraId="00C2E05C" w14:textId="77777777" w:rsidR="00855CF9" w:rsidRPr="00233788" w:rsidRDefault="00855CF9" w:rsidP="004E7B54">
            <w:pPr>
              <w:ind w:firstLine="0"/>
              <w:rPr>
                <w:color w:val="FF0000"/>
                <w:sz w:val="20"/>
                <w:lang w:val="pl-PL"/>
              </w:rPr>
            </w:pPr>
            <w:r w:rsidRPr="00233788">
              <w:rPr>
                <w:color w:val="FF0000"/>
                <w:sz w:val="20"/>
                <w:lang w:val="pl-PL"/>
              </w:rPr>
              <w:t>Jakość postrzegana przez odbiorcę</w:t>
            </w:r>
          </w:p>
        </w:tc>
        <w:tc>
          <w:tcPr>
            <w:tcW w:w="3071" w:type="dxa"/>
          </w:tcPr>
          <w:p w14:paraId="4F25E178" w14:textId="77777777" w:rsidR="00855CF9" w:rsidRPr="00233788" w:rsidRDefault="00855CF9" w:rsidP="004E7B54">
            <w:pPr>
              <w:ind w:firstLine="0"/>
              <w:rPr>
                <w:color w:val="FF0000"/>
                <w:sz w:val="20"/>
                <w:lang w:val="pl-PL"/>
              </w:rPr>
            </w:pPr>
            <w:r w:rsidRPr="00233788">
              <w:rPr>
                <w:color w:val="FF0000"/>
                <w:sz w:val="20"/>
                <w:lang w:val="pl-PL"/>
              </w:rPr>
              <w:t>Jakość zewnętrzna</w:t>
            </w:r>
          </w:p>
        </w:tc>
        <w:tc>
          <w:tcPr>
            <w:tcW w:w="3071" w:type="dxa"/>
          </w:tcPr>
          <w:p w14:paraId="7B478D56" w14:textId="77777777" w:rsidR="00855CF9" w:rsidRPr="00233788" w:rsidRDefault="00855CF9" w:rsidP="004E7B54">
            <w:pPr>
              <w:ind w:firstLine="0"/>
              <w:rPr>
                <w:color w:val="FF0000"/>
                <w:sz w:val="20"/>
                <w:lang w:val="pl-PL"/>
              </w:rPr>
            </w:pPr>
            <w:r w:rsidRPr="00233788">
              <w:rPr>
                <w:color w:val="FF0000"/>
                <w:sz w:val="20"/>
                <w:lang w:val="pl-PL"/>
              </w:rPr>
              <w:t>Ogólna opinia odbiorcy nt. usługi</w:t>
            </w:r>
          </w:p>
        </w:tc>
      </w:tr>
      <w:tr w:rsidR="0045343B" w:rsidRPr="00233788" w14:paraId="064FC417" w14:textId="77777777" w:rsidTr="00855CF9">
        <w:tc>
          <w:tcPr>
            <w:tcW w:w="3070" w:type="dxa"/>
          </w:tcPr>
          <w:p w14:paraId="1AF724C0" w14:textId="77777777" w:rsidR="00855CF9" w:rsidRPr="00233788" w:rsidRDefault="00855CF9" w:rsidP="004E7B54">
            <w:pPr>
              <w:ind w:firstLine="0"/>
              <w:rPr>
                <w:color w:val="FF0000"/>
                <w:sz w:val="20"/>
                <w:lang w:val="pl-PL"/>
              </w:rPr>
            </w:pPr>
            <w:r w:rsidRPr="00233788">
              <w:rPr>
                <w:color w:val="FF0000"/>
                <w:sz w:val="20"/>
                <w:lang w:val="pl-PL"/>
              </w:rPr>
              <w:t>Jakość normatywna</w:t>
            </w:r>
          </w:p>
        </w:tc>
        <w:tc>
          <w:tcPr>
            <w:tcW w:w="3071" w:type="dxa"/>
          </w:tcPr>
          <w:p w14:paraId="1649AB21" w14:textId="77777777" w:rsidR="00855CF9" w:rsidRPr="00233788" w:rsidRDefault="00855CF9" w:rsidP="004E7B54">
            <w:pPr>
              <w:ind w:firstLine="0"/>
              <w:rPr>
                <w:color w:val="FF0000"/>
                <w:sz w:val="20"/>
                <w:lang w:val="pl-PL"/>
              </w:rPr>
            </w:pPr>
            <w:r w:rsidRPr="00233788">
              <w:rPr>
                <w:color w:val="FF0000"/>
                <w:sz w:val="20"/>
                <w:lang w:val="pl-PL"/>
              </w:rPr>
              <w:t>Jakość wewnętrzna</w:t>
            </w:r>
          </w:p>
        </w:tc>
        <w:tc>
          <w:tcPr>
            <w:tcW w:w="3071" w:type="dxa"/>
          </w:tcPr>
          <w:p w14:paraId="2336BF25" w14:textId="77777777" w:rsidR="00855CF9" w:rsidRPr="00233788" w:rsidRDefault="00855CF9" w:rsidP="004E7B54">
            <w:pPr>
              <w:ind w:firstLine="0"/>
              <w:rPr>
                <w:color w:val="FF0000"/>
                <w:sz w:val="20"/>
                <w:lang w:val="pl-PL"/>
              </w:rPr>
            </w:pPr>
            <w:r w:rsidRPr="00233788">
              <w:rPr>
                <w:color w:val="FF0000"/>
                <w:sz w:val="20"/>
                <w:lang w:val="pl-PL"/>
              </w:rPr>
              <w:t>Jakość wyrażona w parametrach i wskaźnikach mierzalnych opracowanych przez producenta</w:t>
            </w:r>
          </w:p>
        </w:tc>
      </w:tr>
      <w:tr w:rsidR="0045343B" w:rsidRPr="00233788" w14:paraId="5ADCACD0" w14:textId="77777777" w:rsidTr="00855CF9">
        <w:tc>
          <w:tcPr>
            <w:tcW w:w="3070" w:type="dxa"/>
          </w:tcPr>
          <w:p w14:paraId="3D224B12" w14:textId="77777777" w:rsidR="00855CF9" w:rsidRPr="00233788" w:rsidRDefault="00855CF9" w:rsidP="004E7B54">
            <w:pPr>
              <w:ind w:firstLine="0"/>
              <w:rPr>
                <w:color w:val="FF0000"/>
                <w:sz w:val="20"/>
                <w:lang w:val="pl-PL"/>
              </w:rPr>
            </w:pPr>
            <w:r w:rsidRPr="00233788">
              <w:rPr>
                <w:color w:val="FF0000"/>
                <w:sz w:val="20"/>
                <w:lang w:val="pl-PL"/>
              </w:rPr>
              <w:t>Jakość w relacjach</w:t>
            </w:r>
          </w:p>
        </w:tc>
        <w:tc>
          <w:tcPr>
            <w:tcW w:w="3071" w:type="dxa"/>
          </w:tcPr>
          <w:p w14:paraId="67A6CB87" w14:textId="77777777" w:rsidR="00855CF9" w:rsidRPr="00233788" w:rsidRDefault="005A7500" w:rsidP="004E7B54">
            <w:pPr>
              <w:ind w:firstLine="0"/>
              <w:rPr>
                <w:color w:val="FF0000"/>
                <w:sz w:val="20"/>
                <w:lang w:val="pl-PL"/>
              </w:rPr>
            </w:pPr>
            <w:r w:rsidRPr="00233788">
              <w:rPr>
                <w:color w:val="FF0000"/>
                <w:sz w:val="20"/>
                <w:lang w:val="pl-PL"/>
              </w:rPr>
              <w:t>Jakość interakcyjna</w:t>
            </w:r>
          </w:p>
        </w:tc>
        <w:tc>
          <w:tcPr>
            <w:tcW w:w="3071" w:type="dxa"/>
          </w:tcPr>
          <w:p w14:paraId="04DAD9A8" w14:textId="77777777" w:rsidR="00855CF9" w:rsidRPr="00233788" w:rsidRDefault="005A7500" w:rsidP="004E7B54">
            <w:pPr>
              <w:ind w:firstLine="0"/>
              <w:rPr>
                <w:color w:val="FF0000"/>
                <w:sz w:val="20"/>
                <w:lang w:val="pl-PL"/>
              </w:rPr>
            </w:pPr>
            <w:r w:rsidRPr="00233788">
              <w:rPr>
                <w:color w:val="FF0000"/>
                <w:sz w:val="20"/>
                <w:lang w:val="pl-PL"/>
              </w:rPr>
              <w:t>Jakość powstająca na skutek powtarzalnych zdarzeń podczas długotrwałych relacji między odbiorcą, a usługodawcą.</w:t>
            </w:r>
          </w:p>
        </w:tc>
      </w:tr>
    </w:tbl>
    <w:p w14:paraId="5EDE9CE6" w14:textId="665B7AC1" w:rsidR="00855CF9" w:rsidRPr="00233788" w:rsidRDefault="005A7500" w:rsidP="004E7B54">
      <w:pPr>
        <w:rPr>
          <w:color w:val="FF0000"/>
        </w:rPr>
      </w:pPr>
      <w:r w:rsidRPr="00233788">
        <w:rPr>
          <w:color w:val="FF0000"/>
        </w:rPr>
        <w:t xml:space="preserve">Źródło: opracowanie własne na podstawie </w:t>
      </w:r>
      <w:sdt>
        <w:sdtPr>
          <w:rPr>
            <w:color w:val="FF0000"/>
          </w:rPr>
          <w:id w:val="1491976076"/>
          <w:citation/>
        </w:sdtPr>
        <w:sdtEndPr/>
        <w:sdtContent>
          <w:r w:rsidRPr="00233788">
            <w:rPr>
              <w:color w:val="FF0000"/>
            </w:rPr>
            <w:fldChar w:fldCharType="begin"/>
          </w:r>
          <w:r w:rsidR="00610759" w:rsidRPr="00233788">
            <w:rPr>
              <w:color w:val="FF0000"/>
            </w:rPr>
            <w:instrText xml:space="preserve">CITATION Aga09 \l 1045 </w:instrText>
          </w:r>
          <w:r w:rsidRPr="00233788">
            <w:rPr>
              <w:color w:val="FF0000"/>
            </w:rPr>
            <w:fldChar w:fldCharType="separate"/>
          </w:r>
          <w:r w:rsidR="009D4BA4" w:rsidRPr="00233788">
            <w:rPr>
              <w:noProof/>
              <w:color w:val="FF0000"/>
            </w:rPr>
            <w:t>(Jonas, Tworzenie relacji z klientem w firmach usługowych a jakośc usług, 2009)</w:t>
          </w:r>
          <w:r w:rsidRPr="00233788">
            <w:rPr>
              <w:color w:val="FF0000"/>
            </w:rPr>
            <w:fldChar w:fldCharType="end"/>
          </w:r>
        </w:sdtContent>
      </w:sdt>
      <w:commentRangeEnd w:id="166"/>
      <w:r w:rsidRPr="00233788">
        <w:rPr>
          <w:rStyle w:val="Odwoaniedokomentarza"/>
          <w:rFonts w:ascii="Times New Roman" w:eastAsia="Times New Roman" w:hAnsi="Times New Roman"/>
          <w:color w:val="FF0000"/>
          <w:szCs w:val="20"/>
          <w:lang w:eastAsia="pl-PL"/>
        </w:rPr>
        <w:commentReference w:id="166"/>
      </w:r>
    </w:p>
    <w:p w14:paraId="1D360EA1" w14:textId="77777777" w:rsidR="003E4049" w:rsidRPr="00233788" w:rsidRDefault="003E4049" w:rsidP="004E7B54">
      <w:pPr>
        <w:rPr>
          <w:color w:val="FF0000"/>
        </w:rPr>
      </w:pPr>
    </w:p>
    <w:p w14:paraId="3DDBFF9E" w14:textId="77777777" w:rsidR="00832918" w:rsidRPr="00233788" w:rsidRDefault="00832918" w:rsidP="004E7B54">
      <w:pPr>
        <w:rPr>
          <w:color w:val="FF0000"/>
        </w:rPr>
      </w:pPr>
    </w:p>
    <w:p w14:paraId="3BEA3507" w14:textId="77777777" w:rsidR="0038690A" w:rsidRPr="00233788" w:rsidRDefault="0038690A" w:rsidP="004E7B54">
      <w:pPr>
        <w:rPr>
          <w:color w:val="FF0000"/>
        </w:rPr>
      </w:pPr>
    </w:p>
    <w:p w14:paraId="23012536" w14:textId="77777777" w:rsidR="0038690A" w:rsidRPr="00233788" w:rsidRDefault="0038690A" w:rsidP="004E7B54">
      <w:pPr>
        <w:rPr>
          <w:color w:val="FF0000"/>
        </w:rPr>
      </w:pPr>
    </w:p>
    <w:p w14:paraId="7DFD5005" w14:textId="77777777" w:rsidR="00832918" w:rsidRPr="00233788" w:rsidRDefault="00832918" w:rsidP="004E7B54">
      <w:pPr>
        <w:rPr>
          <w:color w:val="FF0000"/>
        </w:rPr>
      </w:pPr>
      <w:commentRangeStart w:id="168"/>
      <w:r w:rsidRPr="00233788">
        <w:rPr>
          <w:color w:val="FF0000"/>
        </w:rPr>
        <w:t>I</w:t>
      </w:r>
      <w:r w:rsidR="0038690A" w:rsidRPr="00233788">
        <w:rPr>
          <w:color w:val="FF0000"/>
        </w:rPr>
        <w:t xml:space="preserve">nnym </w:t>
      </w:r>
      <w:r w:rsidRPr="00233788">
        <w:rPr>
          <w:color w:val="FF0000"/>
        </w:rPr>
        <w:t xml:space="preserve">podejściem </w:t>
      </w:r>
      <w:r w:rsidR="004425F6" w:rsidRPr="00233788">
        <w:rPr>
          <w:color w:val="FF0000"/>
        </w:rPr>
        <w:t xml:space="preserve">do </w:t>
      </w:r>
      <w:r w:rsidRPr="00233788">
        <w:rPr>
          <w:color w:val="FF0000"/>
        </w:rPr>
        <w:t>opisu jakości usług jest model zaproponowany przez Brady’ego i Cronina. Według tej koncepcji na jakość postrzegana jest przez Klientów na trzech poziomach:</w:t>
      </w:r>
    </w:p>
    <w:p w14:paraId="79F3D3FD" w14:textId="77777777" w:rsidR="00832918" w:rsidRPr="00233788" w:rsidRDefault="00832918" w:rsidP="001D1695">
      <w:pPr>
        <w:pStyle w:val="Akapitzlist"/>
        <w:numPr>
          <w:ilvl w:val="0"/>
          <w:numId w:val="16"/>
        </w:numPr>
        <w:rPr>
          <w:color w:val="FF0000"/>
        </w:rPr>
      </w:pPr>
      <w:r w:rsidRPr="00233788">
        <w:rPr>
          <w:color w:val="FF0000"/>
        </w:rPr>
        <w:t>jakość współdziałania personelu z klientem</w:t>
      </w:r>
    </w:p>
    <w:p w14:paraId="1A187AA3" w14:textId="77777777" w:rsidR="00832918" w:rsidRPr="00233788" w:rsidRDefault="00832918" w:rsidP="001D1695">
      <w:pPr>
        <w:pStyle w:val="Akapitzlist"/>
        <w:numPr>
          <w:ilvl w:val="0"/>
          <w:numId w:val="16"/>
        </w:numPr>
        <w:rPr>
          <w:color w:val="FF0000"/>
        </w:rPr>
      </w:pPr>
      <w:r w:rsidRPr="00233788">
        <w:rPr>
          <w:color w:val="FF0000"/>
        </w:rPr>
        <w:t>jakość fizycznego otoczenia w jakim świadczona jest usługa</w:t>
      </w:r>
    </w:p>
    <w:p w14:paraId="38257E15" w14:textId="7D681F87" w:rsidR="00832918" w:rsidRPr="00233788" w:rsidRDefault="00832918" w:rsidP="001D1695">
      <w:pPr>
        <w:pStyle w:val="Akapitzlist"/>
        <w:numPr>
          <w:ilvl w:val="0"/>
          <w:numId w:val="16"/>
        </w:numPr>
        <w:rPr>
          <w:color w:val="FF0000"/>
        </w:rPr>
      </w:pPr>
      <w:r w:rsidRPr="00233788">
        <w:rPr>
          <w:color w:val="FF0000"/>
        </w:rPr>
        <w:t xml:space="preserve">jakość wykonania usługi </w:t>
      </w:r>
      <w:sdt>
        <w:sdtPr>
          <w:rPr>
            <w:color w:val="FF0000"/>
          </w:rPr>
          <w:id w:val="203750056"/>
          <w:citation/>
        </w:sdtPr>
        <w:sdtEndPr/>
        <w:sdtContent>
          <w:r w:rsidRPr="00233788">
            <w:rPr>
              <w:color w:val="FF0000"/>
            </w:rPr>
            <w:fldChar w:fldCharType="begin"/>
          </w:r>
          <w:r w:rsidR="00610759" w:rsidRPr="00233788">
            <w:rPr>
              <w:color w:val="FF0000"/>
            </w:rPr>
            <w:instrText xml:space="preserve">CITATION Bie11 \l 1045 </w:instrText>
          </w:r>
          <w:r w:rsidRPr="00233788">
            <w:rPr>
              <w:color w:val="FF0000"/>
            </w:rPr>
            <w:fldChar w:fldCharType="separate"/>
          </w:r>
          <w:r w:rsidR="009D4BA4" w:rsidRPr="00233788">
            <w:rPr>
              <w:noProof/>
              <w:color w:val="FF0000"/>
            </w:rPr>
            <w:t>(Bielawa, 2011)</w:t>
          </w:r>
          <w:r w:rsidRPr="00233788">
            <w:rPr>
              <w:color w:val="FF0000"/>
            </w:rPr>
            <w:fldChar w:fldCharType="end"/>
          </w:r>
        </w:sdtContent>
      </w:sdt>
    </w:p>
    <w:commentRangeEnd w:id="168"/>
    <w:p w14:paraId="1162AE51" w14:textId="77777777" w:rsidR="00832918" w:rsidRPr="00233788" w:rsidRDefault="00832918" w:rsidP="004E7B54">
      <w:pPr>
        <w:rPr>
          <w:color w:val="FF0000"/>
        </w:rPr>
      </w:pPr>
      <w:r w:rsidRPr="00233788">
        <w:rPr>
          <w:rStyle w:val="Odwoaniedokomentarza"/>
          <w:rFonts w:ascii="Times New Roman" w:eastAsia="Times New Roman" w:hAnsi="Times New Roman"/>
          <w:color w:val="FF0000"/>
          <w:szCs w:val="20"/>
          <w:lang w:eastAsia="pl-PL"/>
        </w:rPr>
        <w:commentReference w:id="168"/>
      </w:r>
    </w:p>
    <w:p w14:paraId="11C6263B" w14:textId="77777777" w:rsidR="00466A2F" w:rsidRPr="00233788" w:rsidRDefault="00466A2F" w:rsidP="004E7B54">
      <w:pPr>
        <w:rPr>
          <w:color w:val="FF0000"/>
        </w:rPr>
      </w:pPr>
    </w:p>
    <w:p w14:paraId="79B55FE0" w14:textId="6256E0F3" w:rsidR="00466A2F" w:rsidRPr="00233788" w:rsidRDefault="00764202" w:rsidP="004E7B54">
      <w:pPr>
        <w:rPr>
          <w:color w:val="FF0000"/>
        </w:rPr>
      </w:pPr>
      <w:r w:rsidRPr="00233788">
        <w:rPr>
          <w:color w:val="FF0000"/>
        </w:rPr>
        <w:lastRenderedPageBreak/>
        <w:t>Innym nieco modelem jest model jakości i satysfakcji usługi, którego autorami są Spreng i Mackoy</w:t>
      </w:r>
      <w:sdt>
        <w:sdtPr>
          <w:rPr>
            <w:color w:val="FF0000"/>
          </w:rPr>
          <w:id w:val="-808398995"/>
          <w:citation/>
        </w:sdtPr>
        <w:sdtEndPr/>
        <w:sdtContent>
          <w:r w:rsidRPr="00233788">
            <w:rPr>
              <w:color w:val="FF0000"/>
            </w:rPr>
            <w:fldChar w:fldCharType="begin"/>
          </w:r>
          <w:r w:rsidRPr="00233788">
            <w:rPr>
              <w:color w:val="FF0000"/>
            </w:rPr>
            <w:instrText xml:space="preserve">CITATION Mac96 \n  \t  \l 1045 </w:instrText>
          </w:r>
          <w:r w:rsidRPr="00233788">
            <w:rPr>
              <w:color w:val="FF0000"/>
            </w:rPr>
            <w:fldChar w:fldCharType="separate"/>
          </w:r>
          <w:r w:rsidR="009D4BA4" w:rsidRPr="00233788">
            <w:rPr>
              <w:noProof/>
              <w:color w:val="FF0000"/>
            </w:rPr>
            <w:t xml:space="preserve"> (1996)</w:t>
          </w:r>
          <w:r w:rsidRPr="00233788">
            <w:rPr>
              <w:color w:val="FF0000"/>
            </w:rPr>
            <w:fldChar w:fldCharType="end"/>
          </w:r>
        </w:sdtContent>
      </w:sdt>
      <w:r w:rsidRPr="00233788">
        <w:rPr>
          <w:color w:val="FF0000"/>
        </w:rPr>
        <w:t xml:space="preserve">. W swoim modelu uwypuklili oni wpływ różnych czynników na satysfakcję klienta oraz w ogólnej oceny jakości na satysfakcję z usługi. Model ten został przedstawiony na rysunku </w:t>
      </w:r>
      <w:commentRangeStart w:id="169"/>
      <w:r w:rsidRPr="00233788">
        <w:rPr>
          <w:color w:val="FF0000"/>
        </w:rPr>
        <w:t>poniżej</w:t>
      </w:r>
      <w:commentRangeEnd w:id="169"/>
      <w:r w:rsidRPr="00233788">
        <w:rPr>
          <w:rStyle w:val="Odwoaniedokomentarza"/>
          <w:rFonts w:ascii="Times New Roman" w:eastAsia="Times New Roman" w:hAnsi="Times New Roman"/>
          <w:color w:val="FF0000"/>
          <w:szCs w:val="20"/>
          <w:lang w:eastAsia="pl-PL"/>
        </w:rPr>
        <w:commentReference w:id="169"/>
      </w:r>
      <w:r w:rsidRPr="00233788">
        <w:rPr>
          <w:color w:val="FF0000"/>
        </w:rPr>
        <w:t>.</w:t>
      </w:r>
    </w:p>
    <w:p w14:paraId="3E2C084A" w14:textId="77777777" w:rsidR="00764202" w:rsidRPr="00233788" w:rsidRDefault="00764202" w:rsidP="004E7B54">
      <w:pPr>
        <w:rPr>
          <w:color w:val="FF0000"/>
        </w:rPr>
      </w:pPr>
    </w:p>
    <w:p w14:paraId="3A46D8B9" w14:textId="77777777" w:rsidR="00764202" w:rsidRPr="00233788" w:rsidRDefault="00B22C9A" w:rsidP="004E7B54">
      <w:pPr>
        <w:keepNext/>
        <w:ind w:firstLine="0"/>
        <w:rPr>
          <w:color w:val="FF0000"/>
        </w:rPr>
      </w:pPr>
      <w:r w:rsidRPr="00233788">
        <w:rPr>
          <w:noProof/>
          <w:color w:val="FF0000"/>
          <w:lang w:eastAsia="pl-PL"/>
        </w:rPr>
        <w:t>anym</w:t>
      </w:r>
      <w:r w:rsidR="00764202" w:rsidRPr="00233788">
        <w:rPr>
          <w:noProof/>
          <w:color w:val="FF0000"/>
          <w:lang w:eastAsia="pl-PL"/>
        </w:rPr>
        <w:drawing>
          <wp:inline distT="0" distB="0" distL="0" distR="0" wp14:anchorId="574B8889" wp14:editId="07C1C737">
            <wp:extent cx="5760720" cy="3928110"/>
            <wp:effectExtent l="0" t="0" r="0" b="0"/>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Spreng Mackoy.JPG"/>
                    <pic:cNvPicPr/>
                  </pic:nvPicPr>
                  <pic:blipFill>
                    <a:blip r:embed="rId30">
                      <a:extLst>
                        <a:ext uri="{28A0092B-C50C-407E-A947-70E740481C1C}">
                          <a14:useLocalDpi xmlns:a14="http://schemas.microsoft.com/office/drawing/2010/main" val="0"/>
                        </a:ext>
                      </a:extLst>
                    </a:blip>
                    <a:stretch>
                      <a:fillRect/>
                    </a:stretch>
                  </pic:blipFill>
                  <pic:spPr>
                    <a:xfrm>
                      <a:off x="0" y="0"/>
                      <a:ext cx="5760720" cy="3928110"/>
                    </a:xfrm>
                    <a:prstGeom prst="rect">
                      <a:avLst/>
                    </a:prstGeom>
                  </pic:spPr>
                </pic:pic>
              </a:graphicData>
            </a:graphic>
          </wp:inline>
        </w:drawing>
      </w:r>
    </w:p>
    <w:p w14:paraId="4AF502E1" w14:textId="475D7208" w:rsidR="00764202" w:rsidRPr="00233788" w:rsidRDefault="00764202" w:rsidP="004E7B54">
      <w:pPr>
        <w:keepNext/>
        <w:ind w:firstLine="0"/>
        <w:rPr>
          <w:color w:val="FF0000"/>
        </w:rPr>
      </w:pPr>
      <w:r w:rsidRPr="00233788">
        <w:rPr>
          <w:color w:val="FF0000"/>
        </w:rPr>
        <w:t xml:space="preserve">Źródło: opracowanie własne na podstawie </w:t>
      </w:r>
      <w:sdt>
        <w:sdtPr>
          <w:rPr>
            <w:color w:val="FF0000"/>
          </w:rPr>
          <w:id w:val="-866288135"/>
          <w:citation/>
        </w:sdtPr>
        <w:sdtEndPr/>
        <w:sdtContent>
          <w:r w:rsidRPr="00233788">
            <w:rPr>
              <w:color w:val="FF0000"/>
            </w:rPr>
            <w:fldChar w:fldCharType="begin"/>
          </w:r>
          <w:r w:rsidRPr="00233788">
            <w:rPr>
              <w:color w:val="FF0000"/>
            </w:rPr>
            <w:instrText xml:space="preserve">CITATION Mac96 \p 203 \l 1045 </w:instrText>
          </w:r>
          <w:r w:rsidRPr="00233788">
            <w:rPr>
              <w:color w:val="FF0000"/>
            </w:rPr>
            <w:fldChar w:fldCharType="separate"/>
          </w:r>
          <w:r w:rsidR="009D4BA4" w:rsidRPr="00233788">
            <w:rPr>
              <w:noProof/>
              <w:color w:val="FF0000"/>
            </w:rPr>
            <w:t>(Spreng i MacKoy, 1996, str. 203)</w:t>
          </w:r>
          <w:r w:rsidRPr="00233788">
            <w:rPr>
              <w:color w:val="FF0000"/>
            </w:rPr>
            <w:fldChar w:fldCharType="end"/>
          </w:r>
        </w:sdtContent>
      </w:sdt>
    </w:p>
    <w:p w14:paraId="347C4B21" w14:textId="55A1DF26" w:rsidR="00832918" w:rsidRPr="00233788" w:rsidRDefault="00764202" w:rsidP="004E7B54">
      <w:pPr>
        <w:pStyle w:val="Tytutabeli"/>
        <w:rPr>
          <w:color w:val="FF0000"/>
        </w:rPr>
      </w:pPr>
      <w:bookmarkStart w:id="170" w:name="_Toc66043247"/>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FE32F3" w:rsidRPr="00233788">
        <w:rPr>
          <w:noProof/>
          <w:color w:val="FF0000"/>
        </w:rPr>
        <w:t>17</w:t>
      </w:r>
      <w:r w:rsidR="00FE32F3" w:rsidRPr="00233788">
        <w:rPr>
          <w:color w:val="FF0000"/>
        </w:rPr>
        <w:fldChar w:fldCharType="end"/>
      </w:r>
      <w:r w:rsidRPr="00233788">
        <w:rPr>
          <w:color w:val="FF0000"/>
        </w:rPr>
        <w:t xml:space="preserve"> Model jakości usług i satysfakcji klienta</w:t>
      </w:r>
      <w:bookmarkEnd w:id="170"/>
    </w:p>
    <w:p w14:paraId="1F5AFF37" w14:textId="77777777" w:rsidR="00413D80" w:rsidRPr="00233788" w:rsidRDefault="00B22C9A" w:rsidP="004E7B54">
      <w:pPr>
        <w:rPr>
          <w:color w:val="FF0000"/>
        </w:rPr>
      </w:pPr>
      <w:r w:rsidRPr="00233788">
        <w:rPr>
          <w:color w:val="FF0000"/>
        </w:rPr>
        <w:t>Przedstawiony powyżej model jest rozszerzeniem koncepcji Gronroosa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00FDACBD" w14:textId="77777777" w:rsidR="00D62834" w:rsidRPr="00233788" w:rsidRDefault="00D62834" w:rsidP="004E7B54">
      <w:pPr>
        <w:rPr>
          <w:color w:val="FF0000"/>
        </w:rPr>
      </w:pPr>
    </w:p>
    <w:p w14:paraId="1ED87447" w14:textId="77777777" w:rsidR="00D62834" w:rsidRPr="00233788" w:rsidRDefault="00D62834" w:rsidP="004E7B54">
      <w:pPr>
        <w:rPr>
          <w:color w:val="FF0000"/>
        </w:rPr>
      </w:pPr>
    </w:p>
    <w:p w14:paraId="70F1824F" w14:textId="77777777" w:rsidR="000613B8" w:rsidRPr="00233788" w:rsidRDefault="000613B8" w:rsidP="004E7B54">
      <w:pPr>
        <w:pStyle w:val="Nagwek3"/>
        <w:rPr>
          <w:color w:val="FF0000"/>
        </w:rPr>
      </w:pPr>
      <w:bookmarkStart w:id="171" w:name="_Toc66923627"/>
      <w:r w:rsidRPr="00233788">
        <w:rPr>
          <w:color w:val="FF0000"/>
        </w:rPr>
        <w:t>Doskonalenie jakości z perspektywy różnych grup interesariuszy</w:t>
      </w:r>
      <w:r w:rsidR="00D305FF" w:rsidRPr="00233788">
        <w:rPr>
          <w:color w:val="FF0000"/>
        </w:rPr>
        <w:t xml:space="preserve"> uczelni</w:t>
      </w:r>
      <w:bookmarkEnd w:id="171"/>
    </w:p>
    <w:p w14:paraId="7C211714" w14:textId="307B8E16" w:rsidR="00A21C4A" w:rsidRPr="00233788" w:rsidRDefault="00A21C4A" w:rsidP="004E7B54">
      <w:pPr>
        <w:rPr>
          <w:color w:val="FF0000"/>
        </w:rPr>
      </w:pPr>
      <w:commentRangeStart w:id="172"/>
      <w:r w:rsidRPr="00233788">
        <w:rPr>
          <w:color w:val="FF0000"/>
        </w:rPr>
        <w:t>Doskonalenie jakości jest możliwe dopiero po</w:t>
      </w:r>
      <w:commentRangeEnd w:id="172"/>
      <w:r w:rsidR="00224E3C" w:rsidRPr="00233788">
        <w:rPr>
          <w:rStyle w:val="Odwoaniedokomentarza"/>
          <w:rFonts w:ascii="Times New Roman" w:eastAsia="Times New Roman" w:hAnsi="Times New Roman"/>
          <w:color w:val="FF0000"/>
          <w:szCs w:val="20"/>
          <w:lang w:eastAsia="pl-PL"/>
        </w:rPr>
        <w:commentReference w:id="172"/>
      </w:r>
      <w:r w:rsidRPr="00233788">
        <w:rPr>
          <w:color w:val="FF0000"/>
        </w:rPr>
        <w:t xml:space="preserve"> </w:t>
      </w:r>
      <w:r w:rsidR="00224E3C" w:rsidRPr="00233788">
        <w:rPr>
          <w:color w:val="FF0000"/>
        </w:rPr>
        <w:t xml:space="preserve">dokonaniu jej pomiaru. W literaturze przedmiotu można znaleźć wiele metod pomiaru jakości usług. Znaczna część z nich wynika z modeli jakości usług opisanych w </w:t>
      </w:r>
      <w:commentRangeStart w:id="173"/>
      <w:r w:rsidR="00224E3C" w:rsidRPr="00233788">
        <w:rPr>
          <w:color w:val="FF0000"/>
        </w:rPr>
        <w:t xml:space="preserve">podrozdziale </w:t>
      </w:r>
      <w:commentRangeEnd w:id="173"/>
      <w:r w:rsidR="00224E3C" w:rsidRPr="00233788">
        <w:rPr>
          <w:rStyle w:val="Odwoaniedokomentarza"/>
          <w:rFonts w:ascii="Times New Roman" w:eastAsia="Times New Roman" w:hAnsi="Times New Roman"/>
          <w:color w:val="FF0000"/>
          <w:szCs w:val="20"/>
          <w:lang w:eastAsia="pl-PL"/>
        </w:rPr>
        <w:commentReference w:id="173"/>
      </w:r>
      <w:r w:rsidR="00224E3C" w:rsidRPr="00233788">
        <w:rPr>
          <w:color w:val="FF0000"/>
        </w:rPr>
        <w:fldChar w:fldCharType="begin"/>
      </w:r>
      <w:r w:rsidR="00224E3C" w:rsidRPr="00233788">
        <w:rPr>
          <w:color w:val="FF0000"/>
        </w:rPr>
        <w:instrText xml:space="preserve"> REF _Ref437120270 \r \h </w:instrText>
      </w:r>
      <w:r w:rsidR="00224E3C" w:rsidRPr="00233788">
        <w:rPr>
          <w:color w:val="FF0000"/>
        </w:rPr>
      </w:r>
      <w:r w:rsidR="00224E3C" w:rsidRPr="00233788">
        <w:rPr>
          <w:color w:val="FF0000"/>
        </w:rPr>
        <w:fldChar w:fldCharType="separate"/>
      </w:r>
      <w:r w:rsidR="00E737A7" w:rsidRPr="00233788">
        <w:rPr>
          <w:color w:val="FF0000"/>
        </w:rPr>
        <w:t>5.1.1</w:t>
      </w:r>
      <w:r w:rsidR="00224E3C" w:rsidRPr="00233788">
        <w:rPr>
          <w:color w:val="FF0000"/>
        </w:rPr>
        <w:fldChar w:fldCharType="end"/>
      </w:r>
      <w:r w:rsidR="00224E3C" w:rsidRPr="00233788">
        <w:rPr>
          <w:color w:val="FF0000"/>
        </w:rPr>
        <w:t>.</w:t>
      </w:r>
    </w:p>
    <w:p w14:paraId="1C7F64F6" w14:textId="77777777" w:rsidR="00A21C4A" w:rsidRPr="00233788" w:rsidRDefault="00A21C4A" w:rsidP="004E7B54">
      <w:pPr>
        <w:rPr>
          <w:color w:val="FF0000"/>
        </w:rPr>
      </w:pPr>
    </w:p>
    <w:p w14:paraId="5E50ED3C" w14:textId="77777777" w:rsidR="0076752E" w:rsidRPr="00233788" w:rsidRDefault="0076752E" w:rsidP="004E7B54">
      <w:pPr>
        <w:rPr>
          <w:color w:val="FF0000"/>
        </w:rPr>
      </w:pPr>
      <w:r w:rsidRPr="00233788">
        <w:rPr>
          <w:color w:val="FF0000"/>
        </w:rPr>
        <w:t>Za przedstawicieli władz można również uznać członków instytucji oceniających uczelnie takich jak Państwowa Komisja Akredytacyjna, której zadaniem jest m.in. sprawdzenie zgodności działania instytucji akademickiej z wymaganymi standardami jakości.</w:t>
      </w:r>
    </w:p>
    <w:p w14:paraId="61A9F5A8" w14:textId="23A80339" w:rsidR="0076752E" w:rsidRPr="00233788" w:rsidRDefault="0076752E" w:rsidP="004E7B54">
      <w:pPr>
        <w:rPr>
          <w:color w:val="FF0000"/>
        </w:rPr>
      </w:pPr>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End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009D4BA4" w:rsidRPr="00233788">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r w:rsidRPr="00233788">
        <w:rPr>
          <w:i/>
          <w:color w:val="FF0000"/>
        </w:rPr>
        <w:t>Standards and Guidelines for Quality assurance in Higher Education</w:t>
      </w:r>
      <w:r w:rsidRPr="00233788">
        <w:rPr>
          <w:color w:val="FF0000"/>
        </w:rPr>
        <w:t>).autorstwa Europejskie Stowarzyszenie na rzecz zapewniania jakości w Edukacji Wyższej (</w:t>
      </w:r>
      <w:r w:rsidRPr="00233788">
        <w:rPr>
          <w:i/>
          <w:color w:val="FF0000"/>
        </w:rPr>
        <w:t>ENQA – European association for Quality Assurance in Higher Education</w:t>
      </w:r>
      <w:r w:rsidRPr="00233788">
        <w:rPr>
          <w:color w:val="FF0000"/>
        </w:rPr>
        <w:t xml:space="preserve">) </w:t>
      </w:r>
      <w:sdt>
        <w:sdtPr>
          <w:rPr>
            <w:color w:val="FF0000"/>
          </w:rPr>
          <w:id w:val="695044520"/>
          <w:citation/>
        </w:sdtPr>
        <w:sdtEnd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009D4BA4" w:rsidRPr="00233788">
            <w:rPr>
              <w:noProof/>
              <w:color w:val="FF0000"/>
            </w:rPr>
            <w:t>(Chmielecka, 2013)</w:t>
          </w:r>
          <w:r w:rsidRPr="00233788">
            <w:rPr>
              <w:color w:val="FF0000"/>
            </w:rPr>
            <w:fldChar w:fldCharType="end"/>
          </w:r>
        </w:sdtContent>
      </w:sdt>
      <w:r w:rsidRPr="00233788">
        <w:rPr>
          <w:color w:val="FF0000"/>
        </w:rPr>
        <w:t xml:space="preserve">. W dokumentach tych jest ukazana ważna rola niektórych grup interesariuszy takich jak studenci, pracownicy, czy pracodawcy. Jednak obu tych standardach brakuje wyraźnego odniesienia się do zarzadzania jakością ukierunkowanego na ciągłe doskonalenie. Takie podejście jest za to ukazywane w wytycznych CAF dla edukacji (Common Assessment Framework for education) </w:t>
      </w:r>
      <w:sdt>
        <w:sdtPr>
          <w:rPr>
            <w:color w:val="FF0000"/>
          </w:rPr>
          <w:id w:val="-247650769"/>
          <w:citation/>
        </w:sdtPr>
        <w:sdtEnd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9D4BA4" w:rsidRPr="00233788">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sidRPr="00233788">
        <w:rPr>
          <w:color w:val="FF0000"/>
        </w:rPr>
        <w:fldChar w:fldCharType="begin"/>
      </w:r>
      <w:r w:rsidRPr="00233788">
        <w:rPr>
          <w:color w:val="FF0000"/>
        </w:rPr>
        <w:instrText xml:space="preserve"> REF _Ref411054409 \p \h  \* MERGEFORMAT </w:instrText>
      </w:r>
      <w:r w:rsidRPr="00233788">
        <w:rPr>
          <w:color w:val="FF0000"/>
        </w:rPr>
      </w:r>
      <w:r w:rsidRPr="00233788">
        <w:rPr>
          <w:color w:val="FF0000"/>
        </w:rPr>
        <w:fldChar w:fldCharType="separate"/>
      </w:r>
      <w:r w:rsidR="00E737A7" w:rsidRPr="00233788">
        <w:rPr>
          <w:color w:val="FF0000"/>
        </w:rPr>
        <w:t>niżej</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11054421 \* Lower \h  \* MERGEFORMAT </w:instrText>
      </w:r>
      <w:r w:rsidRPr="00233788">
        <w:rPr>
          <w:color w:val="FF0000"/>
        </w:rPr>
      </w:r>
      <w:r w:rsidRPr="00233788">
        <w:rPr>
          <w:color w:val="FF0000"/>
        </w:rPr>
        <w:fldChar w:fldCharType="separate"/>
      </w:r>
      <w:r w:rsidR="00E737A7" w:rsidRPr="00233788">
        <w:rPr>
          <w:color w:val="FF0000"/>
        </w:rPr>
        <w:t>tabela 17</w:t>
      </w:r>
      <w:r w:rsidRPr="00233788">
        <w:rPr>
          <w:color w:val="FF0000"/>
        </w:rPr>
        <w:fldChar w:fldCharType="end"/>
      </w:r>
      <w:r w:rsidRPr="00233788">
        <w:rPr>
          <w:color w:val="FF0000"/>
        </w:rPr>
        <w:t>).</w:t>
      </w:r>
    </w:p>
    <w:p w14:paraId="50420639" w14:textId="77777777" w:rsidR="0076752E" w:rsidRPr="00233788" w:rsidRDefault="0076752E" w:rsidP="004E7B54">
      <w:pPr>
        <w:rPr>
          <w:color w:val="FF0000"/>
        </w:rPr>
      </w:pPr>
    </w:p>
    <w:p w14:paraId="0FF58A88" w14:textId="021AD521" w:rsidR="0076752E" w:rsidRPr="00233788" w:rsidRDefault="0076752E" w:rsidP="004E7B54">
      <w:pPr>
        <w:pStyle w:val="Tytutabeli"/>
        <w:rPr>
          <w:color w:val="FF0000"/>
        </w:rPr>
      </w:pPr>
      <w:bookmarkStart w:id="174" w:name="_Ref411054421"/>
      <w:bookmarkStart w:id="175" w:name="_Ref411054409"/>
      <w:bookmarkStart w:id="176" w:name="_Toc66043260"/>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8</w:t>
      </w:r>
      <w:r w:rsidR="001C498A" w:rsidRPr="00233788">
        <w:rPr>
          <w:color w:val="FF0000"/>
        </w:rPr>
        <w:fldChar w:fldCharType="end"/>
      </w:r>
      <w:bookmarkEnd w:id="174"/>
      <w:r w:rsidRPr="00233788">
        <w:rPr>
          <w:color w:val="FF0000"/>
        </w:rPr>
        <w:t>. 8 zasad CAF dla edukacji, a grupy interesariuszy</w:t>
      </w:r>
      <w:bookmarkEnd w:id="175"/>
      <w:bookmarkEnd w:id="176"/>
    </w:p>
    <w:tbl>
      <w:tblPr>
        <w:tblStyle w:val="Tabela-Siatka"/>
        <w:tblW w:w="0" w:type="auto"/>
        <w:tblLook w:val="04A0" w:firstRow="1" w:lastRow="0" w:firstColumn="1" w:lastColumn="0" w:noHBand="0" w:noVBand="1"/>
      </w:tblPr>
      <w:tblGrid>
        <w:gridCol w:w="4546"/>
        <w:gridCol w:w="4516"/>
      </w:tblGrid>
      <w:tr w:rsidR="0045343B" w:rsidRPr="00233788" w14:paraId="78F4F2A3" w14:textId="77777777" w:rsidTr="00AF6E49">
        <w:trPr>
          <w:cantSplit/>
          <w:tblHeader/>
        </w:trPr>
        <w:tc>
          <w:tcPr>
            <w:tcW w:w="5314" w:type="dxa"/>
          </w:tcPr>
          <w:p w14:paraId="59D0445E"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25DBB67F"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45343B" w:rsidRPr="00233788" w14:paraId="43C1201E" w14:textId="77777777" w:rsidTr="00AF6E49">
        <w:trPr>
          <w:cantSplit/>
        </w:trPr>
        <w:tc>
          <w:tcPr>
            <w:tcW w:w="5314" w:type="dxa"/>
          </w:tcPr>
          <w:p w14:paraId="680D4283"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5FBD79A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02EFC76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45343B" w:rsidRPr="00233788" w14:paraId="49DDE512" w14:textId="77777777" w:rsidTr="00AF6E49">
        <w:trPr>
          <w:cantSplit/>
        </w:trPr>
        <w:tc>
          <w:tcPr>
            <w:tcW w:w="5314" w:type="dxa"/>
          </w:tcPr>
          <w:p w14:paraId="62FA021B"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2C2FA32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3A938EE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45343B" w:rsidRPr="00233788" w14:paraId="003DC6CC" w14:textId="77777777" w:rsidTr="00AF6E49">
        <w:trPr>
          <w:cantSplit/>
        </w:trPr>
        <w:tc>
          <w:tcPr>
            <w:tcW w:w="5314" w:type="dxa"/>
          </w:tcPr>
          <w:p w14:paraId="60A9C35F"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Przywództwo oraz stałość celów</w:t>
            </w:r>
          </w:p>
          <w:p w14:paraId="6BB8F9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324AF24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45343B" w:rsidRPr="00233788" w14:paraId="607C6DBF" w14:textId="77777777" w:rsidTr="00AF6E49">
        <w:trPr>
          <w:cantSplit/>
        </w:trPr>
        <w:tc>
          <w:tcPr>
            <w:tcW w:w="5314" w:type="dxa"/>
          </w:tcPr>
          <w:p w14:paraId="5D001F47"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Zarządzanie przez procesy i fakty</w:t>
            </w:r>
          </w:p>
          <w:p w14:paraId="68BCD63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2F72C1A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45343B" w:rsidRPr="00233788" w14:paraId="32F9D296" w14:textId="77777777" w:rsidTr="00AF6E49">
        <w:trPr>
          <w:cantSplit/>
        </w:trPr>
        <w:tc>
          <w:tcPr>
            <w:tcW w:w="5314" w:type="dxa"/>
          </w:tcPr>
          <w:p w14:paraId="208B342C"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i zaangażowanie ludzi</w:t>
            </w:r>
          </w:p>
          <w:p w14:paraId="175D3229"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6D5A0EE1"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45343B" w:rsidRPr="00233788" w14:paraId="2D01E089" w14:textId="77777777" w:rsidTr="00AF6E49">
        <w:trPr>
          <w:cantSplit/>
        </w:trPr>
        <w:tc>
          <w:tcPr>
            <w:tcW w:w="5314" w:type="dxa"/>
          </w:tcPr>
          <w:p w14:paraId="3510A048"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Ciągłe uczenie, innowacje i doskonalenie</w:t>
            </w:r>
          </w:p>
          <w:p w14:paraId="59E1B13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42575FC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45343B" w:rsidRPr="00233788" w14:paraId="3C40F561" w14:textId="77777777" w:rsidTr="00AF6E49">
        <w:trPr>
          <w:cantSplit/>
        </w:trPr>
        <w:tc>
          <w:tcPr>
            <w:tcW w:w="5314" w:type="dxa"/>
          </w:tcPr>
          <w:p w14:paraId="3C0FA4B0"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Rozwój partnerstwa.</w:t>
            </w:r>
          </w:p>
          <w:p w14:paraId="3F2DC144"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595C12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45343B" w:rsidRPr="00233788" w14:paraId="405776E3" w14:textId="77777777" w:rsidTr="00AF6E49">
        <w:trPr>
          <w:cantSplit/>
        </w:trPr>
        <w:tc>
          <w:tcPr>
            <w:tcW w:w="5314" w:type="dxa"/>
          </w:tcPr>
          <w:p w14:paraId="231266A1"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13F7E08B"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276DF4D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7678A992" w14:textId="3173F8D0" w:rsidR="0076752E" w:rsidRPr="00233788" w:rsidRDefault="0076752E" w:rsidP="004E7B54">
      <w:pPr>
        <w:rPr>
          <w:color w:val="FF0000"/>
        </w:rPr>
      </w:pPr>
      <w:r w:rsidRPr="00233788">
        <w:rPr>
          <w:color w:val="FF0000"/>
        </w:rPr>
        <w:t xml:space="preserve">Źródło: opracowanie własne na podstawie </w:t>
      </w:r>
      <w:sdt>
        <w:sdtPr>
          <w:rPr>
            <w:color w:val="FF0000"/>
          </w:rPr>
          <w:id w:val="-1415154508"/>
          <w:citation/>
        </w:sdtPr>
        <w:sdtEnd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9D4BA4" w:rsidRPr="00233788">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End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009D4BA4" w:rsidRPr="00233788">
            <w:rPr>
              <w:noProof/>
              <w:color w:val="FF0000"/>
            </w:rPr>
            <w:t>(Wiśniewska i Grudowski, 2014)</w:t>
          </w:r>
          <w:r w:rsidRPr="00233788">
            <w:rPr>
              <w:color w:val="FF0000"/>
            </w:rPr>
            <w:fldChar w:fldCharType="end"/>
          </w:r>
        </w:sdtContent>
      </w:sdt>
    </w:p>
    <w:p w14:paraId="0E0E2E58" w14:textId="77777777" w:rsidR="0076752E" w:rsidRPr="00233788" w:rsidRDefault="0076752E" w:rsidP="004E7B54">
      <w:pPr>
        <w:rPr>
          <w:color w:val="FF0000"/>
        </w:rPr>
      </w:pPr>
    </w:p>
    <w:p w14:paraId="51149373" w14:textId="123F03CF" w:rsidR="0076752E" w:rsidRPr="00233788" w:rsidRDefault="0076752E" w:rsidP="004E7B54">
      <w:pPr>
        <w:rPr>
          <w:color w:val="FF0000"/>
        </w:rPr>
      </w:pPr>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subkryterium 1.3 podkreślono kwestie odpowiedniego motywowania ludzi w organizacji, a w subkryterium 1.4 podkreślono rolę zarządzania relacjami z interesariuszami</w:t>
      </w:r>
      <w:sdt>
        <w:sdtPr>
          <w:rPr>
            <w:color w:val="FF0000"/>
          </w:rPr>
          <w:id w:val="-912155216"/>
          <w:citation/>
        </w:sdtPr>
        <w:sdtEnd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sidR="009D4BA4" w:rsidRPr="00233788">
            <w:rPr>
              <w:noProof/>
              <w:color w:val="FF0000"/>
            </w:rPr>
            <w:t xml:space="preserve"> (EIPA, 2013, str. 19)</w:t>
          </w:r>
          <w:r w:rsidRPr="00233788">
            <w:rPr>
              <w:color w:val="FF0000"/>
            </w:rPr>
            <w:fldChar w:fldCharType="end"/>
          </w:r>
        </w:sdtContent>
      </w:sdt>
      <w:r w:rsidRPr="00233788">
        <w:rPr>
          <w:color w:val="FF0000"/>
        </w:rPr>
        <w:t xml:space="preserve">. W kryterium </w:t>
      </w:r>
      <w:r w:rsidRPr="00233788">
        <w:rPr>
          <w:i/>
          <w:color w:val="FF0000"/>
        </w:rPr>
        <w:t>2. Strategia</w:t>
      </w:r>
      <w:r w:rsidRPr="00233788">
        <w:rPr>
          <w:color w:val="FF0000"/>
        </w:rPr>
        <w:t xml:space="preserve"> i planowanie rola interesariuszy jest podkreślona w subkryterium 1.2 gdzie określono potrzebę zbierania informacji o obecnych i przyszłych potrzebach interesariuszy </w:t>
      </w:r>
      <w:sdt>
        <w:sdtPr>
          <w:rPr>
            <w:color w:val="FF0000"/>
          </w:rPr>
          <w:id w:val="1639376219"/>
          <w:citation/>
        </w:sdtPr>
        <w:sdtEnd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009D4BA4" w:rsidRPr="00233788">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subkryteria odnoszą się do rożnych aspektów zarządzania interesariuszami wewnętrznymi</w:t>
      </w:r>
      <w:sdt>
        <w:sdtPr>
          <w:rPr>
            <w:color w:val="FF0000"/>
          </w:rPr>
          <w:id w:val="1413277817"/>
          <w:citation/>
        </w:sdtPr>
        <w:sdtEnd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sidR="009D4BA4" w:rsidRPr="00233788">
            <w:rPr>
              <w:noProof/>
              <w:color w:val="FF0000"/>
            </w:rPr>
            <w:t xml:space="preserve"> (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subkryteria 4.1 i 4.2 odnoszą się do budowania partnerstwa odpowiednio z interesariuszami zewnętrznymi oraz uczniami</w:t>
      </w:r>
      <w:sdt>
        <w:sdtPr>
          <w:rPr>
            <w:color w:val="FF0000"/>
          </w:rPr>
          <w:id w:val="2135591373"/>
          <w:citation/>
        </w:sdtPr>
        <w:sdtEnd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sidR="009D4BA4" w:rsidRPr="00233788">
            <w:rPr>
              <w:noProof/>
              <w:color w:val="FF0000"/>
            </w:rPr>
            <w:t xml:space="preserve"> (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subkryterium 5.2 jest mowa o rozwoju i dostarczaniu usług zorientowanych na interesariuszy. W obszarze kryterium</w:t>
      </w:r>
      <w:sdt>
        <w:sdtPr>
          <w:rPr>
            <w:color w:val="FF0000"/>
          </w:rPr>
          <w:id w:val="778772594"/>
          <w:citation/>
        </w:sdtPr>
        <w:sdtEnd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sidR="009D4BA4" w:rsidRPr="00233788">
            <w:rPr>
              <w:noProof/>
              <w:color w:val="FF0000"/>
            </w:rPr>
            <w:t xml:space="preserve"> (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subkryteria uwzględniają potrzebę pomiaru satysfakcji interesariuszy przy pomocy odpowiednich mierników</w:t>
      </w:r>
      <w:sdt>
        <w:sdtPr>
          <w:rPr>
            <w:color w:val="FF0000"/>
          </w:rPr>
          <w:id w:val="479357804"/>
          <w:citation/>
        </w:sdtPr>
        <w:sdtEnd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sidR="009D4BA4" w:rsidRPr="00233788">
            <w:rPr>
              <w:noProof/>
              <w:color w:val="FF0000"/>
            </w:rPr>
            <w:t xml:space="preserve"> (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dwa subkryteria odnoszące się do pomiaru satysfakcji pracowników / ludzi w organizacji przy pomocy odpowiednich mierników</w:t>
      </w:r>
      <w:sdt>
        <w:sdtPr>
          <w:rPr>
            <w:color w:val="FF0000"/>
          </w:rPr>
          <w:id w:val="312067117"/>
          <w:citation/>
        </w:sdtPr>
        <w:sdtEnd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sidR="009D4BA4" w:rsidRPr="00233788">
            <w:rPr>
              <w:noProof/>
              <w:color w:val="FF0000"/>
            </w:rPr>
            <w:t xml:space="preserve"> (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End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sidR="009D4BA4" w:rsidRPr="00233788">
            <w:rPr>
              <w:noProof/>
              <w:color w:val="FF0000"/>
            </w:rPr>
            <w:t xml:space="preserve"> (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r w:rsidRPr="00233788">
        <w:rPr>
          <w:color w:val="FF0000"/>
        </w:rPr>
        <w:t xml:space="preserve">subkryteria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End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009D4BA4" w:rsidRPr="00233788">
            <w:rPr>
              <w:noProof/>
              <w:color w:val="FF0000"/>
            </w:rPr>
            <w:t>(EIPA, 2013, str. 54)</w:t>
          </w:r>
          <w:r w:rsidRPr="00233788">
            <w:rPr>
              <w:color w:val="FF0000"/>
            </w:rPr>
            <w:fldChar w:fldCharType="end"/>
          </w:r>
        </w:sdtContent>
      </w:sdt>
      <w:r w:rsidRPr="00233788">
        <w:rPr>
          <w:color w:val="FF0000"/>
        </w:rPr>
        <w:t>.</w:t>
      </w:r>
    </w:p>
    <w:p w14:paraId="1D69866F" w14:textId="77777777" w:rsidR="0076752E" w:rsidRPr="00233788" w:rsidRDefault="0076752E" w:rsidP="004E7B54">
      <w:pPr>
        <w:rPr>
          <w:color w:val="FF0000"/>
        </w:rPr>
      </w:pPr>
      <w:r w:rsidRPr="00233788">
        <w:rPr>
          <w:color w:val="FF0000"/>
        </w:rPr>
        <w:lastRenderedPageBreak/>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p>
    <w:p w14:paraId="74571A20" w14:textId="77777777" w:rsidR="00C52EE1" w:rsidRPr="00233788" w:rsidRDefault="00C52EE1" w:rsidP="004E7B54">
      <w:pPr>
        <w:rPr>
          <w:color w:val="FF0000"/>
        </w:rPr>
      </w:pPr>
    </w:p>
    <w:p w14:paraId="4C923A9B" w14:textId="77777777" w:rsidR="00B92F17" w:rsidRPr="00233788" w:rsidRDefault="00B92F17" w:rsidP="004E7B54">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r w:rsidRPr="00233788">
        <w:rPr>
          <w:i/>
          <w:color w:val="FF0000"/>
        </w:rPr>
        <w:t>Standards and Guidelines for Quality Assurance in Higher Education</w:t>
      </w:r>
      <w:r w:rsidRPr="00233788">
        <w:rPr>
          <w:color w:val="FF0000"/>
        </w:rPr>
        <w:t xml:space="preserve">) [Chmielecka, 2013] - </w:t>
      </w:r>
      <w:commentRangeStart w:id="177"/>
      <w:r w:rsidRPr="00233788">
        <w:rPr>
          <w:color w:val="FF0000"/>
        </w:rPr>
        <w:t>tablica 3.</w:t>
      </w:r>
      <w:commentRangeEnd w:id="177"/>
      <w:r w:rsidR="002067EA" w:rsidRPr="00233788">
        <w:rPr>
          <w:rStyle w:val="Odwoaniedokomentarza"/>
          <w:rFonts w:ascii="Times New Roman" w:eastAsia="Times New Roman" w:hAnsi="Times New Roman"/>
          <w:color w:val="FF0000"/>
          <w:szCs w:val="20"/>
          <w:lang w:eastAsia="pl-PL"/>
        </w:rPr>
        <w:commentReference w:id="177"/>
      </w:r>
    </w:p>
    <w:p w14:paraId="20DF2540" w14:textId="77777777" w:rsidR="002067EA" w:rsidRPr="00233788" w:rsidRDefault="002067EA" w:rsidP="004E7B54">
      <w:pPr>
        <w:rPr>
          <w:color w:val="FF0000"/>
        </w:rPr>
      </w:pPr>
    </w:p>
    <w:p w14:paraId="2BA4D308" w14:textId="4FA90DDD" w:rsidR="00B92F17" w:rsidRPr="00233788" w:rsidRDefault="00B92F17" w:rsidP="004E7B54">
      <w:pPr>
        <w:pStyle w:val="Tytutabeli"/>
        <w:rPr>
          <w:color w:val="FF0000"/>
        </w:rPr>
      </w:pPr>
      <w:bookmarkStart w:id="178" w:name="_Toc66043261"/>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9</w:t>
      </w:r>
      <w:r w:rsidR="001C498A" w:rsidRPr="00233788">
        <w:rPr>
          <w:color w:val="FF0000"/>
        </w:rPr>
        <w:fldChar w:fldCharType="end"/>
      </w:r>
      <w:r w:rsidRPr="00233788">
        <w:rPr>
          <w:color w:val="FF0000"/>
        </w:rPr>
        <w:t xml:space="preserve"> Relacje między wymaganiami dla wewnętrznych systemów zapewniania jakości kształcenia określonymi w statucie PKA, a standardami ESG (ENQA).</w:t>
      </w:r>
      <w:bookmarkEnd w:id="178"/>
    </w:p>
    <w:tbl>
      <w:tblPr>
        <w:tblStyle w:val="Tabela-Siatka"/>
        <w:tblW w:w="9072" w:type="dxa"/>
        <w:tblLook w:val="04A0" w:firstRow="1" w:lastRow="0" w:firstColumn="1" w:lastColumn="0" w:noHBand="0" w:noVBand="1"/>
      </w:tblPr>
      <w:tblGrid>
        <w:gridCol w:w="3025"/>
        <w:gridCol w:w="3015"/>
        <w:gridCol w:w="3032"/>
      </w:tblGrid>
      <w:tr w:rsidR="0045343B" w:rsidRPr="00233788" w14:paraId="5AFF0B4E" w14:textId="77777777" w:rsidTr="00AF6E49">
        <w:trPr>
          <w:cantSplit/>
          <w:tblHeader/>
        </w:trPr>
        <w:tc>
          <w:tcPr>
            <w:tcW w:w="3025" w:type="dxa"/>
          </w:tcPr>
          <w:p w14:paraId="6D409805" w14:textId="77777777" w:rsidR="00B92F17" w:rsidRPr="00233788" w:rsidRDefault="00B92F17" w:rsidP="004E7B54">
            <w:pPr>
              <w:rPr>
                <w:b/>
                <w:color w:val="FF0000"/>
                <w:sz w:val="20"/>
                <w:lang w:val="pl-PL"/>
              </w:rPr>
            </w:pPr>
            <w:r w:rsidRPr="00233788">
              <w:rPr>
                <w:b/>
                <w:color w:val="FF0000"/>
                <w:sz w:val="20"/>
                <w:lang w:val="pl-PL"/>
              </w:rPr>
              <w:t>Statut PKA</w:t>
            </w:r>
          </w:p>
        </w:tc>
        <w:tc>
          <w:tcPr>
            <w:tcW w:w="3015" w:type="dxa"/>
          </w:tcPr>
          <w:p w14:paraId="6214E7E8" w14:textId="77777777" w:rsidR="00B92F17" w:rsidRPr="00233788" w:rsidRDefault="00B92F17" w:rsidP="004E7B54">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5711A54B" w14:textId="77777777" w:rsidR="00B92F17" w:rsidRPr="00233788" w:rsidRDefault="00B92F17" w:rsidP="004E7B54">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45343B" w:rsidRPr="00233788" w14:paraId="2387D65A" w14:textId="77777777" w:rsidTr="00AF6E49">
        <w:trPr>
          <w:cantSplit/>
        </w:trPr>
        <w:tc>
          <w:tcPr>
            <w:tcW w:w="3025" w:type="dxa"/>
          </w:tcPr>
          <w:p w14:paraId="0561A01B" w14:textId="77777777" w:rsidR="00B92F17" w:rsidRPr="00233788" w:rsidRDefault="00B92F17" w:rsidP="004E7B54">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0D47ED73" w14:textId="77777777" w:rsidR="00B92F17" w:rsidRPr="00233788" w:rsidRDefault="00B92F17" w:rsidP="004E7B54">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1B6D0CC0" w14:textId="77777777" w:rsidR="00B92F17" w:rsidRPr="00233788" w:rsidRDefault="00B92F17" w:rsidP="004E7B54">
            <w:pPr>
              <w:rPr>
                <w:color w:val="FF0000"/>
                <w:sz w:val="20"/>
                <w:lang w:val="pl-PL"/>
              </w:rPr>
            </w:pPr>
            <w:r w:rsidRPr="00233788">
              <w:rPr>
                <w:color w:val="FF0000"/>
                <w:sz w:val="20"/>
                <w:lang w:val="pl-PL"/>
              </w:rPr>
              <w:t>Statut PKA: wskazano pracowników, trzy grupy studentów oraz ogólnie interesariuszy zewnętrznych.</w:t>
            </w:r>
          </w:p>
          <w:p w14:paraId="418EEF87" w14:textId="77777777" w:rsidR="00B92F17" w:rsidRPr="00233788" w:rsidRDefault="00B92F17" w:rsidP="004E7B54">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45343B" w:rsidRPr="00233788" w14:paraId="3B50E0F0" w14:textId="77777777" w:rsidTr="00AF6E49">
        <w:trPr>
          <w:cantSplit/>
        </w:trPr>
        <w:tc>
          <w:tcPr>
            <w:tcW w:w="3025" w:type="dxa"/>
          </w:tcPr>
          <w:p w14:paraId="2D36F90A" w14:textId="77777777" w:rsidR="00B92F17" w:rsidRPr="00233788" w:rsidRDefault="00B92F17" w:rsidP="004E7B54">
            <w:pPr>
              <w:rPr>
                <w:color w:val="FF0000"/>
                <w:sz w:val="20"/>
                <w:lang w:val="pl-PL"/>
              </w:rPr>
            </w:pPr>
            <w:r w:rsidRPr="00233788">
              <w:rPr>
                <w:color w:val="FF0000"/>
                <w:sz w:val="20"/>
                <w:lang w:val="pl-PL"/>
              </w:rPr>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30FCACE8" w14:textId="77777777" w:rsidR="00B92F17" w:rsidRPr="00233788" w:rsidRDefault="00B92F17" w:rsidP="004E7B54">
            <w:pPr>
              <w:rPr>
                <w:color w:val="FF0000"/>
                <w:sz w:val="20"/>
                <w:lang w:val="pl-PL"/>
              </w:rPr>
            </w:pPr>
            <w:r w:rsidRPr="00233788">
              <w:rPr>
                <w:color w:val="FF0000"/>
                <w:sz w:val="20"/>
                <w:lang w:val="pl-PL"/>
              </w:rPr>
              <w:t xml:space="preserve">Brak tak obszernie sformułowanej zasady. Nawiązanie w punkcie: </w:t>
            </w:r>
          </w:p>
          <w:p w14:paraId="68820391"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ECFAFDC" w14:textId="77777777" w:rsidR="00B92F17" w:rsidRPr="00233788" w:rsidRDefault="00B92F17" w:rsidP="004E7B54">
            <w:pPr>
              <w:rPr>
                <w:color w:val="FF0000"/>
                <w:sz w:val="20"/>
                <w:lang w:val="pl-PL"/>
              </w:rPr>
            </w:pPr>
            <w:r w:rsidRPr="00233788">
              <w:rPr>
                <w:color w:val="FF0000"/>
                <w:sz w:val="20"/>
                <w:lang w:val="pl-PL"/>
              </w:rPr>
              <w:t>Różnica wynika z różnych form sformułowania standardów:</w:t>
            </w:r>
          </w:p>
          <w:p w14:paraId="609A711F" w14:textId="77777777" w:rsidR="00B92F17" w:rsidRPr="00233788" w:rsidRDefault="00B92F17" w:rsidP="004E7B54">
            <w:pPr>
              <w:rPr>
                <w:color w:val="FF0000"/>
                <w:sz w:val="20"/>
                <w:lang w:val="pl-PL"/>
              </w:rPr>
            </w:pPr>
            <w:r w:rsidRPr="00233788">
              <w:rPr>
                <w:color w:val="FF0000"/>
                <w:sz w:val="20"/>
                <w:lang w:val="pl-PL"/>
              </w:rPr>
              <w:t>PKA – 2 punkty, z których drugi jest bardzo obszerny z podpunktami</w:t>
            </w:r>
          </w:p>
          <w:p w14:paraId="1FF2A92D" w14:textId="77777777" w:rsidR="00B92F17" w:rsidRPr="00233788" w:rsidRDefault="00B92F17" w:rsidP="004E7B54">
            <w:pPr>
              <w:rPr>
                <w:color w:val="FF0000"/>
                <w:sz w:val="20"/>
                <w:lang w:val="pl-PL"/>
              </w:rPr>
            </w:pPr>
            <w:r w:rsidRPr="00233788">
              <w:rPr>
                <w:color w:val="FF0000"/>
                <w:sz w:val="20"/>
                <w:lang w:val="pl-PL"/>
              </w:rPr>
              <w:t>ENQA – 7 równorzędnych zasad</w:t>
            </w:r>
          </w:p>
        </w:tc>
      </w:tr>
      <w:tr w:rsidR="0045343B" w:rsidRPr="00233788" w14:paraId="1E7428C7" w14:textId="77777777" w:rsidTr="00AF6E49">
        <w:trPr>
          <w:cantSplit/>
        </w:trPr>
        <w:tc>
          <w:tcPr>
            <w:tcW w:w="3025" w:type="dxa"/>
          </w:tcPr>
          <w:p w14:paraId="28D23CDE" w14:textId="77777777" w:rsidR="00B92F17" w:rsidRPr="00233788" w:rsidRDefault="00B92F17" w:rsidP="004E7B54">
            <w:pPr>
              <w:rPr>
                <w:color w:val="FF0000"/>
                <w:sz w:val="20"/>
                <w:lang w:val="pl-PL"/>
              </w:rPr>
            </w:pPr>
            <w:r w:rsidRPr="00233788">
              <w:rPr>
                <w:color w:val="FF0000"/>
                <w:sz w:val="20"/>
                <w:lang w:val="pl-PL"/>
              </w:rPr>
              <w:lastRenderedPageBreak/>
              <w:t xml:space="preserve">2a) </w:t>
            </w:r>
            <w:r w:rsidRPr="00233788">
              <w:rPr>
                <w:i/>
                <w:color w:val="FF0000"/>
                <w:sz w:val="20"/>
                <w:lang w:val="pl-PL"/>
              </w:rPr>
              <w:t>ocenę stopnia realizacji efektów kształcenia, zdefiniowanych dla prowadzonych przez jednostkę studiów</w:t>
            </w:r>
          </w:p>
        </w:tc>
        <w:tc>
          <w:tcPr>
            <w:tcW w:w="3015" w:type="dxa"/>
          </w:tcPr>
          <w:p w14:paraId="2475D6C9"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7BD9118" w14:textId="77777777" w:rsidR="00B92F17" w:rsidRPr="00233788" w:rsidRDefault="00B92F17" w:rsidP="004E7B54">
            <w:pPr>
              <w:rPr>
                <w:color w:val="FF0000"/>
                <w:sz w:val="20"/>
                <w:lang w:val="pl-PL"/>
              </w:rPr>
            </w:pPr>
            <w:r w:rsidRPr="00233788">
              <w:rPr>
                <w:color w:val="FF0000"/>
                <w:sz w:val="20"/>
                <w:lang w:val="pl-PL"/>
              </w:rPr>
              <w:t>ENQA określa procesy zarządcze w zakresie efektów kształcenia znacznie szerzej</w:t>
            </w:r>
          </w:p>
        </w:tc>
      </w:tr>
      <w:tr w:rsidR="0045343B" w:rsidRPr="00233788" w14:paraId="7B175FF2" w14:textId="77777777" w:rsidTr="00AF6E49">
        <w:trPr>
          <w:cantSplit/>
        </w:trPr>
        <w:tc>
          <w:tcPr>
            <w:tcW w:w="3025" w:type="dxa"/>
          </w:tcPr>
          <w:p w14:paraId="694D12B6" w14:textId="77777777" w:rsidR="00B92F17" w:rsidRPr="00233788" w:rsidRDefault="00B92F17" w:rsidP="004E7B54">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4CD3C7B4" w14:textId="77777777" w:rsidR="00B92F17" w:rsidRPr="00233788" w:rsidRDefault="00B92F17" w:rsidP="004E7B54">
            <w:pPr>
              <w:rPr>
                <w:i/>
                <w:color w:val="FF0000"/>
                <w:sz w:val="20"/>
                <w:lang w:val="pl-PL"/>
              </w:rPr>
            </w:pPr>
            <w:r w:rsidRPr="00233788">
              <w:rPr>
                <w:i/>
                <w:color w:val="FF0000"/>
                <w:sz w:val="20"/>
                <w:lang w:val="pl-PL"/>
              </w:rPr>
              <w:t>1.1 (..) powinny również przewidywać określone funkcje dla studentów oraz pozostałych interesariuszy</w:t>
            </w:r>
          </w:p>
          <w:p w14:paraId="73A11A55" w14:textId="77777777" w:rsidR="00B92F17" w:rsidRPr="00233788" w:rsidRDefault="00B92F17" w:rsidP="004E7B54">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067C15D6" w14:textId="77777777" w:rsidR="00B92F17" w:rsidRPr="00233788" w:rsidRDefault="00B92F17" w:rsidP="004E7B54">
            <w:pPr>
              <w:rPr>
                <w:color w:val="FF0000"/>
                <w:sz w:val="20"/>
                <w:lang w:val="pl-PL"/>
              </w:rPr>
            </w:pPr>
            <w:r w:rsidRPr="00233788">
              <w:rPr>
                <w:color w:val="FF0000"/>
                <w:sz w:val="20"/>
                <w:lang w:val="pl-PL"/>
              </w:rPr>
              <w:t xml:space="preserve">PKA wymienia pracodawców jako ważną grupę interesariuszy. </w:t>
            </w:r>
          </w:p>
          <w:p w14:paraId="615E5608" w14:textId="77777777" w:rsidR="00B92F17" w:rsidRPr="00233788" w:rsidRDefault="00B92F17" w:rsidP="004E7B54">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45343B" w:rsidRPr="00233788" w14:paraId="3DA0C7FB" w14:textId="77777777" w:rsidTr="00AF6E49">
        <w:trPr>
          <w:cantSplit/>
        </w:trPr>
        <w:tc>
          <w:tcPr>
            <w:tcW w:w="3025" w:type="dxa"/>
          </w:tcPr>
          <w:p w14:paraId="4AC8CE76" w14:textId="77777777" w:rsidR="00B92F17" w:rsidRPr="00233788" w:rsidRDefault="00B92F17" w:rsidP="004E7B54">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14A54EF9" w14:textId="77777777" w:rsidR="00B92F17" w:rsidRPr="00233788" w:rsidRDefault="00B92F17" w:rsidP="004E7B54">
            <w:pPr>
              <w:rPr>
                <w:color w:val="FF0000"/>
                <w:sz w:val="20"/>
                <w:lang w:val="pl-PL"/>
              </w:rPr>
            </w:pPr>
            <w:r w:rsidRPr="00233788">
              <w:rPr>
                <w:color w:val="FF0000"/>
                <w:sz w:val="20"/>
                <w:lang w:val="pl-PL"/>
              </w:rPr>
              <w:t>Brak ścisłego powiązania. Najbliższe:</w:t>
            </w:r>
          </w:p>
          <w:p w14:paraId="24D37296" w14:textId="77777777" w:rsidR="00B92F17" w:rsidRPr="00233788" w:rsidRDefault="00B92F17" w:rsidP="004E7B54">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EDFACF2" w14:textId="77777777" w:rsidR="00B92F17" w:rsidRPr="00233788" w:rsidRDefault="00B92F17" w:rsidP="004E7B54">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45FAB28E" w14:textId="77777777" w:rsidR="00B92F17" w:rsidRPr="00233788" w:rsidRDefault="00B92F17" w:rsidP="004E7B54">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45343B" w:rsidRPr="00233788" w14:paraId="4DAC8AB6" w14:textId="77777777" w:rsidTr="00AF6E49">
        <w:trPr>
          <w:cantSplit/>
        </w:trPr>
        <w:tc>
          <w:tcPr>
            <w:tcW w:w="3025" w:type="dxa"/>
          </w:tcPr>
          <w:p w14:paraId="5C24AC38" w14:textId="77777777" w:rsidR="00B92F17" w:rsidRPr="00233788" w:rsidRDefault="00B92F17" w:rsidP="004E7B54">
            <w:pPr>
              <w:rPr>
                <w:color w:val="FF0000"/>
                <w:sz w:val="20"/>
                <w:lang w:val="pl-PL"/>
              </w:rPr>
            </w:pPr>
            <w:r w:rsidRPr="00233788">
              <w:rPr>
                <w:color w:val="FF0000"/>
                <w:sz w:val="20"/>
                <w:lang w:val="pl-PL"/>
              </w:rPr>
              <w:t xml:space="preserve">2d) </w:t>
            </w:r>
            <w:r w:rsidRPr="00233788">
              <w:rPr>
                <w:i/>
                <w:color w:val="FF0000"/>
                <w:sz w:val="20"/>
                <w:lang w:val="pl-PL"/>
              </w:rPr>
              <w:t>monitorowanie i okresowe przeglądy programów kształcenia</w:t>
            </w:r>
          </w:p>
        </w:tc>
        <w:tc>
          <w:tcPr>
            <w:tcW w:w="3015" w:type="dxa"/>
          </w:tcPr>
          <w:p w14:paraId="05EFB77D" w14:textId="77777777" w:rsidR="00B92F17" w:rsidRPr="00233788" w:rsidRDefault="00B92F17" w:rsidP="004E7B54">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85EF367" w14:textId="77777777" w:rsidR="00B92F17" w:rsidRPr="00233788" w:rsidRDefault="00B92F17" w:rsidP="004E7B54">
            <w:pPr>
              <w:rPr>
                <w:color w:val="FF0000"/>
                <w:sz w:val="20"/>
                <w:lang w:val="pl-PL"/>
              </w:rPr>
            </w:pPr>
            <w:r w:rsidRPr="00233788">
              <w:rPr>
                <w:color w:val="FF0000"/>
                <w:sz w:val="20"/>
                <w:lang w:val="pl-PL"/>
              </w:rPr>
              <w:t>PKA wymienia bardziej szczegółowo niż ENQA metody zarzadzania programami nauczania.</w:t>
            </w:r>
          </w:p>
        </w:tc>
      </w:tr>
      <w:tr w:rsidR="0045343B" w:rsidRPr="00233788" w14:paraId="4FA10CEB" w14:textId="77777777" w:rsidTr="00AF6E49">
        <w:trPr>
          <w:cantSplit/>
        </w:trPr>
        <w:tc>
          <w:tcPr>
            <w:tcW w:w="3025" w:type="dxa"/>
          </w:tcPr>
          <w:p w14:paraId="6F524F37" w14:textId="77777777" w:rsidR="00B92F17" w:rsidRPr="00233788" w:rsidRDefault="00B92F17" w:rsidP="004E7B54">
            <w:pPr>
              <w:rPr>
                <w:color w:val="FF0000"/>
                <w:sz w:val="20"/>
                <w:lang w:val="pl-PL"/>
              </w:rPr>
            </w:pPr>
            <w:r w:rsidRPr="00233788">
              <w:rPr>
                <w:color w:val="FF0000"/>
                <w:sz w:val="20"/>
                <w:lang w:val="pl-PL"/>
              </w:rPr>
              <w:lastRenderedPageBreak/>
              <w:t xml:space="preserve">2e) </w:t>
            </w:r>
            <w:r w:rsidRPr="00233788">
              <w:rPr>
                <w:i/>
                <w:color w:val="FF0000"/>
                <w:sz w:val="20"/>
                <w:lang w:val="pl-PL"/>
              </w:rPr>
              <w:t>ocenę zasad oceniania studentów, doktorantów i słuchaczy oraz weryfikację efektów ich kształcenia</w:t>
            </w:r>
          </w:p>
        </w:tc>
        <w:tc>
          <w:tcPr>
            <w:tcW w:w="3015" w:type="dxa"/>
          </w:tcPr>
          <w:p w14:paraId="43B5EEC9" w14:textId="77777777" w:rsidR="00B92F17" w:rsidRPr="00233788" w:rsidRDefault="00B92F17" w:rsidP="004E7B54">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35966DF6" w14:textId="77777777" w:rsidR="00B92F17" w:rsidRPr="00233788" w:rsidRDefault="00B92F17" w:rsidP="004E7B54">
            <w:pPr>
              <w:rPr>
                <w:color w:val="FF0000"/>
                <w:sz w:val="20"/>
                <w:lang w:val="pl-PL"/>
              </w:rPr>
            </w:pPr>
            <w:r w:rsidRPr="00233788">
              <w:rPr>
                <w:color w:val="FF0000"/>
                <w:sz w:val="20"/>
                <w:lang w:val="pl-PL"/>
              </w:rPr>
              <w:t>ENQA określa kryteria dla zasad oceniania studentów.</w:t>
            </w:r>
          </w:p>
          <w:p w14:paraId="67054125" w14:textId="77777777" w:rsidR="00B92F17" w:rsidRPr="00233788" w:rsidRDefault="00B92F17" w:rsidP="004E7B54">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45343B" w:rsidRPr="00233788" w14:paraId="44EC79C0" w14:textId="77777777" w:rsidTr="00AF6E49">
        <w:trPr>
          <w:cantSplit/>
        </w:trPr>
        <w:tc>
          <w:tcPr>
            <w:tcW w:w="3025" w:type="dxa"/>
            <w:vAlign w:val="center"/>
          </w:tcPr>
          <w:p w14:paraId="70798376" w14:textId="77777777" w:rsidR="00B92F17" w:rsidRPr="00233788" w:rsidRDefault="00B92F17" w:rsidP="004E7B54">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00B53BE2" w14:textId="77777777" w:rsidR="00B92F17" w:rsidRPr="00233788" w:rsidRDefault="00B92F17" w:rsidP="004E7B54">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43C703E0" w14:textId="77777777" w:rsidR="00B92F17" w:rsidRPr="00233788" w:rsidRDefault="00B92F17" w:rsidP="004E7B54">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45343B" w:rsidRPr="00233788" w14:paraId="23CB9CEE" w14:textId="77777777" w:rsidTr="00AF6E49">
        <w:trPr>
          <w:cantSplit/>
        </w:trPr>
        <w:tc>
          <w:tcPr>
            <w:tcW w:w="3025" w:type="dxa"/>
          </w:tcPr>
          <w:p w14:paraId="3F0783BB" w14:textId="77777777" w:rsidR="00B92F17" w:rsidRPr="00233788" w:rsidRDefault="00B92F17" w:rsidP="004E7B54">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1E5573A1" w14:textId="77777777" w:rsidR="00B92F17" w:rsidRPr="00233788" w:rsidRDefault="00B92F17" w:rsidP="004E7B54">
            <w:pPr>
              <w:rPr>
                <w:color w:val="FF0000"/>
                <w:sz w:val="20"/>
                <w:lang w:val="pl-PL"/>
              </w:rPr>
            </w:pPr>
            <w:r w:rsidRPr="00233788">
              <w:rPr>
                <w:color w:val="FF0000"/>
                <w:sz w:val="20"/>
                <w:lang w:val="pl-PL"/>
              </w:rPr>
              <w:t>Brak powiązania</w:t>
            </w:r>
          </w:p>
        </w:tc>
        <w:tc>
          <w:tcPr>
            <w:tcW w:w="3032" w:type="dxa"/>
          </w:tcPr>
          <w:p w14:paraId="4F41A108" w14:textId="77777777" w:rsidR="00B92F17" w:rsidRPr="00233788" w:rsidRDefault="00B92F17" w:rsidP="004E7B54">
            <w:pPr>
              <w:rPr>
                <w:color w:val="FF0000"/>
                <w:sz w:val="20"/>
                <w:lang w:val="pl-PL"/>
              </w:rPr>
            </w:pPr>
            <w:r w:rsidRPr="00233788">
              <w:rPr>
                <w:color w:val="FF0000"/>
                <w:sz w:val="20"/>
                <w:lang w:val="pl-PL"/>
              </w:rPr>
              <w:t>ENQA nie odnosi się do pojęcia poziomu naukowego.</w:t>
            </w:r>
          </w:p>
        </w:tc>
      </w:tr>
      <w:tr w:rsidR="0045343B" w:rsidRPr="00233788" w14:paraId="7F07A6E0" w14:textId="77777777" w:rsidTr="00AF6E49">
        <w:trPr>
          <w:cantSplit/>
        </w:trPr>
        <w:tc>
          <w:tcPr>
            <w:tcW w:w="3025" w:type="dxa"/>
            <w:vAlign w:val="center"/>
          </w:tcPr>
          <w:p w14:paraId="555014F3" w14:textId="77777777" w:rsidR="00B92F17" w:rsidRPr="00233788" w:rsidRDefault="00B92F17" w:rsidP="004E7B54">
            <w:pPr>
              <w:rPr>
                <w:color w:val="FF0000"/>
                <w:sz w:val="20"/>
                <w:lang w:val="pl-PL"/>
              </w:rPr>
            </w:pPr>
            <w:r w:rsidRPr="00233788">
              <w:rPr>
                <w:color w:val="FF0000"/>
                <w:sz w:val="20"/>
                <w:lang w:val="pl-PL"/>
              </w:rPr>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7C409AD8" w14:textId="77777777" w:rsidR="00B92F17" w:rsidRPr="00233788" w:rsidRDefault="00B92F17" w:rsidP="004E7B54">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5581583D" w14:textId="77777777" w:rsidR="00B92F17" w:rsidRPr="00233788" w:rsidRDefault="00B92F17" w:rsidP="004E7B54">
            <w:pPr>
              <w:rPr>
                <w:color w:val="FF0000"/>
                <w:sz w:val="20"/>
                <w:lang w:val="pl-PL"/>
              </w:rPr>
            </w:pPr>
            <w:r w:rsidRPr="00233788">
              <w:rPr>
                <w:color w:val="FF0000"/>
                <w:sz w:val="20"/>
                <w:lang w:val="pl-PL"/>
              </w:rPr>
              <w:t>PKA postuluje ocenę sfery materialnej wspomagającej naukę studentów.</w:t>
            </w:r>
          </w:p>
          <w:p w14:paraId="5E22FB18" w14:textId="77777777" w:rsidR="00B92F17" w:rsidRPr="00233788" w:rsidRDefault="00B92F17" w:rsidP="004E7B54">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45343B" w:rsidRPr="00233788" w14:paraId="0DD1E289" w14:textId="77777777" w:rsidTr="00AF6E49">
        <w:trPr>
          <w:cantSplit/>
        </w:trPr>
        <w:tc>
          <w:tcPr>
            <w:tcW w:w="3025" w:type="dxa"/>
          </w:tcPr>
          <w:p w14:paraId="6399D370" w14:textId="77777777" w:rsidR="00B92F17" w:rsidRPr="00233788" w:rsidRDefault="00B92F17" w:rsidP="004E7B54">
            <w:pPr>
              <w:rPr>
                <w:color w:val="FF0000"/>
                <w:sz w:val="20"/>
                <w:lang w:val="pl-PL"/>
              </w:rPr>
            </w:pPr>
            <w:r w:rsidRPr="00233788">
              <w:rPr>
                <w:color w:val="FF0000"/>
                <w:sz w:val="20"/>
                <w:lang w:val="pl-PL"/>
              </w:rPr>
              <w:lastRenderedPageBreak/>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1F515777" w14:textId="77777777" w:rsidR="00B92F17" w:rsidRPr="00233788" w:rsidRDefault="00B92F17" w:rsidP="004E7B54">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0E9539AA" w14:textId="77777777" w:rsidR="00B92F17" w:rsidRPr="00233788" w:rsidRDefault="00B92F17" w:rsidP="004E7B54">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45343B" w:rsidRPr="00233788" w14:paraId="7AB78328" w14:textId="77777777" w:rsidTr="00AF6E49">
        <w:trPr>
          <w:cantSplit/>
        </w:trPr>
        <w:tc>
          <w:tcPr>
            <w:tcW w:w="3025" w:type="dxa"/>
          </w:tcPr>
          <w:p w14:paraId="47EC68F4" w14:textId="77777777" w:rsidR="00B92F17" w:rsidRPr="00233788" w:rsidRDefault="00B92F17" w:rsidP="004E7B54">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383218C" w14:textId="77777777" w:rsidR="00B92F17" w:rsidRPr="00233788" w:rsidRDefault="00B92F17" w:rsidP="004E7B54">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68AAC795" w14:textId="77777777" w:rsidR="00B92F17" w:rsidRPr="00233788" w:rsidRDefault="00B92F17" w:rsidP="004E7B54">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6D2F822D" w14:textId="77777777" w:rsidR="00B92F17" w:rsidRPr="00233788" w:rsidRDefault="00B92F17" w:rsidP="004E7B54">
      <w:pPr>
        <w:rPr>
          <w:color w:val="FF0000"/>
        </w:rPr>
      </w:pPr>
      <w:r w:rsidRPr="00233788">
        <w:rPr>
          <w:b/>
          <w:color w:val="FF0000"/>
        </w:rPr>
        <w:t>Źródło:</w:t>
      </w:r>
      <w:r w:rsidRPr="00233788">
        <w:rPr>
          <w:color w:val="FF0000"/>
        </w:rPr>
        <w:t xml:space="preserve"> opracowanie własne na podstawie [PKA, 2011], [ENQA, 2009], [Wiśniewska &amp; Grudowski, 2014]</w:t>
      </w:r>
    </w:p>
    <w:p w14:paraId="52A1E0DF" w14:textId="77777777" w:rsidR="00B92F17" w:rsidRPr="00233788" w:rsidRDefault="00B92F17" w:rsidP="004E7B54">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273CB3D7" w14:textId="77777777" w:rsidR="00B92F17" w:rsidRPr="00233788" w:rsidRDefault="00B92F17" w:rsidP="004E7B54">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5ECBF700" w14:textId="77777777" w:rsidR="00B92F17" w:rsidRPr="00233788" w:rsidRDefault="00B92F17" w:rsidP="004E7B54">
      <w:pPr>
        <w:rPr>
          <w:color w:val="FF0000"/>
        </w:rPr>
      </w:pPr>
      <w:r w:rsidRPr="00233788">
        <w:rPr>
          <w:color w:val="FF0000"/>
        </w:rPr>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51CFA82B" w14:textId="77777777" w:rsidR="00B92F17" w:rsidRPr="00233788" w:rsidRDefault="00B92F17" w:rsidP="004E7B54">
      <w:pPr>
        <w:rPr>
          <w:color w:val="FF0000"/>
        </w:rPr>
      </w:pPr>
      <w:r w:rsidRPr="00233788">
        <w:rPr>
          <w:color w:val="FF0000"/>
        </w:rPr>
        <w:t xml:space="preserve">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w:t>
      </w:r>
      <w:r w:rsidRPr="00233788">
        <w:rPr>
          <w:color w:val="FF0000"/>
        </w:rPr>
        <w:lastRenderedPageBreak/>
        <w:t>przez PKA podejścia skoncentrowanego raczej na biernej kontroli jakości , a nie doskonaleniu procesów projakościowych.</w:t>
      </w:r>
    </w:p>
    <w:p w14:paraId="26736C6A" w14:textId="77777777" w:rsidR="00B92F17" w:rsidRPr="00233788" w:rsidRDefault="00B92F17" w:rsidP="004E7B54">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3512DC79" w14:textId="77777777" w:rsidR="00B92F17" w:rsidRPr="00233788" w:rsidRDefault="00B92F17" w:rsidP="004E7B54">
      <w:pPr>
        <w:rPr>
          <w:color w:val="FF0000"/>
        </w:rPr>
      </w:pPr>
    </w:p>
    <w:p w14:paraId="2FA0F01D" w14:textId="77777777" w:rsidR="00B92F17" w:rsidRPr="00233788" w:rsidRDefault="00B92F17" w:rsidP="004E7B54">
      <w:pPr>
        <w:rPr>
          <w:color w:val="FF0000"/>
        </w:rPr>
      </w:pPr>
    </w:p>
    <w:p w14:paraId="4C28606D" w14:textId="77777777" w:rsidR="000613B8" w:rsidRPr="00233788" w:rsidRDefault="000613B8" w:rsidP="004E7B54">
      <w:pPr>
        <w:pStyle w:val="Nagwek2"/>
        <w:rPr>
          <w:color w:val="FF0000"/>
        </w:rPr>
      </w:pPr>
      <w:bookmarkStart w:id="179" w:name="_Toc66923628"/>
      <w:r w:rsidRPr="00233788">
        <w:rPr>
          <w:color w:val="FF0000"/>
        </w:rPr>
        <w:t>Podejścia do doskonalenia jakości stosowane na uczelniach technicznych</w:t>
      </w:r>
      <w:bookmarkEnd w:id="179"/>
    </w:p>
    <w:p w14:paraId="440811E9" w14:textId="77777777" w:rsidR="00AF6E49" w:rsidRPr="00233788" w:rsidRDefault="00AF6E49" w:rsidP="004E7B54">
      <w:pPr>
        <w:rPr>
          <w:color w:val="FF0000"/>
        </w:rPr>
      </w:pPr>
      <w:r w:rsidRPr="00233788">
        <w:rPr>
          <w:color w:val="FF0000"/>
        </w:rPr>
        <w:t>Cechą charakterystyczną usług edukacyjnych – w odróżnieniu od większości innych produktów – jest występowanie grupy interesariuszy, a nie pojedynczego klienta. Wywołuje to dużą ilość różnych wymagań, a dopiero stopień ich spełnienia stanowi jakość, co istotnie wpływa na możliwość jej pomiaru. Aby móc tę jakość doskonalić, trzeba ją najpierw zidentyfikować i zmierzyć.</w:t>
      </w:r>
    </w:p>
    <w:p w14:paraId="04A3E918" w14:textId="77777777" w:rsidR="00AF6E49" w:rsidRPr="00233788" w:rsidRDefault="00AF6E49" w:rsidP="004E7B54">
      <w:pPr>
        <w:rPr>
          <w:color w:val="FF0000"/>
        </w:rPr>
      </w:pPr>
      <w:r w:rsidRPr="00233788">
        <w:rPr>
          <w:color w:val="FF0000"/>
        </w:rPr>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p>
    <w:p w14:paraId="1F320235" w14:textId="77777777" w:rsidR="00AF6E49" w:rsidRPr="00233788" w:rsidRDefault="00AF6E49" w:rsidP="004E7B54">
      <w:pPr>
        <w:rPr>
          <w:color w:val="FF0000"/>
        </w:rPr>
      </w:pPr>
      <w:r w:rsidRPr="00233788">
        <w:rPr>
          <w:color w:val="FF0000"/>
        </w:rPr>
        <w:t>Bardzo popularną metodą jest tworzenie rankingów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szystkie metodologie można podzielić na trzy grupy: mierzące czynniki wpływające na jakość edukacji, mierzące czynniki świadczące o efektach edukacji oraz takie, które wykorzystują połączenie obu wyżej wymienionych.</w:t>
      </w:r>
    </w:p>
    <w:p w14:paraId="5C8B5F7A" w14:textId="0E9AEB74" w:rsidR="00AF6E49" w:rsidRPr="00233788" w:rsidRDefault="00AF6E49" w:rsidP="004E7B54">
      <w:pPr>
        <w:rPr>
          <w:color w:val="FF0000"/>
        </w:rPr>
      </w:pPr>
      <w:r w:rsidRPr="00233788">
        <w:rPr>
          <w:color w:val="FF0000"/>
        </w:rPr>
        <w:t>Inne metody oceny i pomiaru jakości usług uczelni wyższych to m.in. akredytacje [Statut Państwowej Komisji Akredytacyjnej], SERVQED, [Sztejnberg, 2008,</w:t>
      </w:r>
      <w:r w:rsidR="006127E9" w:rsidRPr="00233788">
        <w:rPr>
          <w:color w:val="FF0000"/>
        </w:rPr>
        <w:t xml:space="preserve"> s. 84], Powszechny Model Oceny, </w:t>
      </w:r>
      <w:sdt>
        <w:sdtPr>
          <w:rPr>
            <w:color w:val="FF0000"/>
          </w:rPr>
          <w:id w:val="-746183389"/>
          <w:citation/>
        </w:sdtPr>
        <w:sdtEnd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9D4BA4" w:rsidRPr="00233788">
            <w:rPr>
              <w:noProof/>
              <w:color w:val="FF0000"/>
            </w:rPr>
            <w:t>(EIPA, 2013)</w:t>
          </w:r>
          <w:r w:rsidRPr="00233788">
            <w:rPr>
              <w:color w:val="FF0000"/>
            </w:rPr>
            <w:fldChar w:fldCharType="end"/>
          </w:r>
        </w:sdtContent>
      </w:sdt>
      <w:r w:rsidRPr="00233788">
        <w:rPr>
          <w:color w:val="FF0000"/>
        </w:rPr>
        <w:t>. Większość z nich opiera się jednak na ocenie funkcjonowania procesów w organizacji, jaką jest uczelnia, niewielką uwagę przywiązuje natomiast do pomiaru efektów świadczonych usług w aspekcie ich oceny rynkowej.</w:t>
      </w:r>
    </w:p>
    <w:p w14:paraId="69DABC4F" w14:textId="77777777" w:rsidR="00882BB0" w:rsidRPr="00233788" w:rsidRDefault="00882BB0" w:rsidP="004E7B54">
      <w:pPr>
        <w:rPr>
          <w:color w:val="FF0000"/>
        </w:rPr>
      </w:pPr>
    </w:p>
    <w:p w14:paraId="07771F9C" w14:textId="77777777" w:rsidR="000613B8" w:rsidRPr="00233788" w:rsidRDefault="000613B8" w:rsidP="004E7B54">
      <w:pPr>
        <w:pStyle w:val="Nagwek2"/>
        <w:rPr>
          <w:color w:val="FF0000"/>
        </w:rPr>
      </w:pPr>
      <w:bookmarkStart w:id="180" w:name="_Toc66923629"/>
      <w:r w:rsidRPr="00233788">
        <w:rPr>
          <w:color w:val="FF0000"/>
        </w:rPr>
        <w:t>Wpływ zmian organizacyjnych na polskich uczelniach na zmiany w sposobach doskonalenia jakości</w:t>
      </w:r>
      <w:bookmarkEnd w:id="180"/>
    </w:p>
    <w:p w14:paraId="00044F49" w14:textId="77777777" w:rsidR="003574CC" w:rsidRPr="00233788" w:rsidRDefault="003574CC" w:rsidP="004E7B54">
      <w:pPr>
        <w:rPr>
          <w:color w:val="FF0000"/>
        </w:rPr>
      </w:pPr>
    </w:p>
    <w:p w14:paraId="40624C0E" w14:textId="77777777" w:rsidR="000613B8" w:rsidRPr="00233788" w:rsidRDefault="000613B8" w:rsidP="004E7B54">
      <w:pPr>
        <w:pStyle w:val="Nagwek2"/>
        <w:rPr>
          <w:color w:val="FF0000"/>
        </w:rPr>
      </w:pPr>
      <w:bookmarkStart w:id="181" w:name="_Toc66923630"/>
      <w:r w:rsidRPr="00233788">
        <w:rPr>
          <w:color w:val="FF0000"/>
        </w:rPr>
        <w:lastRenderedPageBreak/>
        <w:t>Satysfakcja interesariuszy uczelni jako dane wejściowe systemów zarządzania jakością</w:t>
      </w:r>
      <w:bookmarkEnd w:id="181"/>
    </w:p>
    <w:p w14:paraId="160C9932" w14:textId="77777777" w:rsidR="000613B8" w:rsidRPr="00233788" w:rsidRDefault="000613B8" w:rsidP="004E7B54">
      <w:pPr>
        <w:pStyle w:val="Nagwek3"/>
        <w:rPr>
          <w:color w:val="FF0000"/>
        </w:rPr>
      </w:pPr>
      <w:bookmarkStart w:id="182" w:name="_Ref437093143"/>
      <w:bookmarkStart w:id="183" w:name="_Ref437093160"/>
      <w:bookmarkStart w:id="184" w:name="_Ref437181714"/>
      <w:bookmarkStart w:id="185" w:name="_Toc66923631"/>
      <w:r w:rsidRPr="00233788">
        <w:rPr>
          <w:color w:val="FF0000"/>
        </w:rPr>
        <w:t xml:space="preserve">Pomiar </w:t>
      </w:r>
      <w:r w:rsidR="00D305FF" w:rsidRPr="00233788">
        <w:rPr>
          <w:color w:val="FF0000"/>
        </w:rPr>
        <w:t>satysfakcji interesariuszy</w:t>
      </w:r>
      <w:r w:rsidRPr="00233788">
        <w:rPr>
          <w:color w:val="FF0000"/>
        </w:rPr>
        <w:t xml:space="preserve"> uczelni wyższych technicznych</w:t>
      </w:r>
      <w:r w:rsidR="00D305FF" w:rsidRPr="00233788">
        <w:rPr>
          <w:color w:val="FF0000"/>
        </w:rPr>
        <w:t xml:space="preserve"> jako efektu działań uczelni</w:t>
      </w:r>
      <w:bookmarkEnd w:id="182"/>
      <w:bookmarkEnd w:id="183"/>
      <w:bookmarkEnd w:id="184"/>
      <w:bookmarkEnd w:id="185"/>
    </w:p>
    <w:p w14:paraId="7C5DC7E9" w14:textId="51C65F1E" w:rsidR="00534411" w:rsidRPr="00233788" w:rsidRDefault="002328E6" w:rsidP="004E7B54">
      <w:pPr>
        <w:rPr>
          <w:color w:val="FF0000"/>
        </w:rPr>
      </w:pPr>
      <w:r w:rsidRPr="00233788">
        <w:rPr>
          <w:color w:val="FF0000"/>
        </w:rPr>
        <w:t>Pomiaru jakości usług można dokonywać przy pomocy różnych metod. Jedna z klasycznych metod pomiaru jakości usług jest metoda SERVQUAL wynikająca z modelu SERVQUAL opisanego w podrozdziale</w:t>
      </w:r>
      <w:r w:rsidR="005C6BDA" w:rsidRPr="00233788">
        <w:rPr>
          <w:color w:val="FF0000"/>
        </w:rPr>
        <w:t xml:space="preserve"> </w:t>
      </w:r>
      <w:r w:rsidR="005C6BDA" w:rsidRPr="00233788">
        <w:rPr>
          <w:color w:val="FF0000"/>
        </w:rPr>
        <w:fldChar w:fldCharType="begin"/>
      </w:r>
      <w:r w:rsidR="005C6BDA" w:rsidRPr="00233788">
        <w:rPr>
          <w:color w:val="FF0000"/>
        </w:rPr>
        <w:instrText xml:space="preserve"> REF _Ref437181737 \w \h </w:instrText>
      </w:r>
      <w:r w:rsidR="005C6BDA" w:rsidRPr="00233788">
        <w:rPr>
          <w:color w:val="FF0000"/>
        </w:rPr>
      </w:r>
      <w:r w:rsidR="005C6BDA" w:rsidRPr="00233788">
        <w:rPr>
          <w:color w:val="FF0000"/>
        </w:rPr>
        <w:fldChar w:fldCharType="separate"/>
      </w:r>
      <w:r w:rsidR="00E737A7" w:rsidRPr="00233788">
        <w:rPr>
          <w:color w:val="FF0000"/>
        </w:rPr>
        <w:t>5.1.1</w:t>
      </w:r>
      <w:r w:rsidR="005C6BDA" w:rsidRPr="00233788">
        <w:rPr>
          <w:color w:val="FF0000"/>
        </w:rPr>
        <w:fldChar w:fldCharType="end"/>
      </w:r>
      <w:r w:rsidR="005C6BDA" w:rsidRPr="00233788">
        <w:rPr>
          <w:color w:val="FF0000"/>
        </w:rPr>
        <w:t>. Pomiaru jakości przy pomocy metody SERVQUAL dokonuje się mierząc wielkość luki 5.</w:t>
      </w:r>
      <w:r w:rsidR="00400691" w:rsidRPr="00233788">
        <w:rPr>
          <w:color w:val="FF0000"/>
        </w:rPr>
        <w:t xml:space="preserve"> Dla każdego z pięciu obszarów </w:t>
      </w:r>
      <w:r w:rsidR="00183D78" w:rsidRPr="00233788">
        <w:rPr>
          <w:color w:val="FF0000"/>
        </w:rPr>
        <w:t xml:space="preserve">właściwości usług podlegających ocenie </w:t>
      </w:r>
      <w:r w:rsidR="00400691" w:rsidRPr="00233788">
        <w:rPr>
          <w:color w:val="FF0000"/>
        </w:rPr>
        <w:t xml:space="preserve">umieszcza się pytania szczegółowe, dotyczące zarówno oczekiwań jak i oceny otrzymanej usługi. </w:t>
      </w:r>
      <w:r w:rsidR="00183D78" w:rsidRPr="00233788">
        <w:rPr>
          <w:color w:val="FF0000"/>
        </w:rPr>
        <w:t>I</w:t>
      </w:r>
      <w:r w:rsidR="00400691" w:rsidRPr="00233788">
        <w:rPr>
          <w:color w:val="FF0000"/>
        </w:rPr>
        <w:t>stotn</w:t>
      </w:r>
      <w:r w:rsidR="00FE5E5D" w:rsidRPr="00233788">
        <w:rPr>
          <w:color w:val="FF0000"/>
        </w:rPr>
        <w:t>ym</w:t>
      </w:r>
      <w:r w:rsidR="00400691" w:rsidRPr="00233788">
        <w:rPr>
          <w:color w:val="FF0000"/>
        </w:rPr>
        <w:t xml:space="preserve"> jest określenie ważności każdego z obszarów dla klientów konkretnej usługi. W tym celu również prosi się ankietowanych o wskazanie najważniejszych obszarów lub przypisanie im wag.</w:t>
      </w:r>
    </w:p>
    <w:p w14:paraId="34CB310D" w14:textId="10036859" w:rsidR="001301EF" w:rsidRPr="00233788" w:rsidRDefault="00B37492" w:rsidP="004E7B54">
      <w:pPr>
        <w:rPr>
          <w:color w:val="FF0000"/>
        </w:rPr>
      </w:pPr>
      <w:r w:rsidRPr="00233788">
        <w:rPr>
          <w:color w:val="FF0000"/>
        </w:rPr>
        <w:t>W pierwszej wersji koncepcji opracowanej przez autorów koncepcji SERVQUAL znajdowało się 10 obszarów i związanych z nimi 97 twierdzeń</w:t>
      </w:r>
      <w:sdt>
        <w:sdtPr>
          <w:rPr>
            <w:color w:val="FF0000"/>
          </w:rPr>
          <w:id w:val="-146673137"/>
          <w:citation/>
        </w:sdtPr>
        <w:sdtEndPr/>
        <w:sdtContent>
          <w:r w:rsidRPr="00233788">
            <w:rPr>
              <w:color w:val="FF0000"/>
            </w:rPr>
            <w:fldChar w:fldCharType="begin"/>
          </w:r>
          <w:r w:rsidRPr="00233788">
            <w:rPr>
              <w:color w:val="FF0000"/>
            </w:rPr>
            <w:instrText xml:space="preserve">CITATION Par88 \p 17 \t  \l 1045 </w:instrText>
          </w:r>
          <w:r w:rsidRPr="00233788">
            <w:rPr>
              <w:color w:val="FF0000"/>
            </w:rPr>
            <w:fldChar w:fldCharType="separate"/>
          </w:r>
          <w:r w:rsidR="009D4BA4" w:rsidRPr="00233788">
            <w:rPr>
              <w:noProof/>
              <w:color w:val="FF0000"/>
            </w:rPr>
            <w:t xml:space="preserve"> (Parasuraman, Zeithaml i Berry, 1988, str. 17)</w:t>
          </w:r>
          <w:r w:rsidRPr="00233788">
            <w:rPr>
              <w:color w:val="FF0000"/>
            </w:rPr>
            <w:fldChar w:fldCharType="end"/>
          </w:r>
        </w:sdtContent>
      </w:sdt>
      <w:r w:rsidRPr="00233788">
        <w:rPr>
          <w:color w:val="FF0000"/>
        </w:rPr>
        <w:t xml:space="preserve">, jednak w efekcie dalszych badań zmierzających do wyselekcjonowania najistotniejszych czynników jakości usług ograniczono zestaw najistotniejszych obszarów i twierdzeń do odpowiednio 5 i 22 </w:t>
      </w:r>
      <w:sdt>
        <w:sdtPr>
          <w:rPr>
            <w:color w:val="FF0000"/>
          </w:rPr>
          <w:id w:val="1729796992"/>
          <w:citation/>
        </w:sdtPr>
        <w:sdtEndPr/>
        <w:sdtContent>
          <w:r w:rsidRPr="00233788">
            <w:rPr>
              <w:color w:val="FF0000"/>
            </w:rPr>
            <w:fldChar w:fldCharType="begin"/>
          </w:r>
          <w:r w:rsidRPr="00233788">
            <w:rPr>
              <w:color w:val="FF0000"/>
            </w:rPr>
            <w:instrText xml:space="preserve">CITATION Par94 \p 206 \t  \l 1045 </w:instrText>
          </w:r>
          <w:r w:rsidRPr="00233788">
            <w:rPr>
              <w:color w:val="FF0000"/>
            </w:rPr>
            <w:fldChar w:fldCharType="separate"/>
          </w:r>
          <w:r w:rsidR="009D4BA4" w:rsidRPr="00233788">
            <w:rPr>
              <w:noProof/>
              <w:color w:val="FF0000"/>
            </w:rPr>
            <w:t>(Parasuraman, Zeithaml i Berry, 1994, str. 206)</w:t>
          </w:r>
          <w:r w:rsidRPr="00233788">
            <w:rPr>
              <w:color w:val="FF0000"/>
            </w:rPr>
            <w:fldChar w:fldCharType="end"/>
          </w:r>
        </w:sdtContent>
      </w:sdt>
      <w:r w:rsidRPr="00233788">
        <w:rPr>
          <w:color w:val="FF0000"/>
        </w:rPr>
        <w:t>.</w:t>
      </w:r>
      <w:r w:rsidR="00115CF7" w:rsidRPr="00233788">
        <w:rPr>
          <w:color w:val="FF0000"/>
        </w:rPr>
        <w:t xml:space="preserve"> Zestaw stwierdzeń na bazie, których tworzy się kwestionariusze SERVQUAL przedstawiono w tabeli </w:t>
      </w:r>
      <w:commentRangeStart w:id="186"/>
      <w:r w:rsidR="00115CF7" w:rsidRPr="00233788">
        <w:rPr>
          <w:color w:val="FF0000"/>
        </w:rPr>
        <w:t>poniżej</w:t>
      </w:r>
      <w:commentRangeEnd w:id="186"/>
      <w:r w:rsidR="00115CF7" w:rsidRPr="00233788">
        <w:rPr>
          <w:rStyle w:val="Odwoaniedokomentarza"/>
          <w:rFonts w:ascii="Times New Roman" w:eastAsia="Times New Roman" w:hAnsi="Times New Roman"/>
          <w:color w:val="FF0000"/>
          <w:szCs w:val="20"/>
          <w:lang w:eastAsia="pl-PL"/>
        </w:rPr>
        <w:commentReference w:id="186"/>
      </w:r>
      <w:r w:rsidR="00115CF7" w:rsidRPr="00233788">
        <w:rPr>
          <w:color w:val="FF0000"/>
        </w:rPr>
        <w:t>.</w:t>
      </w:r>
    </w:p>
    <w:p w14:paraId="72259FDA" w14:textId="06C7D26D" w:rsidR="005308C6" w:rsidRPr="00233788" w:rsidRDefault="005308C6" w:rsidP="004E7B54">
      <w:pPr>
        <w:pStyle w:val="Tytutabeli"/>
        <w:rPr>
          <w:color w:val="FF0000"/>
        </w:rPr>
      </w:pPr>
      <w:bookmarkStart w:id="187" w:name="_Ref437191499"/>
      <w:bookmarkStart w:id="188" w:name="_Toc66043262"/>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20</w:t>
      </w:r>
      <w:r w:rsidR="001C498A" w:rsidRPr="00233788">
        <w:rPr>
          <w:color w:val="FF0000"/>
        </w:rPr>
        <w:fldChar w:fldCharType="end"/>
      </w:r>
      <w:bookmarkEnd w:id="187"/>
      <w:r w:rsidRPr="00233788">
        <w:rPr>
          <w:color w:val="FF0000"/>
        </w:rPr>
        <w:t xml:space="preserve"> Twierdzenia do budowy kwestionariusza badania jakości usług SERVQUAL</w:t>
      </w:r>
      <w:bookmarkEnd w:id="188"/>
    </w:p>
    <w:tbl>
      <w:tblPr>
        <w:tblStyle w:val="Tabela-Siatka"/>
        <w:tblW w:w="0" w:type="auto"/>
        <w:tblLook w:val="04A0" w:firstRow="1" w:lastRow="0" w:firstColumn="1" w:lastColumn="0" w:noHBand="0" w:noVBand="1"/>
      </w:tblPr>
      <w:tblGrid>
        <w:gridCol w:w="4525"/>
        <w:gridCol w:w="4537"/>
      </w:tblGrid>
      <w:tr w:rsidR="0045343B" w:rsidRPr="00233788" w14:paraId="57A1CC2F" w14:textId="77777777" w:rsidTr="00B75D9F">
        <w:trPr>
          <w:cantSplit/>
          <w:tblHeader/>
        </w:trPr>
        <w:tc>
          <w:tcPr>
            <w:tcW w:w="4606" w:type="dxa"/>
          </w:tcPr>
          <w:p w14:paraId="2872701F" w14:textId="77777777" w:rsidR="00115CF7" w:rsidRPr="00233788" w:rsidRDefault="00115CF7" w:rsidP="004E7B54">
            <w:pPr>
              <w:ind w:firstLine="0"/>
              <w:rPr>
                <w:b/>
                <w:color w:val="FF0000"/>
                <w:sz w:val="20"/>
                <w:lang w:val="pl-PL"/>
              </w:rPr>
            </w:pPr>
            <w:r w:rsidRPr="00233788">
              <w:rPr>
                <w:b/>
                <w:color w:val="FF0000"/>
                <w:sz w:val="20"/>
                <w:lang w:val="pl-PL"/>
              </w:rPr>
              <w:t>Nazwa obszaru / kryterium jakości</w:t>
            </w:r>
          </w:p>
        </w:tc>
        <w:tc>
          <w:tcPr>
            <w:tcW w:w="4606" w:type="dxa"/>
          </w:tcPr>
          <w:p w14:paraId="49442DE7" w14:textId="77777777" w:rsidR="00115CF7" w:rsidRPr="00233788" w:rsidRDefault="00115CF7" w:rsidP="004E7B54">
            <w:pPr>
              <w:ind w:firstLine="0"/>
              <w:rPr>
                <w:b/>
                <w:color w:val="FF0000"/>
                <w:sz w:val="20"/>
                <w:lang w:val="pl-PL"/>
              </w:rPr>
            </w:pPr>
            <w:r w:rsidRPr="00233788">
              <w:rPr>
                <w:b/>
                <w:color w:val="FF0000"/>
                <w:sz w:val="20"/>
                <w:lang w:val="pl-PL"/>
              </w:rPr>
              <w:t>Stwierdzenie dotyczące przesłanki jakości</w:t>
            </w:r>
          </w:p>
        </w:tc>
      </w:tr>
      <w:tr w:rsidR="0045343B" w:rsidRPr="00233788" w14:paraId="6D1641C4" w14:textId="77777777" w:rsidTr="00B75D9F">
        <w:trPr>
          <w:cantSplit/>
        </w:trPr>
        <w:tc>
          <w:tcPr>
            <w:tcW w:w="4606" w:type="dxa"/>
          </w:tcPr>
          <w:p w14:paraId="75231C09"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materialność, namacalność (</w:t>
            </w:r>
            <w:r w:rsidRPr="00233788">
              <w:rPr>
                <w:i/>
                <w:color w:val="FF0000"/>
                <w:sz w:val="20"/>
                <w:szCs w:val="20"/>
                <w:u w:val="single"/>
                <w:lang w:val="pl-PL"/>
              </w:rPr>
              <w:t>tangibles</w:t>
            </w:r>
            <w:r w:rsidRPr="00233788">
              <w:rPr>
                <w:color w:val="FF0000"/>
                <w:sz w:val="20"/>
                <w:szCs w:val="20"/>
                <w:u w:val="single"/>
                <w:lang w:val="pl-PL"/>
              </w:rPr>
              <w:t>)</w:t>
            </w:r>
          </w:p>
        </w:tc>
        <w:tc>
          <w:tcPr>
            <w:tcW w:w="4606" w:type="dxa"/>
          </w:tcPr>
          <w:p w14:paraId="5EF773DD"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Nowoczesne wyposażenie</w:t>
            </w:r>
          </w:p>
          <w:p w14:paraId="5624C305"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otoczenie fizyczne</w:t>
            </w:r>
          </w:p>
          <w:p w14:paraId="5B5A7992"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Schludny, profesjonalny personel</w:t>
            </w:r>
          </w:p>
          <w:p w14:paraId="38F6BF50"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wizualnie materiały związane z usługą</w:t>
            </w:r>
          </w:p>
        </w:tc>
      </w:tr>
      <w:tr w:rsidR="0045343B" w:rsidRPr="00233788" w14:paraId="2CF56630" w14:textId="77777777" w:rsidTr="00B75D9F">
        <w:trPr>
          <w:cantSplit/>
        </w:trPr>
        <w:tc>
          <w:tcPr>
            <w:tcW w:w="4606" w:type="dxa"/>
          </w:tcPr>
          <w:p w14:paraId="09E5F704"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niezawodność (</w:t>
            </w:r>
            <w:r w:rsidRPr="00233788">
              <w:rPr>
                <w:i/>
                <w:color w:val="FF0000"/>
                <w:sz w:val="20"/>
                <w:szCs w:val="20"/>
                <w:u w:val="single"/>
                <w:lang w:val="pl-PL"/>
              </w:rPr>
              <w:t>reliability</w:t>
            </w:r>
            <w:r w:rsidRPr="00233788">
              <w:rPr>
                <w:color w:val="FF0000"/>
                <w:sz w:val="20"/>
                <w:szCs w:val="20"/>
                <w:u w:val="single"/>
                <w:lang w:val="pl-PL"/>
              </w:rPr>
              <w:t>)</w:t>
            </w:r>
          </w:p>
        </w:tc>
        <w:tc>
          <w:tcPr>
            <w:tcW w:w="4606" w:type="dxa"/>
          </w:tcPr>
          <w:p w14:paraId="5641FCD7"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anie usługi zgodnie z obietnicą</w:t>
            </w:r>
          </w:p>
          <w:p w14:paraId="3C8D9A4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umiejętność rozwiązania problemu klienta</w:t>
            </w:r>
          </w:p>
          <w:p w14:paraId="1F6444E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łaściwej (poprawnej) za pierwszym razem</w:t>
            </w:r>
          </w:p>
          <w:p w14:paraId="64B4F53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 obiecanym czasie</w:t>
            </w:r>
          </w:p>
          <w:p w14:paraId="0D310765" w14:textId="77777777" w:rsidR="00702E58"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Utrzymywanie bezbłędnej dokumentacji</w:t>
            </w:r>
          </w:p>
        </w:tc>
      </w:tr>
      <w:tr w:rsidR="0045343B" w:rsidRPr="00233788" w14:paraId="52C829AF" w14:textId="77777777" w:rsidTr="00B75D9F">
        <w:trPr>
          <w:cantSplit/>
        </w:trPr>
        <w:tc>
          <w:tcPr>
            <w:tcW w:w="4606" w:type="dxa"/>
          </w:tcPr>
          <w:p w14:paraId="5D5E17A0"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reagowanie (</w:t>
            </w:r>
            <w:r w:rsidRPr="00233788">
              <w:rPr>
                <w:i/>
                <w:color w:val="FF0000"/>
                <w:sz w:val="20"/>
                <w:szCs w:val="20"/>
                <w:u w:val="single"/>
                <w:lang w:val="pl-PL"/>
              </w:rPr>
              <w:t>responsivness</w:t>
            </w:r>
            <w:r w:rsidRPr="00233788">
              <w:rPr>
                <w:color w:val="FF0000"/>
                <w:sz w:val="20"/>
                <w:szCs w:val="20"/>
                <w:u w:val="single"/>
                <w:lang w:val="pl-PL"/>
              </w:rPr>
              <w:t>)</w:t>
            </w:r>
          </w:p>
        </w:tc>
        <w:tc>
          <w:tcPr>
            <w:tcW w:w="4606" w:type="dxa"/>
          </w:tcPr>
          <w:p w14:paraId="7DBD4D4E"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kładne informowanie o terminie wykonania usługi</w:t>
            </w:r>
          </w:p>
          <w:p w14:paraId="624BB70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Szybka i sprawna obsługa</w:t>
            </w:r>
          </w:p>
          <w:p w14:paraId="0DB94D9B"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chęć do służenia klientowi pomocą</w:t>
            </w:r>
          </w:p>
          <w:p w14:paraId="18E2E06B"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do odpowiedzi na pytania i prośby klienta</w:t>
            </w:r>
          </w:p>
        </w:tc>
      </w:tr>
      <w:tr w:rsidR="0045343B" w:rsidRPr="00233788" w14:paraId="1310B86F" w14:textId="77777777" w:rsidTr="00B75D9F">
        <w:trPr>
          <w:cantSplit/>
        </w:trPr>
        <w:tc>
          <w:tcPr>
            <w:tcW w:w="4606" w:type="dxa"/>
          </w:tcPr>
          <w:p w14:paraId="63F3FCFB"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lastRenderedPageBreak/>
              <w:t>kompetencje, pewność (</w:t>
            </w:r>
            <w:r w:rsidRPr="00233788">
              <w:rPr>
                <w:i/>
                <w:color w:val="FF0000"/>
                <w:sz w:val="20"/>
                <w:szCs w:val="20"/>
                <w:u w:val="single"/>
                <w:lang w:val="pl-PL"/>
              </w:rPr>
              <w:t>assurance</w:t>
            </w:r>
            <w:r w:rsidRPr="00233788">
              <w:rPr>
                <w:color w:val="FF0000"/>
                <w:sz w:val="20"/>
                <w:szCs w:val="20"/>
                <w:u w:val="single"/>
                <w:lang w:val="pl-PL"/>
              </w:rPr>
              <w:t>)</w:t>
            </w:r>
          </w:p>
        </w:tc>
        <w:tc>
          <w:tcPr>
            <w:tcW w:w="4606" w:type="dxa"/>
          </w:tcPr>
          <w:p w14:paraId="223D244B" w14:textId="77777777" w:rsidR="00115CF7"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racownicy wzbudzają zaufanie</w:t>
            </w:r>
          </w:p>
          <w:p w14:paraId="1EA6156F" w14:textId="77777777" w:rsidR="00716C80"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oczucie bezpieczeństwa przeprowadzanej transakcji</w:t>
            </w:r>
          </w:p>
          <w:p w14:paraId="6491020A" w14:textId="77777777" w:rsidR="00716C80" w:rsidRPr="00233788" w:rsidRDefault="00846933" w:rsidP="001D1695">
            <w:pPr>
              <w:pStyle w:val="Akapitzlist"/>
              <w:numPr>
                <w:ilvl w:val="0"/>
                <w:numId w:val="22"/>
              </w:numPr>
              <w:ind w:left="357" w:hanging="357"/>
              <w:rPr>
                <w:color w:val="FF0000"/>
                <w:sz w:val="20"/>
                <w:lang w:val="pl-PL"/>
              </w:rPr>
            </w:pPr>
            <w:r w:rsidRPr="00233788">
              <w:rPr>
                <w:color w:val="FF0000"/>
                <w:sz w:val="20"/>
                <w:lang w:val="pl-PL"/>
              </w:rPr>
              <w:t>Zawsze uprzejmi pracownicy</w:t>
            </w:r>
          </w:p>
          <w:p w14:paraId="2A0814BF" w14:textId="77777777" w:rsidR="00846933" w:rsidRPr="00233788" w:rsidRDefault="00E44BEE" w:rsidP="001D1695">
            <w:pPr>
              <w:pStyle w:val="Akapitzlist"/>
              <w:numPr>
                <w:ilvl w:val="0"/>
                <w:numId w:val="22"/>
              </w:numPr>
              <w:ind w:left="357" w:hanging="357"/>
              <w:rPr>
                <w:color w:val="FF0000"/>
                <w:sz w:val="20"/>
                <w:lang w:val="pl-PL"/>
              </w:rPr>
            </w:pPr>
            <w:r w:rsidRPr="00233788">
              <w:rPr>
                <w:color w:val="FF0000"/>
                <w:sz w:val="20"/>
                <w:lang w:val="pl-PL"/>
              </w:rPr>
              <w:t>Pracownicy z odpowiednimi kompetencjami by odpowiadać na pytania klientów</w:t>
            </w:r>
          </w:p>
        </w:tc>
      </w:tr>
      <w:tr w:rsidR="0045343B" w:rsidRPr="00233788" w14:paraId="37CF1DD4" w14:textId="77777777" w:rsidTr="00B75D9F">
        <w:trPr>
          <w:cantSplit/>
        </w:trPr>
        <w:tc>
          <w:tcPr>
            <w:tcW w:w="4606" w:type="dxa"/>
          </w:tcPr>
          <w:p w14:paraId="03803406"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empatia (</w:t>
            </w:r>
            <w:r w:rsidRPr="00233788">
              <w:rPr>
                <w:i/>
                <w:color w:val="FF0000"/>
                <w:sz w:val="20"/>
                <w:szCs w:val="20"/>
                <w:u w:val="single"/>
                <w:lang w:val="pl-PL"/>
              </w:rPr>
              <w:t>empathy</w:t>
            </w:r>
            <w:r w:rsidRPr="00233788">
              <w:rPr>
                <w:color w:val="FF0000"/>
                <w:sz w:val="20"/>
                <w:szCs w:val="20"/>
                <w:u w:val="single"/>
                <w:lang w:val="pl-PL"/>
              </w:rPr>
              <w:t>)</w:t>
            </w:r>
          </w:p>
        </w:tc>
        <w:tc>
          <w:tcPr>
            <w:tcW w:w="4606" w:type="dxa"/>
          </w:tcPr>
          <w:p w14:paraId="68587869" w14:textId="77777777" w:rsidR="00115CF7" w:rsidRPr="00233788" w:rsidRDefault="006D3AD3" w:rsidP="001D1695">
            <w:pPr>
              <w:pStyle w:val="Akapitzlist"/>
              <w:numPr>
                <w:ilvl w:val="0"/>
                <w:numId w:val="22"/>
              </w:numPr>
              <w:ind w:left="357" w:hanging="357"/>
              <w:rPr>
                <w:color w:val="FF0000"/>
                <w:sz w:val="20"/>
                <w:szCs w:val="20"/>
                <w:lang w:val="pl-PL"/>
              </w:rPr>
            </w:pPr>
            <w:r w:rsidRPr="00233788">
              <w:rPr>
                <w:color w:val="FF0000"/>
                <w:sz w:val="20"/>
                <w:szCs w:val="20"/>
                <w:lang w:val="pl-PL"/>
              </w:rPr>
              <w:t>Indywidualne podejście do klienta</w:t>
            </w:r>
          </w:p>
          <w:p w14:paraId="251030C2" w14:textId="77777777" w:rsidR="006D3AD3"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okazujący troskę klientom</w:t>
            </w:r>
          </w:p>
          <w:p w14:paraId="792B496E"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dbający o interesy klienta, działający na korzyść klienta</w:t>
            </w:r>
          </w:p>
          <w:p w14:paraId="0CAD01B1"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Rozumienie potrzeb klienta przez pracowników</w:t>
            </w:r>
          </w:p>
          <w:p w14:paraId="6426992C"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Dogodne dla klientów godziny otwarcia</w:t>
            </w:r>
          </w:p>
        </w:tc>
      </w:tr>
    </w:tbl>
    <w:p w14:paraId="1FB816A0" w14:textId="7C4A9495" w:rsidR="00115CF7" w:rsidRPr="00233788" w:rsidRDefault="005308C6" w:rsidP="004E7B54">
      <w:pPr>
        <w:rPr>
          <w:color w:val="FF0000"/>
        </w:rPr>
      </w:pPr>
      <w:r w:rsidRPr="00233788">
        <w:rPr>
          <w:color w:val="FF0000"/>
        </w:rPr>
        <w:t xml:space="preserve">Źródło: opracowanie własne na podstawie </w:t>
      </w:r>
      <w:sdt>
        <w:sdtPr>
          <w:rPr>
            <w:color w:val="FF0000"/>
          </w:rPr>
          <w:id w:val="-413393828"/>
          <w:citation/>
        </w:sdtPr>
        <w:sdtEndPr/>
        <w:sdtContent>
          <w:r w:rsidRPr="00233788">
            <w:rPr>
              <w:color w:val="FF0000"/>
            </w:rPr>
            <w:fldChar w:fldCharType="begin"/>
          </w:r>
          <w:r w:rsidRPr="00233788">
            <w:rPr>
              <w:color w:val="FF0000"/>
            </w:rPr>
            <w:instrText xml:space="preserve">CITATION Par94 \p 207 \t  \l 1045 </w:instrText>
          </w:r>
          <w:r w:rsidRPr="00233788">
            <w:rPr>
              <w:color w:val="FF0000"/>
            </w:rPr>
            <w:fldChar w:fldCharType="separate"/>
          </w:r>
          <w:r w:rsidR="009D4BA4" w:rsidRPr="00233788">
            <w:rPr>
              <w:noProof/>
              <w:color w:val="FF0000"/>
            </w:rPr>
            <w:t>(Parasuraman, Zeithaml i Berry, 1994, str. 207)</w:t>
          </w:r>
          <w:r w:rsidRPr="00233788">
            <w:rPr>
              <w:color w:val="FF0000"/>
            </w:rPr>
            <w:fldChar w:fldCharType="end"/>
          </w:r>
        </w:sdtContent>
      </w:sdt>
      <w:r w:rsidRPr="00233788">
        <w:rPr>
          <w:color w:val="FF0000"/>
        </w:rPr>
        <w:t xml:space="preserve"> oraz </w:t>
      </w:r>
      <w:sdt>
        <w:sdtPr>
          <w:rPr>
            <w:color w:val="FF0000"/>
          </w:rPr>
          <w:id w:val="2027982756"/>
          <w:citation/>
        </w:sdtPr>
        <w:sdtEndPr/>
        <w:sdtContent>
          <w:r w:rsidRPr="00233788">
            <w:rPr>
              <w:color w:val="FF0000"/>
            </w:rPr>
            <w:fldChar w:fldCharType="begin"/>
          </w:r>
          <w:r w:rsidRPr="00233788">
            <w:rPr>
              <w:color w:val="FF0000"/>
            </w:rPr>
            <w:instrText xml:space="preserve">CITATION Sto12 \p 69-70 \l 1045 </w:instrText>
          </w:r>
          <w:r w:rsidRPr="00233788">
            <w:rPr>
              <w:color w:val="FF0000"/>
            </w:rPr>
            <w:fldChar w:fldCharType="separate"/>
          </w:r>
          <w:r w:rsidR="009D4BA4" w:rsidRPr="00233788">
            <w:rPr>
              <w:noProof/>
              <w:color w:val="FF0000"/>
            </w:rPr>
            <w:t>(Stoma, 2012, strony 69-70)</w:t>
          </w:r>
          <w:r w:rsidRPr="00233788">
            <w:rPr>
              <w:color w:val="FF0000"/>
            </w:rPr>
            <w:fldChar w:fldCharType="end"/>
          </w:r>
        </w:sdtContent>
      </w:sdt>
    </w:p>
    <w:p w14:paraId="7448ABF9" w14:textId="479083C4" w:rsidR="00115CF7" w:rsidRPr="00233788" w:rsidRDefault="00D94B74" w:rsidP="004E7B54">
      <w:pPr>
        <w:rPr>
          <w:color w:val="FF0000"/>
        </w:rPr>
      </w:pPr>
      <w:r w:rsidRPr="00233788">
        <w:rPr>
          <w:color w:val="FF0000"/>
        </w:rPr>
        <w:t xml:space="preserve">Na podstawie </w:t>
      </w:r>
      <w:r w:rsidR="00047689" w:rsidRPr="00233788">
        <w:rPr>
          <w:color w:val="FF0000"/>
        </w:rPr>
        <w:t>przedstawionych w tabeli powyżej (</w:t>
      </w:r>
      <w:r w:rsidR="00047689" w:rsidRPr="00233788">
        <w:rPr>
          <w:color w:val="FF0000"/>
        </w:rPr>
        <w:fldChar w:fldCharType="begin"/>
      </w:r>
      <w:r w:rsidR="00047689" w:rsidRPr="00233788">
        <w:rPr>
          <w:color w:val="FF0000"/>
        </w:rPr>
        <w:instrText xml:space="preserve"> REF  _Ref437191499 \* Lower \h  \* MERGEFORMAT </w:instrText>
      </w:r>
      <w:r w:rsidR="00047689" w:rsidRPr="00233788">
        <w:rPr>
          <w:color w:val="FF0000"/>
        </w:rPr>
      </w:r>
      <w:r w:rsidR="00047689" w:rsidRPr="00233788">
        <w:rPr>
          <w:color w:val="FF0000"/>
        </w:rPr>
        <w:fldChar w:fldCharType="separate"/>
      </w:r>
      <w:r w:rsidR="00E737A7" w:rsidRPr="00233788">
        <w:rPr>
          <w:color w:val="FF0000"/>
        </w:rPr>
        <w:t xml:space="preserve">tabela </w:t>
      </w:r>
      <w:r w:rsidR="00E737A7" w:rsidRPr="00233788">
        <w:rPr>
          <w:noProof/>
          <w:color w:val="FF0000"/>
        </w:rPr>
        <w:t>19</w:t>
      </w:r>
      <w:r w:rsidR="00047689" w:rsidRPr="00233788">
        <w:rPr>
          <w:color w:val="FF0000"/>
        </w:rPr>
        <w:fldChar w:fldCharType="end"/>
      </w:r>
      <w:r w:rsidR="00047689" w:rsidRPr="00233788">
        <w:rPr>
          <w:color w:val="FF0000"/>
        </w:rPr>
        <w:t xml:space="preserve">) twierdzeń tworzy się kwestionariusze do badania jakości usługi wg metody SERVQUAL. Są to dwa kwestionariusze: jeden do badania jakości oczekiwanej od usługi, drugi do badania jakości otrzymanej </w:t>
      </w:r>
      <w:r w:rsidR="009D63F5" w:rsidRPr="00233788">
        <w:rPr>
          <w:color w:val="FF0000"/>
        </w:rPr>
        <w:t>w procesie świadczenia usługi.</w:t>
      </w:r>
      <w:r w:rsidR="00677DB7" w:rsidRPr="00233788">
        <w:rPr>
          <w:color w:val="FF0000"/>
        </w:rPr>
        <w:t xml:space="preserve"> Jest to zgodne z założeniem autorów wg, których do </w:t>
      </w:r>
      <w:r w:rsidR="0020401B" w:rsidRPr="00233788">
        <w:rPr>
          <w:color w:val="FF0000"/>
        </w:rPr>
        <w:t xml:space="preserve">interpretacji </w:t>
      </w:r>
      <w:r w:rsidR="00677DB7" w:rsidRPr="00233788">
        <w:rPr>
          <w:color w:val="FF0000"/>
        </w:rPr>
        <w:t xml:space="preserve">ogólnego wyniku jakości stosuje się </w:t>
      </w:r>
      <w:r w:rsidR="0020401B" w:rsidRPr="00233788">
        <w:rPr>
          <w:color w:val="FF0000"/>
        </w:rPr>
        <w:t>porównanie</w:t>
      </w:r>
      <w:r w:rsidR="00677DB7" w:rsidRPr="00233788">
        <w:rPr>
          <w:color w:val="FF0000"/>
        </w:rPr>
        <w:t xml:space="preserve"> </w:t>
      </w:r>
      <w:r w:rsidR="0020401B" w:rsidRPr="00233788">
        <w:rPr>
          <w:color w:val="FF0000"/>
        </w:rPr>
        <w:t>wyniku oczekiwanej jakości usługi (</w:t>
      </w:r>
      <w:r w:rsidR="0020401B" w:rsidRPr="00233788">
        <w:rPr>
          <w:i/>
          <w:color w:val="FF0000"/>
        </w:rPr>
        <w:t>expected service</w:t>
      </w:r>
      <w:r w:rsidR="0020401B" w:rsidRPr="00233788">
        <w:rPr>
          <w:color w:val="FF0000"/>
        </w:rPr>
        <w:t xml:space="preserve"> – ES) z wynikiem postrzeganej jakości </w:t>
      </w:r>
      <w:r w:rsidR="00677DB7" w:rsidRPr="00233788">
        <w:rPr>
          <w:color w:val="FF0000"/>
        </w:rPr>
        <w:t>otrzymanej</w:t>
      </w:r>
      <w:r w:rsidR="0020401B" w:rsidRPr="00233788">
        <w:rPr>
          <w:color w:val="FF0000"/>
        </w:rPr>
        <w:t xml:space="preserve"> usługi</w:t>
      </w:r>
      <w:r w:rsidR="00677DB7" w:rsidRPr="00233788">
        <w:rPr>
          <w:color w:val="FF0000"/>
        </w:rPr>
        <w:t xml:space="preserve"> </w:t>
      </w:r>
      <w:r w:rsidR="0020401B" w:rsidRPr="00233788">
        <w:rPr>
          <w:color w:val="FF0000"/>
        </w:rPr>
        <w:t>(</w:t>
      </w:r>
      <w:r w:rsidR="0020401B" w:rsidRPr="00233788">
        <w:rPr>
          <w:i/>
          <w:color w:val="FF0000"/>
        </w:rPr>
        <w:t>perceived service</w:t>
      </w:r>
      <w:r w:rsidR="0020401B" w:rsidRPr="00233788">
        <w:rPr>
          <w:color w:val="FF0000"/>
        </w:rPr>
        <w:t xml:space="preserve"> – PS)</w:t>
      </w:r>
      <w:r w:rsidR="00AB2FC5" w:rsidRPr="00233788">
        <w:rPr>
          <w:color w:val="FF0000"/>
        </w:rPr>
        <w:t xml:space="preserve"> </w:t>
      </w:r>
      <w:sdt>
        <w:sdtPr>
          <w:rPr>
            <w:color w:val="FF0000"/>
          </w:rPr>
          <w:id w:val="1333799483"/>
          <w:citation/>
        </w:sdtPr>
        <w:sdtEndPr/>
        <w:sdtContent>
          <w:r w:rsidR="00AB2FC5" w:rsidRPr="00233788">
            <w:rPr>
              <w:color w:val="FF0000"/>
            </w:rPr>
            <w:fldChar w:fldCharType="begin"/>
          </w:r>
          <w:r w:rsidR="00AB2FC5" w:rsidRPr="00233788">
            <w:rPr>
              <w:color w:val="FF0000"/>
            </w:rPr>
            <w:instrText xml:space="preserve">CITATION Par85 \p 48 \t  \l 1045 </w:instrText>
          </w:r>
          <w:r w:rsidR="00AB2FC5" w:rsidRPr="00233788">
            <w:rPr>
              <w:color w:val="FF0000"/>
            </w:rPr>
            <w:fldChar w:fldCharType="separate"/>
          </w:r>
          <w:r w:rsidR="009D4BA4" w:rsidRPr="00233788">
            <w:rPr>
              <w:noProof/>
              <w:color w:val="FF0000"/>
            </w:rPr>
            <w:t>(Parasuraman, Zeithaml i Berry, 1985, str. 48)</w:t>
          </w:r>
          <w:r w:rsidR="00AB2FC5" w:rsidRPr="00233788">
            <w:rPr>
              <w:color w:val="FF0000"/>
            </w:rPr>
            <w:fldChar w:fldCharType="end"/>
          </w:r>
        </w:sdtContent>
      </w:sdt>
      <w:r w:rsidR="0020401B" w:rsidRPr="00233788">
        <w:rPr>
          <w:color w:val="FF0000"/>
        </w:rPr>
        <w:t>. W związku z tym jeśli obserwujemy równość</w:t>
      </w:r>
      <w:r w:rsidR="00AB2FC5" w:rsidRPr="00233788">
        <w:rPr>
          <w:color w:val="FF0000"/>
        </w:rPr>
        <w:t xml:space="preserve"> ES=</w:t>
      </w:r>
      <w:r w:rsidR="0020401B" w:rsidRPr="00233788">
        <w:rPr>
          <w:color w:val="FF0000"/>
        </w:rPr>
        <w:t>PS</w:t>
      </w:r>
      <w:r w:rsidR="00677DB7" w:rsidRPr="00233788">
        <w:rPr>
          <w:color w:val="FF0000"/>
        </w:rPr>
        <w:t xml:space="preserve"> </w:t>
      </w:r>
      <w:r w:rsidR="0020401B" w:rsidRPr="00233788">
        <w:rPr>
          <w:color w:val="FF0000"/>
        </w:rPr>
        <w:t xml:space="preserve">to możemy wnioskować o poziomie jakości satysfakcjonującym klienta. Natomiast gdy </w:t>
      </w:r>
      <w:r w:rsidR="00AB2FC5" w:rsidRPr="00233788">
        <w:rPr>
          <w:color w:val="FF0000"/>
        </w:rPr>
        <w:t xml:space="preserve">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rPr>
            <w:color w:val="FF0000"/>
          </w:rPr>
          <w:id w:val="-1585840595"/>
          <w:citation/>
        </w:sdtPr>
        <w:sdtEndPr/>
        <w:sdtContent>
          <w:r w:rsidR="00AB2FC5" w:rsidRPr="00233788">
            <w:rPr>
              <w:color w:val="FF0000"/>
            </w:rPr>
            <w:fldChar w:fldCharType="begin"/>
          </w:r>
          <w:r w:rsidR="00AB2FC5" w:rsidRPr="00233788">
            <w:rPr>
              <w:color w:val="FF0000"/>
            </w:rPr>
            <w:instrText xml:space="preserve">CITATION Sto12 \p 66 \l 1045 </w:instrText>
          </w:r>
          <w:r w:rsidR="00AB2FC5" w:rsidRPr="00233788">
            <w:rPr>
              <w:color w:val="FF0000"/>
            </w:rPr>
            <w:fldChar w:fldCharType="separate"/>
          </w:r>
          <w:r w:rsidR="009D4BA4" w:rsidRPr="00233788">
            <w:rPr>
              <w:noProof/>
              <w:color w:val="FF0000"/>
            </w:rPr>
            <w:t>(Stoma, 2012, str. 66)</w:t>
          </w:r>
          <w:r w:rsidR="00AB2FC5" w:rsidRPr="00233788">
            <w:rPr>
              <w:color w:val="FF0000"/>
            </w:rPr>
            <w:fldChar w:fldCharType="end"/>
          </w:r>
        </w:sdtContent>
      </w:sdt>
      <w:r w:rsidR="00AB2FC5" w:rsidRPr="00233788">
        <w:rPr>
          <w:color w:val="FF0000"/>
        </w:rPr>
        <w:t>.</w:t>
      </w:r>
    </w:p>
    <w:p w14:paraId="22FA63F9" w14:textId="77777777" w:rsidR="00D94B74" w:rsidRPr="00233788" w:rsidRDefault="00D94B74" w:rsidP="004E7B54">
      <w:pPr>
        <w:rPr>
          <w:color w:val="FF0000"/>
        </w:rPr>
      </w:pPr>
    </w:p>
    <w:p w14:paraId="7ADA0C50" w14:textId="77777777" w:rsidR="00534411" w:rsidRPr="00233788" w:rsidRDefault="00534411" w:rsidP="004E7B54">
      <w:pPr>
        <w:rPr>
          <w:b/>
          <w:color w:val="FF0000"/>
        </w:rPr>
      </w:pPr>
      <w:r w:rsidRPr="00233788">
        <w:rPr>
          <w:b/>
          <w:color w:val="FF0000"/>
        </w:rPr>
        <w:t>Indeks Satysfakcji Interesariuszy</w:t>
      </w:r>
    </w:p>
    <w:p w14:paraId="1A17567F" w14:textId="77777777" w:rsidR="009A4972" w:rsidRPr="00233788" w:rsidRDefault="009A4972" w:rsidP="004E7B54">
      <w:pPr>
        <w:rPr>
          <w:color w:val="FF0000"/>
        </w:rPr>
      </w:pPr>
      <w:commentRangeStart w:id="189"/>
      <w:r w:rsidRPr="00233788">
        <w:rPr>
          <w:color w:val="FF0000"/>
        </w:rPr>
        <w:t>Indeks Satysfakcji Interesariuszy (SSI – ang. Stakeholders Satisfaction Index)</w:t>
      </w:r>
      <w:r w:rsidRPr="00233788">
        <w:rPr>
          <w:b/>
          <w:color w:val="FF0000"/>
        </w:rPr>
        <w:t xml:space="preserve"> </w:t>
      </w:r>
      <w:r w:rsidRPr="00233788">
        <w:rPr>
          <w:color w:val="FF0000"/>
        </w:rPr>
        <w:t>jest zagregowanym przedstawieniem wyników badań satysfakcji różnych grup interesariuszy. Jego budowa przypomina formułę indeksu CSI. W kontekście uczelni wyższych można mierzyć satysfakcje np. 7 następujących grup interesariuszy: studenci, absolwenci, rodzice, pracodawcy, przedstawiciele władz, pracownicy związani z dydaktyką oraz pracownicy administracyjni.</w:t>
      </w:r>
    </w:p>
    <w:p w14:paraId="0C5DFC50" w14:textId="77777777" w:rsidR="009A4972" w:rsidRPr="00233788" w:rsidRDefault="009A4972" w:rsidP="004E7B54">
      <w:pPr>
        <w:rPr>
          <w:color w:val="FF0000"/>
        </w:rPr>
      </w:pPr>
      <w:r w:rsidRPr="00233788">
        <w:rPr>
          <w:color w:val="FF0000"/>
        </w:rPr>
        <w:t xml:space="preserve">Indeks SSI wyliczany po przeprowadzeniu badania ilościowego dostarcza istotnych informacji nt. poziomu satysfakcji różnych grup interesariuszy usług uczelni technicznej. Dzięki tym informacjom można łatwo wstępnie zdefiniować obszary, które najbardziej wymagają wprowadzenia zmian i </w:t>
      </w:r>
      <w:r w:rsidRPr="00233788">
        <w:rPr>
          <w:color w:val="FF0000"/>
        </w:rPr>
        <w:lastRenderedPageBreak/>
        <w:t xml:space="preserve">ulepszeń. Następnie można przeprowadzić badania jakościowe, aby lepiej poznać istotę problemu i precyzyjnie go zdefiniować. </w:t>
      </w:r>
    </w:p>
    <w:p w14:paraId="0CA5490E" w14:textId="77777777" w:rsidR="009A4972" w:rsidRPr="00233788" w:rsidRDefault="009A4972" w:rsidP="004E7B54">
      <w:pPr>
        <w:rPr>
          <w:color w:val="FF0000"/>
        </w:rPr>
      </w:pPr>
      <w:r w:rsidRPr="00233788">
        <w:rPr>
          <w:color w:val="FF0000"/>
        </w:rPr>
        <w:t>Indeks Satysfakcji Interesariuszy jest to</w:t>
      </w:r>
      <w:r w:rsidRPr="00233788">
        <w:rPr>
          <w:b/>
          <w:color w:val="FF0000"/>
        </w:rPr>
        <w:t xml:space="preserve"> </w:t>
      </w:r>
      <w:r w:rsidRPr="00233788">
        <w:rPr>
          <w:color w:val="FF0000"/>
        </w:rPr>
        <w:t>średnia ważona z indeksów cząstkowych obliczanych dla każdej z grup interesariuszy. Wartość cząstkowego indeksu SSI wyliczamy ze wzoru (1):</w:t>
      </w:r>
    </w:p>
    <w:p w14:paraId="3BF05635" w14:textId="661AFAB0" w:rsidR="009A4972" w:rsidRPr="00233788" w:rsidRDefault="008E0D47" w:rsidP="004E7B54">
      <w:pPr>
        <w:rPr>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r>
          <w:rPr>
            <w:rFonts w:ascii="Cambria Math" w:hAnsi="Cambria Math"/>
            <w:color w:val="FF0000"/>
          </w:rPr>
          <m:t>=</m:t>
        </m:r>
        <m:f>
          <m:fPr>
            <m:ctrlPr>
              <w:rPr>
                <w:rFonts w:ascii="Cambria Math" w:hAnsi="Cambria Math"/>
                <w:i/>
                <w:color w:val="FF0000"/>
              </w:rPr>
            </m:ctrlPr>
          </m:fPr>
          <m:num>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ij</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r</m:t>
                    </m:r>
                  </m:e>
                  <m:sub>
                    <m:r>
                      <w:rPr>
                        <w:rFonts w:ascii="Cambria Math" w:hAnsi="Cambria Math"/>
                        <w:color w:val="FF0000"/>
                      </w:rPr>
                      <m:t>ij</m:t>
                    </m:r>
                  </m:sub>
                </m:sSub>
              </m:e>
            </m:nary>
          </m:num>
          <m:den>
            <m:r>
              <w:rPr>
                <w:rFonts w:ascii="Cambria Math" w:hAnsi="Cambria Math"/>
                <w:color w:val="FF0000"/>
              </w:rPr>
              <m:t>j</m:t>
            </m:r>
          </m:den>
        </m:f>
      </m:oMath>
      <w:r w:rsidR="009A4972" w:rsidRPr="00233788">
        <w:rPr>
          <w:color w:val="FF0000"/>
        </w:rPr>
        <w:fldChar w:fldCharType="begin"/>
      </w:r>
      <w:r w:rsidR="009A4972" w:rsidRPr="00233788">
        <w:rPr>
          <w:color w:val="FF0000"/>
        </w:rPr>
        <w:instrText xml:space="preserve"> QUOTE </w:instrText>
      </w:r>
      <w:r w:rsidR="009A4972" w:rsidRPr="00233788">
        <w:rPr>
          <w:noProof/>
          <w:color w:val="FF0000"/>
          <w:lang w:eastAsia="pl-PL"/>
        </w:rPr>
        <w:drawing>
          <wp:inline distT="0" distB="0" distL="0" distR="0" wp14:anchorId="30043B7C" wp14:editId="2D6AC7DC">
            <wp:extent cx="998855" cy="173990"/>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instrText xml:space="preserve"> </w:instrText>
      </w:r>
      <w:r w:rsidR="009A4972" w:rsidRPr="00233788">
        <w:rPr>
          <w:color w:val="FF0000"/>
        </w:rPr>
        <w:fldChar w:fldCharType="separate"/>
      </w:r>
      <w:r w:rsidR="009D4BA4" w:rsidRPr="00233788">
        <w:rPr>
          <w:noProof/>
          <w:color w:val="FF0000"/>
          <w:lang w:eastAsia="pl-PL"/>
        </w:rPr>
        <w:drawing>
          <wp:inline distT="0" distB="0" distL="0" distR="0" wp14:anchorId="34101F55" wp14:editId="698EE135">
            <wp:extent cx="998855" cy="173990"/>
            <wp:effectExtent l="0" t="0" r="0" b="0"/>
            <wp:docPr id="24" name="Obraz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fldChar w:fldCharType="end"/>
      </w:r>
      <w:r w:rsidR="009A4972" w:rsidRPr="00233788">
        <w:rPr>
          <w:color w:val="FF0000"/>
        </w:rPr>
        <w:tab/>
        <w:t>(1)</w:t>
      </w:r>
    </w:p>
    <w:p w14:paraId="0E280AF8" w14:textId="77777777" w:rsidR="009A4972" w:rsidRPr="00233788" w:rsidRDefault="009A4972" w:rsidP="004E7B54">
      <w:pPr>
        <w:rPr>
          <w:i/>
          <w:color w:val="FF0000"/>
        </w:rPr>
      </w:pPr>
      <w:r w:rsidRPr="00233788">
        <w:rPr>
          <w:i/>
          <w:color w:val="FF0000"/>
        </w:rPr>
        <w:t xml:space="preserve">gdzie: </w:t>
      </w:r>
    </w:p>
    <w:p w14:paraId="31398C29" w14:textId="77777777" w:rsidR="009A4972" w:rsidRPr="00233788" w:rsidRDefault="009A4972" w:rsidP="004E7B54">
      <w:pPr>
        <w:rPr>
          <w:i/>
          <w:color w:val="FF0000"/>
        </w:rPr>
      </w:pPr>
      <w:r w:rsidRPr="00233788">
        <w:rPr>
          <w:i/>
          <w:color w:val="FF0000"/>
        </w:rPr>
        <w:t>w — ważność ocenianego kryterium satysfakcji interesariuszy</w:t>
      </w:r>
    </w:p>
    <w:p w14:paraId="07C2BFFD" w14:textId="77777777" w:rsidR="009A4972" w:rsidRPr="00233788" w:rsidRDefault="009A4972" w:rsidP="004E7B54">
      <w:pPr>
        <w:rPr>
          <w:i/>
          <w:color w:val="FF0000"/>
        </w:rPr>
      </w:pPr>
      <w:r w:rsidRPr="00233788">
        <w:rPr>
          <w:i/>
          <w:color w:val="FF0000"/>
        </w:rPr>
        <w:t>r — wartość oceny kryterium satysfakcji interesariuszy</w:t>
      </w:r>
    </w:p>
    <w:p w14:paraId="554BFE23" w14:textId="77777777" w:rsidR="009A4972" w:rsidRPr="00233788" w:rsidRDefault="009A4972" w:rsidP="004E7B54">
      <w:pPr>
        <w:rPr>
          <w:i/>
          <w:color w:val="FF0000"/>
        </w:rPr>
      </w:pPr>
      <w:r w:rsidRPr="00233788">
        <w:rPr>
          <w:i/>
          <w:color w:val="FF0000"/>
        </w:rPr>
        <w:t>a – liczba porządkowa lub nazwa grupy interesariuszy</w:t>
      </w:r>
    </w:p>
    <w:p w14:paraId="5F616B84" w14:textId="77777777" w:rsidR="009A4972" w:rsidRPr="00233788" w:rsidRDefault="009A4972" w:rsidP="004E7B54">
      <w:pPr>
        <w:rPr>
          <w:i/>
          <w:color w:val="FF0000"/>
        </w:rPr>
      </w:pPr>
      <w:r w:rsidRPr="00233788">
        <w:rPr>
          <w:i/>
          <w:color w:val="FF0000"/>
        </w:rPr>
        <w:t>i – liczba ocenianych kryteriów</w:t>
      </w:r>
    </w:p>
    <w:p w14:paraId="376688E3" w14:textId="77777777" w:rsidR="009A4972" w:rsidRPr="00233788" w:rsidRDefault="009A4972" w:rsidP="004E7B54">
      <w:pPr>
        <w:rPr>
          <w:i/>
          <w:color w:val="FF0000"/>
        </w:rPr>
      </w:pPr>
      <w:r w:rsidRPr="00233788">
        <w:rPr>
          <w:i/>
          <w:color w:val="FF0000"/>
        </w:rPr>
        <w:t>j – liczba oceniających w grupie interesariuszy</w:t>
      </w:r>
    </w:p>
    <w:p w14:paraId="739E2F73" w14:textId="77777777" w:rsidR="009A4972" w:rsidRPr="00233788" w:rsidRDefault="009A4972" w:rsidP="004E7B54">
      <w:pPr>
        <w:rPr>
          <w:color w:val="FF0000"/>
        </w:rPr>
      </w:pPr>
      <w:r w:rsidRPr="00233788">
        <w:rPr>
          <w:color w:val="FF0000"/>
        </w:rPr>
        <w:t>Wartość zagregowanego indeksu SSI wyliczamy ze wzoru (2):</w:t>
      </w:r>
    </w:p>
    <w:p w14:paraId="168F3774" w14:textId="5C5EDAA9" w:rsidR="009A4972" w:rsidRPr="00233788" w:rsidRDefault="009A4972" w:rsidP="004E7B54">
      <w:pPr>
        <w:rPr>
          <w:color w:val="FF0000"/>
        </w:rPr>
      </w:pPr>
      <m:oMath>
        <m:r>
          <w:rPr>
            <w:rFonts w:ascii="Cambria Math" w:hAnsi="Cambria Math"/>
            <w:color w:val="FF0000"/>
          </w:rPr>
          <m:t>SSI=</m:t>
        </m:r>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u</m:t>
                </m:r>
              </m:e>
              <m:sub>
                <m:r>
                  <w:rPr>
                    <w:rFonts w:ascii="Cambria Math" w:hAnsi="Cambria Math"/>
                    <w:color w:val="FF0000"/>
                  </w:rPr>
                  <m:t>a</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e>
        </m:nary>
      </m:oMath>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74820528" wp14:editId="3B0CBF40">
            <wp:extent cx="998855" cy="173990"/>
            <wp:effectExtent l="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9D4BA4" w:rsidRPr="00233788">
        <w:rPr>
          <w:noProof/>
          <w:color w:val="FF0000"/>
          <w:lang w:eastAsia="pl-PL"/>
        </w:rPr>
        <w:drawing>
          <wp:inline distT="0" distB="0" distL="0" distR="0" wp14:anchorId="3DF75DE3" wp14:editId="55D994CC">
            <wp:extent cx="998855" cy="173990"/>
            <wp:effectExtent l="0" t="0" r="0" b="0"/>
            <wp:docPr id="25" name="Obraz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fldChar w:fldCharType="end"/>
      </w:r>
      <w:r w:rsidRPr="00233788">
        <w:rPr>
          <w:color w:val="FF0000"/>
        </w:rPr>
        <w:tab/>
        <w:t>(2)</w:t>
      </w:r>
    </w:p>
    <w:p w14:paraId="0F4F2D8B" w14:textId="77777777" w:rsidR="009A4972" w:rsidRPr="00233788" w:rsidRDefault="009A4972" w:rsidP="004E7B54">
      <w:pPr>
        <w:rPr>
          <w:i/>
          <w:color w:val="FF0000"/>
        </w:rPr>
      </w:pPr>
      <w:r w:rsidRPr="00233788">
        <w:rPr>
          <w:i/>
          <w:color w:val="FF0000"/>
        </w:rPr>
        <w:t xml:space="preserve">gdzie: </w:t>
      </w:r>
    </w:p>
    <w:p w14:paraId="6B92DD26" w14:textId="77777777" w:rsidR="009A4972" w:rsidRPr="00233788" w:rsidRDefault="009A4972" w:rsidP="004E7B54">
      <w:pPr>
        <w:rPr>
          <w:i/>
          <w:color w:val="FF0000"/>
        </w:rPr>
      </w:pPr>
      <w:r w:rsidRPr="00233788">
        <w:rPr>
          <w:i/>
          <w:color w:val="FF0000"/>
        </w:rPr>
        <w:t>u — waga cząstkowego indeksu satysfakcji interesariuszy</w:t>
      </w:r>
    </w:p>
    <w:p w14:paraId="7C3AE8B9" w14:textId="77777777" w:rsidR="009A4972" w:rsidRPr="00233788" w:rsidRDefault="008E0D47" w:rsidP="004E7B54">
      <w:pPr>
        <w:rPr>
          <w:i/>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oMath>
      <w:r w:rsidR="009A4972" w:rsidRPr="00233788">
        <w:rPr>
          <w:i/>
          <w:color w:val="FF0000"/>
        </w:rPr>
        <w:t xml:space="preserve"> — wartość cząstkowego indeksu satysfakcji interesariuszy y</w:t>
      </w:r>
    </w:p>
    <w:p w14:paraId="7AFEED07" w14:textId="77777777" w:rsidR="009A4972" w:rsidRPr="00233788" w:rsidRDefault="009A4972" w:rsidP="004E7B54">
      <w:pPr>
        <w:rPr>
          <w:i/>
          <w:color w:val="FF0000"/>
        </w:rPr>
      </w:pPr>
      <w:r w:rsidRPr="00233788">
        <w:rPr>
          <w:i/>
          <w:color w:val="FF0000"/>
        </w:rPr>
        <w:t>a – liczba porządkowa grupy interesariuszy</w:t>
      </w:r>
    </w:p>
    <w:p w14:paraId="20D80E12" w14:textId="77777777" w:rsidR="009A4972" w:rsidRPr="00233788" w:rsidRDefault="009A4972" w:rsidP="004E7B54">
      <w:pPr>
        <w:rPr>
          <w:color w:val="FF0000"/>
        </w:rPr>
      </w:pPr>
    </w:p>
    <w:p w14:paraId="1BA08B01" w14:textId="59129253" w:rsidR="009A4972" w:rsidRPr="00233788" w:rsidRDefault="009A4972" w:rsidP="004E7B54">
      <w:pPr>
        <w:rPr>
          <w:color w:val="FF0000"/>
        </w:rPr>
      </w:pPr>
      <w:r w:rsidRPr="00233788">
        <w:rPr>
          <w:color w:val="FF0000"/>
        </w:rPr>
        <w:t xml:space="preserve">Ideą badania satysfakcji interesariuszy instytucji edukacji wyższej jest mierzenie poziomu postrzeganej satysfakcji różnych interesariuszy z usług uczelni wyższej. Jest to rodzaj badania sondażowego, którego celem jest zdobycie informacji na temat postaw lub opinii wśród populacji interesariuszy </w:t>
      </w:r>
      <w:sdt>
        <w:sdtPr>
          <w:rPr>
            <w:color w:val="FF0000"/>
          </w:rPr>
          <w:id w:val="2130206196"/>
          <w:citation/>
        </w:sdtPr>
        <w:sdtEndPr/>
        <w:sdtContent>
          <w:r w:rsidRPr="00233788">
            <w:rPr>
              <w:color w:val="FF0000"/>
            </w:rPr>
            <w:fldChar w:fldCharType="begin"/>
          </w:r>
          <w:r w:rsidRPr="00233788">
            <w:rPr>
              <w:color w:val="FF0000"/>
            </w:rPr>
            <w:instrText xml:space="preserve">CITATION Cre03 \p 174 \l 1045 </w:instrText>
          </w:r>
          <w:r w:rsidRPr="00233788">
            <w:rPr>
              <w:color w:val="FF0000"/>
            </w:rPr>
            <w:fldChar w:fldCharType="separate"/>
          </w:r>
          <w:r w:rsidR="009D4BA4" w:rsidRPr="00233788">
            <w:rPr>
              <w:noProof/>
              <w:color w:val="FF0000"/>
            </w:rPr>
            <w:t>(Creswell, 2003, str. 174)</w:t>
          </w:r>
          <w:r w:rsidRPr="00233788">
            <w:rPr>
              <w:color w:val="FF0000"/>
            </w:rPr>
            <w:fldChar w:fldCharType="end"/>
          </w:r>
        </w:sdtContent>
      </w:sdt>
      <w:r w:rsidRPr="00233788">
        <w:rPr>
          <w:color w:val="FF0000"/>
        </w:rPr>
        <w:t xml:space="preserve"> na temat postrzeganej jakości usług uczelni wyższej.</w:t>
      </w:r>
    </w:p>
    <w:p w14:paraId="79015D42" w14:textId="77777777" w:rsidR="009A4972" w:rsidRPr="00233788" w:rsidRDefault="009A4972" w:rsidP="004E7B54">
      <w:pPr>
        <w:rPr>
          <w:color w:val="FF0000"/>
        </w:rPr>
      </w:pPr>
      <w:r w:rsidRPr="00233788">
        <w:rPr>
          <w:color w:val="FF0000"/>
        </w:rPr>
        <w:t>W celu uzyskania wiarygodnych i przydatnych informacji z badania satysfakcji interesariuszy należy odpowiednio takie badanie przygotować. Bardzo ważnym elementem są kwestionariusze ankietowe, które powinny pozwolić zarówno na udzielenie odpowiedzi na pytania zamknięte jak i na pytania otwarte, dające możliwość swobodnej wypowiedzi respondentom. Pytania zamknięte pozwolą na łatwiejsze porównanie wyników i wyliczenie wskaźników. Badania otwarte natomiast będą przydatne do wstępnej analizy przyczyn zidentyfikowanych zjawisk. Aby móc wyniki porównywać ważne jest zachowanie jednolitych skal pomiarowych w obrębie pytań zamkniętych, które zapewnią jednolity charakter odpowiedzi w poszczególnych badaniach. Bardzo popularną skalą jest skala Likerta. Można zastosować ją w wersji pięciostopniowej lub we wersji siedmiostopniowej. Jednak dla zachowania porównywalności wyników ważne jest stosowanie takiego samego typu skali we wszystkich pytaniach o opinię.</w:t>
      </w:r>
    </w:p>
    <w:p w14:paraId="44639A26" w14:textId="77777777" w:rsidR="009A4972" w:rsidRPr="00233788" w:rsidRDefault="009A4972" w:rsidP="004E7B54">
      <w:pPr>
        <w:rPr>
          <w:color w:val="FF0000"/>
        </w:rPr>
      </w:pPr>
      <w:r w:rsidRPr="00233788">
        <w:rPr>
          <w:color w:val="FF0000"/>
        </w:rPr>
        <w:lastRenderedPageBreak/>
        <w:t>Bardzo istotnym dla uzyskiwanych wyników indeksu SSI są wartości wag przypisane dla indeksów cząstkowych. Aby wyniki uzyskiwane w kolejnych badaniach lub dla różnych uczelni mogły być porównywalne należy zastosować jednolitą metodę ważenia wyników w obrębie zagregowanego wskaźnika. Do określenia wag indeksów szczegółowych można wykorzystać np. wyniki badania wśród zarządzających uczelniami (rektorzy, dziekani), w którym pyta się ankietowanych o uszeregowanie interesariuszy od najistotniejszych do najmniej istotnych przy podejmowaniu decyzji dotyczących rozwoju uczelni.</w:t>
      </w:r>
    </w:p>
    <w:p w14:paraId="3C1D704F" w14:textId="77777777" w:rsidR="009A4972" w:rsidRPr="00233788" w:rsidRDefault="009A4972" w:rsidP="004E7B54">
      <w:pPr>
        <w:rPr>
          <w:color w:val="FF0000"/>
        </w:rPr>
      </w:pPr>
      <w:r w:rsidRPr="00233788">
        <w:rPr>
          <w:color w:val="FF0000"/>
        </w:rPr>
        <w:t>Wyniki pomiaru satysfakcji interesariuszy mogą służyć do doskonalenia następujących elementów systemu zarządzania jakością uczelni wyższej:</w:t>
      </w:r>
    </w:p>
    <w:p w14:paraId="506A4BA2" w14:textId="77777777" w:rsidR="009A4972" w:rsidRPr="00233788" w:rsidRDefault="009A4972" w:rsidP="001D1695">
      <w:pPr>
        <w:numPr>
          <w:ilvl w:val="0"/>
          <w:numId w:val="3"/>
        </w:numPr>
        <w:rPr>
          <w:color w:val="FF0000"/>
        </w:rPr>
      </w:pPr>
      <w:r w:rsidRPr="00233788">
        <w:rPr>
          <w:color w:val="FF0000"/>
        </w:rPr>
        <w:t>Weryfikacji misji instytucji</w:t>
      </w:r>
    </w:p>
    <w:p w14:paraId="18E463E4" w14:textId="77777777" w:rsidR="009A4972" w:rsidRPr="00233788" w:rsidRDefault="009A4972" w:rsidP="001D1695">
      <w:pPr>
        <w:numPr>
          <w:ilvl w:val="0"/>
          <w:numId w:val="3"/>
        </w:numPr>
        <w:rPr>
          <w:color w:val="FF0000"/>
        </w:rPr>
      </w:pPr>
      <w:r w:rsidRPr="00233788">
        <w:rPr>
          <w:color w:val="FF0000"/>
        </w:rPr>
        <w:t>Weryfikacji wizji instytucji</w:t>
      </w:r>
    </w:p>
    <w:p w14:paraId="0CD8D3BC" w14:textId="77777777" w:rsidR="009A4972" w:rsidRPr="00233788" w:rsidRDefault="009A4972" w:rsidP="001D1695">
      <w:pPr>
        <w:numPr>
          <w:ilvl w:val="0"/>
          <w:numId w:val="3"/>
        </w:numPr>
        <w:rPr>
          <w:color w:val="FF0000"/>
        </w:rPr>
      </w:pPr>
      <w:r w:rsidRPr="00233788">
        <w:rPr>
          <w:color w:val="FF0000"/>
        </w:rPr>
        <w:t>Weryfikacji polityki jakości instytucji akademickiej</w:t>
      </w:r>
    </w:p>
    <w:p w14:paraId="753F85B8" w14:textId="77777777" w:rsidR="009A4972" w:rsidRPr="00233788" w:rsidRDefault="009A4972" w:rsidP="001D1695">
      <w:pPr>
        <w:numPr>
          <w:ilvl w:val="0"/>
          <w:numId w:val="3"/>
        </w:numPr>
        <w:rPr>
          <w:color w:val="FF0000"/>
        </w:rPr>
      </w:pPr>
      <w:r w:rsidRPr="00233788">
        <w:rPr>
          <w:color w:val="FF0000"/>
        </w:rPr>
        <w:t>Weryfikacji celów instytucji (również celów jakościowych)</w:t>
      </w:r>
    </w:p>
    <w:p w14:paraId="20F9ED6A" w14:textId="77777777" w:rsidR="009A4972" w:rsidRPr="00233788" w:rsidRDefault="009A4972" w:rsidP="001D1695">
      <w:pPr>
        <w:numPr>
          <w:ilvl w:val="0"/>
          <w:numId w:val="3"/>
        </w:numPr>
        <w:rPr>
          <w:color w:val="FF0000"/>
        </w:rPr>
      </w:pPr>
      <w:r w:rsidRPr="00233788">
        <w:rPr>
          <w:color w:val="FF0000"/>
        </w:rPr>
        <w:t>Weryfikacji wskaźników i metod pomiaru jakości.</w:t>
      </w:r>
    </w:p>
    <w:p w14:paraId="2F15C1DE" w14:textId="77777777" w:rsidR="009A4972" w:rsidRPr="00233788" w:rsidRDefault="009A4972" w:rsidP="004E7B54">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70BB2AA0" w14:textId="77777777" w:rsidR="009A4972" w:rsidRPr="00233788" w:rsidRDefault="009A4972" w:rsidP="004E7B54">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575F392E" w14:textId="77777777" w:rsidR="009A4972" w:rsidRPr="00233788" w:rsidRDefault="009A4972" w:rsidP="004E7B54">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189"/>
      <w:r w:rsidR="00534411" w:rsidRPr="00233788">
        <w:rPr>
          <w:rStyle w:val="Odwoaniedokomentarza"/>
          <w:rFonts w:ascii="Times New Roman" w:eastAsia="Times New Roman" w:hAnsi="Times New Roman"/>
          <w:color w:val="FF0000"/>
          <w:szCs w:val="20"/>
          <w:lang w:eastAsia="pl-PL"/>
        </w:rPr>
        <w:commentReference w:id="189"/>
      </w:r>
    </w:p>
    <w:p w14:paraId="7B2179B1" w14:textId="77777777" w:rsidR="00534411" w:rsidRPr="00233788" w:rsidRDefault="00534411" w:rsidP="004E7B54">
      <w:pPr>
        <w:rPr>
          <w:color w:val="FF0000"/>
        </w:rPr>
      </w:pPr>
    </w:p>
    <w:p w14:paraId="4E466F4A" w14:textId="77777777" w:rsidR="000613B8" w:rsidRPr="00233788" w:rsidRDefault="000613B8" w:rsidP="004E7B54">
      <w:pPr>
        <w:pStyle w:val="Nagwek3"/>
        <w:rPr>
          <w:color w:val="FF0000"/>
        </w:rPr>
      </w:pPr>
      <w:bookmarkStart w:id="190" w:name="_Toc66923632"/>
      <w:r w:rsidRPr="00233788">
        <w:rPr>
          <w:color w:val="FF0000"/>
        </w:rPr>
        <w:t>Ocena efektów działań uczelni– analiza satysfakcji interesariuszy</w:t>
      </w:r>
      <w:bookmarkEnd w:id="190"/>
    </w:p>
    <w:p w14:paraId="7F284A9D" w14:textId="77777777" w:rsidR="00D062A7" w:rsidRPr="00233788" w:rsidRDefault="00D062A7" w:rsidP="004E7B54">
      <w:pPr>
        <w:rPr>
          <w:color w:val="FF0000"/>
        </w:rPr>
      </w:pPr>
      <w:r w:rsidRPr="00233788">
        <w:rPr>
          <w:color w:val="FF0000"/>
        </w:rPr>
        <w:t xml:space="preserve">Do oceny efektów działań uczelni można posłużyć się wieloma metodami. Niektóre z nich mają jedynie charakter opisowy, informacyjny (np. rankingi) inne mogą mieć istotny wpływ na procesy </w:t>
      </w:r>
      <w:r w:rsidRPr="00233788">
        <w:rPr>
          <w:color w:val="FF0000"/>
        </w:rPr>
        <w:lastRenderedPageBreak/>
        <w:t>zarządcze (audyty, akredytacje, arkusze samooceny).</w:t>
      </w:r>
      <w:r w:rsidR="00331EAF" w:rsidRPr="00233788">
        <w:rPr>
          <w:color w:val="FF0000"/>
        </w:rPr>
        <w:t xml:space="preserve"> Jednak wszystkie z tych metod wykorzystują różne mierniki które można pogrupować w następujące kategorie:</w:t>
      </w:r>
    </w:p>
    <w:p w14:paraId="47C355FB" w14:textId="77777777" w:rsidR="00331EAF" w:rsidRPr="00233788" w:rsidRDefault="00331EAF" w:rsidP="001D1695">
      <w:pPr>
        <w:pStyle w:val="Akapitzlist"/>
        <w:numPr>
          <w:ilvl w:val="0"/>
          <w:numId w:val="7"/>
        </w:numPr>
        <w:rPr>
          <w:color w:val="FF0000"/>
        </w:rPr>
      </w:pPr>
      <w:r w:rsidRPr="00233788">
        <w:rPr>
          <w:color w:val="FF0000"/>
        </w:rPr>
        <w:t>Mierniki efektów ekonomicznych</w:t>
      </w:r>
    </w:p>
    <w:p w14:paraId="2BC65C38" w14:textId="77777777" w:rsidR="00331EAF" w:rsidRPr="00233788" w:rsidRDefault="00331EAF" w:rsidP="001D1695">
      <w:pPr>
        <w:pStyle w:val="Akapitzlist"/>
        <w:numPr>
          <w:ilvl w:val="0"/>
          <w:numId w:val="7"/>
        </w:numPr>
        <w:rPr>
          <w:color w:val="FF0000"/>
        </w:rPr>
      </w:pPr>
      <w:r w:rsidRPr="00233788">
        <w:rPr>
          <w:color w:val="FF0000"/>
        </w:rPr>
        <w:t>Mierniki efektów organizacyjnych</w:t>
      </w:r>
    </w:p>
    <w:p w14:paraId="73CCA89B" w14:textId="77777777" w:rsidR="00331EAF" w:rsidRPr="00233788" w:rsidRDefault="00331EAF" w:rsidP="001D1695">
      <w:pPr>
        <w:pStyle w:val="Akapitzlist"/>
        <w:numPr>
          <w:ilvl w:val="0"/>
          <w:numId w:val="7"/>
        </w:numPr>
        <w:rPr>
          <w:color w:val="FF0000"/>
        </w:rPr>
      </w:pPr>
      <w:r w:rsidRPr="00233788">
        <w:rPr>
          <w:color w:val="FF0000"/>
        </w:rPr>
        <w:t>Mierniki odnoszące się do infrastruktury</w:t>
      </w:r>
    </w:p>
    <w:p w14:paraId="0D6D4177" w14:textId="77777777" w:rsidR="00331EAF" w:rsidRPr="00233788" w:rsidRDefault="00331EAF" w:rsidP="001D1695">
      <w:pPr>
        <w:pStyle w:val="Akapitzlist"/>
        <w:numPr>
          <w:ilvl w:val="0"/>
          <w:numId w:val="7"/>
        </w:numPr>
        <w:rPr>
          <w:color w:val="FF0000"/>
        </w:rPr>
      </w:pPr>
      <w:r w:rsidRPr="00233788">
        <w:rPr>
          <w:color w:val="FF0000"/>
        </w:rPr>
        <w:t>Mierniki odnoszące się do efektów dla interesariuszy</w:t>
      </w:r>
    </w:p>
    <w:p w14:paraId="33752F26" w14:textId="77777777" w:rsidR="00331EAF" w:rsidRPr="00233788" w:rsidRDefault="00331EAF" w:rsidP="001D1695">
      <w:pPr>
        <w:pStyle w:val="Akapitzlist"/>
        <w:numPr>
          <w:ilvl w:val="0"/>
          <w:numId w:val="7"/>
        </w:numPr>
        <w:rPr>
          <w:color w:val="FF0000"/>
        </w:rPr>
      </w:pPr>
      <w:r w:rsidRPr="00233788">
        <w:rPr>
          <w:color w:val="FF0000"/>
        </w:rPr>
        <w:t>Mierniki odnoszące się do popularności instytucji w Internecie</w:t>
      </w:r>
    </w:p>
    <w:p w14:paraId="319E9222" w14:textId="77777777" w:rsidR="007E589F" w:rsidRPr="00233788" w:rsidRDefault="007E589F" w:rsidP="001D1695">
      <w:pPr>
        <w:pStyle w:val="Akapitzlist"/>
        <w:numPr>
          <w:ilvl w:val="0"/>
          <w:numId w:val="7"/>
        </w:numPr>
        <w:rPr>
          <w:color w:val="FF0000"/>
        </w:rPr>
      </w:pPr>
      <w:r w:rsidRPr="00233788">
        <w:rPr>
          <w:color w:val="FF0000"/>
        </w:rPr>
        <w:t>Mierniki procesów kształcenia</w:t>
      </w:r>
    </w:p>
    <w:p w14:paraId="2B58E736" w14:textId="77777777" w:rsidR="007E589F" w:rsidRPr="00233788" w:rsidRDefault="007E589F" w:rsidP="001D1695">
      <w:pPr>
        <w:pStyle w:val="Akapitzlist"/>
        <w:numPr>
          <w:ilvl w:val="0"/>
          <w:numId w:val="7"/>
        </w:numPr>
        <w:rPr>
          <w:color w:val="FF0000"/>
        </w:rPr>
      </w:pPr>
      <w:r w:rsidRPr="00233788">
        <w:rPr>
          <w:color w:val="FF0000"/>
        </w:rPr>
        <w:t>Mierniki poziomu naukowego jednostki</w:t>
      </w:r>
    </w:p>
    <w:p w14:paraId="0CAAD9B0" w14:textId="77777777" w:rsidR="00331EAF" w:rsidRPr="00233788" w:rsidRDefault="00331EAF" w:rsidP="001D1695">
      <w:pPr>
        <w:pStyle w:val="Akapitzlist"/>
        <w:numPr>
          <w:ilvl w:val="0"/>
          <w:numId w:val="7"/>
        </w:numPr>
        <w:rPr>
          <w:color w:val="FF0000"/>
        </w:rPr>
      </w:pPr>
      <w:r w:rsidRPr="00233788">
        <w:rPr>
          <w:color w:val="FF0000"/>
        </w:rPr>
        <w:t xml:space="preserve"> </w:t>
      </w:r>
      <w:commentRangeStart w:id="191"/>
      <w:r w:rsidRPr="00233788">
        <w:rPr>
          <w:color w:val="FF0000"/>
        </w:rPr>
        <w:t>(uzupełnić)</w:t>
      </w:r>
      <w:commentRangeEnd w:id="191"/>
      <w:r w:rsidRPr="00233788">
        <w:rPr>
          <w:rStyle w:val="Odwoaniedokomentarza"/>
          <w:rFonts w:ascii="Times New Roman" w:eastAsia="Times New Roman" w:hAnsi="Times New Roman"/>
          <w:color w:val="FF0000"/>
          <w:szCs w:val="20"/>
          <w:lang w:eastAsia="pl-PL"/>
        </w:rPr>
        <w:commentReference w:id="191"/>
      </w:r>
    </w:p>
    <w:p w14:paraId="116DEAF7" w14:textId="77777777" w:rsidR="00D062A7" w:rsidRPr="00233788" w:rsidRDefault="00D062A7" w:rsidP="004E7B54">
      <w:pPr>
        <w:rPr>
          <w:color w:val="FF0000"/>
        </w:rPr>
      </w:pPr>
    </w:p>
    <w:p w14:paraId="40DBB7C8" w14:textId="77777777" w:rsidR="00D062A7" w:rsidRPr="00233788" w:rsidRDefault="00331EAF" w:rsidP="004E7B54">
      <w:pPr>
        <w:rPr>
          <w:color w:val="FF0000"/>
        </w:rPr>
      </w:pPr>
      <w:r w:rsidRPr="00233788">
        <w:rPr>
          <w:color w:val="FF0000"/>
        </w:rPr>
        <w:t xml:space="preserve">Przykłady mierników przedstawiono w tabeli </w:t>
      </w:r>
      <w:commentRangeStart w:id="192"/>
      <w:r w:rsidRPr="00233788">
        <w:rPr>
          <w:color w:val="FF0000"/>
        </w:rPr>
        <w:t>poniżej</w:t>
      </w:r>
      <w:commentRangeEnd w:id="192"/>
      <w:r w:rsidRPr="00233788">
        <w:rPr>
          <w:rStyle w:val="Odwoaniedokomentarza"/>
          <w:rFonts w:ascii="Times New Roman" w:eastAsia="Times New Roman" w:hAnsi="Times New Roman"/>
          <w:color w:val="FF0000"/>
          <w:szCs w:val="20"/>
          <w:lang w:eastAsia="pl-PL"/>
        </w:rPr>
        <w:commentReference w:id="192"/>
      </w:r>
      <w:r w:rsidRPr="00233788">
        <w:rPr>
          <w:color w:val="FF0000"/>
        </w:rPr>
        <w:t>.</w:t>
      </w:r>
    </w:p>
    <w:p w14:paraId="48265A62" w14:textId="4E1845A5" w:rsidR="00071C92" w:rsidRPr="00233788" w:rsidRDefault="00071C92" w:rsidP="004E7B54">
      <w:pPr>
        <w:pStyle w:val="Tytutabeli"/>
        <w:rPr>
          <w:color w:val="FF0000"/>
        </w:rPr>
      </w:pPr>
      <w:bookmarkStart w:id="193" w:name="_Toc66043263"/>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21</w:t>
      </w:r>
      <w:r w:rsidR="001C498A" w:rsidRPr="00233788">
        <w:rPr>
          <w:color w:val="FF0000"/>
        </w:rPr>
        <w:fldChar w:fldCharType="end"/>
      </w:r>
      <w:r w:rsidRPr="00233788">
        <w:rPr>
          <w:color w:val="FF0000"/>
        </w:rPr>
        <w:t xml:space="preserve"> Przykłady mierników efektów działań uczelni w podziale na kategorie</w:t>
      </w:r>
      <w:bookmarkEnd w:id="193"/>
    </w:p>
    <w:tbl>
      <w:tblPr>
        <w:tblStyle w:val="Tabela-Siatka"/>
        <w:tblW w:w="0" w:type="auto"/>
        <w:tblLook w:val="04A0" w:firstRow="1" w:lastRow="0" w:firstColumn="1" w:lastColumn="0" w:noHBand="0" w:noVBand="1"/>
      </w:tblPr>
      <w:tblGrid>
        <w:gridCol w:w="4523"/>
        <w:gridCol w:w="4539"/>
      </w:tblGrid>
      <w:tr w:rsidR="0045343B" w:rsidRPr="00233788" w14:paraId="366AD9F6" w14:textId="77777777" w:rsidTr="00331EAF">
        <w:tc>
          <w:tcPr>
            <w:tcW w:w="4606" w:type="dxa"/>
          </w:tcPr>
          <w:p w14:paraId="02663C92"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72E4DC9"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miernika</w:t>
            </w:r>
          </w:p>
        </w:tc>
      </w:tr>
      <w:tr w:rsidR="0045343B" w:rsidRPr="00233788" w14:paraId="0DE8D561" w14:textId="77777777" w:rsidTr="00331EAF">
        <w:tc>
          <w:tcPr>
            <w:tcW w:w="4606" w:type="dxa"/>
          </w:tcPr>
          <w:p w14:paraId="3C3876DA"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efektów ekonomicznych</w:t>
            </w:r>
          </w:p>
          <w:p w14:paraId="5D3463C8" w14:textId="77777777" w:rsidR="00331EAF" w:rsidRPr="00233788" w:rsidRDefault="00331EAF" w:rsidP="004E7B54">
            <w:pPr>
              <w:ind w:firstLine="0"/>
              <w:rPr>
                <w:rFonts w:cs="Arial"/>
                <w:color w:val="FF0000"/>
                <w:sz w:val="20"/>
                <w:szCs w:val="20"/>
                <w:lang w:val="pl-PL"/>
              </w:rPr>
            </w:pPr>
          </w:p>
        </w:tc>
        <w:tc>
          <w:tcPr>
            <w:tcW w:w="4606" w:type="dxa"/>
          </w:tcPr>
          <w:p w14:paraId="3DE4E0A6"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108B16DA"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42F854CE"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4BDA31BC"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0CB2DD68"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44E485AB" w14:textId="77777777" w:rsidR="00331EAF"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45343B" w:rsidRPr="00233788" w14:paraId="2CA8BF1C" w14:textId="77777777" w:rsidTr="00331EAF">
        <w:tc>
          <w:tcPr>
            <w:tcW w:w="4606" w:type="dxa"/>
          </w:tcPr>
          <w:p w14:paraId="384E9F10"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efektów organizacyjnych</w:t>
            </w:r>
          </w:p>
          <w:p w14:paraId="3B3904D3" w14:textId="77777777" w:rsidR="00331EAF" w:rsidRPr="00233788" w:rsidRDefault="00331EAF" w:rsidP="004E7B54">
            <w:pPr>
              <w:ind w:firstLine="0"/>
              <w:rPr>
                <w:rFonts w:cs="Arial"/>
                <w:color w:val="FF0000"/>
                <w:sz w:val="20"/>
                <w:szCs w:val="20"/>
                <w:lang w:val="pl-PL"/>
              </w:rPr>
            </w:pPr>
          </w:p>
        </w:tc>
        <w:tc>
          <w:tcPr>
            <w:tcW w:w="4606" w:type="dxa"/>
          </w:tcPr>
          <w:p w14:paraId="157AEE98"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281FEBD3"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6BA6D6BD"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7A890FBC"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772DA1E5" w14:textId="77777777" w:rsidR="00331EAF"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45343B" w:rsidRPr="00233788" w14:paraId="33702315" w14:textId="77777777" w:rsidTr="00331EAF">
        <w:tc>
          <w:tcPr>
            <w:tcW w:w="4606" w:type="dxa"/>
          </w:tcPr>
          <w:p w14:paraId="60B864D2"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1D00A95A" w14:textId="77777777" w:rsidR="00331EAF" w:rsidRPr="00233788" w:rsidRDefault="00331EAF" w:rsidP="004E7B54">
            <w:pPr>
              <w:ind w:firstLine="0"/>
              <w:rPr>
                <w:rFonts w:cs="Arial"/>
                <w:color w:val="FF0000"/>
                <w:sz w:val="20"/>
                <w:szCs w:val="20"/>
                <w:lang w:val="pl-PL"/>
              </w:rPr>
            </w:pPr>
          </w:p>
        </w:tc>
        <w:tc>
          <w:tcPr>
            <w:tcW w:w="4606" w:type="dxa"/>
          </w:tcPr>
          <w:p w14:paraId="3D6DAC19" w14:textId="77777777" w:rsidR="00331EAF" w:rsidRPr="00233788" w:rsidRDefault="00331EAF" w:rsidP="004E7B54">
            <w:pPr>
              <w:ind w:firstLine="0"/>
              <w:rPr>
                <w:rFonts w:cs="Arial"/>
                <w:color w:val="FF0000"/>
                <w:sz w:val="20"/>
                <w:szCs w:val="20"/>
                <w:lang w:val="pl-PL"/>
              </w:rPr>
            </w:pPr>
          </w:p>
        </w:tc>
      </w:tr>
      <w:tr w:rsidR="0045343B" w:rsidRPr="00233788" w14:paraId="626B11F8" w14:textId="77777777" w:rsidTr="00331EAF">
        <w:tc>
          <w:tcPr>
            <w:tcW w:w="4606" w:type="dxa"/>
          </w:tcPr>
          <w:p w14:paraId="6FFEBAF6"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lastRenderedPageBreak/>
              <w:t>Mierniki odnoszące się do efektów dla interesariuszy</w:t>
            </w:r>
          </w:p>
          <w:p w14:paraId="1A576382" w14:textId="77777777" w:rsidR="00331EAF" w:rsidRPr="00233788" w:rsidRDefault="00331EAF" w:rsidP="004E7B54">
            <w:pPr>
              <w:ind w:firstLine="0"/>
              <w:rPr>
                <w:rFonts w:cs="Arial"/>
                <w:color w:val="FF0000"/>
                <w:sz w:val="20"/>
                <w:szCs w:val="20"/>
                <w:lang w:val="pl-PL"/>
              </w:rPr>
            </w:pPr>
          </w:p>
        </w:tc>
        <w:tc>
          <w:tcPr>
            <w:tcW w:w="4606" w:type="dxa"/>
          </w:tcPr>
          <w:p w14:paraId="25913AAF"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4F8517DA"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3FF0DC97" w14:textId="77777777" w:rsidR="00331EAF"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164B50E5"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45343B" w:rsidRPr="00233788" w14:paraId="1352B206" w14:textId="77777777" w:rsidTr="00331EAF">
        <w:tc>
          <w:tcPr>
            <w:tcW w:w="4606" w:type="dxa"/>
          </w:tcPr>
          <w:p w14:paraId="409D3A73"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6AD82212" w14:textId="77777777" w:rsidR="00331EAF" w:rsidRPr="00233788" w:rsidRDefault="00331EAF" w:rsidP="004E7B54">
            <w:pPr>
              <w:ind w:firstLine="0"/>
              <w:rPr>
                <w:rFonts w:cs="Arial"/>
                <w:color w:val="FF0000"/>
                <w:sz w:val="20"/>
                <w:szCs w:val="20"/>
                <w:lang w:val="pl-PL"/>
              </w:rPr>
            </w:pPr>
          </w:p>
        </w:tc>
        <w:tc>
          <w:tcPr>
            <w:tcW w:w="4606" w:type="dxa"/>
          </w:tcPr>
          <w:p w14:paraId="009FF3A5" w14:textId="77777777" w:rsidR="00331EAF" w:rsidRPr="00233788" w:rsidRDefault="00331EAF" w:rsidP="004E7B54">
            <w:pPr>
              <w:ind w:firstLine="0"/>
              <w:rPr>
                <w:rFonts w:cs="Arial"/>
                <w:color w:val="FF0000"/>
                <w:sz w:val="20"/>
                <w:szCs w:val="20"/>
                <w:lang w:val="pl-PL"/>
              </w:rPr>
            </w:pPr>
          </w:p>
        </w:tc>
      </w:tr>
      <w:tr w:rsidR="0045343B" w:rsidRPr="00233788" w14:paraId="2DC27F21" w14:textId="77777777" w:rsidTr="00331EAF">
        <w:tc>
          <w:tcPr>
            <w:tcW w:w="4606" w:type="dxa"/>
          </w:tcPr>
          <w:p w14:paraId="668442AE"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AFF02E2"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poziom realizacji określonych efektów </w:t>
            </w:r>
            <w:r w:rsidR="007E589F" w:rsidRPr="00233788">
              <w:rPr>
                <w:rFonts w:cs="Arial"/>
                <w:color w:val="FF0000"/>
                <w:sz w:val="20"/>
                <w:szCs w:val="20"/>
                <w:lang w:val="pl-PL"/>
              </w:rPr>
              <w:t>kształcenia (wiedza, umiejętno</w:t>
            </w:r>
            <w:r w:rsidRPr="00233788">
              <w:rPr>
                <w:rFonts w:cs="Arial"/>
                <w:color w:val="FF0000"/>
                <w:sz w:val="20"/>
                <w:szCs w:val="20"/>
                <w:lang w:val="pl-PL"/>
              </w:rPr>
              <w:t>ści, kompetencje społeczne),</w:t>
            </w:r>
          </w:p>
          <w:p w14:paraId="241E8F64"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436FA966" w14:textId="77777777" w:rsidR="00AF0012" w:rsidRPr="00233788" w:rsidRDefault="00AF0012" w:rsidP="004E7B54">
            <w:pPr>
              <w:ind w:firstLine="0"/>
              <w:rPr>
                <w:rFonts w:cs="Arial"/>
                <w:color w:val="FF0000"/>
                <w:sz w:val="20"/>
                <w:szCs w:val="20"/>
                <w:lang w:val="pl-PL"/>
              </w:rPr>
            </w:pPr>
          </w:p>
        </w:tc>
      </w:tr>
      <w:tr w:rsidR="0045343B" w:rsidRPr="00233788" w14:paraId="206FF57C" w14:textId="77777777" w:rsidTr="00331EAF">
        <w:tc>
          <w:tcPr>
            <w:tcW w:w="4606" w:type="dxa"/>
          </w:tcPr>
          <w:p w14:paraId="1993DCFF"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5891EB77"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liczba i cytowalność publikacji nauczycieli,</w:t>
            </w:r>
          </w:p>
          <w:p w14:paraId="71032359"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45343B" w:rsidRPr="00233788" w14:paraId="35CC247F" w14:textId="77777777" w:rsidTr="00331EAF">
        <w:tc>
          <w:tcPr>
            <w:tcW w:w="4606" w:type="dxa"/>
          </w:tcPr>
          <w:p w14:paraId="02295C1C" w14:textId="77777777" w:rsidR="00331EAF" w:rsidRPr="00233788" w:rsidRDefault="00331EAF" w:rsidP="004E7B54">
            <w:pPr>
              <w:ind w:firstLine="0"/>
              <w:rPr>
                <w:rFonts w:cs="Arial"/>
                <w:color w:val="FF0000"/>
                <w:sz w:val="20"/>
                <w:szCs w:val="20"/>
                <w:lang w:val="pl-PL"/>
              </w:rPr>
            </w:pPr>
            <w:commentRangeStart w:id="194"/>
            <w:r w:rsidRPr="00233788">
              <w:rPr>
                <w:rFonts w:cs="Arial"/>
                <w:color w:val="FF0000"/>
                <w:sz w:val="20"/>
                <w:szCs w:val="20"/>
                <w:lang w:val="pl-PL"/>
              </w:rPr>
              <w:t>(uzupełnić)</w:t>
            </w:r>
            <w:commentRangeEnd w:id="194"/>
            <w:r w:rsidRPr="00233788">
              <w:rPr>
                <w:rStyle w:val="Odwoaniedokomentarza"/>
                <w:rFonts w:eastAsia="Times New Roman" w:cs="Arial"/>
                <w:color w:val="FF0000"/>
                <w:sz w:val="20"/>
                <w:szCs w:val="20"/>
                <w:lang w:val="pl-PL" w:eastAsia="pl-PL"/>
              </w:rPr>
              <w:commentReference w:id="194"/>
            </w:r>
          </w:p>
          <w:p w14:paraId="07BF4B48" w14:textId="77777777" w:rsidR="00331EAF" w:rsidRPr="00233788" w:rsidRDefault="00331EAF" w:rsidP="004E7B54">
            <w:pPr>
              <w:ind w:firstLine="0"/>
              <w:rPr>
                <w:rFonts w:cs="Arial"/>
                <w:color w:val="FF0000"/>
                <w:sz w:val="20"/>
                <w:szCs w:val="20"/>
                <w:lang w:val="pl-PL"/>
              </w:rPr>
            </w:pPr>
          </w:p>
        </w:tc>
        <w:tc>
          <w:tcPr>
            <w:tcW w:w="4606" w:type="dxa"/>
          </w:tcPr>
          <w:p w14:paraId="50B7C9F9" w14:textId="77777777" w:rsidR="00331EAF" w:rsidRPr="00233788" w:rsidRDefault="00331EAF" w:rsidP="004E7B54">
            <w:pPr>
              <w:ind w:firstLine="0"/>
              <w:rPr>
                <w:rFonts w:cs="Arial"/>
                <w:color w:val="FF0000"/>
                <w:sz w:val="20"/>
                <w:szCs w:val="20"/>
                <w:lang w:val="pl-PL"/>
              </w:rPr>
            </w:pPr>
          </w:p>
        </w:tc>
      </w:tr>
      <w:tr w:rsidR="0045343B" w:rsidRPr="00233788" w14:paraId="1F10793B" w14:textId="77777777" w:rsidTr="00331EAF">
        <w:tc>
          <w:tcPr>
            <w:tcW w:w="4606" w:type="dxa"/>
          </w:tcPr>
          <w:p w14:paraId="73A0FEE4" w14:textId="77777777" w:rsidR="00AF0012" w:rsidRPr="00233788" w:rsidRDefault="00AF0012" w:rsidP="004E7B54">
            <w:pPr>
              <w:ind w:firstLine="0"/>
              <w:rPr>
                <w:rFonts w:cs="Arial"/>
                <w:color w:val="FF0000"/>
                <w:sz w:val="20"/>
                <w:szCs w:val="20"/>
                <w:lang w:val="pl-PL"/>
              </w:rPr>
            </w:pPr>
          </w:p>
        </w:tc>
        <w:tc>
          <w:tcPr>
            <w:tcW w:w="4606" w:type="dxa"/>
          </w:tcPr>
          <w:p w14:paraId="025F5A1B" w14:textId="77777777" w:rsidR="00AF0012" w:rsidRPr="00233788" w:rsidRDefault="00AF0012" w:rsidP="004E7B54">
            <w:pPr>
              <w:ind w:firstLine="0"/>
              <w:rPr>
                <w:rFonts w:cs="Arial"/>
                <w:color w:val="FF0000"/>
                <w:sz w:val="20"/>
                <w:szCs w:val="20"/>
                <w:lang w:val="pl-PL"/>
              </w:rPr>
            </w:pPr>
          </w:p>
        </w:tc>
      </w:tr>
    </w:tbl>
    <w:p w14:paraId="5607817C" w14:textId="7894E144" w:rsidR="00331EAF" w:rsidRPr="00233788" w:rsidRDefault="00071C92" w:rsidP="004E7B54">
      <w:pPr>
        <w:rPr>
          <w:color w:val="FF0000"/>
        </w:rPr>
      </w:pPr>
      <w:r w:rsidRPr="00233788">
        <w:rPr>
          <w:color w:val="FF0000"/>
        </w:rPr>
        <w:t xml:space="preserve">Źródło: opracowanie własne na podstawie </w:t>
      </w:r>
      <w:sdt>
        <w:sdtPr>
          <w:rPr>
            <w:color w:val="FF0000"/>
          </w:rPr>
          <w:id w:val="-1132323786"/>
          <w:citation/>
        </w:sdtPr>
        <w:sdtEndPr/>
        <w:sdtContent>
          <w:r w:rsidR="00786188" w:rsidRPr="00233788">
            <w:rPr>
              <w:color w:val="FF0000"/>
            </w:rPr>
            <w:fldChar w:fldCharType="begin"/>
          </w:r>
          <w:r w:rsidR="00610759" w:rsidRPr="00233788">
            <w:rPr>
              <w:color w:val="FF0000"/>
            </w:rPr>
            <w:instrText xml:space="preserve">CITATION Gru12 \l 1045 </w:instrText>
          </w:r>
          <w:r w:rsidR="00786188" w:rsidRPr="00233788">
            <w:rPr>
              <w:color w:val="FF0000"/>
            </w:rPr>
            <w:fldChar w:fldCharType="separate"/>
          </w:r>
          <w:r w:rsidR="009D4BA4" w:rsidRPr="00233788">
            <w:rPr>
              <w:noProof/>
              <w:color w:val="FF0000"/>
            </w:rPr>
            <w:t>(Grudowski i Lewandowski, Pojęcie jakości kształcenia i uwarunkowania jej kwantyfikacji w uczelniach wyższych, 2012)</w:t>
          </w:r>
          <w:r w:rsidR="00786188" w:rsidRPr="00233788">
            <w:rPr>
              <w:color w:val="FF0000"/>
            </w:rPr>
            <w:fldChar w:fldCharType="end"/>
          </w:r>
        </w:sdtContent>
      </w:sdt>
      <w:r w:rsidR="00786188" w:rsidRPr="00233788">
        <w:rPr>
          <w:color w:val="FF0000"/>
        </w:rPr>
        <w:t xml:space="preserve">, </w:t>
      </w:r>
    </w:p>
    <w:p w14:paraId="78FF539A" w14:textId="77777777" w:rsidR="00D062A7" w:rsidRPr="00233788" w:rsidRDefault="00D062A7" w:rsidP="004E7B54">
      <w:pPr>
        <w:rPr>
          <w:color w:val="FF0000"/>
        </w:rPr>
      </w:pPr>
    </w:p>
    <w:p w14:paraId="763727D0" w14:textId="77777777" w:rsidR="002506CD" w:rsidRPr="00233788" w:rsidRDefault="002506CD" w:rsidP="004E7B54">
      <w:pPr>
        <w:rPr>
          <w:color w:val="FF0000"/>
        </w:rPr>
      </w:pPr>
      <w:r w:rsidRPr="00233788">
        <w:rPr>
          <w:color w:val="FF0000"/>
        </w:rPr>
        <w:t>Innym rodzajem miernika odzwierciedlającego efekty działań uczelni są rankingi.</w:t>
      </w:r>
      <w:r w:rsidR="00DD7526" w:rsidRPr="00233788">
        <w:rPr>
          <w:color w:val="FF0000"/>
        </w:rPr>
        <w:t xml:space="preserve"> Jako przykład rankingów poniżej zostanie przedstawionych kilka rankingów o zasięgu globalnym jak i ogólnopolskim, które reprezentują różna ciekawe podejścia do pomiaru poziomu jakości uczelni. </w:t>
      </w:r>
    </w:p>
    <w:p w14:paraId="3CFF53EB" w14:textId="77777777" w:rsidR="002506CD" w:rsidRPr="00233788" w:rsidRDefault="002506CD" w:rsidP="004E7B54">
      <w:pPr>
        <w:rPr>
          <w:color w:val="FF0000"/>
        </w:rPr>
      </w:pPr>
    </w:p>
    <w:p w14:paraId="2A4333DE" w14:textId="77777777" w:rsidR="002506CD" w:rsidRPr="006F7DC7" w:rsidRDefault="002506CD" w:rsidP="004E7B54">
      <w:pPr>
        <w:rPr>
          <w:b/>
          <w:color w:val="FF0000"/>
          <w:lang w:val="en-US"/>
        </w:rPr>
      </w:pPr>
      <w:r w:rsidRPr="006F7DC7">
        <w:rPr>
          <w:b/>
          <w:color w:val="FF0000"/>
          <w:lang w:val="en-US"/>
        </w:rPr>
        <w:t>ARWU</w:t>
      </w:r>
      <w:r w:rsidR="00362305" w:rsidRPr="006F7DC7">
        <w:rPr>
          <w:b/>
          <w:color w:val="FF0000"/>
          <w:lang w:val="en-US"/>
        </w:rPr>
        <w:t xml:space="preserve"> </w:t>
      </w:r>
      <w:r w:rsidR="00362305" w:rsidRPr="006F7DC7">
        <w:rPr>
          <w:color w:val="FF0000"/>
          <w:lang w:val="en-US"/>
        </w:rPr>
        <w:t>(</w:t>
      </w:r>
      <w:r w:rsidR="00362305" w:rsidRPr="006F7DC7">
        <w:rPr>
          <w:i/>
          <w:color w:val="FF0000"/>
          <w:lang w:val="en-US"/>
        </w:rPr>
        <w:t>Academic Ranking of World Universities</w:t>
      </w:r>
      <w:r w:rsidR="00362305" w:rsidRPr="006F7DC7">
        <w:rPr>
          <w:color w:val="FF0000"/>
          <w:lang w:val="en-US"/>
        </w:rPr>
        <w:t xml:space="preserve">, tworzony przez Uniwersytet Jiao Tong w Szanghaju) </w:t>
      </w:r>
    </w:p>
    <w:p w14:paraId="6F2988CA" w14:textId="77777777" w:rsidR="003574CC" w:rsidRPr="00233788" w:rsidRDefault="00B911B2" w:rsidP="004E7B54">
      <w:pPr>
        <w:rPr>
          <w:b/>
          <w:color w:val="FF0000"/>
        </w:rPr>
      </w:pPr>
      <w:commentRangeStart w:id="195"/>
      <w:r w:rsidRPr="006F7DC7">
        <w:rPr>
          <w:color w:val="FF0000"/>
          <w:lang w:val="en-US"/>
        </w:rPr>
        <w:t xml:space="preserve">Academic Ranking of World Universities (ARWU), THE World Universities Ranking (THE WUR) i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ebometrics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t>
      </w:r>
      <w:r w:rsidRPr="00233788">
        <w:rPr>
          <w:color w:val="FF0000"/>
        </w:rPr>
        <w:lastRenderedPageBreak/>
        <w:t>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195"/>
      <w:r w:rsidRPr="00233788">
        <w:rPr>
          <w:rStyle w:val="Odwoaniedokomentarza"/>
          <w:rFonts w:ascii="Times New Roman" w:eastAsia="Times New Roman" w:hAnsi="Times New Roman"/>
          <w:color w:val="FF0000"/>
          <w:szCs w:val="20"/>
          <w:lang w:eastAsia="pl-PL"/>
        </w:rPr>
        <w:commentReference w:id="195"/>
      </w:r>
    </w:p>
    <w:p w14:paraId="27718F9E" w14:textId="77777777" w:rsidR="002506CD" w:rsidRPr="00233788" w:rsidRDefault="002506CD" w:rsidP="004E7B54">
      <w:pPr>
        <w:rPr>
          <w:b/>
          <w:color w:val="FF0000"/>
        </w:rPr>
      </w:pPr>
      <w:r w:rsidRPr="00233788">
        <w:rPr>
          <w:b/>
          <w:color w:val="FF0000"/>
        </w:rPr>
        <w:t>Perspektywy</w:t>
      </w:r>
    </w:p>
    <w:p w14:paraId="4A9F58F8" w14:textId="77777777" w:rsidR="003574CC" w:rsidRPr="00233788" w:rsidRDefault="003574CC" w:rsidP="004E7B54">
      <w:pPr>
        <w:rPr>
          <w:b/>
          <w:color w:val="FF0000"/>
        </w:rPr>
      </w:pPr>
    </w:p>
    <w:p w14:paraId="5E250140" w14:textId="77777777" w:rsidR="002506CD" w:rsidRPr="00233788" w:rsidRDefault="002506CD" w:rsidP="004E7B54">
      <w:pPr>
        <w:rPr>
          <w:b/>
          <w:color w:val="FF0000"/>
        </w:rPr>
      </w:pPr>
      <w:r w:rsidRPr="00233788">
        <w:rPr>
          <w:b/>
          <w:color w:val="FF0000"/>
        </w:rPr>
        <w:t>Webometrics</w:t>
      </w:r>
    </w:p>
    <w:p w14:paraId="4CADE850" w14:textId="77777777" w:rsidR="003574CC" w:rsidRPr="00233788" w:rsidRDefault="003574CC" w:rsidP="004E7B54">
      <w:pPr>
        <w:rPr>
          <w:b/>
          <w:color w:val="FF0000"/>
        </w:rPr>
      </w:pPr>
    </w:p>
    <w:p w14:paraId="46B62CC3" w14:textId="77777777" w:rsidR="002506CD" w:rsidRPr="00233788" w:rsidRDefault="002506CD" w:rsidP="004E7B54">
      <w:pPr>
        <w:rPr>
          <w:b/>
          <w:color w:val="FF0000"/>
        </w:rPr>
      </w:pPr>
      <w:r w:rsidRPr="00233788">
        <w:rPr>
          <w:b/>
          <w:color w:val="FF0000"/>
        </w:rPr>
        <w:t>Financial Times</w:t>
      </w:r>
    </w:p>
    <w:p w14:paraId="55E01DAA" w14:textId="77777777" w:rsidR="003574CC" w:rsidRPr="00233788" w:rsidRDefault="003574CC" w:rsidP="004E7B54">
      <w:pPr>
        <w:rPr>
          <w:b/>
          <w:color w:val="FF0000"/>
        </w:rPr>
      </w:pPr>
    </w:p>
    <w:p w14:paraId="11DEE105" w14:textId="77777777" w:rsidR="003574CC" w:rsidRPr="00233788" w:rsidRDefault="00215388" w:rsidP="004E7B54">
      <w:pPr>
        <w:rPr>
          <w:b/>
          <w:color w:val="FF0000"/>
        </w:rPr>
      </w:pPr>
      <w:r w:rsidRPr="00233788">
        <w:rPr>
          <w:b/>
          <w:color w:val="FF0000"/>
        </w:rPr>
        <w:t>EDUNIVERSAL</w:t>
      </w:r>
    </w:p>
    <w:p w14:paraId="2E6B43A0" w14:textId="52586A2B" w:rsidR="00215388" w:rsidRPr="00233788" w:rsidRDefault="00215388" w:rsidP="004E7B54">
      <w:pPr>
        <w:rPr>
          <w:color w:val="FF0000"/>
        </w:rPr>
      </w:pPr>
      <w:commentRangeStart w:id="196"/>
      <w:r w:rsidRPr="00233788">
        <w:rPr>
          <w:color w:val="FF0000"/>
        </w:rPr>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 xml:space="preserve">(internationalisation criteria) oraz za pomocą </w:t>
      </w:r>
      <w:r w:rsidRPr="00233788">
        <w:rPr>
          <w:i/>
          <w:color w:val="FF0000"/>
        </w:rPr>
        <w:t>głosowania dziekanów</w:t>
      </w:r>
      <w:r w:rsidRPr="00233788">
        <w:rPr>
          <w:color w:val="FF0000"/>
        </w:rPr>
        <w:t xml:space="preserve"> (deans vot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E737A7" w:rsidRPr="00233788">
        <w:rPr>
          <w:color w:val="FF0000"/>
          <w:szCs w:val="24"/>
        </w:rPr>
        <w:t xml:space="preserve">tablica </w:t>
      </w:r>
      <w:r w:rsidR="00E737A7" w:rsidRPr="00233788">
        <w:rPr>
          <w:noProof/>
          <w:color w:val="FF0000"/>
          <w:szCs w:val="24"/>
        </w:rPr>
        <w:t>5</w:t>
      </w:r>
      <w:r w:rsidR="00E737A7" w:rsidRPr="00233788">
        <w:rPr>
          <w:color w:val="FF0000"/>
          <w:szCs w:val="24"/>
        </w:rPr>
        <w:t>.1</w:t>
      </w:r>
      <w:r w:rsidRPr="00233788">
        <w:rPr>
          <w:color w:val="FF0000"/>
        </w:rPr>
        <w:fldChar w:fldCharType="end"/>
      </w:r>
      <w:r w:rsidRPr="00233788">
        <w:rPr>
          <w:color w:val="FF0000"/>
        </w:rPr>
        <w:t>.</w:t>
      </w:r>
    </w:p>
    <w:p w14:paraId="640E1D8D" w14:textId="255E1D69" w:rsidR="00215388" w:rsidRPr="00233788" w:rsidRDefault="00215388" w:rsidP="004E7B54">
      <w:pPr>
        <w:pStyle w:val="Legenda"/>
        <w:keepNext/>
        <w:spacing w:after="120" w:line="360" w:lineRule="auto"/>
        <w:ind w:firstLine="0"/>
        <w:jc w:val="center"/>
        <w:rPr>
          <w:color w:val="FF0000"/>
          <w:sz w:val="22"/>
        </w:rPr>
      </w:pPr>
      <w:bookmarkStart w:id="197" w:name="_Ref299535511"/>
      <w:bookmarkStart w:id="198" w:name="_Toc304232706"/>
      <w:bookmarkStart w:id="199"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E737A7" w:rsidRPr="00233788">
        <w:rPr>
          <w:noProof/>
          <w:color w:val="FF0000"/>
          <w:sz w:val="22"/>
        </w:rPr>
        <w:t>5</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E737A7" w:rsidRPr="00233788">
        <w:rPr>
          <w:noProof/>
          <w:color w:val="FF0000"/>
          <w:sz w:val="22"/>
        </w:rPr>
        <w:t>1</w:t>
      </w:r>
      <w:r w:rsidRPr="00233788">
        <w:rPr>
          <w:color w:val="FF0000"/>
        </w:rPr>
        <w:fldChar w:fldCharType="end"/>
      </w:r>
      <w:bookmarkEnd w:id="197"/>
      <w:r w:rsidRPr="00233788">
        <w:rPr>
          <w:color w:val="FF0000"/>
          <w:sz w:val="22"/>
        </w:rPr>
        <w:t xml:space="preserve"> Kategorie ranking EDUNIVERSAL</w:t>
      </w:r>
      <w:bookmarkEnd w:id="198"/>
      <w:bookmarkEnd w:id="199"/>
    </w:p>
    <w:tbl>
      <w:tblPr>
        <w:tblStyle w:val="Tabela-Siatka"/>
        <w:tblW w:w="0" w:type="auto"/>
        <w:tblLook w:val="04A0" w:firstRow="1" w:lastRow="0" w:firstColumn="1" w:lastColumn="0" w:noHBand="0" w:noVBand="1"/>
      </w:tblPr>
      <w:tblGrid>
        <w:gridCol w:w="1668"/>
        <w:gridCol w:w="4394"/>
        <w:gridCol w:w="1984"/>
      </w:tblGrid>
      <w:tr w:rsidR="0045343B" w:rsidRPr="00233788" w14:paraId="63182C4C"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C908E8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20B9996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0B3DF62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45343B" w:rsidRPr="00233788" w14:paraId="70B8FE2E"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3168576C"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lastRenderedPageBreak/>
              <w:t xml:space="preserve">5 palm </w:t>
            </w:r>
            <w:r w:rsidRPr="00233788">
              <w:rPr>
                <w:b/>
                <w:noProof/>
                <w:color w:val="FF0000"/>
                <w:lang w:eastAsia="pl-PL"/>
              </w:rPr>
              <w:drawing>
                <wp:inline distT="0" distB="0" distL="0" distR="0" wp14:anchorId="7311CD7E" wp14:editId="0D055369">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AEE8EB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7CE6036E"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1F1E83F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45343B" w:rsidRPr="00233788" w14:paraId="675D8836"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3FC230D"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205DA7B5" wp14:editId="43F785F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7AD95268"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7E3B51D2"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44BED0D0"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356AE9D4"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A3F78D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09DA81CA" wp14:editId="1EB1D2F0">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00C18F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2B277AE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24A3A7D9"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45343B" w:rsidRPr="00233788" w14:paraId="79B12600"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6199341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26F60FA4" wp14:editId="48C2C0DF">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D715563"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0FE5A5C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7815DC4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0786EA59"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1C0BB87A"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1 palma </w:t>
            </w:r>
            <w:r w:rsidRPr="00233788">
              <w:rPr>
                <w:b/>
                <w:noProof/>
                <w:color w:val="FF0000"/>
                <w:lang w:eastAsia="pl-PL"/>
              </w:rPr>
              <w:drawing>
                <wp:inline distT="0" distB="0" distL="0" distR="0" wp14:anchorId="726E10FD" wp14:editId="038E9BEC">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8B0D825"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Local References </w:t>
            </w:r>
          </w:p>
          <w:p w14:paraId="0360C34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323071B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5DD917A5" w14:textId="3FEBDB69" w:rsidR="00215388" w:rsidRPr="00233788" w:rsidRDefault="00215388" w:rsidP="004E7B54">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End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009D4BA4" w:rsidRPr="00233788">
            <w:rPr>
              <w:noProof/>
              <w:color w:val="FF0000"/>
            </w:rPr>
            <w:t>(Szefler J. , 2011)</w:t>
          </w:r>
          <w:r w:rsidRPr="00233788">
            <w:rPr>
              <w:color w:val="FF0000"/>
            </w:rPr>
            <w:fldChar w:fldCharType="end"/>
          </w:r>
        </w:sdtContent>
      </w:sdt>
    </w:p>
    <w:p w14:paraId="6C6D016F" w14:textId="7590FD1F" w:rsidR="00215388" w:rsidRPr="00233788" w:rsidRDefault="00215388" w:rsidP="004E7B54">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E737A7" w:rsidRPr="00233788">
        <w:rPr>
          <w:color w:val="FF0000"/>
          <w:szCs w:val="24"/>
        </w:rPr>
        <w:t xml:space="preserve">tablica </w:t>
      </w:r>
      <w:r w:rsidR="00E737A7" w:rsidRPr="00233788">
        <w:rPr>
          <w:noProof/>
          <w:color w:val="FF0000"/>
          <w:szCs w:val="24"/>
        </w:rPr>
        <w:t>5</w:t>
      </w:r>
      <w:r w:rsidR="00E737A7" w:rsidRPr="00233788">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196"/>
      <w:r w:rsidRPr="00233788">
        <w:rPr>
          <w:rStyle w:val="Odwoaniedokomentarza"/>
          <w:rFonts w:ascii="Times New Roman" w:eastAsia="Times New Roman" w:hAnsi="Times New Roman"/>
          <w:color w:val="FF0000"/>
          <w:szCs w:val="20"/>
          <w:lang w:eastAsia="pl-PL"/>
        </w:rPr>
        <w:commentReference w:id="196"/>
      </w:r>
    </w:p>
    <w:p w14:paraId="2CDD0021" w14:textId="77777777" w:rsidR="00215388" w:rsidRPr="00233788" w:rsidRDefault="00215388" w:rsidP="004E7B54">
      <w:pPr>
        <w:rPr>
          <w:b/>
          <w:color w:val="FF0000"/>
        </w:rPr>
      </w:pPr>
    </w:p>
    <w:p w14:paraId="355AAEC2" w14:textId="77777777" w:rsidR="00215388" w:rsidRPr="00233788" w:rsidRDefault="00215388" w:rsidP="004E7B54">
      <w:pPr>
        <w:rPr>
          <w:b/>
          <w:color w:val="FF0000"/>
        </w:rPr>
      </w:pPr>
    </w:p>
    <w:p w14:paraId="72EF07DD" w14:textId="77777777" w:rsidR="002506CD" w:rsidRPr="00233788" w:rsidRDefault="002506CD" w:rsidP="004E7B54">
      <w:pPr>
        <w:rPr>
          <w:color w:val="FF0000"/>
        </w:rPr>
      </w:pPr>
      <w:commentRangeStart w:id="200"/>
      <w:r w:rsidRPr="00233788">
        <w:rPr>
          <w:color w:val="FF0000"/>
        </w:rPr>
        <w:t>Polskie uczelnie wyższe zajmują w rankingach międzynarodowych odległe miejsca, nieadekwatne do potencjału gospodarczego Polski w skali świata, co jaskrawo uwidaczniają coraz liczniejsze rankingi, oceniające i szeregujące uczelnie wg różnych kryteriów. Implikuje to potrzebę doskonalenia jakości edukacji na poziomie wyższym.</w:t>
      </w:r>
    </w:p>
    <w:p w14:paraId="570D9CC0" w14:textId="77777777" w:rsidR="002506CD" w:rsidRPr="006F7DC7" w:rsidRDefault="002506CD" w:rsidP="004E7B54">
      <w:pPr>
        <w:rPr>
          <w:color w:val="FF0000"/>
          <w:lang w:val="en-US"/>
        </w:rPr>
      </w:pPr>
      <w:r w:rsidRPr="00233788">
        <w:rPr>
          <w:color w:val="FF0000"/>
        </w:rPr>
        <w:t xml:space="preserve">Odwołanie się to potencjału gospodarczego jest istotne, gdyż zazwyczaj pozycja kraju w międzynarodowych rankingach uczelni wyższych w przybliżeniu odpowiada pozycji danej gospodarki na świecie, co można wywnioskować, porównując wyniki uznanych międzynarodowych rankingów np. </w:t>
      </w:r>
      <w:r w:rsidRPr="006F7DC7">
        <w:rPr>
          <w:color w:val="FF0000"/>
          <w:lang w:val="en-US"/>
        </w:rPr>
        <w:t>ARWU [Statistics of Academic Ranking of World Universities 2012] z rankingami PKB na świecie, zawartymi np. w World Development Indicators Database [Gross domestic product 2011].</w:t>
      </w:r>
    </w:p>
    <w:p w14:paraId="40434825" w14:textId="77777777" w:rsidR="002506CD" w:rsidRPr="00233788" w:rsidRDefault="002506CD" w:rsidP="004E7B54">
      <w:pPr>
        <w:rPr>
          <w:color w:val="FF0000"/>
        </w:rPr>
      </w:pPr>
      <w:r w:rsidRPr="00233788">
        <w:rPr>
          <w:color w:val="FF0000"/>
        </w:rPr>
        <w:lastRenderedPageBreak/>
        <w:t xml:space="preserve">Miernikiem oceny wyniku działalności instytucji akademickiej może być </w:t>
      </w:r>
      <w:r w:rsidRPr="00233788">
        <w:rPr>
          <w:b/>
          <w:color w:val="FF0000"/>
        </w:rPr>
        <w:t xml:space="preserve">Indeks Wyceny Rynkowej Absolwenta (IWRA) </w:t>
      </w:r>
      <w:r w:rsidRPr="00233788">
        <w:rPr>
          <w:color w:val="FF0000"/>
        </w:rPr>
        <w:t xml:space="preserve">– wzór (1) – obliczany jako wartość średnich zarobków określonej grupy absolwentów w określonym czasie po ukończeniu studiów, wyrażona w jednostkach pieniężnych, pomnożona przez stopę zatrudnienia w tej samej grupie absolwentów, mierzona dla tego samego punktu w czasie [Szefler, 2011, s. 51]. </w:t>
      </w:r>
    </w:p>
    <w:p w14:paraId="70337779" w14:textId="660AF868" w:rsidR="002506CD" w:rsidRPr="00233788" w:rsidRDefault="002506CD" w:rsidP="004E7B54">
      <w:pPr>
        <w:rPr>
          <w:color w:val="FF0000"/>
        </w:rPr>
      </w:pPr>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11005054" wp14:editId="541664B5">
            <wp:extent cx="1002030" cy="174625"/>
            <wp:effectExtent l="0" t="0" r="7620"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9D4BA4" w:rsidRPr="00233788">
        <w:rPr>
          <w:noProof/>
          <w:color w:val="FF0000"/>
          <w:lang w:eastAsia="pl-PL"/>
        </w:rPr>
        <w:drawing>
          <wp:inline distT="0" distB="0" distL="0" distR="0" wp14:anchorId="462891D8" wp14:editId="1D6FD354">
            <wp:extent cx="1002030" cy="174625"/>
            <wp:effectExtent l="0" t="0" r="7620" b="0"/>
            <wp:docPr id="27" name="Obraz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fldChar w:fldCharType="end"/>
      </w:r>
      <w:r w:rsidRPr="00233788">
        <w:rPr>
          <w:color w:val="FF0000"/>
        </w:rPr>
        <w:tab/>
        <w:t>(1)</w:t>
      </w:r>
    </w:p>
    <w:p w14:paraId="017B5A77" w14:textId="77777777" w:rsidR="002506CD" w:rsidRPr="00233788" w:rsidRDefault="002506CD" w:rsidP="004E7B54">
      <w:pPr>
        <w:rPr>
          <w:i/>
          <w:color w:val="FF0000"/>
        </w:rPr>
      </w:pPr>
      <w:r w:rsidRPr="00233788">
        <w:rPr>
          <w:i/>
          <w:color w:val="FF0000"/>
        </w:rPr>
        <w:t xml:space="preserve">gdzie: </w:t>
      </w:r>
    </w:p>
    <w:p w14:paraId="744A444B" w14:textId="77777777" w:rsidR="002506CD" w:rsidRPr="00233788" w:rsidRDefault="002506CD" w:rsidP="004E7B54">
      <w:pPr>
        <w:rPr>
          <w:i/>
          <w:color w:val="FF0000"/>
        </w:rPr>
      </w:pPr>
      <w:r w:rsidRPr="00233788">
        <w:rPr>
          <w:i/>
          <w:color w:val="FF0000"/>
        </w:rPr>
        <w:t>W — wartość wynagrodzenia (wyrażona w walucie)</w:t>
      </w:r>
    </w:p>
    <w:p w14:paraId="602AF2DF" w14:textId="77777777" w:rsidR="002506CD" w:rsidRPr="00233788" w:rsidRDefault="002506CD" w:rsidP="004E7B54">
      <w:pPr>
        <w:rPr>
          <w:i/>
          <w:color w:val="FF0000"/>
        </w:rPr>
      </w:pPr>
      <w:r w:rsidRPr="00233788">
        <w:rPr>
          <w:i/>
          <w:color w:val="FF0000"/>
        </w:rPr>
        <w:t>Z — stopa zatrudnienia absolwentów (wyrażona w procentach)</w:t>
      </w:r>
    </w:p>
    <w:p w14:paraId="6AB44387" w14:textId="28AA57C3" w:rsidR="00773828" w:rsidRPr="00233788" w:rsidRDefault="002506CD" w:rsidP="004E7B54">
      <w:pPr>
        <w:rPr>
          <w:b/>
          <w:color w:val="FF0000"/>
        </w:rPr>
      </w:pPr>
      <w:r w:rsidRPr="00233788">
        <w:rPr>
          <w:color w:val="FF0000"/>
        </w:rPr>
        <w:t xml:space="preserve">Wartość końcowa indeksu wyrażana jest w jednostkach pieniężnych. Odzwierciedla ona możliwą do uzyskania płacę po upłynięciu określonego czasu od ukończenia danych studiów. W zależności od potrzeb należy określić kryteria kwalifikowania absolwentów jako pracujących lub niepracujących. Można bowiem mierzyć stopę zatrudnienia bez względu na rodzaj pracy, a można uwzględniać tylko tych absolwentów, którzy uzyskali pracę w zawodzie związanym z ukończonymi studiami. Można też do wyliczenia Indeksu przyjąć różne inne kryteria kwalifikowania zarówno formy zatrudnienia, czasu, jaki minął od ukończenia studiów do podjęcia pracy, jak i formy uzyskiwanych zarobków (etat, zyski firmy, itd.). Ze względu na wielość możliwych form indeksu warto zaproponować kilka ustandaryzowanych wskaźników. Głównym wskaźnikiem, odzwierciedlającym wyniki działalności, będzie indeks uwzględniający absolwentów, którzy byli zatrudnieni najpóźniej w 3 miesiące po otrzymaniu dyplomu, oraz pomijający grupę osób, które z własnej woli nie podjęły i nie planują podjąć pracy zarobkowej. Tego rodzaju wskaźnik można nazwać </w:t>
      </w:r>
      <w:r w:rsidRPr="00233788">
        <w:rPr>
          <w:b/>
          <w:color w:val="FF0000"/>
        </w:rPr>
        <w:t>Podstawowym Indeksem Wyceny Rynkowej Absolwenta.</w:t>
      </w:r>
      <w:r w:rsidR="00773828" w:rsidRPr="00233788">
        <w:rPr>
          <w:b/>
          <w:color w:val="FF0000"/>
        </w:rPr>
        <w:t xml:space="preserve"> </w:t>
      </w:r>
      <w:sdt>
        <w:sdtPr>
          <w:rPr>
            <w:b/>
            <w:color w:val="FF0000"/>
          </w:rPr>
          <w:id w:val="-770470300"/>
          <w:citation/>
        </w:sdtPr>
        <w:sdtEndPr/>
        <w:sdtContent>
          <w:r w:rsidR="008F65D8" w:rsidRPr="00233788">
            <w:rPr>
              <w:b/>
              <w:color w:val="FF0000"/>
            </w:rPr>
            <w:fldChar w:fldCharType="begin"/>
          </w:r>
          <w:r w:rsidR="008F65D8" w:rsidRPr="00233788">
            <w:rPr>
              <w:b/>
              <w:color w:val="FF0000"/>
            </w:rPr>
            <w:instrText xml:space="preserve"> CITATION Sze13 \l 1045 </w:instrText>
          </w:r>
          <w:r w:rsidR="008F65D8" w:rsidRPr="00233788">
            <w:rPr>
              <w:b/>
              <w:color w:val="FF0000"/>
            </w:rPr>
            <w:fldChar w:fldCharType="separate"/>
          </w:r>
          <w:r w:rsidR="009D4BA4" w:rsidRPr="00233788">
            <w:rPr>
              <w:noProof/>
              <w:color w:val="FF0000"/>
            </w:rPr>
            <w:t>(Szefler i Zieliński, 2013)</w:t>
          </w:r>
          <w:r w:rsidR="008F65D8" w:rsidRPr="00233788">
            <w:rPr>
              <w:b/>
              <w:color w:val="FF0000"/>
            </w:rPr>
            <w:fldChar w:fldCharType="end"/>
          </w:r>
        </w:sdtContent>
      </w:sdt>
    </w:p>
    <w:p w14:paraId="208F8F2D" w14:textId="77777777" w:rsidR="00773828" w:rsidRPr="00233788" w:rsidRDefault="00773828" w:rsidP="004E7B54">
      <w:pPr>
        <w:rPr>
          <w:b/>
          <w:color w:val="FF0000"/>
        </w:rPr>
      </w:pPr>
    </w:p>
    <w:p w14:paraId="3E7471DD" w14:textId="77777777" w:rsidR="002506CD" w:rsidRPr="00233788" w:rsidRDefault="002506CD" w:rsidP="004E7B54">
      <w:pPr>
        <w:rPr>
          <w:color w:val="FF0000"/>
        </w:rPr>
      </w:pPr>
    </w:p>
    <w:p w14:paraId="1440EDD3" w14:textId="77777777" w:rsidR="002506CD" w:rsidRPr="00233788" w:rsidRDefault="002506CD" w:rsidP="004E7B54">
      <w:pPr>
        <w:rPr>
          <w:color w:val="FF0000"/>
        </w:rPr>
      </w:pPr>
      <w:r w:rsidRPr="00233788">
        <w:rPr>
          <w:color w:val="FF0000"/>
        </w:rPr>
        <w:t>Taka forma pomiaru pozwoli na wyeliminowanie z wyniku osób, które dobrowolnie nie podejmują pracy, a których kwalifikacje nie zostały poddane wycenie rynkowej. Przyjęty czas 3 miesięcy po ukończeniu studiów jako punktu pomiaru stopy zatrudnienia wynika z długości okresu między standardowym czasem obrony dyplomów (koniec czerwca) a standardowym czasem rozpoczęcia kolejnego semestru akademickiego (początek października) oraz z przyjętych w międzynarodowych rankingach standardów [Metodologia Rankingu Financial Times].</w:t>
      </w:r>
    </w:p>
    <w:p w14:paraId="19F07685" w14:textId="77777777" w:rsidR="002506CD" w:rsidRPr="00233788" w:rsidRDefault="002506CD" w:rsidP="004E7B54">
      <w:pPr>
        <w:rPr>
          <w:color w:val="FF0000"/>
        </w:rPr>
      </w:pPr>
      <w:r w:rsidRPr="00233788">
        <w:rPr>
          <w:color w:val="FF0000"/>
        </w:rPr>
        <w:t xml:space="preserve">Aby określić wartość Indeksu Wyceny Rynkowej Absolwenta, należy przeprowadzić badanie kwestionariuszowe, w którym zostaną zebrane informacje od wybranej grupy absolwentów uczelni wyższej. W zależności od podmiotu wykonującego badania, metody doboru grupy badawczej mogą się różnić, jednak dla niewielkich jednostek, takich jak np. pojedynczy wydział, dobrze jest objąć badaniem jak największą grupę absolwentów z każdego rocznika i każdego kierunku. To pozwala na określenie różnic w wycenie przez rynek różnych profili kształcenia oferowanych przez dany wydział. W zależności od sformułowania parametrów dla konkretnej potrzebnej formy indeksu (np. moment po ukończeniu </w:t>
      </w:r>
      <w:r w:rsidRPr="00233788">
        <w:rPr>
          <w:color w:val="FF0000"/>
        </w:rPr>
        <w:lastRenderedPageBreak/>
        <w:t>studiów, dla którego przeprowadzane jest badanie, lub formy pracy, które są kwalifikowane do wyniku stopy zatrudnienia).</w:t>
      </w:r>
    </w:p>
    <w:p w14:paraId="38FF8F01" w14:textId="77777777" w:rsidR="002506CD" w:rsidRPr="00233788" w:rsidRDefault="002506CD" w:rsidP="004E7B54">
      <w:pPr>
        <w:rPr>
          <w:color w:val="FF0000"/>
        </w:rPr>
      </w:pPr>
      <w:r w:rsidRPr="00233788">
        <w:rPr>
          <w:color w:val="FF0000"/>
        </w:rPr>
        <w:t>Efektem zastosowania indeksu jest przede wszystkim korzyść z posiadania jednego prostego w budowie wskaźnika wyniku działalności. Kolejną korzyścią jest to, że wskaźnik ten wynika z rzeczywistej oceny (wyceny) przez rynek efektów kształcenia. Pośród wielu różnych form efektów kształcenia należy podkreślić fakt, iż koncepcja indeksu IWRA skupia się na jednej tylko z nich, jaką są końcowe efekty kształcenia w ujęciu wyceny przez rynek pracy. Pomiar tych efektów wiąże się z badaniem losów absolwentów. Takie podejście do pomiaru wydaje się być zasadne w świetle wyników amerykański badań nad determinantami poziomu dochodów, w których stwierdza się, że edukacja wpływa kilkakrotnie silniej na poziom dochodów niż inne czynniki demograficzne [Julian, Kominski, 2011, s. 10].</w:t>
      </w:r>
    </w:p>
    <w:p w14:paraId="3F1DE62A" w14:textId="77777777" w:rsidR="002506CD" w:rsidRPr="00233788" w:rsidRDefault="002506CD" w:rsidP="004E7B54">
      <w:pPr>
        <w:rPr>
          <w:color w:val="FF0000"/>
        </w:rPr>
      </w:pPr>
      <w:r w:rsidRPr="00233788">
        <w:rPr>
          <w:color w:val="FF0000"/>
        </w:rPr>
        <w:t>Indeks wyceny rynkowej absolwenta jest nośnikiem istotnych informacji dopiero dla większych grup badawczych (populacji). Dzieje się tak dlatego, że w przypadku małych grup wpływ wyników pojedynczych jednostek jest znaczny, co – przy dość dużym prawdopodobieństwie wystąpienia istotnej rozbieżności między kompetencjami a ich wyceną rynkową – sprawia, że efekty pojedynczych rozbieżności niwelują się dopiero przy badaniu większej grupy .</w:t>
      </w:r>
    </w:p>
    <w:p w14:paraId="7913BA10" w14:textId="77777777" w:rsidR="002506CD" w:rsidRPr="00233788" w:rsidRDefault="002506CD" w:rsidP="004E7B54">
      <w:pPr>
        <w:rPr>
          <w:color w:val="FF0000"/>
        </w:rPr>
      </w:pPr>
      <w:r w:rsidRPr="00233788">
        <w:rPr>
          <w:color w:val="FF0000"/>
        </w:rPr>
        <w:t xml:space="preserve">Koncepcja Indeksu Wyceny Rynkowej Absolwenta nawiązuje do koncepcji metod finansowych pomiaru kapitału ludzkiego. Stosując te metody dąży się do wyceny wartości zasobów ludzkich, „którą następnie proponuje się umieszczać w bilansie” [Rutkowska, 2012, s. 342]. Obie te koncepcje opierają się „na założeniu, iż najlepszą miarą jest sam rynek, który poprzez ustalanie wielkości płac wycenia wartość tego kapitału” [Łukasiewicz, 2005, s. 40]. Należy, więc podkreślić również potencjalne różnice w wycenie rynkowej poszczególnych kierunków studiów, wynikające m.in. ze zróżnicowanego zapotrzebowania na specjalistów odmiennych specjalności. Ponadto przy ocenie wartości wskaźnika IWRA warto pamiętać o tym, że w tej syntetycznej ocenie uwzględniony jest wpływ szeregu czynników związanych z pozaedukacyjnymi walorami absolwentów, z których przynajmniej część nie może być kształtowana przez uczelnię, a które są istotne przy wycenie kapitału ludzkiego. Takimi cechami są przede wszystkim te, których zróżnicowanie jest warunkowane biologicznie. Kolejna grupa cech, na które uczelnia wyższa nie ma wpływu (lub bardzo ograniczony), to te związane z m.in. z cechami charakteru, zróżnicowanymi talentami i predyspozycjami, motywacją do osiągania celów itp. Są one niewątpliwie istotnymi czynnikami wpływającymi na wynagrodzenie. Należy również dostrzegać fakt, iż wpływ na tak pojmowaną wycenę rynkową mogą mieć również czynniki pozamerytoryczne, jak choćby czynniki losowe. </w:t>
      </w:r>
    </w:p>
    <w:p w14:paraId="04D5EBBB" w14:textId="77777777" w:rsidR="002506CD" w:rsidRPr="00233788" w:rsidRDefault="002506CD" w:rsidP="004E7B54">
      <w:pPr>
        <w:rPr>
          <w:color w:val="FF0000"/>
        </w:rPr>
      </w:pPr>
      <w:r w:rsidRPr="00233788">
        <w:rPr>
          <w:color w:val="FF0000"/>
        </w:rPr>
        <w:t>Nie mniej, zakładając pewne stałe prawdopodobieństwo wystąpienia cech niezależnych od uczelni wyższej, wpływających na różnicowanie wyceny rynkowej kapitału ludzkiego, można uznać, że zróżnicowanie wartości indeksu IWRA będzie w istotnym stopniu warunkowane czynnikami zależnymi od uczelni, czyli m. in. jakością jej usług oraz renomą, będącą długoterminowym efektem tej jakości.</w:t>
      </w:r>
    </w:p>
    <w:p w14:paraId="1DC11869" w14:textId="77777777" w:rsidR="002506CD" w:rsidRPr="00233788" w:rsidRDefault="002506CD" w:rsidP="004E7B54">
      <w:pPr>
        <w:rPr>
          <w:color w:val="FF0000"/>
        </w:rPr>
      </w:pPr>
      <w:r w:rsidRPr="00233788">
        <w:rPr>
          <w:color w:val="FF0000"/>
        </w:rPr>
        <w:t>Ponadto IWRA wyróżnia się prostotą, ponieważ jego zasadnicza konstrukcja jest łatwa do zrozumienia i interpretacji. Indeks ten może też być narzędziem stymulującym dalsze analizy w dziedzinie jakości. Wykazuje też cechy bezwzględności, tzn. na jego wynik wpływają wartości parametrów ilościowych, które są niezależne od interpretacji ekspertów.</w:t>
      </w:r>
    </w:p>
    <w:p w14:paraId="13D245D2" w14:textId="77777777" w:rsidR="002506CD" w:rsidRPr="00233788" w:rsidRDefault="002506CD" w:rsidP="004E7B54">
      <w:pPr>
        <w:rPr>
          <w:color w:val="FF0000"/>
        </w:rPr>
      </w:pPr>
      <w:r w:rsidRPr="00233788">
        <w:rPr>
          <w:color w:val="FF0000"/>
        </w:rPr>
        <w:lastRenderedPageBreak/>
        <w:t>Wśród korzyści z zastosowania Indeksu Wyceny Rynkowej Absolwenta należy wymienić posiadanie jednego zagregowanego wskaźnika wyniku działalności instytucji edukacyjnej, który umożliwia dalsze analizy oraz kieruję uwagę zarządzających na aspekty kształcenia najistotniejsze z punktu widzenia rynku.</w:t>
      </w:r>
      <w:commentRangeEnd w:id="200"/>
      <w:r w:rsidRPr="00233788">
        <w:rPr>
          <w:rStyle w:val="Odwoaniedokomentarza"/>
          <w:rFonts w:ascii="Times New Roman" w:eastAsia="Times New Roman" w:hAnsi="Times New Roman"/>
          <w:color w:val="FF0000"/>
          <w:szCs w:val="20"/>
          <w:lang w:eastAsia="pl-PL"/>
        </w:rPr>
        <w:commentReference w:id="200"/>
      </w:r>
    </w:p>
    <w:p w14:paraId="04CD3C52" w14:textId="77777777" w:rsidR="002506CD" w:rsidRPr="00233788" w:rsidRDefault="002506CD" w:rsidP="004E7B54">
      <w:pPr>
        <w:rPr>
          <w:color w:val="FF0000"/>
        </w:rPr>
      </w:pPr>
    </w:p>
    <w:p w14:paraId="508FBDA6" w14:textId="77777777" w:rsidR="009A4972" w:rsidRPr="00233788" w:rsidRDefault="008F65D8" w:rsidP="004E7B54">
      <w:pPr>
        <w:rPr>
          <w:color w:val="FF0000"/>
        </w:rPr>
      </w:pPr>
      <w:r w:rsidRPr="00233788">
        <w:rPr>
          <w:color w:val="FF0000"/>
        </w:rPr>
        <w:t>Podobną rolę wskaźnika wyników działalności uczelni może mieć i</w:t>
      </w:r>
      <w:r w:rsidR="009A4972" w:rsidRPr="00233788">
        <w:rPr>
          <w:color w:val="FF0000"/>
        </w:rPr>
        <w:t xml:space="preserve">ndeks </w:t>
      </w:r>
      <w:r w:rsidRPr="00233788">
        <w:rPr>
          <w:color w:val="FF0000"/>
        </w:rPr>
        <w:t>satysfakcji interesariuszy</w:t>
      </w:r>
      <w:r w:rsidR="009A4972" w:rsidRPr="00233788">
        <w:rPr>
          <w:color w:val="FF0000"/>
        </w:rPr>
        <w:t xml:space="preserve"> zagregowany oraz indeksy cząstkowe</w:t>
      </w:r>
      <w:r w:rsidRPr="00233788">
        <w:rPr>
          <w:color w:val="FF0000"/>
        </w:rPr>
        <w:t>.</w:t>
      </w:r>
      <w:r w:rsidR="009A4972" w:rsidRPr="00233788">
        <w:rPr>
          <w:color w:val="FF0000"/>
        </w:rPr>
        <w:t xml:space="preserve"> </w:t>
      </w:r>
      <w:r w:rsidRPr="00233788">
        <w:rPr>
          <w:color w:val="FF0000"/>
        </w:rPr>
        <w:t>M</w:t>
      </w:r>
      <w:r w:rsidR="009A4972" w:rsidRPr="00233788">
        <w:rPr>
          <w:color w:val="FF0000"/>
        </w:rPr>
        <w:t xml:space="preserve">ożna wykorzystać </w:t>
      </w:r>
      <w:r w:rsidRPr="00233788">
        <w:rPr>
          <w:color w:val="FF0000"/>
        </w:rPr>
        <w:t xml:space="preserve">je </w:t>
      </w:r>
      <w:r w:rsidR="009A4972" w:rsidRPr="00233788">
        <w:rPr>
          <w:color w:val="FF0000"/>
        </w:rPr>
        <w:t>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p>
    <w:p w14:paraId="356B7B6C" w14:textId="77777777" w:rsidR="009A4972" w:rsidRPr="00233788" w:rsidRDefault="009A4972" w:rsidP="004E7B54">
      <w:pPr>
        <w:rPr>
          <w:color w:val="FF0000"/>
        </w:rPr>
      </w:pPr>
    </w:p>
    <w:p w14:paraId="776AAA35" w14:textId="77777777" w:rsidR="000613B8" w:rsidRPr="00233788" w:rsidRDefault="00DE6D0C" w:rsidP="004E7B54">
      <w:pPr>
        <w:pStyle w:val="Nagwek3"/>
        <w:rPr>
          <w:color w:val="FF0000"/>
        </w:rPr>
      </w:pPr>
      <w:bookmarkStart w:id="201" w:name="_Toc66923633"/>
      <w:r w:rsidRPr="00233788">
        <w:rPr>
          <w:color w:val="FF0000"/>
        </w:rPr>
        <w:t>Zastosowanie</w:t>
      </w:r>
      <w:r w:rsidR="000613B8" w:rsidRPr="00233788">
        <w:rPr>
          <w:color w:val="FF0000"/>
        </w:rPr>
        <w:t xml:space="preserve"> informacji o </w:t>
      </w:r>
      <w:r w:rsidRPr="00233788">
        <w:rPr>
          <w:color w:val="FF0000"/>
        </w:rPr>
        <w:t>satysfakcji interesariuszy</w:t>
      </w:r>
      <w:r w:rsidR="001C7B1F" w:rsidRPr="00233788">
        <w:rPr>
          <w:color w:val="FF0000"/>
        </w:rPr>
        <w:t xml:space="preserve"> w doskonaleniu jakości uczelni</w:t>
      </w:r>
      <w:bookmarkEnd w:id="201"/>
    </w:p>
    <w:p w14:paraId="5210BA80" w14:textId="77777777" w:rsidR="00A62392" w:rsidRPr="00233788" w:rsidRDefault="00A62392" w:rsidP="004E7B54">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66CF9518" w14:textId="77777777" w:rsidR="00A62392" w:rsidRPr="00233788" w:rsidRDefault="00A62392" w:rsidP="004E7B54">
      <w:pPr>
        <w:rPr>
          <w:color w:val="FF0000"/>
        </w:rPr>
      </w:pPr>
      <w:r w:rsidRPr="00233788">
        <w:rPr>
          <w:color w:val="FF0000"/>
        </w:rPr>
        <w:t xml:space="preserve">Odzwierciedleniem koncepcji „zarządzania jakością” w sektorze usług publicznych jest model </w:t>
      </w:r>
      <w:r w:rsidRPr="00233788">
        <w:rPr>
          <w:i/>
          <w:color w:val="FF0000"/>
        </w:rPr>
        <w:t>Common Assessment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202"/>
      <w:r w:rsidR="00C30D16" w:rsidRPr="00233788">
        <w:rPr>
          <w:color w:val="FF0000"/>
        </w:rPr>
        <w:t>pod</w:t>
      </w:r>
      <w:r w:rsidRPr="00233788">
        <w:rPr>
          <w:color w:val="FF0000"/>
        </w:rPr>
        <w:t xml:space="preserve">rozdziale </w:t>
      </w:r>
      <w:r w:rsidR="00BC7859" w:rsidRPr="00233788">
        <w:rPr>
          <w:color w:val="FF0000"/>
        </w:rPr>
        <w:t>2.</w:t>
      </w:r>
      <w:r w:rsidR="00C30D16" w:rsidRPr="00233788">
        <w:rPr>
          <w:color w:val="FF0000"/>
        </w:rPr>
        <w:t xml:space="preserve"> 1</w:t>
      </w:r>
      <w:commentRangeEnd w:id="202"/>
      <w:r w:rsidR="00C560B5" w:rsidRPr="00233788">
        <w:rPr>
          <w:rStyle w:val="Odwoaniedokomentarza"/>
          <w:rFonts w:ascii="Times New Roman" w:eastAsia="Times New Roman" w:hAnsi="Times New Roman"/>
          <w:color w:val="FF0000"/>
          <w:szCs w:val="20"/>
          <w:lang w:eastAsia="pl-PL"/>
        </w:rPr>
        <w:commentReference w:id="202"/>
      </w:r>
    </w:p>
    <w:p w14:paraId="44979655" w14:textId="77777777" w:rsidR="00A62392" w:rsidRPr="00233788" w:rsidRDefault="00A62392" w:rsidP="004E7B54">
      <w:pPr>
        <w:rPr>
          <w:color w:val="FF0000"/>
        </w:rPr>
      </w:pPr>
    </w:p>
    <w:p w14:paraId="066F01D7" w14:textId="1FF25CD1" w:rsidR="00A62392" w:rsidRPr="00233788" w:rsidRDefault="00A62392" w:rsidP="004E7B54">
      <w:pPr>
        <w:pStyle w:val="Tytutabeli"/>
        <w:rPr>
          <w:color w:val="FF0000"/>
        </w:rPr>
      </w:pPr>
      <w:bookmarkStart w:id="203" w:name="_Ref437120725"/>
      <w:bookmarkStart w:id="204" w:name="_Ref437120720"/>
      <w:bookmarkStart w:id="205" w:name="_Toc66043264"/>
      <w:r w:rsidRPr="00233788">
        <w:rPr>
          <w:color w:val="FF0000"/>
        </w:rPr>
        <w:lastRenderedPageBreak/>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22</w:t>
      </w:r>
      <w:r w:rsidR="001C498A" w:rsidRPr="00233788">
        <w:rPr>
          <w:color w:val="FF0000"/>
        </w:rPr>
        <w:fldChar w:fldCharType="end"/>
      </w:r>
      <w:bookmarkEnd w:id="203"/>
      <w:r w:rsidRPr="00233788">
        <w:rPr>
          <w:color w:val="FF0000"/>
        </w:rPr>
        <w:t xml:space="preserve"> Rola interesariuszy w działaniach na rzez projektowania i doskonalenia systemów zarządzania jakością uczelni.</w:t>
      </w:r>
      <w:bookmarkEnd w:id="204"/>
      <w:bookmarkEnd w:id="205"/>
    </w:p>
    <w:tbl>
      <w:tblPr>
        <w:tblStyle w:val="Tabela-Siatka"/>
        <w:tblW w:w="0" w:type="auto"/>
        <w:tblLook w:val="04A0" w:firstRow="1" w:lastRow="0" w:firstColumn="1" w:lastColumn="0" w:noHBand="0" w:noVBand="1"/>
      </w:tblPr>
      <w:tblGrid>
        <w:gridCol w:w="4530"/>
        <w:gridCol w:w="4532"/>
      </w:tblGrid>
      <w:tr w:rsidR="0045343B" w:rsidRPr="00233788" w14:paraId="3F091FCD" w14:textId="77777777" w:rsidTr="00AF6E49">
        <w:trPr>
          <w:cantSplit/>
          <w:tblHeader/>
        </w:trPr>
        <w:tc>
          <w:tcPr>
            <w:tcW w:w="4606" w:type="dxa"/>
          </w:tcPr>
          <w:p w14:paraId="6BA6491A" w14:textId="77777777" w:rsidR="00A62392" w:rsidRPr="00233788" w:rsidRDefault="00A62392" w:rsidP="004E7B54">
            <w:pPr>
              <w:rPr>
                <w:b/>
                <w:color w:val="FF0000"/>
                <w:sz w:val="20"/>
                <w:lang w:val="pl-PL" w:bidi="ar-SA"/>
              </w:rPr>
            </w:pPr>
            <w:r w:rsidRPr="00233788">
              <w:rPr>
                <w:b/>
                <w:color w:val="FF0000"/>
                <w:sz w:val="20"/>
                <w:lang w:val="pl-PL" w:bidi="ar-SA"/>
              </w:rPr>
              <w:t xml:space="preserve">Działania na rzecz projektowania </w:t>
            </w:r>
            <w:r w:rsidRPr="00233788">
              <w:rPr>
                <w:b/>
                <w:color w:val="FF0000"/>
                <w:sz w:val="20"/>
                <w:lang w:val="pl-PL" w:bidi="ar-SA"/>
              </w:rPr>
              <w:br/>
              <w:t xml:space="preserve">i doskonalenia systemów </w:t>
            </w:r>
            <w:r w:rsidRPr="00233788">
              <w:rPr>
                <w:b/>
                <w:color w:val="FF0000"/>
                <w:sz w:val="20"/>
                <w:lang w:val="pl-PL" w:bidi="ar-SA"/>
              </w:rPr>
              <w:br/>
              <w:t>zarządzania jakością</w:t>
            </w:r>
          </w:p>
        </w:tc>
        <w:tc>
          <w:tcPr>
            <w:tcW w:w="4607" w:type="dxa"/>
          </w:tcPr>
          <w:p w14:paraId="654F6CE5" w14:textId="77777777" w:rsidR="00A62392" w:rsidRPr="00233788" w:rsidRDefault="00A62392" w:rsidP="004E7B54">
            <w:pPr>
              <w:rPr>
                <w:b/>
                <w:color w:val="FF0000"/>
                <w:sz w:val="20"/>
                <w:lang w:val="pl-PL" w:bidi="ar-SA"/>
              </w:rPr>
            </w:pPr>
          </w:p>
          <w:p w14:paraId="3311702C" w14:textId="77777777" w:rsidR="00A62392" w:rsidRPr="00233788" w:rsidRDefault="00A62392" w:rsidP="004E7B54">
            <w:pPr>
              <w:rPr>
                <w:b/>
                <w:color w:val="FF0000"/>
                <w:sz w:val="20"/>
                <w:lang w:val="pl-PL" w:bidi="ar-SA"/>
              </w:rPr>
            </w:pPr>
            <w:r w:rsidRPr="00233788">
              <w:rPr>
                <w:b/>
                <w:color w:val="FF0000"/>
                <w:sz w:val="20"/>
                <w:lang w:val="pl-PL" w:bidi="ar-SA"/>
              </w:rPr>
              <w:t>Rola interesariuszy uczelni wyższej</w:t>
            </w:r>
          </w:p>
        </w:tc>
      </w:tr>
      <w:tr w:rsidR="0045343B" w:rsidRPr="00233788" w14:paraId="7AA181C1" w14:textId="77777777" w:rsidTr="00AF6E49">
        <w:trPr>
          <w:cantSplit/>
        </w:trPr>
        <w:tc>
          <w:tcPr>
            <w:tcW w:w="4606" w:type="dxa"/>
            <w:vAlign w:val="center"/>
          </w:tcPr>
          <w:p w14:paraId="5C15D0D1"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Identyfikacja interesariuszy</w:t>
            </w:r>
          </w:p>
        </w:tc>
        <w:tc>
          <w:tcPr>
            <w:tcW w:w="4607" w:type="dxa"/>
          </w:tcPr>
          <w:p w14:paraId="4BF8B77E" w14:textId="77777777" w:rsidR="00A62392" w:rsidRPr="00233788" w:rsidRDefault="00A62392" w:rsidP="004E7B54">
            <w:pPr>
              <w:rPr>
                <w:color w:val="FF0000"/>
                <w:sz w:val="20"/>
                <w:lang w:val="pl-PL" w:bidi="ar-SA"/>
              </w:rPr>
            </w:pPr>
            <w:r w:rsidRPr="00233788">
              <w:rPr>
                <w:color w:val="FF0000"/>
                <w:sz w:val="20"/>
                <w:lang w:val="pl-PL" w:bidi="ar-SA"/>
              </w:rPr>
              <w:t>Przed przystąpieniem do dalszych etapów instytucja powinna dokonać jak najpełniejszej identyfikacji interesariuszy. Podczas tego procesu powinno się:</w:t>
            </w:r>
          </w:p>
          <w:p w14:paraId="1FA44740" w14:textId="77777777" w:rsidR="00A62392" w:rsidRPr="00233788" w:rsidRDefault="00A62392" w:rsidP="004E7B54">
            <w:pPr>
              <w:rPr>
                <w:color w:val="FF0000"/>
                <w:sz w:val="20"/>
                <w:lang w:val="pl-PL" w:bidi="ar-SA"/>
              </w:rPr>
            </w:pPr>
            <w:r w:rsidRPr="00233788">
              <w:rPr>
                <w:color w:val="FF0000"/>
                <w:sz w:val="20"/>
                <w:lang w:val="pl-PL" w:bidi="ar-SA"/>
              </w:rPr>
              <w:t>- określić role i wzajemną siłę oddziaływań każdej z grup na instytucję</w:t>
            </w:r>
          </w:p>
          <w:p w14:paraId="7C4E19FE" w14:textId="77777777" w:rsidR="00A62392" w:rsidRPr="00233788" w:rsidRDefault="00A62392" w:rsidP="004E7B54">
            <w:pPr>
              <w:rPr>
                <w:color w:val="FF0000"/>
                <w:sz w:val="20"/>
                <w:lang w:val="pl-PL" w:bidi="ar-SA"/>
              </w:rPr>
            </w:pPr>
            <w:r w:rsidRPr="00233788">
              <w:rPr>
                <w:color w:val="FF0000"/>
                <w:sz w:val="20"/>
                <w:lang w:val="pl-PL" w:bidi="ar-SA"/>
              </w:rPr>
              <w:t xml:space="preserve">- wyselekcjonować najistotniejsze grupy </w:t>
            </w:r>
          </w:p>
          <w:p w14:paraId="5B482ADF" w14:textId="77777777" w:rsidR="00A62392" w:rsidRPr="00233788" w:rsidRDefault="00A62392" w:rsidP="004E7B54">
            <w:pPr>
              <w:rPr>
                <w:color w:val="FF0000"/>
                <w:sz w:val="20"/>
                <w:lang w:val="pl-PL" w:bidi="ar-SA"/>
              </w:rPr>
            </w:pPr>
            <w:r w:rsidRPr="00233788">
              <w:rPr>
                <w:color w:val="FF0000"/>
                <w:sz w:val="20"/>
                <w:lang w:val="pl-PL" w:bidi="ar-SA"/>
              </w:rPr>
              <w:t>- określić potencjalne kierunki zmian wzajemnych oddziaływań interesariuszy w przypadku hipotetycznych zmian w otoczeniu uczelni</w:t>
            </w:r>
          </w:p>
        </w:tc>
      </w:tr>
      <w:tr w:rsidR="0045343B" w:rsidRPr="00233788" w14:paraId="6A1D9FCF" w14:textId="77777777" w:rsidTr="00AF6E49">
        <w:trPr>
          <w:cantSplit/>
        </w:trPr>
        <w:tc>
          <w:tcPr>
            <w:tcW w:w="4606" w:type="dxa"/>
            <w:vAlign w:val="center"/>
          </w:tcPr>
          <w:p w14:paraId="20FBB3AA"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misji</w:t>
            </w:r>
          </w:p>
        </w:tc>
        <w:tc>
          <w:tcPr>
            <w:tcW w:w="4607" w:type="dxa"/>
          </w:tcPr>
          <w:p w14:paraId="73283F9F" w14:textId="77777777" w:rsidR="00A62392" w:rsidRPr="00233788" w:rsidRDefault="00A62392" w:rsidP="004E7B54">
            <w:pPr>
              <w:rPr>
                <w:color w:val="FF0000"/>
                <w:sz w:val="20"/>
                <w:lang w:val="pl-PL" w:bidi="ar-SA"/>
              </w:rPr>
            </w:pPr>
            <w:r w:rsidRPr="00233788">
              <w:rPr>
                <w:color w:val="FF0000"/>
                <w:sz w:val="20"/>
                <w:lang w:val="pl-PL" w:bidi="ar-SA"/>
              </w:rPr>
              <w:t>Przy opracowaniu lub weryfikacji misji uczelni należy uwzględnić specyfikę relacji z grupami interesariuszy.</w:t>
            </w:r>
          </w:p>
        </w:tc>
      </w:tr>
      <w:tr w:rsidR="0045343B" w:rsidRPr="00233788" w14:paraId="62B7CB8D" w14:textId="77777777" w:rsidTr="00AF6E49">
        <w:trPr>
          <w:cantSplit/>
        </w:trPr>
        <w:tc>
          <w:tcPr>
            <w:tcW w:w="4606" w:type="dxa"/>
            <w:vAlign w:val="center"/>
          </w:tcPr>
          <w:p w14:paraId="0D88BB84"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wizji</w:t>
            </w:r>
          </w:p>
        </w:tc>
        <w:tc>
          <w:tcPr>
            <w:tcW w:w="4607" w:type="dxa"/>
          </w:tcPr>
          <w:p w14:paraId="518E7F55" w14:textId="77777777" w:rsidR="00A62392" w:rsidRPr="00233788" w:rsidRDefault="00A62392" w:rsidP="004E7B54">
            <w:pPr>
              <w:rPr>
                <w:color w:val="FF0000"/>
                <w:sz w:val="20"/>
                <w:lang w:val="pl-PL" w:bidi="ar-SA"/>
              </w:rPr>
            </w:pPr>
            <w:r w:rsidRPr="00233788">
              <w:rPr>
                <w:color w:val="FF0000"/>
                <w:sz w:val="20"/>
                <w:lang w:val="pl-PL" w:bidi="ar-SA"/>
              </w:rPr>
              <w:t>Wizja uczelni wyznaczająca kierunek rozwoju powinna się odnosić do korzyści dla interesariuszy oraz ich roli w rozwoju instytucji.</w:t>
            </w:r>
          </w:p>
        </w:tc>
      </w:tr>
      <w:tr w:rsidR="0045343B" w:rsidRPr="00233788" w14:paraId="208C4FFA" w14:textId="77777777" w:rsidTr="00AF6E49">
        <w:trPr>
          <w:cantSplit/>
        </w:trPr>
        <w:tc>
          <w:tcPr>
            <w:tcW w:w="4606" w:type="dxa"/>
            <w:vAlign w:val="center"/>
          </w:tcPr>
          <w:p w14:paraId="4008BABD"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polityki jakości</w:t>
            </w:r>
          </w:p>
        </w:tc>
        <w:tc>
          <w:tcPr>
            <w:tcW w:w="4607" w:type="dxa"/>
          </w:tcPr>
          <w:p w14:paraId="29F0A852" w14:textId="77777777" w:rsidR="00A62392" w:rsidRPr="00233788" w:rsidRDefault="00A62392" w:rsidP="004E7B54">
            <w:pPr>
              <w:rPr>
                <w:color w:val="FF0000"/>
                <w:sz w:val="20"/>
                <w:lang w:val="pl-PL" w:bidi="ar-SA"/>
              </w:rPr>
            </w:pPr>
            <w:r w:rsidRPr="00233788">
              <w:rPr>
                <w:color w:val="FF0000"/>
                <w:sz w:val="20"/>
                <w:lang w:val="pl-PL" w:bidi="ar-SA"/>
              </w:rPr>
              <w:t>Polityka jakości powinna:</w:t>
            </w:r>
          </w:p>
          <w:p w14:paraId="10762C75" w14:textId="77777777" w:rsidR="00A62392" w:rsidRPr="00233788" w:rsidRDefault="00A62392" w:rsidP="004E7B54">
            <w:pPr>
              <w:rPr>
                <w:color w:val="FF0000"/>
                <w:sz w:val="20"/>
                <w:lang w:val="pl-PL" w:bidi="ar-SA"/>
              </w:rPr>
            </w:pPr>
            <w:r w:rsidRPr="00233788">
              <w:rPr>
                <w:color w:val="FF0000"/>
                <w:sz w:val="20"/>
                <w:lang w:val="pl-PL" w:bidi="ar-SA"/>
              </w:rPr>
              <w:t>- zawierać sformułowania dotyczące rozumienia postrzegania wysokiej jakości przez każdą z istotnych grup interesariuszy,</w:t>
            </w:r>
          </w:p>
          <w:p w14:paraId="20942FBD" w14:textId="77777777" w:rsidR="00A62392" w:rsidRPr="00233788" w:rsidRDefault="00A62392" w:rsidP="004E7B54">
            <w:pPr>
              <w:rPr>
                <w:color w:val="FF0000"/>
                <w:sz w:val="20"/>
                <w:lang w:val="pl-PL" w:bidi="ar-SA"/>
              </w:rPr>
            </w:pPr>
            <w:r w:rsidRPr="00233788">
              <w:rPr>
                <w:color w:val="FF0000"/>
                <w:sz w:val="20"/>
                <w:lang w:val="pl-PL" w:bidi="ar-SA"/>
              </w:rPr>
              <w:t xml:space="preserve">- stanowić uzasadnienie dla ciągłego doskonalenia </w:t>
            </w:r>
          </w:p>
          <w:p w14:paraId="6FF83814" w14:textId="77777777" w:rsidR="00A62392" w:rsidRPr="00233788" w:rsidRDefault="00A62392" w:rsidP="004E7B54">
            <w:pPr>
              <w:rPr>
                <w:color w:val="FF0000"/>
                <w:sz w:val="20"/>
                <w:lang w:val="pl-PL" w:bidi="ar-SA"/>
              </w:rPr>
            </w:pPr>
            <w:r w:rsidRPr="00233788">
              <w:rPr>
                <w:color w:val="FF0000"/>
                <w:sz w:val="20"/>
                <w:lang w:val="pl-PL" w:bidi="ar-SA"/>
              </w:rPr>
              <w:t>- określać kierunki rozwoju systemu zarządzania jakością zapewniające jak najlepsze spełnienie oczekiwań wszystkich interesariuszy.</w:t>
            </w:r>
          </w:p>
        </w:tc>
      </w:tr>
      <w:tr w:rsidR="0045343B" w:rsidRPr="00233788" w14:paraId="799FC68E" w14:textId="77777777" w:rsidTr="00AF6E49">
        <w:trPr>
          <w:cantSplit/>
        </w:trPr>
        <w:tc>
          <w:tcPr>
            <w:tcW w:w="4606" w:type="dxa"/>
            <w:vAlign w:val="center"/>
          </w:tcPr>
          <w:p w14:paraId="41E4F546"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celów instytucji, (w tym dotyczących doskonalenia jakości)</w:t>
            </w:r>
          </w:p>
        </w:tc>
        <w:tc>
          <w:tcPr>
            <w:tcW w:w="4607" w:type="dxa"/>
          </w:tcPr>
          <w:p w14:paraId="07A254E7" w14:textId="77777777" w:rsidR="00A62392" w:rsidRPr="00233788" w:rsidRDefault="00A62392" w:rsidP="004E7B54">
            <w:pPr>
              <w:rPr>
                <w:color w:val="FF0000"/>
                <w:sz w:val="20"/>
                <w:lang w:val="pl-PL" w:bidi="ar-SA"/>
              </w:rPr>
            </w:pPr>
            <w:r w:rsidRPr="00233788">
              <w:rPr>
                <w:color w:val="FF0000"/>
                <w:sz w:val="20"/>
                <w:lang w:val="pl-PL" w:bidi="ar-SA"/>
              </w:rPr>
              <w:t>Cele instytucji powinny zostać określone w odniesieniu do każdej z grup istotnych interesariuszy uczelni.</w:t>
            </w:r>
          </w:p>
        </w:tc>
      </w:tr>
      <w:tr w:rsidR="0045343B" w:rsidRPr="00233788" w14:paraId="263C466E" w14:textId="77777777" w:rsidTr="00AF6E49">
        <w:trPr>
          <w:cantSplit/>
        </w:trPr>
        <w:tc>
          <w:tcPr>
            <w:tcW w:w="4606" w:type="dxa"/>
            <w:vAlign w:val="center"/>
          </w:tcPr>
          <w:p w14:paraId="01912EF9"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lastRenderedPageBreak/>
              <w:t>Sformułowanie / analiza wskaźników doskonalenia jakości</w:t>
            </w:r>
          </w:p>
        </w:tc>
        <w:tc>
          <w:tcPr>
            <w:tcW w:w="4607" w:type="dxa"/>
          </w:tcPr>
          <w:p w14:paraId="39C3C3D3" w14:textId="77777777" w:rsidR="00A62392" w:rsidRPr="00233788" w:rsidRDefault="00A62392" w:rsidP="004E7B54">
            <w:pPr>
              <w:rPr>
                <w:color w:val="FF0000"/>
                <w:sz w:val="20"/>
                <w:lang w:val="pl-PL" w:bidi="ar-SA"/>
              </w:rPr>
            </w:pPr>
            <w:r w:rsidRPr="00233788">
              <w:rPr>
                <w:color w:val="FF0000"/>
                <w:sz w:val="20"/>
                <w:lang w:val="pl-PL" w:bidi="ar-SA"/>
              </w:rPr>
              <w:t>W odniesieniu do wcześniej sformułowanych celów należy opracować wskaźniki pomagające określić stopień osiągnięcia tych celów.</w:t>
            </w:r>
          </w:p>
        </w:tc>
      </w:tr>
      <w:tr w:rsidR="0045343B" w:rsidRPr="00233788" w14:paraId="795299DF" w14:textId="77777777" w:rsidTr="00AF6E49">
        <w:trPr>
          <w:cantSplit/>
        </w:trPr>
        <w:tc>
          <w:tcPr>
            <w:tcW w:w="4606" w:type="dxa"/>
            <w:vAlign w:val="center"/>
          </w:tcPr>
          <w:p w14:paraId="7166A18E"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Ustanowienie / weryfikacja sposobów pomiaru jakości</w:t>
            </w:r>
          </w:p>
        </w:tc>
        <w:tc>
          <w:tcPr>
            <w:tcW w:w="4607" w:type="dxa"/>
          </w:tcPr>
          <w:p w14:paraId="0950BC40" w14:textId="77777777" w:rsidR="00A62392" w:rsidRPr="00233788" w:rsidRDefault="00A62392" w:rsidP="004E7B54">
            <w:pPr>
              <w:rPr>
                <w:color w:val="FF0000"/>
                <w:sz w:val="20"/>
                <w:lang w:val="pl-PL" w:bidi="ar-SA"/>
              </w:rPr>
            </w:pPr>
            <w:r w:rsidRPr="00233788">
              <w:rPr>
                <w:color w:val="FF0000"/>
                <w:sz w:val="20"/>
                <w:lang w:val="pl-PL" w:bidi="ar-SA"/>
              </w:rPr>
              <w:t>Należy dobrać odpowiednie metody do pomiaru wskaźników służących do weryfikacji stopnia realizacji celów. Wskazane jest wykorzystanie w jak największym stopniu metod jakościowych.</w:t>
            </w:r>
          </w:p>
        </w:tc>
      </w:tr>
      <w:tr w:rsidR="0045343B" w:rsidRPr="00233788" w14:paraId="220C67EC" w14:textId="77777777" w:rsidTr="00AF6E49">
        <w:trPr>
          <w:cantSplit/>
        </w:trPr>
        <w:tc>
          <w:tcPr>
            <w:tcW w:w="4606" w:type="dxa"/>
            <w:vAlign w:val="center"/>
          </w:tcPr>
          <w:p w14:paraId="70E5E9CF"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Określenie harmonogramu zadań wynikających ze strategii, który uwzględnia regularny przegląd strategii.</w:t>
            </w:r>
          </w:p>
        </w:tc>
        <w:tc>
          <w:tcPr>
            <w:tcW w:w="4607" w:type="dxa"/>
          </w:tcPr>
          <w:p w14:paraId="3F479652" w14:textId="77777777" w:rsidR="00A62392" w:rsidRPr="00233788" w:rsidRDefault="00A62392" w:rsidP="004E7B54">
            <w:pPr>
              <w:rPr>
                <w:color w:val="FF0000"/>
                <w:sz w:val="20"/>
                <w:lang w:val="pl-PL" w:bidi="ar-SA"/>
              </w:rPr>
            </w:pPr>
            <w:r w:rsidRPr="00233788">
              <w:rPr>
                <w:color w:val="FF0000"/>
                <w:sz w:val="20"/>
                <w:lang w:val="pl-PL" w:bidi="ar-SA"/>
              </w:rPr>
              <w:t>Należy przełożyć sformułowane cele na plan działań.</w:t>
            </w:r>
          </w:p>
          <w:p w14:paraId="385EA5D3" w14:textId="77777777" w:rsidR="00A62392" w:rsidRPr="00233788" w:rsidRDefault="00A62392" w:rsidP="004E7B54">
            <w:pPr>
              <w:rPr>
                <w:color w:val="FF0000"/>
                <w:sz w:val="20"/>
                <w:lang w:val="pl-PL" w:bidi="ar-SA"/>
              </w:rPr>
            </w:pPr>
            <w:r w:rsidRPr="00233788">
              <w:rPr>
                <w:color w:val="FF0000"/>
                <w:sz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FB7B29" w14:textId="53DF0C37" w:rsidR="00A62392" w:rsidRPr="00233788" w:rsidRDefault="00A62392" w:rsidP="004E7B54">
      <w:pPr>
        <w:rPr>
          <w:color w:val="FF0000"/>
        </w:rPr>
      </w:pPr>
      <w:r w:rsidRPr="00233788">
        <w:rPr>
          <w:color w:val="FF0000"/>
        </w:rPr>
        <w:t xml:space="preserve">Źródło: opracowanie własne na podstawie </w:t>
      </w:r>
      <w:sdt>
        <w:sdtPr>
          <w:rPr>
            <w:color w:val="FF0000"/>
          </w:rPr>
          <w:id w:val="171299878"/>
          <w:citation/>
        </w:sdtPr>
        <w:sdtEndPr/>
        <w:sdtContent>
          <w:r w:rsidR="00B1210F" w:rsidRPr="00233788">
            <w:rPr>
              <w:color w:val="FF0000"/>
            </w:rPr>
            <w:fldChar w:fldCharType="begin"/>
          </w:r>
          <w:r w:rsidR="00B1210F" w:rsidRPr="00233788">
            <w:rPr>
              <w:color w:val="FF0000"/>
            </w:rPr>
            <w:instrText xml:space="preserve"> CITATION Kol96 \l 1045 </w:instrText>
          </w:r>
          <w:r w:rsidR="00B1210F" w:rsidRPr="00233788">
            <w:rPr>
              <w:color w:val="FF0000"/>
            </w:rPr>
            <w:fldChar w:fldCharType="separate"/>
          </w:r>
          <w:r w:rsidR="009D4BA4" w:rsidRPr="00233788">
            <w:rPr>
              <w:noProof/>
              <w:color w:val="FF0000"/>
            </w:rPr>
            <w:t>(Kolman, Grudowski, Meller i Preihs, 1996)</w:t>
          </w:r>
          <w:r w:rsidR="00B1210F" w:rsidRPr="00233788">
            <w:rPr>
              <w:color w:val="FF0000"/>
            </w:rPr>
            <w:fldChar w:fldCharType="end"/>
          </w:r>
        </w:sdtContent>
      </w:sdt>
      <w:r w:rsidR="00B1210F" w:rsidRPr="00233788">
        <w:rPr>
          <w:color w:val="FF0000"/>
        </w:rPr>
        <w:t xml:space="preserve"> </w:t>
      </w:r>
      <w:r w:rsidRPr="00233788">
        <w:rPr>
          <w:color w:val="FF0000"/>
        </w:rPr>
        <w:t>oraz [Zakrzewska-Bielawska, 2012]</w:t>
      </w:r>
    </w:p>
    <w:p w14:paraId="5AB0B719" w14:textId="6EB55121" w:rsidR="00A62392" w:rsidRPr="00233788" w:rsidRDefault="00A62392" w:rsidP="004E7B54">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sidR="006B5D89" w:rsidRPr="00233788">
        <w:rPr>
          <w:color w:val="FF0000"/>
        </w:rPr>
        <w:fldChar w:fldCharType="begin"/>
      </w:r>
      <w:r w:rsidR="006B5D89" w:rsidRPr="00233788">
        <w:rPr>
          <w:color w:val="FF0000"/>
        </w:rPr>
        <w:instrText xml:space="preserve"> REF  _Ref437120725 \* Lower \h  \* MERGEFORMAT </w:instrText>
      </w:r>
      <w:r w:rsidR="006B5D89" w:rsidRPr="00233788">
        <w:rPr>
          <w:color w:val="FF0000"/>
        </w:rPr>
      </w:r>
      <w:r w:rsidR="006B5D89" w:rsidRPr="00233788">
        <w:rPr>
          <w:color w:val="FF0000"/>
        </w:rPr>
        <w:fldChar w:fldCharType="separate"/>
      </w:r>
      <w:r w:rsidR="00E737A7" w:rsidRPr="00233788">
        <w:rPr>
          <w:color w:val="FF0000"/>
        </w:rPr>
        <w:t xml:space="preserve">tabela </w:t>
      </w:r>
      <w:r w:rsidR="00E737A7" w:rsidRPr="00233788">
        <w:rPr>
          <w:noProof/>
          <w:color w:val="FF0000"/>
        </w:rPr>
        <w:t>21</w:t>
      </w:r>
      <w:r w:rsidR="006B5D89" w:rsidRPr="00233788">
        <w:rPr>
          <w:color w:val="FF0000"/>
        </w:rPr>
        <w:fldChar w:fldCharType="end"/>
      </w:r>
      <w:r w:rsidR="00C25D74" w:rsidRPr="00233788">
        <w:rPr>
          <w:color w:val="FF0000"/>
        </w:rPr>
        <w:fldChar w:fldCharType="begin"/>
      </w:r>
      <w:r w:rsidR="00C25D74" w:rsidRPr="00233788">
        <w:rPr>
          <w:color w:val="FF0000"/>
        </w:rPr>
        <w:instrText xml:space="preserve"> REF  _Ref412376273 \* Lower \h  \* MERGEFORMAT </w:instrText>
      </w:r>
      <w:r w:rsidR="00C25D74" w:rsidRPr="00233788">
        <w:rPr>
          <w:color w:val="FF0000"/>
        </w:rPr>
      </w:r>
      <w:r w:rsidR="00C25D74" w:rsidRPr="00233788">
        <w:rPr>
          <w:color w:val="FF0000"/>
        </w:rPr>
        <w:fldChar w:fldCharType="separate"/>
      </w:r>
      <w:r w:rsidR="00E737A7" w:rsidRPr="00233788">
        <w:rPr>
          <w:b/>
          <w:bCs/>
          <w:color w:val="FF0000"/>
        </w:rPr>
        <w:t>Błąd! Nie można odnaleźć źródła odwołania.</w:t>
      </w:r>
      <w:r w:rsidR="00C25D74" w:rsidRPr="00233788">
        <w:rPr>
          <w:color w:val="FF0000"/>
        </w:rPr>
        <w:fldChar w:fldCharType="end"/>
      </w:r>
      <w:r w:rsidRPr="00233788">
        <w:rPr>
          <w:color w:val="FF0000"/>
        </w:rPr>
        <w:t xml:space="preserve">).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 </w:t>
      </w:r>
      <w:r w:rsidR="006B5D89" w:rsidRPr="00233788">
        <w:rPr>
          <w:color w:val="FF0000"/>
        </w:rPr>
        <w:fldChar w:fldCharType="begin"/>
      </w:r>
      <w:r w:rsidR="006B5D89" w:rsidRPr="00233788">
        <w:rPr>
          <w:color w:val="FF0000"/>
        </w:rPr>
        <w:instrText xml:space="preserve"> REF  _Ref437120793 \* Lower \h  \* MERGEFORMAT </w:instrText>
      </w:r>
      <w:r w:rsidR="006B5D89" w:rsidRPr="00233788">
        <w:rPr>
          <w:color w:val="FF0000"/>
        </w:rPr>
      </w:r>
      <w:r w:rsidR="006B5D89" w:rsidRPr="00233788">
        <w:rPr>
          <w:color w:val="FF0000"/>
        </w:rPr>
        <w:fldChar w:fldCharType="separate"/>
      </w:r>
      <w:r w:rsidR="00E737A7" w:rsidRPr="00233788">
        <w:rPr>
          <w:color w:val="FF0000"/>
        </w:rPr>
        <w:t xml:space="preserve">tabela </w:t>
      </w:r>
      <w:r w:rsidR="00E737A7" w:rsidRPr="00233788">
        <w:rPr>
          <w:noProof/>
          <w:color w:val="FF0000"/>
        </w:rPr>
        <w:t>10</w:t>
      </w:r>
      <w:r w:rsidR="006B5D89" w:rsidRPr="00233788">
        <w:rPr>
          <w:color w:val="FF0000"/>
        </w:rPr>
        <w:fldChar w:fldCharType="end"/>
      </w:r>
      <w:r w:rsidRPr="00233788">
        <w:rPr>
          <w:color w:val="FF0000"/>
        </w:rPr>
        <w:t xml:space="preserve">).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w:t>
      </w:r>
      <w:r w:rsidRPr="00233788">
        <w:rPr>
          <w:color w:val="FF0000"/>
        </w:rPr>
        <w:lastRenderedPageBreak/>
        <w:t>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486D26CE" w14:textId="77777777" w:rsidR="00A62392" w:rsidRPr="00233788" w:rsidRDefault="00A62392" w:rsidP="004E7B54">
      <w:pPr>
        <w:rPr>
          <w:color w:val="FF0000"/>
        </w:rPr>
      </w:pPr>
      <w:r w:rsidRPr="00233788">
        <w:rPr>
          <w:color w:val="FF0000"/>
        </w:rPr>
        <w:t>Dla podkreślania istotności celów danej organizacji można wykorzystać koncepcję strategicznej (zrównoważonej) karty wyników (</w:t>
      </w:r>
      <w:r w:rsidRPr="00233788">
        <w:rPr>
          <w:i/>
          <w:color w:val="FF0000"/>
        </w:rPr>
        <w:t>balanced scorecard</w:t>
      </w:r>
      <w:r w:rsidRPr="00233788">
        <w:rPr>
          <w:color w:val="FF0000"/>
        </w:rPr>
        <w:t>). Cele dotyczące danej kategorii interesariuszy należy określić w grupie celów należących do perspektywy klienta (Balanced Scorecard Institute).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1E7675D2" w14:textId="77777777" w:rsidR="00A62392" w:rsidRPr="00233788" w:rsidRDefault="00A62392" w:rsidP="004E7B54">
      <w:pPr>
        <w:rPr>
          <w:color w:val="FF0000"/>
        </w:rPr>
      </w:pPr>
    </w:p>
    <w:p w14:paraId="4192A99E" w14:textId="77777777" w:rsidR="009A4972" w:rsidRPr="00233788" w:rsidRDefault="009A4972" w:rsidP="004E7B54">
      <w:pPr>
        <w:rPr>
          <w:color w:val="FF0000"/>
        </w:rPr>
      </w:pPr>
      <w:r w:rsidRPr="00233788">
        <w:rPr>
          <w:color w:val="FF0000"/>
        </w:rPr>
        <w:t>Doskonalenie systemu zarządzania jakością uczelni wyższej można przeprowadzać z wykorzystaniem różnych metod. Na przykład w metodzie PDCA (Plan-Do-Check-Ac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r w:rsidRPr="00233788">
        <w:rPr>
          <w:i/>
          <w:color w:val="FF0000"/>
        </w:rPr>
        <w:t>Check</w:t>
      </w:r>
      <w:r w:rsidRPr="00233788">
        <w:rPr>
          <w:color w:val="FF0000"/>
        </w:rPr>
        <w:t>.</w:t>
      </w:r>
    </w:p>
    <w:p w14:paraId="3281F24F" w14:textId="517584C3" w:rsidR="009A4972" w:rsidRPr="00233788" w:rsidRDefault="009A4972" w:rsidP="004E7B54">
      <w:pPr>
        <w:rPr>
          <w:color w:val="FF0000"/>
        </w:rPr>
      </w:pPr>
      <w:r w:rsidRPr="00233788">
        <w:rPr>
          <w:color w:val="FF0000"/>
        </w:rPr>
        <w:t xml:space="preserve">Korzystając z metody </w:t>
      </w:r>
      <w:r w:rsidRPr="00233788">
        <w:rPr>
          <w:i/>
          <w:color w:val="FF0000"/>
        </w:rPr>
        <w:t>Design Thinking</w:t>
      </w:r>
      <w:r w:rsidRPr="00233788">
        <w:rPr>
          <w:color w:val="FF0000"/>
        </w:rPr>
        <w:t xml:space="preserve"> składającej się z pięciu etapów: </w:t>
      </w:r>
      <w:r w:rsidRPr="00233788">
        <w:rPr>
          <w:i/>
          <w:color w:val="FF0000"/>
        </w:rPr>
        <w:t>Empatyzacja, Definiowanie problemu, Generowanie pomysłu, Budowanie prototypów, Testowanie</w:t>
      </w:r>
      <w:r w:rsidRPr="00233788">
        <w:rPr>
          <w:color w:val="FF0000"/>
        </w:rPr>
        <w:t xml:space="preserve"> </w:t>
      </w:r>
      <w:sdt>
        <w:sdtPr>
          <w:rPr>
            <w:color w:val="FF0000"/>
          </w:rPr>
          <w:id w:val="702060599"/>
          <w:citation/>
        </w:sdtPr>
        <w:sdtEnd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009D4BA4" w:rsidRPr="00233788">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r w:rsidRPr="00233788">
        <w:rPr>
          <w:i/>
          <w:color w:val="FF0000"/>
        </w:rPr>
        <w:t>Empatyzacji</w:t>
      </w:r>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3E39875B" w14:textId="77777777" w:rsidR="009A4972" w:rsidRPr="00233788" w:rsidRDefault="009A4972" w:rsidP="004E7B54">
      <w:pPr>
        <w:rPr>
          <w:color w:val="FF0000"/>
        </w:rPr>
      </w:pPr>
      <w:r w:rsidRPr="00233788">
        <w:rPr>
          <w:color w:val="FF0000"/>
        </w:rPr>
        <w:t>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400A92EA" w14:textId="77777777" w:rsidR="00E55CCF" w:rsidRPr="00233788" w:rsidRDefault="00E55CCF" w:rsidP="004E7B54">
      <w:pPr>
        <w:rPr>
          <w:color w:val="FF0000"/>
        </w:rPr>
      </w:pPr>
      <w:r w:rsidRPr="00233788">
        <w:rPr>
          <w:color w:val="FF0000"/>
        </w:rPr>
        <w:t xml:space="preserve">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w:t>
      </w:r>
      <w:r w:rsidRPr="00233788">
        <w:rPr>
          <w:color w:val="FF0000"/>
        </w:rPr>
        <w:lastRenderedPageBreak/>
        <w:t>-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p>
    <w:p w14:paraId="70B2E137" w14:textId="77777777" w:rsidR="000613B8" w:rsidRPr="00233788" w:rsidRDefault="000613B8" w:rsidP="004E7B54">
      <w:pPr>
        <w:pStyle w:val="Nagwek1"/>
        <w:rPr>
          <w:color w:val="FF0000"/>
        </w:rPr>
      </w:pPr>
      <w:bookmarkStart w:id="206" w:name="_Toc66923634"/>
      <w:r w:rsidRPr="00233788">
        <w:rPr>
          <w:color w:val="FF0000"/>
        </w:rPr>
        <w:lastRenderedPageBreak/>
        <w:t>Metody pomiaru satysfakcji interesariuszy uczelni technicznej</w:t>
      </w:r>
      <w:bookmarkEnd w:id="206"/>
    </w:p>
    <w:p w14:paraId="1976DC64" w14:textId="77777777" w:rsidR="000613B8" w:rsidRPr="00233788" w:rsidRDefault="000613B8" w:rsidP="004E7B54">
      <w:pPr>
        <w:pStyle w:val="Nagwek2"/>
        <w:rPr>
          <w:color w:val="FF0000"/>
        </w:rPr>
      </w:pPr>
      <w:bookmarkStart w:id="207" w:name="_Toc66923635"/>
      <w:r w:rsidRPr="00233788">
        <w:rPr>
          <w:color w:val="FF0000"/>
        </w:rPr>
        <w:t>Metody pomiaru satysfakcji interesariuszy uczelni technicznych w Polsce – identyfikacja wskaźników</w:t>
      </w:r>
      <w:bookmarkEnd w:id="207"/>
    </w:p>
    <w:p w14:paraId="7FF1A0E5" w14:textId="77777777" w:rsidR="003574CC" w:rsidRPr="00233788" w:rsidRDefault="003574CC" w:rsidP="004E7B54">
      <w:pPr>
        <w:rPr>
          <w:color w:val="FF0000"/>
        </w:rPr>
      </w:pPr>
    </w:p>
    <w:p w14:paraId="73B676B6" w14:textId="77777777" w:rsidR="003574CC" w:rsidRPr="00233788" w:rsidRDefault="003574CC" w:rsidP="004E7B54">
      <w:pPr>
        <w:rPr>
          <w:color w:val="FF0000"/>
        </w:rPr>
      </w:pPr>
    </w:p>
    <w:p w14:paraId="39F51855" w14:textId="77777777" w:rsidR="000613B8" w:rsidRPr="00233788" w:rsidRDefault="000613B8" w:rsidP="004E7B54">
      <w:pPr>
        <w:pStyle w:val="Nagwek2"/>
        <w:rPr>
          <w:color w:val="FF0000"/>
        </w:rPr>
      </w:pPr>
      <w:bookmarkStart w:id="208" w:name="_Toc66923636"/>
      <w:r w:rsidRPr="00233788">
        <w:rPr>
          <w:color w:val="FF0000"/>
        </w:rPr>
        <w:t>Weryfikacja przydatności metod pomiaru i wskaźników satysfakcji interesariuszy uczelni technicznych w Polsce</w:t>
      </w:r>
      <w:bookmarkEnd w:id="208"/>
    </w:p>
    <w:p w14:paraId="0AB3443B" w14:textId="77777777" w:rsidR="000613B8" w:rsidRPr="00233788" w:rsidRDefault="000613B8" w:rsidP="004E7B54">
      <w:pPr>
        <w:pStyle w:val="Nagwek3"/>
        <w:rPr>
          <w:color w:val="FF0000"/>
        </w:rPr>
      </w:pPr>
      <w:bookmarkStart w:id="209" w:name="_Toc66923637"/>
      <w:r w:rsidRPr="00233788">
        <w:rPr>
          <w:color w:val="FF0000"/>
        </w:rPr>
        <w:t>Cele i założenia badań statystyczno-empirycznych</w:t>
      </w:r>
      <w:bookmarkEnd w:id="209"/>
    </w:p>
    <w:p w14:paraId="1A4D4CA0" w14:textId="77777777" w:rsidR="00A1525E" w:rsidRPr="00233788" w:rsidRDefault="00A1525E" w:rsidP="004E7B54">
      <w:pPr>
        <w:pStyle w:val="Tytutabeli"/>
        <w:rPr>
          <w:color w:val="FF0000"/>
        </w:rPr>
      </w:pPr>
    </w:p>
    <w:p w14:paraId="22814AA7" w14:textId="5A597426" w:rsidR="00E544FB" w:rsidRPr="00233788" w:rsidRDefault="00E544FB" w:rsidP="004E7B54">
      <w:pPr>
        <w:rPr>
          <w:color w:val="FF0000"/>
        </w:rPr>
      </w:pPr>
      <w:r w:rsidRPr="00233788">
        <w:rPr>
          <w:color w:val="FF0000"/>
        </w:rPr>
        <w:t xml:space="preserve">Badanie satysfakcji interesariuszy uczelni wyższych ma na celu określenie wartości wskaźnika indeksu SSI (opisany w podrozdziale </w:t>
      </w:r>
      <w:r w:rsidRPr="00233788">
        <w:rPr>
          <w:color w:val="FF0000"/>
        </w:rPr>
        <w:fldChar w:fldCharType="begin"/>
      </w:r>
      <w:r w:rsidRPr="00233788">
        <w:rPr>
          <w:color w:val="FF0000"/>
        </w:rPr>
        <w:instrText xml:space="preserve"> REF _Ref437093160 \r \h </w:instrText>
      </w:r>
      <w:r w:rsidRPr="00233788">
        <w:rPr>
          <w:color w:val="FF0000"/>
        </w:rPr>
      </w:r>
      <w:r w:rsidRPr="00233788">
        <w:rPr>
          <w:color w:val="FF0000"/>
        </w:rPr>
        <w:fldChar w:fldCharType="separate"/>
      </w:r>
      <w:r w:rsidR="00E737A7" w:rsidRPr="00233788">
        <w:rPr>
          <w:color w:val="FF0000"/>
        </w:rPr>
        <w:t>5.4.1</w:t>
      </w:r>
      <w:r w:rsidRPr="00233788">
        <w:rPr>
          <w:color w:val="FF0000"/>
        </w:rPr>
        <w:fldChar w:fldCharType="end"/>
      </w:r>
      <w:r w:rsidRPr="00233788">
        <w:rPr>
          <w:color w:val="FF0000"/>
        </w:rPr>
        <w:t>)</w:t>
      </w:r>
      <w:r w:rsidR="006F101D" w:rsidRPr="00233788">
        <w:rPr>
          <w:color w:val="FF0000"/>
        </w:rPr>
        <w:t xml:space="preserve"> dla poszczególnych uczelni. Ponadto badanie powinno umożliwić określenie wartości Inde</w:t>
      </w:r>
      <w:r w:rsidR="00CC3D7E" w:rsidRPr="00233788">
        <w:rPr>
          <w:color w:val="FF0000"/>
        </w:rPr>
        <w:t xml:space="preserve">ksu Wyceny Rynkowej Absolwentów, aby można było zweryfikować hipotezę </w:t>
      </w:r>
      <w:r w:rsidR="00CF2A6F" w:rsidRPr="00233788">
        <w:rPr>
          <w:color w:val="FF0000"/>
        </w:rPr>
        <w:fldChar w:fldCharType="begin"/>
      </w:r>
      <w:r w:rsidR="00CF2A6F" w:rsidRPr="00233788">
        <w:rPr>
          <w:color w:val="FF0000"/>
        </w:rPr>
        <w:instrText xml:space="preserve"> REF _Ref437094179 \r \h </w:instrText>
      </w:r>
      <w:r w:rsidR="00CF2A6F" w:rsidRPr="00233788">
        <w:rPr>
          <w:color w:val="FF0000"/>
        </w:rPr>
      </w:r>
      <w:r w:rsidR="00CF2A6F" w:rsidRPr="00233788">
        <w:rPr>
          <w:color w:val="FF0000"/>
        </w:rPr>
        <w:fldChar w:fldCharType="separate"/>
      </w:r>
      <w:r w:rsidR="00E737A7" w:rsidRPr="00233788">
        <w:rPr>
          <w:color w:val="FF0000"/>
        </w:rPr>
        <w:t>H3</w:t>
      </w:r>
      <w:r w:rsidR="00CF2A6F" w:rsidRPr="00233788">
        <w:rPr>
          <w:color w:val="FF0000"/>
        </w:rPr>
        <w:fldChar w:fldCharType="end"/>
      </w:r>
      <w:r w:rsidR="00CF2A6F" w:rsidRPr="00233788">
        <w:rPr>
          <w:color w:val="FF0000"/>
        </w:rPr>
        <w:t xml:space="preserve">. Model </w:t>
      </w:r>
      <w:r w:rsidR="00B21E14" w:rsidRPr="00233788">
        <w:rPr>
          <w:color w:val="FF0000"/>
        </w:rPr>
        <w:t>przedstawiający relacje między wybranymi miernikami jakości uczelni przedstawiono na rysunku po</w:t>
      </w:r>
      <w:r w:rsidR="00CF2A6F" w:rsidRPr="00233788">
        <w:rPr>
          <w:color w:val="FF0000"/>
        </w:rPr>
        <w:fldChar w:fldCharType="begin"/>
      </w:r>
      <w:r w:rsidR="00CF2A6F" w:rsidRPr="00233788">
        <w:rPr>
          <w:color w:val="FF0000"/>
        </w:rPr>
        <w:instrText xml:space="preserve"> REF _Ref437094349 \p \h </w:instrText>
      </w:r>
      <w:r w:rsidR="00CF2A6F" w:rsidRPr="00233788">
        <w:rPr>
          <w:color w:val="FF0000"/>
        </w:rPr>
      </w:r>
      <w:r w:rsidR="00CF2A6F" w:rsidRPr="00233788">
        <w:rPr>
          <w:color w:val="FF0000"/>
        </w:rPr>
        <w:fldChar w:fldCharType="separate"/>
      </w:r>
      <w:r w:rsidR="00E737A7" w:rsidRPr="00233788">
        <w:rPr>
          <w:color w:val="FF0000"/>
        </w:rPr>
        <w:t>niżej</w:t>
      </w:r>
      <w:r w:rsidR="00CF2A6F" w:rsidRPr="00233788">
        <w:rPr>
          <w:color w:val="FF0000"/>
        </w:rPr>
        <w:fldChar w:fldCharType="end"/>
      </w:r>
      <w:r w:rsidR="00CF2A6F" w:rsidRPr="00233788">
        <w:rPr>
          <w:color w:val="FF0000"/>
        </w:rPr>
        <w:t xml:space="preserve"> (</w:t>
      </w:r>
      <w:r w:rsidR="00CF2A6F" w:rsidRPr="00233788">
        <w:rPr>
          <w:color w:val="FF0000"/>
        </w:rPr>
        <w:fldChar w:fldCharType="begin"/>
      </w:r>
      <w:r w:rsidR="00CF2A6F" w:rsidRPr="00233788">
        <w:rPr>
          <w:color w:val="FF0000"/>
        </w:rPr>
        <w:instrText xml:space="preserve"> REF  _Ref437094338 \* Lower \h  \* MERGEFORMAT </w:instrText>
      </w:r>
      <w:r w:rsidR="00CF2A6F" w:rsidRPr="00233788">
        <w:rPr>
          <w:color w:val="FF0000"/>
        </w:rPr>
      </w:r>
      <w:r w:rsidR="00CF2A6F" w:rsidRPr="00233788">
        <w:rPr>
          <w:color w:val="FF0000"/>
        </w:rPr>
        <w:fldChar w:fldCharType="separate"/>
      </w:r>
      <w:r w:rsidR="00E737A7" w:rsidRPr="00233788">
        <w:rPr>
          <w:color w:val="FF0000"/>
        </w:rPr>
        <w:t xml:space="preserve">rysunek </w:t>
      </w:r>
      <w:r w:rsidR="00E737A7" w:rsidRPr="00233788">
        <w:rPr>
          <w:noProof/>
          <w:color w:val="FF0000"/>
        </w:rPr>
        <w:t>17</w:t>
      </w:r>
      <w:r w:rsidR="00CF2A6F" w:rsidRPr="00233788">
        <w:rPr>
          <w:color w:val="FF0000"/>
        </w:rPr>
        <w:fldChar w:fldCharType="end"/>
      </w:r>
      <w:r w:rsidR="00CF2A6F" w:rsidRPr="00233788">
        <w:rPr>
          <w:color w:val="FF0000"/>
        </w:rPr>
        <w:t>).</w:t>
      </w:r>
    </w:p>
    <w:p w14:paraId="5519A8CE" w14:textId="77777777" w:rsidR="00E544FB" w:rsidRPr="00233788" w:rsidRDefault="00E544FB" w:rsidP="004E7B54">
      <w:pPr>
        <w:pStyle w:val="Tytutabeli"/>
        <w:rPr>
          <w:color w:val="FF0000"/>
        </w:rPr>
      </w:pPr>
    </w:p>
    <w:p w14:paraId="546DD342" w14:textId="77777777" w:rsidR="00A1525E" w:rsidRPr="00233788" w:rsidRDefault="00A1525E" w:rsidP="004E7B54">
      <w:pPr>
        <w:keepNext/>
        <w:rPr>
          <w:color w:val="FF0000"/>
        </w:rPr>
      </w:pPr>
      <w:r w:rsidRPr="00233788">
        <w:rPr>
          <w:noProof/>
          <w:color w:val="FF0000"/>
          <w:lang w:eastAsia="pl-PL"/>
        </w:rPr>
        <w:drawing>
          <wp:inline distT="0" distB="0" distL="0" distR="0" wp14:anchorId="5CE63A8E" wp14:editId="076146D6">
            <wp:extent cx="5648091" cy="288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648091" cy="2880000"/>
                    </a:xfrm>
                    <a:prstGeom prst="rect">
                      <a:avLst/>
                    </a:prstGeom>
                    <a:noFill/>
                    <a:ln>
                      <a:noFill/>
                    </a:ln>
                  </pic:spPr>
                </pic:pic>
              </a:graphicData>
            </a:graphic>
          </wp:inline>
        </w:drawing>
      </w:r>
    </w:p>
    <w:p w14:paraId="144E5E73" w14:textId="539AA0DF" w:rsidR="00A1525E" w:rsidRPr="00233788" w:rsidRDefault="00A1525E" w:rsidP="004E7B54">
      <w:pPr>
        <w:pStyle w:val="Tytutabeli"/>
        <w:rPr>
          <w:color w:val="FF0000"/>
        </w:rPr>
      </w:pPr>
      <w:bookmarkStart w:id="210" w:name="_Ref437094338"/>
      <w:bookmarkStart w:id="211" w:name="_Ref437094349"/>
      <w:bookmarkStart w:id="212" w:name="_Toc437182121"/>
      <w:bookmarkStart w:id="213" w:name="_Toc66043248"/>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FE32F3" w:rsidRPr="00233788">
        <w:rPr>
          <w:noProof/>
          <w:color w:val="FF0000"/>
        </w:rPr>
        <w:t>18</w:t>
      </w:r>
      <w:r w:rsidR="00FE32F3" w:rsidRPr="00233788">
        <w:rPr>
          <w:color w:val="FF0000"/>
        </w:rPr>
        <w:fldChar w:fldCharType="end"/>
      </w:r>
      <w:bookmarkEnd w:id="210"/>
      <w:r w:rsidRPr="00233788">
        <w:rPr>
          <w:color w:val="FF0000"/>
        </w:rPr>
        <w:t xml:space="preserve"> Model </w:t>
      </w:r>
      <w:r w:rsidR="00B21E14" w:rsidRPr="00233788">
        <w:rPr>
          <w:color w:val="FF0000"/>
        </w:rPr>
        <w:t>relacji między jakością usług uczelni technicznej, a satysfakcją interesariuszy oraz zarobkami absolwentów</w:t>
      </w:r>
      <w:r w:rsidRPr="00233788">
        <w:rPr>
          <w:color w:val="FF0000"/>
        </w:rPr>
        <w:t>.</w:t>
      </w:r>
      <w:bookmarkEnd w:id="211"/>
      <w:bookmarkEnd w:id="212"/>
      <w:bookmarkEnd w:id="213"/>
    </w:p>
    <w:p w14:paraId="1D8A2298" w14:textId="77777777" w:rsidR="00A1525E" w:rsidRPr="00233788" w:rsidRDefault="00A1525E" w:rsidP="004E7B54">
      <w:pPr>
        <w:pStyle w:val="Tytutabeli"/>
        <w:rPr>
          <w:color w:val="FF0000"/>
        </w:rPr>
      </w:pPr>
      <w:r w:rsidRPr="00233788">
        <w:rPr>
          <w:color w:val="FF0000"/>
        </w:rPr>
        <w:t>Źródło: opracowanie własne</w:t>
      </w:r>
    </w:p>
    <w:p w14:paraId="575DD944" w14:textId="279316BB" w:rsidR="00846AE3" w:rsidRPr="00233788" w:rsidRDefault="00476301" w:rsidP="004E7B54">
      <w:pPr>
        <w:rPr>
          <w:color w:val="FF0000"/>
        </w:rPr>
      </w:pPr>
      <w:r w:rsidRPr="00233788">
        <w:rPr>
          <w:color w:val="FF0000"/>
        </w:rPr>
        <w:t>Przedstawiony po</w:t>
      </w:r>
      <w:r w:rsidRPr="00233788">
        <w:rPr>
          <w:color w:val="FF0000"/>
        </w:rPr>
        <w:fldChar w:fldCharType="begin"/>
      </w:r>
      <w:r w:rsidRPr="00233788">
        <w:rPr>
          <w:color w:val="FF0000"/>
        </w:rPr>
        <w:instrText xml:space="preserve"> REF _Ref437094349 \p \h </w:instrText>
      </w:r>
      <w:r w:rsidRPr="00233788">
        <w:rPr>
          <w:color w:val="FF0000"/>
        </w:rPr>
      </w:r>
      <w:r w:rsidRPr="00233788">
        <w:rPr>
          <w:color w:val="FF0000"/>
        </w:rPr>
        <w:fldChar w:fldCharType="separate"/>
      </w:r>
      <w:r w:rsidR="00E737A7" w:rsidRPr="00233788">
        <w:rPr>
          <w:color w:val="FF0000"/>
        </w:rPr>
        <w:t>wyżej</w:t>
      </w:r>
      <w:r w:rsidRPr="00233788">
        <w:rPr>
          <w:color w:val="FF0000"/>
        </w:rPr>
        <w:fldChar w:fldCharType="end"/>
      </w:r>
      <w:r w:rsidRPr="00233788">
        <w:rPr>
          <w:color w:val="FF0000"/>
        </w:rPr>
        <w:t xml:space="preserve"> model obrazuje relacje pomiędzy </w:t>
      </w:r>
      <w:r w:rsidR="00846AE3" w:rsidRPr="00233788">
        <w:rPr>
          <w:color w:val="FF0000"/>
        </w:rPr>
        <w:t xml:space="preserve">Wskaźnikiem Satysfakcji Interesariuszy (SSI), a Indeksem Wyceny Rynkowej Absolwenta (IWRA) oraz pomiarami jakości przy pomocy wybranych rankingów. Istnienie korelacji pomiędzy SSI, a IWRA jest ujęte w hipotezie </w:t>
      </w:r>
      <w:r w:rsidR="00846AE3" w:rsidRPr="00233788">
        <w:rPr>
          <w:color w:val="FF0000"/>
        </w:rPr>
        <w:fldChar w:fldCharType="begin"/>
      </w:r>
      <w:r w:rsidR="00846AE3" w:rsidRPr="00233788">
        <w:rPr>
          <w:color w:val="FF0000"/>
        </w:rPr>
        <w:instrText xml:space="preserve"> REF _Ref437094179 \w \h </w:instrText>
      </w:r>
      <w:r w:rsidR="00846AE3" w:rsidRPr="00233788">
        <w:rPr>
          <w:color w:val="FF0000"/>
        </w:rPr>
      </w:r>
      <w:r w:rsidR="00846AE3" w:rsidRPr="00233788">
        <w:rPr>
          <w:color w:val="FF0000"/>
        </w:rPr>
        <w:fldChar w:fldCharType="separate"/>
      </w:r>
      <w:r w:rsidR="00E737A7" w:rsidRPr="00233788">
        <w:rPr>
          <w:color w:val="FF0000"/>
        </w:rPr>
        <w:t>H3</w:t>
      </w:r>
      <w:r w:rsidR="00846AE3" w:rsidRPr="00233788">
        <w:rPr>
          <w:color w:val="FF0000"/>
        </w:rPr>
        <w:fldChar w:fldCharType="end"/>
      </w:r>
      <w:r w:rsidR="00846AE3" w:rsidRPr="00233788">
        <w:rPr>
          <w:color w:val="FF0000"/>
        </w:rPr>
        <w:t>. Jednak na podstawie przedstawionego modelu można sformułować jeszcze dwie hipotezy dodatkowe dotyczące istnienia korelacji pomiędzy:</w:t>
      </w:r>
    </w:p>
    <w:p w14:paraId="4664DA72" w14:textId="77777777" w:rsidR="00A1525E" w:rsidRPr="00233788" w:rsidRDefault="00846AE3" w:rsidP="001D1695">
      <w:pPr>
        <w:pStyle w:val="Akapitzlist"/>
        <w:numPr>
          <w:ilvl w:val="0"/>
          <w:numId w:val="12"/>
        </w:numPr>
        <w:rPr>
          <w:color w:val="FF0000"/>
        </w:rPr>
      </w:pPr>
      <w:r w:rsidRPr="00233788">
        <w:rPr>
          <w:color w:val="FF0000"/>
        </w:rPr>
        <w:lastRenderedPageBreak/>
        <w:t>poziomem jakością usług uczelni wyższych wyznaczanym przy pomocy wyników wybranych rankingów, a wynikami Indeksu Satysfakcji Interesariuszy,</w:t>
      </w:r>
    </w:p>
    <w:p w14:paraId="261D31F7" w14:textId="77777777" w:rsidR="00846AE3" w:rsidRPr="00233788" w:rsidRDefault="00846AE3" w:rsidP="001D1695">
      <w:pPr>
        <w:pStyle w:val="Akapitzlist"/>
        <w:numPr>
          <w:ilvl w:val="0"/>
          <w:numId w:val="12"/>
        </w:numPr>
        <w:rPr>
          <w:color w:val="FF0000"/>
        </w:rPr>
      </w:pPr>
      <w:r w:rsidRPr="00233788">
        <w:rPr>
          <w:color w:val="FF0000"/>
        </w:rPr>
        <w:t>poziomem jakością usług uczelni wyższych wyznaczanym przy pomocy wyników wybranych rankingów, a wynikami Indeksu Wyceny Rynkowej Absolwenta,</w:t>
      </w:r>
    </w:p>
    <w:p w14:paraId="49128F72" w14:textId="77777777" w:rsidR="00813BFC" w:rsidRPr="00233788" w:rsidRDefault="00811423" w:rsidP="004E7B54">
      <w:pPr>
        <w:rPr>
          <w:color w:val="FF0000"/>
        </w:rPr>
      </w:pPr>
      <w:r w:rsidRPr="00233788">
        <w:rPr>
          <w:color w:val="FF0000"/>
        </w:rPr>
        <w:t xml:space="preserve">Badanie satysfakcji interesariuszy uczelni techniczny w Polsce obejmuje </w:t>
      </w:r>
      <w:r w:rsidR="00D27B16" w:rsidRPr="00233788">
        <w:rPr>
          <w:color w:val="FF0000"/>
        </w:rPr>
        <w:t>8 grup respondentów wśród których znajduje się 7 wybranych grup interesariuszy, których satysfakcja jest mierzona oraz grupa władz uczelni, do której są kierowane pytania o określenie znaczenia (wagi) każdej z pozostałych grup dla procesów zarządczych uczelni.</w:t>
      </w:r>
    </w:p>
    <w:p w14:paraId="6815E386" w14:textId="77777777" w:rsidR="00D27B16" w:rsidRPr="00233788" w:rsidRDefault="00D27B16" w:rsidP="004E7B54">
      <w:pPr>
        <w:rPr>
          <w:color w:val="FF0000"/>
        </w:rPr>
      </w:pPr>
      <w:r w:rsidRPr="00233788">
        <w:rPr>
          <w:color w:val="FF0000"/>
        </w:rPr>
        <w:t>Grupy interesariuszy wybrane do badań pomiaru satysfakcji przedstawiono w tabeli po…</w:t>
      </w:r>
    </w:p>
    <w:p w14:paraId="2AC68717" w14:textId="00161F5B" w:rsidR="00D27B16" w:rsidRPr="00233788" w:rsidRDefault="00D27B16" w:rsidP="004E7B54">
      <w:pPr>
        <w:pStyle w:val="Tytutabeli"/>
        <w:rPr>
          <w:color w:val="FF0000"/>
        </w:rPr>
      </w:pPr>
      <w:bookmarkStart w:id="214" w:name="_Toc66043265"/>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23</w:t>
      </w:r>
      <w:r w:rsidR="001C498A" w:rsidRPr="00233788">
        <w:rPr>
          <w:color w:val="FF0000"/>
        </w:rPr>
        <w:fldChar w:fldCharType="end"/>
      </w:r>
      <w:r w:rsidRPr="00233788">
        <w:rPr>
          <w:color w:val="FF0000"/>
        </w:rPr>
        <w:t xml:space="preserve"> Wybrane grupy interesariuszy uwzględnione w badaniu satysfakcji interesariuszy polskich uczelni technicznych</w:t>
      </w:r>
      <w:bookmarkEnd w:id="214"/>
    </w:p>
    <w:tbl>
      <w:tblPr>
        <w:tblStyle w:val="Tabela-Siatka"/>
        <w:tblW w:w="0" w:type="auto"/>
        <w:tblLook w:val="04A0" w:firstRow="1" w:lastRow="0" w:firstColumn="1" w:lastColumn="0" w:noHBand="0" w:noVBand="1"/>
      </w:tblPr>
      <w:tblGrid>
        <w:gridCol w:w="4530"/>
        <w:gridCol w:w="4532"/>
      </w:tblGrid>
      <w:tr w:rsidR="0045343B" w:rsidRPr="00233788" w14:paraId="59887A09" w14:textId="77777777" w:rsidTr="00D27B16">
        <w:trPr>
          <w:cantSplit/>
          <w:tblHeader/>
        </w:trPr>
        <w:tc>
          <w:tcPr>
            <w:tcW w:w="4606" w:type="dxa"/>
          </w:tcPr>
          <w:p w14:paraId="1D39370D" w14:textId="77777777" w:rsidR="00D27B16" w:rsidRPr="00233788" w:rsidRDefault="00D27B16" w:rsidP="004E7B54">
            <w:pPr>
              <w:ind w:firstLine="0"/>
              <w:rPr>
                <w:b/>
                <w:color w:val="FF0000"/>
                <w:sz w:val="20"/>
                <w:lang w:val="pl-PL"/>
              </w:rPr>
            </w:pPr>
            <w:r w:rsidRPr="00233788">
              <w:rPr>
                <w:b/>
                <w:color w:val="FF0000"/>
                <w:sz w:val="20"/>
                <w:lang w:val="pl-PL"/>
              </w:rPr>
              <w:t>Nazwa grupy interesariuszy</w:t>
            </w:r>
          </w:p>
        </w:tc>
        <w:tc>
          <w:tcPr>
            <w:tcW w:w="4606" w:type="dxa"/>
          </w:tcPr>
          <w:p w14:paraId="3701C251" w14:textId="77777777" w:rsidR="00D27B16" w:rsidRPr="00233788" w:rsidRDefault="00D27B16" w:rsidP="004E7B54">
            <w:pPr>
              <w:ind w:firstLine="0"/>
              <w:rPr>
                <w:b/>
                <w:color w:val="FF0000"/>
                <w:sz w:val="20"/>
                <w:lang w:val="pl-PL"/>
              </w:rPr>
            </w:pPr>
            <w:r w:rsidRPr="00233788">
              <w:rPr>
                <w:b/>
                <w:color w:val="FF0000"/>
                <w:sz w:val="20"/>
                <w:lang w:val="pl-PL"/>
              </w:rPr>
              <w:t>Opis</w:t>
            </w:r>
          </w:p>
        </w:tc>
      </w:tr>
      <w:tr w:rsidR="0045343B" w:rsidRPr="00233788" w14:paraId="2A18476F" w14:textId="77777777" w:rsidTr="00D27B16">
        <w:trPr>
          <w:cantSplit/>
        </w:trPr>
        <w:tc>
          <w:tcPr>
            <w:tcW w:w="4606" w:type="dxa"/>
          </w:tcPr>
          <w:p w14:paraId="63BE9897" w14:textId="77777777" w:rsidR="00D27B16" w:rsidRPr="00233788" w:rsidRDefault="00D27B16" w:rsidP="004E7B54">
            <w:pPr>
              <w:ind w:firstLine="0"/>
              <w:rPr>
                <w:color w:val="FF0000"/>
                <w:sz w:val="20"/>
                <w:lang w:val="pl-PL"/>
              </w:rPr>
            </w:pPr>
            <w:r w:rsidRPr="00233788">
              <w:rPr>
                <w:color w:val="FF0000"/>
                <w:sz w:val="20"/>
                <w:lang w:val="pl-PL"/>
              </w:rPr>
              <w:t>Studenci</w:t>
            </w:r>
          </w:p>
        </w:tc>
        <w:tc>
          <w:tcPr>
            <w:tcW w:w="4606" w:type="dxa"/>
          </w:tcPr>
          <w:p w14:paraId="21F0B339" w14:textId="77777777" w:rsidR="00D27B16" w:rsidRPr="00233788" w:rsidRDefault="00A34AF9" w:rsidP="004E7B54">
            <w:pPr>
              <w:ind w:firstLine="0"/>
              <w:rPr>
                <w:color w:val="FF0000"/>
                <w:sz w:val="20"/>
                <w:lang w:val="pl-PL"/>
              </w:rPr>
            </w:pPr>
            <w:r w:rsidRPr="00233788">
              <w:rPr>
                <w:color w:val="FF0000"/>
                <w:sz w:val="20"/>
                <w:lang w:val="pl-PL"/>
              </w:rPr>
              <w:t>Grupa obejmuje studentów studiów I, II i III stopnia</w:t>
            </w:r>
          </w:p>
        </w:tc>
      </w:tr>
      <w:tr w:rsidR="0045343B" w:rsidRPr="00233788" w14:paraId="3B61B39A" w14:textId="77777777" w:rsidTr="00D27B16">
        <w:trPr>
          <w:cantSplit/>
        </w:trPr>
        <w:tc>
          <w:tcPr>
            <w:tcW w:w="4606" w:type="dxa"/>
          </w:tcPr>
          <w:p w14:paraId="007929DF" w14:textId="77777777" w:rsidR="00D27B16" w:rsidRPr="00233788" w:rsidRDefault="00D27B16" w:rsidP="004E7B54">
            <w:pPr>
              <w:ind w:firstLine="0"/>
              <w:rPr>
                <w:color w:val="FF0000"/>
                <w:sz w:val="20"/>
                <w:lang w:val="pl-PL"/>
              </w:rPr>
            </w:pPr>
            <w:r w:rsidRPr="00233788">
              <w:rPr>
                <w:color w:val="FF0000"/>
                <w:sz w:val="20"/>
                <w:lang w:val="pl-PL"/>
              </w:rPr>
              <w:t>Absolwenci</w:t>
            </w:r>
          </w:p>
        </w:tc>
        <w:tc>
          <w:tcPr>
            <w:tcW w:w="4606" w:type="dxa"/>
          </w:tcPr>
          <w:p w14:paraId="4347FA7F" w14:textId="77777777" w:rsidR="00D27B16" w:rsidRPr="00233788" w:rsidRDefault="00A34AF9" w:rsidP="004E7B54">
            <w:pPr>
              <w:ind w:firstLine="0"/>
              <w:rPr>
                <w:color w:val="FF0000"/>
                <w:sz w:val="20"/>
                <w:lang w:val="pl-PL"/>
              </w:rPr>
            </w:pPr>
            <w:r w:rsidRPr="00233788">
              <w:rPr>
                <w:color w:val="FF0000"/>
                <w:sz w:val="20"/>
                <w:lang w:val="pl-PL"/>
              </w:rPr>
              <w:t>Grupa obejmuje absolwentów studiów I, II i III stopnia</w:t>
            </w:r>
          </w:p>
        </w:tc>
      </w:tr>
      <w:tr w:rsidR="0045343B" w:rsidRPr="00233788" w14:paraId="3A56C7BE" w14:textId="77777777" w:rsidTr="00D27B16">
        <w:trPr>
          <w:cantSplit/>
        </w:trPr>
        <w:tc>
          <w:tcPr>
            <w:tcW w:w="4606" w:type="dxa"/>
          </w:tcPr>
          <w:p w14:paraId="2E33FB9B" w14:textId="77777777" w:rsidR="00D27B16" w:rsidRPr="00233788" w:rsidRDefault="00A67DBC" w:rsidP="004E7B54">
            <w:pPr>
              <w:ind w:firstLine="0"/>
              <w:rPr>
                <w:color w:val="FF0000"/>
                <w:sz w:val="20"/>
                <w:lang w:val="pl-PL"/>
              </w:rPr>
            </w:pPr>
            <w:r w:rsidRPr="00233788">
              <w:rPr>
                <w:color w:val="FF0000"/>
                <w:sz w:val="20"/>
                <w:lang w:val="pl-PL"/>
              </w:rPr>
              <w:t>Rodzice absolwentów</w:t>
            </w:r>
          </w:p>
        </w:tc>
        <w:tc>
          <w:tcPr>
            <w:tcW w:w="4606" w:type="dxa"/>
          </w:tcPr>
          <w:p w14:paraId="1B4828ED" w14:textId="77777777" w:rsidR="00D27B16" w:rsidRPr="00233788" w:rsidRDefault="001711BE" w:rsidP="004E7B54">
            <w:pPr>
              <w:ind w:firstLine="0"/>
              <w:rPr>
                <w:color w:val="FF0000"/>
                <w:sz w:val="20"/>
                <w:lang w:val="pl-PL"/>
              </w:rPr>
            </w:pPr>
            <w:r w:rsidRPr="00233788">
              <w:rPr>
                <w:color w:val="FF0000"/>
                <w:sz w:val="20"/>
                <w:lang w:val="pl-PL"/>
              </w:rPr>
              <w:t>Grupa obejmuje rodziców (opiekunów) absolwentów studiów I. II i III stopnia</w:t>
            </w:r>
          </w:p>
        </w:tc>
      </w:tr>
      <w:tr w:rsidR="0045343B" w:rsidRPr="00233788" w14:paraId="7130F792" w14:textId="77777777" w:rsidTr="00D27B16">
        <w:trPr>
          <w:cantSplit/>
        </w:trPr>
        <w:tc>
          <w:tcPr>
            <w:tcW w:w="4606" w:type="dxa"/>
          </w:tcPr>
          <w:p w14:paraId="2E398DFB" w14:textId="77777777" w:rsidR="00A67DBC" w:rsidRPr="00233788" w:rsidRDefault="00A67DBC" w:rsidP="004E7B54">
            <w:pPr>
              <w:ind w:firstLine="0"/>
              <w:rPr>
                <w:color w:val="FF0000"/>
                <w:sz w:val="20"/>
                <w:lang w:val="pl-PL"/>
              </w:rPr>
            </w:pPr>
            <w:r w:rsidRPr="00233788">
              <w:rPr>
                <w:color w:val="FF0000"/>
                <w:sz w:val="20"/>
                <w:lang w:val="pl-PL"/>
              </w:rPr>
              <w:t>Nauczyciele akademiccy</w:t>
            </w:r>
          </w:p>
        </w:tc>
        <w:tc>
          <w:tcPr>
            <w:tcW w:w="4606" w:type="dxa"/>
          </w:tcPr>
          <w:p w14:paraId="7108945F"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którzy prowadzą zajęcia ze studentami w jakiejkolwiek formie i wymiarze. Pracownicy przekazujący wiedze i umiejętności studentom.</w:t>
            </w:r>
          </w:p>
        </w:tc>
      </w:tr>
      <w:tr w:rsidR="0045343B" w:rsidRPr="00233788" w14:paraId="5B714846" w14:textId="77777777" w:rsidTr="00D27B16">
        <w:trPr>
          <w:cantSplit/>
        </w:trPr>
        <w:tc>
          <w:tcPr>
            <w:tcW w:w="4606" w:type="dxa"/>
          </w:tcPr>
          <w:p w14:paraId="7E968E00" w14:textId="77777777" w:rsidR="00A67DBC" w:rsidRPr="00233788" w:rsidRDefault="00A67DBC" w:rsidP="004E7B54">
            <w:pPr>
              <w:ind w:firstLine="0"/>
              <w:rPr>
                <w:color w:val="FF0000"/>
                <w:sz w:val="20"/>
                <w:lang w:val="pl-PL"/>
              </w:rPr>
            </w:pPr>
            <w:r w:rsidRPr="00233788">
              <w:rPr>
                <w:color w:val="FF0000"/>
                <w:sz w:val="20"/>
                <w:lang w:val="pl-PL"/>
              </w:rPr>
              <w:t>Pracownicy administracyjni</w:t>
            </w:r>
          </w:p>
        </w:tc>
        <w:tc>
          <w:tcPr>
            <w:tcW w:w="4606" w:type="dxa"/>
          </w:tcPr>
          <w:p w14:paraId="70D2A0D7"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stanowiących zabezpieczenie organizacyjne procesów nauczania.</w:t>
            </w:r>
          </w:p>
        </w:tc>
      </w:tr>
      <w:tr w:rsidR="0045343B" w:rsidRPr="00233788" w14:paraId="55FA0BA4" w14:textId="77777777" w:rsidTr="00D27B16">
        <w:trPr>
          <w:cantSplit/>
        </w:trPr>
        <w:tc>
          <w:tcPr>
            <w:tcW w:w="4606" w:type="dxa"/>
          </w:tcPr>
          <w:p w14:paraId="23EE7C20" w14:textId="77777777" w:rsidR="00A67DBC" w:rsidRPr="00233788" w:rsidRDefault="00A34AF9" w:rsidP="004E7B54">
            <w:pPr>
              <w:ind w:firstLine="0"/>
              <w:rPr>
                <w:color w:val="FF0000"/>
                <w:sz w:val="20"/>
                <w:lang w:val="pl-PL"/>
              </w:rPr>
            </w:pPr>
            <w:r w:rsidRPr="00233788">
              <w:rPr>
                <w:color w:val="FF0000"/>
                <w:sz w:val="20"/>
                <w:lang w:val="pl-PL"/>
              </w:rPr>
              <w:t>Pracodawcy</w:t>
            </w:r>
          </w:p>
        </w:tc>
        <w:tc>
          <w:tcPr>
            <w:tcW w:w="4606" w:type="dxa"/>
          </w:tcPr>
          <w:p w14:paraId="0F1C912C" w14:textId="77777777" w:rsidR="00A67DBC" w:rsidRPr="00233788" w:rsidRDefault="00AC3392" w:rsidP="004E7B54">
            <w:pPr>
              <w:ind w:firstLine="0"/>
              <w:rPr>
                <w:color w:val="FF0000"/>
                <w:sz w:val="20"/>
                <w:lang w:val="pl-PL"/>
              </w:rPr>
            </w:pPr>
            <w:r w:rsidRPr="00233788">
              <w:rPr>
                <w:color w:val="FF0000"/>
                <w:sz w:val="20"/>
                <w:lang w:val="pl-PL"/>
              </w:rPr>
              <w:t xml:space="preserve">Grupa obejmuje pracodawców zatrudniających absolwentów wybranej </w:t>
            </w:r>
            <w:r w:rsidR="000B2B18" w:rsidRPr="00233788">
              <w:rPr>
                <w:color w:val="FF0000"/>
                <w:sz w:val="20"/>
                <w:lang w:val="pl-PL"/>
              </w:rPr>
              <w:t>uczelni, która podlega ocenie.</w:t>
            </w:r>
          </w:p>
        </w:tc>
      </w:tr>
      <w:tr w:rsidR="0045343B" w:rsidRPr="00233788" w14:paraId="6BBD79E3" w14:textId="77777777" w:rsidTr="00D27B16">
        <w:trPr>
          <w:cantSplit/>
        </w:trPr>
        <w:tc>
          <w:tcPr>
            <w:tcW w:w="4606" w:type="dxa"/>
          </w:tcPr>
          <w:p w14:paraId="749D776E" w14:textId="77777777" w:rsidR="00A67DBC" w:rsidRPr="00233788" w:rsidRDefault="00A34AF9" w:rsidP="004E7B54">
            <w:pPr>
              <w:ind w:firstLine="0"/>
              <w:rPr>
                <w:color w:val="FF0000"/>
                <w:sz w:val="20"/>
                <w:lang w:val="pl-PL"/>
              </w:rPr>
            </w:pPr>
            <w:r w:rsidRPr="00233788">
              <w:rPr>
                <w:color w:val="FF0000"/>
                <w:sz w:val="20"/>
                <w:lang w:val="pl-PL"/>
              </w:rPr>
              <w:t>Władze samorządowe lub centralne</w:t>
            </w:r>
          </w:p>
        </w:tc>
        <w:tc>
          <w:tcPr>
            <w:tcW w:w="4606" w:type="dxa"/>
          </w:tcPr>
          <w:p w14:paraId="57FBA388" w14:textId="77777777" w:rsidR="00A67DBC" w:rsidRPr="00233788" w:rsidRDefault="000B2B18" w:rsidP="004E7B54">
            <w:pPr>
              <w:ind w:firstLine="0"/>
              <w:rPr>
                <w:color w:val="FF0000"/>
                <w:sz w:val="20"/>
                <w:lang w:val="pl-PL"/>
              </w:rPr>
            </w:pPr>
            <w:r w:rsidRPr="00233788">
              <w:rPr>
                <w:color w:val="FF0000"/>
                <w:sz w:val="20"/>
                <w:lang w:val="pl-PL"/>
              </w:rPr>
              <w:t>Grupa obejmuje przedstawicieli władz samorządowych lub centralnych, którzy są w stanie ocenić wybraną uczelnię.</w:t>
            </w:r>
          </w:p>
        </w:tc>
      </w:tr>
    </w:tbl>
    <w:p w14:paraId="5EF9DF5E" w14:textId="77777777" w:rsidR="00D27B16" w:rsidRPr="00233788" w:rsidRDefault="000B2B18" w:rsidP="004E7B54">
      <w:pPr>
        <w:rPr>
          <w:color w:val="FF0000"/>
        </w:rPr>
      </w:pPr>
      <w:r w:rsidRPr="00233788">
        <w:rPr>
          <w:color w:val="FF0000"/>
        </w:rPr>
        <w:t>Źródło: opracowanie własne.</w:t>
      </w:r>
    </w:p>
    <w:p w14:paraId="32FAF430" w14:textId="77777777" w:rsidR="00811423" w:rsidRPr="00233788" w:rsidRDefault="000B2B18" w:rsidP="004E7B54">
      <w:pPr>
        <w:rPr>
          <w:color w:val="FF0000"/>
        </w:rPr>
      </w:pPr>
      <w:r w:rsidRPr="00233788">
        <w:rPr>
          <w:color w:val="FF0000"/>
        </w:rPr>
        <w:t xml:space="preserve">Analizując listę grup podlegających badaniu warto zauważyć, że nie zostały uwzględnione takie grupy jak: </w:t>
      </w:r>
      <w:commentRangeStart w:id="215"/>
      <w:r w:rsidRPr="00233788">
        <w:rPr>
          <w:color w:val="FF0000"/>
        </w:rPr>
        <w:t>społeczeństwo, społeczność lokalna,</w:t>
      </w:r>
      <w:commentRangeEnd w:id="215"/>
      <w:r w:rsidR="001D3A8E" w:rsidRPr="00233788">
        <w:rPr>
          <w:rStyle w:val="Odwoaniedokomentarza"/>
          <w:rFonts w:ascii="Times New Roman" w:eastAsia="Times New Roman" w:hAnsi="Times New Roman"/>
          <w:color w:val="FF0000"/>
          <w:szCs w:val="20"/>
          <w:lang w:eastAsia="pl-PL"/>
        </w:rPr>
        <w:commentReference w:id="215"/>
      </w:r>
      <w:r w:rsidRPr="00233788">
        <w:rPr>
          <w:color w:val="FF0000"/>
        </w:rPr>
        <w:t xml:space="preserve"> </w:t>
      </w:r>
      <w:r w:rsidR="001D3A8E" w:rsidRPr="00233788">
        <w:rPr>
          <w:color w:val="FF0000"/>
        </w:rPr>
        <w:t>. Brak tych grup wynika z mniejszego znaczenia ich przy podejmowaniu decyzji zarządczych względem pozostałych grup.</w:t>
      </w:r>
    </w:p>
    <w:p w14:paraId="6076A383" w14:textId="77777777" w:rsidR="00CC6C3E" w:rsidRPr="00233788" w:rsidRDefault="00CC6C3E" w:rsidP="004E7B54">
      <w:pPr>
        <w:rPr>
          <w:color w:val="FF0000"/>
        </w:rPr>
      </w:pPr>
      <w:r w:rsidRPr="00233788">
        <w:rPr>
          <w:color w:val="FF0000"/>
        </w:rPr>
        <w:lastRenderedPageBreak/>
        <w:t xml:space="preserve">Do badania wybrano 24 uczelnie techniczne oraz uczelnie, które na większości swoich wydziałów prowadzą kierunki </w:t>
      </w:r>
      <w:r w:rsidR="00981279" w:rsidRPr="00233788">
        <w:rPr>
          <w:color w:val="FF0000"/>
        </w:rPr>
        <w:t>techniczne – inżynierskie. Pełen wykaz tych uczelni znajduje się w załączniku nr 2. Wyboru uczelni dokonano na podstawie list Ministerstwa Nauki i Szkolnictwa Wyższego, listy uczelni będących członkami Konferencji Rektorów Polskich Uczelni technicznych i tych stowarzyszonych z KRPUT oraz własnych analiz autora.</w:t>
      </w:r>
    </w:p>
    <w:p w14:paraId="426BBCC5" w14:textId="77777777" w:rsidR="00477AB0" w:rsidRPr="00233788" w:rsidRDefault="00477AB0" w:rsidP="004E7B54">
      <w:pPr>
        <w:rPr>
          <w:color w:val="FF0000"/>
        </w:rPr>
      </w:pPr>
      <w:r w:rsidRPr="00233788">
        <w:rPr>
          <w:color w:val="FF0000"/>
        </w:rPr>
        <w:t>Kwestionariusze do badania satysfakcji interesariuszy składają się z kilku grup pytań dopasowanych do konkretnych rodzajów interesariuszy. Najważniejszą grupę stanowią pytania dotyczące badania satysfakcji z usług edukacyjnych</w:t>
      </w:r>
      <w:r w:rsidR="00651AD7" w:rsidRPr="00233788">
        <w:rPr>
          <w:rStyle w:val="Odwoanieprzypisudolnego"/>
          <w:color w:val="FF0000"/>
        </w:rPr>
        <w:footnoteReference w:id="1"/>
      </w:r>
      <w:r w:rsidRPr="00233788">
        <w:rPr>
          <w:color w:val="FF0000"/>
        </w:rPr>
        <w:t xml:space="preserve"> ocenianej uczelni</w:t>
      </w:r>
      <w:r w:rsidR="00F2657E" w:rsidRPr="00233788">
        <w:rPr>
          <w:color w:val="FF0000"/>
        </w:rPr>
        <w:t xml:space="preserve"> lub w przypadku grup pracowników </w:t>
      </w:r>
      <w:r w:rsidR="00C95D63" w:rsidRPr="00233788">
        <w:rPr>
          <w:color w:val="FF0000"/>
        </w:rPr>
        <w:t>również dotyczące satysfakcji z pracy</w:t>
      </w:r>
      <w:r w:rsidRPr="00233788">
        <w:rPr>
          <w:color w:val="FF0000"/>
        </w:rPr>
        <w:t>. Pytania w tej grupie są sformułowane w twierdzenia dotyczące różnych aspektów satysfakcji</w:t>
      </w:r>
      <w:r w:rsidR="00153193" w:rsidRPr="00233788">
        <w:rPr>
          <w:color w:val="FF0000"/>
        </w:rPr>
        <w:t>. Do pomiaru opinii badanych została zastosowana 7-stopniowa skala Likerta</w:t>
      </w:r>
      <w:r w:rsidR="00121652" w:rsidRPr="00233788">
        <w:rPr>
          <w:color w:val="FF0000"/>
        </w:rPr>
        <w:t xml:space="preserve"> (od „zdecydowanie się nie zgadzam” do „zdecydowanie się zgadzam”)</w:t>
      </w:r>
      <w:r w:rsidR="00153193" w:rsidRPr="00233788">
        <w:rPr>
          <w:color w:val="FF0000"/>
        </w:rPr>
        <w:t>.</w:t>
      </w:r>
      <w:r w:rsidR="00C24CEF" w:rsidRPr="00233788">
        <w:rPr>
          <w:color w:val="FF0000"/>
        </w:rPr>
        <w:t xml:space="preserve"> Drugą grupę pytań stanową te dotyczące zarobków i zatrudnienia.</w:t>
      </w:r>
      <w:r w:rsidR="00011F01" w:rsidRPr="00233788">
        <w:rPr>
          <w:color w:val="FF0000"/>
        </w:rPr>
        <w:t xml:space="preserve"> Są one zawarte przede wszystkim w badaniu absolwentów, ale również znajdują swoje odzwierciedlenie w badaniach studentów</w:t>
      </w:r>
      <w:r w:rsidR="00BC39B9" w:rsidRPr="00233788">
        <w:rPr>
          <w:color w:val="FF0000"/>
        </w:rPr>
        <w:t>,</w:t>
      </w:r>
      <w:r w:rsidR="00011F01" w:rsidRPr="00233788">
        <w:rPr>
          <w:color w:val="FF0000"/>
        </w:rPr>
        <w:t xml:space="preserve"> rodziców absolwentów</w:t>
      </w:r>
      <w:r w:rsidR="00BC39B9" w:rsidRPr="00233788">
        <w:rPr>
          <w:color w:val="FF0000"/>
        </w:rPr>
        <w:t xml:space="preserve"> oraz pracodawców</w:t>
      </w:r>
      <w:r w:rsidR="00011F01" w:rsidRPr="00233788">
        <w:rPr>
          <w:color w:val="FF0000"/>
        </w:rPr>
        <w:t>.</w:t>
      </w:r>
      <w:r w:rsidR="00C24CEF" w:rsidRPr="00233788">
        <w:rPr>
          <w:color w:val="FF0000"/>
        </w:rPr>
        <w:t xml:space="preserve"> W przypadku pytania o zatrudnienie zastosowano skalę miesięczną w formie otwartej z alternatywnymi odpowiedziami dotyczącymi innych możliwości odpowiedzi.</w:t>
      </w:r>
      <w:r w:rsidR="001C20ED" w:rsidRPr="00233788">
        <w:rPr>
          <w:color w:val="FF0000"/>
        </w:rPr>
        <w:t xml:space="preserve"> Do pomiaru zarobków użyto pytań o zarobki zarówno w pierwszym jak i w trzecim roku po ukończeniu studiów. </w:t>
      </w:r>
      <w:r w:rsidR="004E3F9B" w:rsidRPr="00233788">
        <w:rPr>
          <w:color w:val="FF0000"/>
        </w:rPr>
        <w:t>Zastosowano</w:t>
      </w:r>
      <w:r w:rsidR="001C20ED" w:rsidRPr="00233788">
        <w:rPr>
          <w:color w:val="FF0000"/>
        </w:rPr>
        <w:t xml:space="preserve"> skalę przedziałową.</w:t>
      </w:r>
    </w:p>
    <w:p w14:paraId="3A35A5C9" w14:textId="77777777" w:rsidR="003B2FDD" w:rsidRPr="00233788" w:rsidRDefault="003B2FDD" w:rsidP="004E7B54">
      <w:pPr>
        <w:rPr>
          <w:color w:val="FF0000"/>
        </w:rPr>
      </w:pPr>
      <w:r w:rsidRPr="00233788">
        <w:rPr>
          <w:color w:val="FF0000"/>
        </w:rPr>
        <w:t xml:space="preserve">Pytania w badaniach satysfakcji pracowników uczelni mierzona jest ich opinia nt. rożnych aspektów działań uczelni wyższej. Od pozostałych </w:t>
      </w:r>
      <w:r w:rsidR="00591DC7" w:rsidRPr="00233788">
        <w:rPr>
          <w:color w:val="FF0000"/>
        </w:rPr>
        <w:t>badań istotnie różni się badanie przedstawicieli władz. Dotyczy ono bowiem znacznie większej liczby uczelni podlegających ocenie i wyrażeniu opinii. Natomiast zasadniczo od pozostałych różni się badanie wśród osób zarządzających uczelnią, gdyż ma ono na celu przede wszystkim określenie ważności każdej z grup interesariuszy dla zarządzających uczelnią przy podejmowaniu istotnych decyzji zarządczych.</w:t>
      </w:r>
    </w:p>
    <w:p w14:paraId="3725F027" w14:textId="77777777" w:rsidR="00270A7D" w:rsidRPr="00233788" w:rsidRDefault="00270A7D" w:rsidP="004E7B54">
      <w:pPr>
        <w:rPr>
          <w:color w:val="FF0000"/>
        </w:rPr>
      </w:pPr>
      <w:commentRangeStart w:id="216"/>
      <w:r w:rsidRPr="00233788">
        <w:rPr>
          <w:color w:val="FF0000"/>
        </w:rPr>
        <w:t>Przykładowe kwestionariusze do badania satysfakcji interesariuszy przedstawiono w załącznikach</w:t>
      </w:r>
      <w:commentRangeEnd w:id="216"/>
      <w:r w:rsidRPr="00233788">
        <w:rPr>
          <w:rStyle w:val="Odwoaniedokomentarza"/>
          <w:rFonts w:ascii="Times New Roman" w:eastAsia="Times New Roman" w:hAnsi="Times New Roman"/>
          <w:color w:val="FF0000"/>
          <w:szCs w:val="20"/>
          <w:lang w:eastAsia="pl-PL"/>
        </w:rPr>
        <w:commentReference w:id="216"/>
      </w:r>
    </w:p>
    <w:p w14:paraId="457AE3BB" w14:textId="77777777" w:rsidR="00F2657E" w:rsidRPr="00233788" w:rsidRDefault="00F2657E" w:rsidP="004E7B54">
      <w:pPr>
        <w:rPr>
          <w:color w:val="FF0000"/>
        </w:rPr>
      </w:pPr>
    </w:p>
    <w:p w14:paraId="167F556D" w14:textId="5593491F" w:rsidR="003D4FCF" w:rsidRPr="00233788" w:rsidRDefault="003D4FCF" w:rsidP="004E7B54">
      <w:pPr>
        <w:pStyle w:val="Tytutabeli"/>
        <w:rPr>
          <w:color w:val="FF0000"/>
        </w:rPr>
      </w:pPr>
      <w:bookmarkStart w:id="217" w:name="_Toc66043266"/>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24</w:t>
      </w:r>
      <w:r w:rsidR="001C498A" w:rsidRPr="00233788">
        <w:rPr>
          <w:color w:val="FF0000"/>
        </w:rPr>
        <w:fldChar w:fldCharType="end"/>
      </w:r>
      <w:r w:rsidRPr="00233788">
        <w:rPr>
          <w:color w:val="FF0000"/>
        </w:rPr>
        <w:t xml:space="preserve"> Zestawienie rodzajów użytych pytań na poszczególnych kwestionariuszach badania satysfakcji interesariuszy</w:t>
      </w:r>
      <w:bookmarkEnd w:id="217"/>
    </w:p>
    <w:tbl>
      <w:tblPr>
        <w:tblStyle w:val="Tabela-Siatka"/>
        <w:tblW w:w="0" w:type="auto"/>
        <w:tblLook w:val="04A0" w:firstRow="1" w:lastRow="0" w:firstColumn="1" w:lastColumn="0" w:noHBand="0" w:noVBand="1"/>
      </w:tblPr>
      <w:tblGrid>
        <w:gridCol w:w="2265"/>
        <w:gridCol w:w="2264"/>
        <w:gridCol w:w="2265"/>
        <w:gridCol w:w="2268"/>
      </w:tblGrid>
      <w:tr w:rsidR="0045343B" w:rsidRPr="00233788" w14:paraId="5E5BFDFE" w14:textId="77777777" w:rsidTr="003D4FCF">
        <w:trPr>
          <w:cantSplit/>
          <w:tblHeader/>
        </w:trPr>
        <w:tc>
          <w:tcPr>
            <w:tcW w:w="2303" w:type="dxa"/>
          </w:tcPr>
          <w:p w14:paraId="2DFCFDEE" w14:textId="77777777" w:rsidR="00BC39B9" w:rsidRPr="00233788" w:rsidRDefault="00BC39B9" w:rsidP="004E7B54">
            <w:pPr>
              <w:ind w:firstLine="0"/>
              <w:rPr>
                <w:b/>
                <w:color w:val="FF0000"/>
                <w:sz w:val="20"/>
                <w:lang w:val="pl-PL"/>
              </w:rPr>
            </w:pPr>
            <w:r w:rsidRPr="00233788">
              <w:rPr>
                <w:b/>
                <w:color w:val="FF0000"/>
                <w:sz w:val="20"/>
                <w:lang w:val="pl-PL"/>
              </w:rPr>
              <w:t>Grupa interesariuszy</w:t>
            </w:r>
          </w:p>
        </w:tc>
        <w:tc>
          <w:tcPr>
            <w:tcW w:w="2303" w:type="dxa"/>
          </w:tcPr>
          <w:p w14:paraId="5DA66A4D" w14:textId="77777777" w:rsidR="00BC39B9" w:rsidRPr="00233788" w:rsidRDefault="00BC39B9" w:rsidP="004E7B54">
            <w:pPr>
              <w:ind w:firstLine="0"/>
              <w:rPr>
                <w:b/>
                <w:color w:val="FF0000"/>
                <w:sz w:val="20"/>
                <w:lang w:val="pl-PL"/>
              </w:rPr>
            </w:pPr>
            <w:r w:rsidRPr="00233788">
              <w:rPr>
                <w:b/>
                <w:color w:val="FF0000"/>
                <w:sz w:val="20"/>
                <w:lang w:val="pl-PL"/>
              </w:rPr>
              <w:t>Pytania dotyczące satysfakcji</w:t>
            </w:r>
          </w:p>
        </w:tc>
        <w:tc>
          <w:tcPr>
            <w:tcW w:w="2303" w:type="dxa"/>
          </w:tcPr>
          <w:p w14:paraId="5448F9D1" w14:textId="77777777" w:rsidR="00BC39B9" w:rsidRPr="00233788" w:rsidRDefault="00BC39B9" w:rsidP="004E7B54">
            <w:pPr>
              <w:ind w:firstLine="0"/>
              <w:rPr>
                <w:b/>
                <w:color w:val="FF0000"/>
                <w:sz w:val="20"/>
                <w:lang w:val="pl-PL"/>
              </w:rPr>
            </w:pPr>
            <w:r w:rsidRPr="00233788">
              <w:rPr>
                <w:b/>
                <w:color w:val="FF0000"/>
                <w:sz w:val="20"/>
                <w:lang w:val="pl-PL"/>
              </w:rPr>
              <w:t>Pytania dotyczące zarobków i zatrudnienia</w:t>
            </w:r>
          </w:p>
        </w:tc>
        <w:tc>
          <w:tcPr>
            <w:tcW w:w="2303" w:type="dxa"/>
          </w:tcPr>
          <w:p w14:paraId="0EA4ABB5" w14:textId="77777777" w:rsidR="00BC39B9" w:rsidRPr="00233788" w:rsidRDefault="00BC39B9" w:rsidP="004E7B54">
            <w:pPr>
              <w:ind w:firstLine="0"/>
              <w:rPr>
                <w:b/>
                <w:color w:val="FF0000"/>
                <w:sz w:val="20"/>
                <w:lang w:val="pl-PL"/>
              </w:rPr>
            </w:pPr>
            <w:r w:rsidRPr="00233788">
              <w:rPr>
                <w:b/>
                <w:color w:val="FF0000"/>
                <w:sz w:val="20"/>
                <w:lang w:val="pl-PL"/>
              </w:rPr>
              <w:t>Inne rodzaje pytań</w:t>
            </w:r>
          </w:p>
        </w:tc>
      </w:tr>
      <w:tr w:rsidR="0045343B" w:rsidRPr="00233788" w14:paraId="442F91F0" w14:textId="77777777" w:rsidTr="003D4FCF">
        <w:trPr>
          <w:cantSplit/>
        </w:trPr>
        <w:tc>
          <w:tcPr>
            <w:tcW w:w="2303" w:type="dxa"/>
          </w:tcPr>
          <w:p w14:paraId="0A2BDECE" w14:textId="77777777" w:rsidR="00BC39B9" w:rsidRPr="00233788" w:rsidRDefault="00BC39B9" w:rsidP="004E7B54">
            <w:pPr>
              <w:ind w:firstLine="0"/>
              <w:rPr>
                <w:color w:val="FF0000"/>
                <w:sz w:val="20"/>
                <w:lang w:val="pl-PL"/>
              </w:rPr>
            </w:pPr>
            <w:r w:rsidRPr="00233788">
              <w:rPr>
                <w:color w:val="FF0000"/>
                <w:sz w:val="20"/>
                <w:lang w:val="pl-PL"/>
              </w:rPr>
              <w:t>Studenci</w:t>
            </w:r>
          </w:p>
        </w:tc>
        <w:tc>
          <w:tcPr>
            <w:tcW w:w="2303" w:type="dxa"/>
          </w:tcPr>
          <w:p w14:paraId="500F3D08"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3A53E95"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55EE2CD" w14:textId="77777777" w:rsidR="00BC39B9" w:rsidRPr="00233788" w:rsidRDefault="00BC39B9" w:rsidP="004E7B54">
            <w:pPr>
              <w:ind w:firstLine="0"/>
              <w:rPr>
                <w:color w:val="FF0000"/>
                <w:sz w:val="20"/>
                <w:lang w:val="pl-PL"/>
              </w:rPr>
            </w:pPr>
          </w:p>
        </w:tc>
      </w:tr>
      <w:tr w:rsidR="0045343B" w:rsidRPr="00233788" w14:paraId="5013A5E4" w14:textId="77777777" w:rsidTr="003D4FCF">
        <w:trPr>
          <w:cantSplit/>
        </w:trPr>
        <w:tc>
          <w:tcPr>
            <w:tcW w:w="2303" w:type="dxa"/>
          </w:tcPr>
          <w:p w14:paraId="6FFE7841" w14:textId="77777777" w:rsidR="00BC39B9" w:rsidRPr="00233788" w:rsidRDefault="00BC39B9" w:rsidP="004E7B54">
            <w:pPr>
              <w:ind w:firstLine="0"/>
              <w:rPr>
                <w:color w:val="FF0000"/>
                <w:sz w:val="20"/>
                <w:lang w:val="pl-PL"/>
              </w:rPr>
            </w:pPr>
            <w:r w:rsidRPr="00233788">
              <w:rPr>
                <w:color w:val="FF0000"/>
                <w:sz w:val="20"/>
                <w:lang w:val="pl-PL"/>
              </w:rPr>
              <w:t>Absolwenci</w:t>
            </w:r>
          </w:p>
        </w:tc>
        <w:tc>
          <w:tcPr>
            <w:tcW w:w="2303" w:type="dxa"/>
          </w:tcPr>
          <w:p w14:paraId="10584E2D"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6BBD1D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6EE9FF" w14:textId="77777777" w:rsidR="00BC39B9" w:rsidRPr="00233788" w:rsidRDefault="00BC39B9" w:rsidP="004E7B54">
            <w:pPr>
              <w:ind w:firstLine="0"/>
              <w:rPr>
                <w:color w:val="FF0000"/>
                <w:sz w:val="20"/>
                <w:lang w:val="pl-PL"/>
              </w:rPr>
            </w:pPr>
          </w:p>
        </w:tc>
      </w:tr>
      <w:tr w:rsidR="0045343B" w:rsidRPr="00233788" w14:paraId="78B63268" w14:textId="77777777" w:rsidTr="003D4FCF">
        <w:trPr>
          <w:cantSplit/>
        </w:trPr>
        <w:tc>
          <w:tcPr>
            <w:tcW w:w="2303" w:type="dxa"/>
          </w:tcPr>
          <w:p w14:paraId="1CCFF5E5" w14:textId="77777777" w:rsidR="00BC39B9" w:rsidRPr="00233788" w:rsidRDefault="00BC39B9" w:rsidP="004E7B54">
            <w:pPr>
              <w:ind w:firstLine="0"/>
              <w:rPr>
                <w:color w:val="FF0000"/>
                <w:sz w:val="20"/>
                <w:lang w:val="pl-PL"/>
              </w:rPr>
            </w:pPr>
            <w:r w:rsidRPr="00233788">
              <w:rPr>
                <w:color w:val="FF0000"/>
                <w:sz w:val="20"/>
                <w:lang w:val="pl-PL"/>
              </w:rPr>
              <w:t>Rodzice</w:t>
            </w:r>
          </w:p>
        </w:tc>
        <w:tc>
          <w:tcPr>
            <w:tcW w:w="2303" w:type="dxa"/>
          </w:tcPr>
          <w:p w14:paraId="7119126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9E3ECC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800908C" w14:textId="77777777" w:rsidR="00BC39B9" w:rsidRPr="00233788" w:rsidRDefault="00BC39B9" w:rsidP="004E7B54">
            <w:pPr>
              <w:ind w:firstLine="0"/>
              <w:rPr>
                <w:color w:val="FF0000"/>
                <w:sz w:val="20"/>
                <w:lang w:val="pl-PL"/>
              </w:rPr>
            </w:pPr>
          </w:p>
        </w:tc>
      </w:tr>
      <w:tr w:rsidR="0045343B" w:rsidRPr="00233788" w14:paraId="0BB75304" w14:textId="77777777" w:rsidTr="003D4FCF">
        <w:trPr>
          <w:cantSplit/>
        </w:trPr>
        <w:tc>
          <w:tcPr>
            <w:tcW w:w="2303" w:type="dxa"/>
          </w:tcPr>
          <w:p w14:paraId="00B8C109" w14:textId="77777777" w:rsidR="00BC39B9" w:rsidRPr="00233788" w:rsidRDefault="00BC39B9" w:rsidP="004E7B54">
            <w:pPr>
              <w:ind w:firstLine="0"/>
              <w:rPr>
                <w:color w:val="FF0000"/>
                <w:sz w:val="20"/>
                <w:lang w:val="pl-PL"/>
              </w:rPr>
            </w:pPr>
            <w:r w:rsidRPr="00233788">
              <w:rPr>
                <w:color w:val="FF0000"/>
                <w:sz w:val="20"/>
                <w:lang w:val="pl-PL"/>
              </w:rPr>
              <w:lastRenderedPageBreak/>
              <w:t>Pracownicy naukowi I dydaktyczni</w:t>
            </w:r>
          </w:p>
        </w:tc>
        <w:tc>
          <w:tcPr>
            <w:tcW w:w="2303" w:type="dxa"/>
          </w:tcPr>
          <w:p w14:paraId="4AD2367C"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D810012"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58ECB3B7" w14:textId="77777777" w:rsidR="00BC39B9" w:rsidRPr="00233788" w:rsidRDefault="00BC39B9" w:rsidP="004E7B54">
            <w:pPr>
              <w:ind w:firstLine="0"/>
              <w:rPr>
                <w:color w:val="FF0000"/>
                <w:sz w:val="20"/>
                <w:lang w:val="pl-PL"/>
              </w:rPr>
            </w:pPr>
          </w:p>
        </w:tc>
      </w:tr>
      <w:tr w:rsidR="0045343B" w:rsidRPr="00233788" w14:paraId="30EE9ECF" w14:textId="77777777" w:rsidTr="003D4FCF">
        <w:trPr>
          <w:cantSplit/>
        </w:trPr>
        <w:tc>
          <w:tcPr>
            <w:tcW w:w="2303" w:type="dxa"/>
          </w:tcPr>
          <w:p w14:paraId="12F88AA3" w14:textId="77777777" w:rsidR="00BC39B9" w:rsidRPr="00233788" w:rsidRDefault="00BC39B9" w:rsidP="004E7B54">
            <w:pPr>
              <w:ind w:firstLine="0"/>
              <w:rPr>
                <w:color w:val="FF0000"/>
                <w:sz w:val="20"/>
                <w:lang w:val="pl-PL"/>
              </w:rPr>
            </w:pPr>
            <w:r w:rsidRPr="00233788">
              <w:rPr>
                <w:color w:val="FF0000"/>
                <w:sz w:val="20"/>
                <w:lang w:val="pl-PL"/>
              </w:rPr>
              <w:t>Pracownicy administracyjni</w:t>
            </w:r>
          </w:p>
        </w:tc>
        <w:tc>
          <w:tcPr>
            <w:tcW w:w="2303" w:type="dxa"/>
          </w:tcPr>
          <w:p w14:paraId="63EB3BF2"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2679D9C"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6C165CAF" w14:textId="77777777" w:rsidR="00BC39B9" w:rsidRPr="00233788" w:rsidRDefault="00BC39B9" w:rsidP="004E7B54">
            <w:pPr>
              <w:ind w:firstLine="0"/>
              <w:rPr>
                <w:color w:val="FF0000"/>
                <w:sz w:val="20"/>
                <w:lang w:val="pl-PL"/>
              </w:rPr>
            </w:pPr>
          </w:p>
        </w:tc>
      </w:tr>
      <w:tr w:rsidR="0045343B" w:rsidRPr="00233788" w14:paraId="6069D28B" w14:textId="77777777" w:rsidTr="003D4FCF">
        <w:trPr>
          <w:cantSplit/>
        </w:trPr>
        <w:tc>
          <w:tcPr>
            <w:tcW w:w="2303" w:type="dxa"/>
          </w:tcPr>
          <w:p w14:paraId="4D4F4124" w14:textId="77777777" w:rsidR="00BC39B9" w:rsidRPr="00233788" w:rsidRDefault="00BC39B9" w:rsidP="004E7B54">
            <w:pPr>
              <w:ind w:firstLine="0"/>
              <w:rPr>
                <w:color w:val="FF0000"/>
                <w:sz w:val="20"/>
                <w:lang w:val="pl-PL"/>
              </w:rPr>
            </w:pPr>
            <w:r w:rsidRPr="00233788">
              <w:rPr>
                <w:color w:val="FF0000"/>
                <w:sz w:val="20"/>
                <w:lang w:val="pl-PL"/>
              </w:rPr>
              <w:t>Pracodawcy</w:t>
            </w:r>
          </w:p>
        </w:tc>
        <w:tc>
          <w:tcPr>
            <w:tcW w:w="2303" w:type="dxa"/>
          </w:tcPr>
          <w:p w14:paraId="7482E90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D32A169"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A671A53" w14:textId="77777777" w:rsidR="00BC39B9" w:rsidRPr="00233788" w:rsidRDefault="00BC39B9" w:rsidP="004E7B54">
            <w:pPr>
              <w:ind w:firstLine="0"/>
              <w:rPr>
                <w:color w:val="FF0000"/>
                <w:sz w:val="20"/>
                <w:lang w:val="pl-PL"/>
              </w:rPr>
            </w:pPr>
          </w:p>
        </w:tc>
      </w:tr>
      <w:tr w:rsidR="0045343B" w:rsidRPr="00233788" w14:paraId="2A3111DD" w14:textId="77777777" w:rsidTr="003D4FCF">
        <w:trPr>
          <w:cantSplit/>
        </w:trPr>
        <w:tc>
          <w:tcPr>
            <w:tcW w:w="2303" w:type="dxa"/>
          </w:tcPr>
          <w:p w14:paraId="56BF0A04" w14:textId="77777777" w:rsidR="00BC39B9" w:rsidRPr="00233788" w:rsidRDefault="00BC39B9" w:rsidP="004E7B54">
            <w:pPr>
              <w:ind w:firstLine="0"/>
              <w:rPr>
                <w:color w:val="FF0000"/>
                <w:sz w:val="20"/>
                <w:lang w:val="pl-PL"/>
              </w:rPr>
            </w:pPr>
            <w:r w:rsidRPr="00233788">
              <w:rPr>
                <w:color w:val="FF0000"/>
                <w:sz w:val="20"/>
                <w:lang w:val="pl-PL"/>
              </w:rPr>
              <w:t>Przedstawiciele władz lokalnych I centralnych</w:t>
            </w:r>
          </w:p>
        </w:tc>
        <w:tc>
          <w:tcPr>
            <w:tcW w:w="2303" w:type="dxa"/>
          </w:tcPr>
          <w:p w14:paraId="79F02E64"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30A499" w14:textId="77777777" w:rsidR="00BC39B9" w:rsidRPr="00233788" w:rsidRDefault="00BC39B9" w:rsidP="004E7B54">
            <w:pPr>
              <w:ind w:firstLine="0"/>
              <w:rPr>
                <w:color w:val="FF0000"/>
                <w:sz w:val="20"/>
                <w:lang w:val="pl-PL"/>
              </w:rPr>
            </w:pPr>
          </w:p>
        </w:tc>
        <w:tc>
          <w:tcPr>
            <w:tcW w:w="2303" w:type="dxa"/>
          </w:tcPr>
          <w:p w14:paraId="7B273534" w14:textId="77777777" w:rsidR="00BC39B9" w:rsidRPr="00233788" w:rsidRDefault="000C2FC6" w:rsidP="004E7B54">
            <w:pPr>
              <w:ind w:firstLine="0"/>
              <w:rPr>
                <w:color w:val="FF0000"/>
                <w:sz w:val="20"/>
                <w:lang w:val="pl-PL"/>
              </w:rPr>
            </w:pPr>
            <w:r w:rsidRPr="00233788">
              <w:rPr>
                <w:color w:val="FF0000"/>
                <w:sz w:val="20"/>
                <w:lang w:val="pl-PL"/>
              </w:rPr>
              <w:t>+ (pytania o opinię dot. efektów różnych działań uczelni)</w:t>
            </w:r>
          </w:p>
        </w:tc>
      </w:tr>
      <w:tr w:rsidR="0045343B" w:rsidRPr="00233788" w14:paraId="08B7E706" w14:textId="77777777" w:rsidTr="003D4FCF">
        <w:trPr>
          <w:cantSplit/>
        </w:trPr>
        <w:tc>
          <w:tcPr>
            <w:tcW w:w="2303" w:type="dxa"/>
          </w:tcPr>
          <w:p w14:paraId="37871C6F" w14:textId="77777777" w:rsidR="00BC39B9" w:rsidRPr="00233788" w:rsidRDefault="00BC39B9" w:rsidP="004E7B54">
            <w:pPr>
              <w:ind w:firstLine="0"/>
              <w:rPr>
                <w:color w:val="FF0000"/>
                <w:sz w:val="20"/>
                <w:lang w:val="pl-PL"/>
              </w:rPr>
            </w:pPr>
            <w:r w:rsidRPr="00233788">
              <w:rPr>
                <w:color w:val="FF0000"/>
                <w:sz w:val="20"/>
                <w:lang w:val="pl-PL"/>
              </w:rPr>
              <w:t>Zarządzający uczelnią</w:t>
            </w:r>
          </w:p>
        </w:tc>
        <w:tc>
          <w:tcPr>
            <w:tcW w:w="2303" w:type="dxa"/>
          </w:tcPr>
          <w:p w14:paraId="555A9D4C" w14:textId="77777777" w:rsidR="00BC39B9" w:rsidRPr="00233788" w:rsidRDefault="00BC39B9" w:rsidP="004E7B54">
            <w:pPr>
              <w:ind w:firstLine="0"/>
              <w:rPr>
                <w:color w:val="FF0000"/>
                <w:sz w:val="20"/>
                <w:lang w:val="pl-PL"/>
              </w:rPr>
            </w:pPr>
          </w:p>
        </w:tc>
        <w:tc>
          <w:tcPr>
            <w:tcW w:w="2303" w:type="dxa"/>
          </w:tcPr>
          <w:p w14:paraId="105157AF" w14:textId="77777777" w:rsidR="00BC39B9" w:rsidRPr="00233788" w:rsidRDefault="00651AD7" w:rsidP="004E7B54">
            <w:pPr>
              <w:ind w:firstLine="0"/>
              <w:rPr>
                <w:color w:val="FF0000"/>
                <w:sz w:val="20"/>
                <w:lang w:val="pl-PL"/>
              </w:rPr>
            </w:pPr>
            <w:r w:rsidRPr="00233788">
              <w:rPr>
                <w:color w:val="FF0000"/>
                <w:sz w:val="20"/>
                <w:lang w:val="pl-PL"/>
              </w:rPr>
              <w:t xml:space="preserve">+ </w:t>
            </w:r>
            <w:r w:rsidR="00E60DA7" w:rsidRPr="00233788">
              <w:rPr>
                <w:color w:val="FF0000"/>
                <w:sz w:val="20"/>
                <w:lang w:val="pl-PL"/>
              </w:rPr>
              <w:t>(wśród pytań o opinię)</w:t>
            </w:r>
          </w:p>
        </w:tc>
        <w:tc>
          <w:tcPr>
            <w:tcW w:w="2303" w:type="dxa"/>
          </w:tcPr>
          <w:p w14:paraId="1B9D9DB5" w14:textId="77777777" w:rsidR="00BC39B9" w:rsidRPr="00233788" w:rsidRDefault="00651AD7" w:rsidP="004E7B54">
            <w:pPr>
              <w:ind w:firstLine="0"/>
              <w:jc w:val="center"/>
              <w:rPr>
                <w:color w:val="FF0000"/>
                <w:sz w:val="20"/>
                <w:lang w:val="pl-PL"/>
              </w:rPr>
            </w:pPr>
            <w:r w:rsidRPr="00233788">
              <w:rPr>
                <w:color w:val="FF0000"/>
                <w:sz w:val="20"/>
                <w:lang w:val="pl-PL"/>
              </w:rPr>
              <w:t>+</w:t>
            </w:r>
            <w:r w:rsidR="003C3EDF" w:rsidRPr="00233788">
              <w:rPr>
                <w:color w:val="FF0000"/>
                <w:sz w:val="20"/>
                <w:lang w:val="pl-PL"/>
              </w:rPr>
              <w:t xml:space="preserve"> (pytania o opinię dot. efektów różnych działań uczelni)</w:t>
            </w:r>
            <w:r w:rsidR="003C3EDF" w:rsidRPr="00233788">
              <w:rPr>
                <w:color w:val="FF0000"/>
                <w:sz w:val="20"/>
                <w:lang w:val="pl-PL"/>
              </w:rPr>
              <w:br/>
              <w:t>+ (pytania o uszeregowanie grup interesariuszy wg ważności)</w:t>
            </w:r>
          </w:p>
        </w:tc>
      </w:tr>
    </w:tbl>
    <w:p w14:paraId="1226827C" w14:textId="77777777" w:rsidR="00CC6C3E" w:rsidRPr="00233788" w:rsidRDefault="003D4FCF" w:rsidP="004E7B54">
      <w:pPr>
        <w:rPr>
          <w:color w:val="FF0000"/>
        </w:rPr>
      </w:pPr>
      <w:r w:rsidRPr="00233788">
        <w:rPr>
          <w:color w:val="FF0000"/>
        </w:rPr>
        <w:t>Źródło: opracowanie własne</w:t>
      </w:r>
    </w:p>
    <w:p w14:paraId="6A689674" w14:textId="77777777" w:rsidR="000613B8" w:rsidRPr="00233788" w:rsidRDefault="000613B8" w:rsidP="004E7B54">
      <w:pPr>
        <w:pStyle w:val="Nagwek3"/>
        <w:rPr>
          <w:color w:val="FF0000"/>
        </w:rPr>
      </w:pPr>
      <w:bookmarkStart w:id="218" w:name="_Toc66923638"/>
      <w:r w:rsidRPr="00233788">
        <w:rPr>
          <w:color w:val="FF0000"/>
        </w:rPr>
        <w:t>Wskaźn</w:t>
      </w:r>
      <w:r w:rsidR="00DE6D0C" w:rsidRPr="00233788">
        <w:rPr>
          <w:color w:val="FF0000"/>
        </w:rPr>
        <w:t xml:space="preserve">iki satysfakcji interesariuszy </w:t>
      </w:r>
      <w:r w:rsidRPr="00233788">
        <w:rPr>
          <w:color w:val="FF0000"/>
        </w:rPr>
        <w:t>uczelni technicznych w świetle badań statystyczno-empirycznych</w:t>
      </w:r>
      <w:bookmarkEnd w:id="218"/>
    </w:p>
    <w:p w14:paraId="4960BDF3" w14:textId="77777777" w:rsidR="000613B8" w:rsidRPr="00233788" w:rsidRDefault="000613B8" w:rsidP="004E7B54">
      <w:pPr>
        <w:pStyle w:val="Nagwek2"/>
        <w:rPr>
          <w:color w:val="FF0000"/>
        </w:rPr>
      </w:pPr>
      <w:bookmarkStart w:id="219" w:name="_Toc66923639"/>
      <w:r w:rsidRPr="00233788">
        <w:rPr>
          <w:color w:val="FF0000"/>
        </w:rPr>
        <w:t>Propozycja zestawu wybranych wskaźników skuteczności działań uczelni technicznych w Polsce</w:t>
      </w:r>
      <w:bookmarkEnd w:id="219"/>
    </w:p>
    <w:p w14:paraId="1F63FD01" w14:textId="77777777" w:rsidR="000613B8" w:rsidRPr="00233788" w:rsidRDefault="000613B8" w:rsidP="004E7B54">
      <w:pPr>
        <w:pStyle w:val="Nagwek1"/>
        <w:rPr>
          <w:color w:val="FF0000"/>
        </w:rPr>
      </w:pPr>
      <w:bookmarkStart w:id="220" w:name="_Toc66923640"/>
      <w:r w:rsidRPr="00233788">
        <w:rPr>
          <w:color w:val="FF0000"/>
        </w:rPr>
        <w:lastRenderedPageBreak/>
        <w:t>Zastosowanie metod pomiaru satysfakcji interesariuszy w doskonaleniu systemów zarządzania jakością polskich uczelni technicznych</w:t>
      </w:r>
      <w:bookmarkEnd w:id="220"/>
    </w:p>
    <w:p w14:paraId="59EDCE27" w14:textId="77777777" w:rsidR="000613B8" w:rsidRPr="00233788" w:rsidRDefault="000613B8" w:rsidP="004E7B54">
      <w:pPr>
        <w:pStyle w:val="Nagwek2"/>
        <w:rPr>
          <w:color w:val="FF0000"/>
        </w:rPr>
      </w:pPr>
      <w:bookmarkStart w:id="221" w:name="_Toc66923641"/>
      <w:r w:rsidRPr="00233788">
        <w:rPr>
          <w:color w:val="FF0000"/>
        </w:rPr>
        <w:t>Powiązania pomiędzy informacjami o satysfakcji interesariuszy, a systemami zarządzania jakością</w:t>
      </w:r>
      <w:bookmarkEnd w:id="221"/>
    </w:p>
    <w:p w14:paraId="130A9041" w14:textId="77777777" w:rsidR="000613B8" w:rsidRPr="00233788" w:rsidRDefault="000613B8" w:rsidP="004E7B54">
      <w:pPr>
        <w:pStyle w:val="Nagwek2"/>
        <w:rPr>
          <w:color w:val="FF0000"/>
        </w:rPr>
      </w:pPr>
      <w:bookmarkStart w:id="222" w:name="_Toc66923642"/>
      <w:r w:rsidRPr="00233788">
        <w:rPr>
          <w:color w:val="FF0000"/>
        </w:rPr>
        <w:t>Model doskonalenia systemów zarządzania jakością polskich uczelni technicznych wykorzystujący informacje z pomiaru satysfakcji interesariuszy uczelni technicznych</w:t>
      </w:r>
      <w:bookmarkEnd w:id="222"/>
    </w:p>
    <w:p w14:paraId="174CB82D" w14:textId="77777777" w:rsidR="000613B8" w:rsidRPr="00233788" w:rsidRDefault="000613B8" w:rsidP="004E7B54">
      <w:pPr>
        <w:pStyle w:val="Nagwek1"/>
        <w:numPr>
          <w:ilvl w:val="0"/>
          <w:numId w:val="0"/>
        </w:numPr>
        <w:ind w:left="432"/>
      </w:pPr>
      <w:bookmarkStart w:id="223" w:name="_Toc66923643"/>
      <w:r w:rsidRPr="00233788">
        <w:lastRenderedPageBreak/>
        <w:t>Rekapitulacja</w:t>
      </w:r>
      <w:bookmarkEnd w:id="223"/>
    </w:p>
    <w:p w14:paraId="7542506A" w14:textId="77777777" w:rsidR="000613B8" w:rsidRPr="00233788" w:rsidRDefault="00B758DF" w:rsidP="004E7B54">
      <w:pPr>
        <w:pStyle w:val="Nagwek1"/>
      </w:pPr>
      <w:bookmarkStart w:id="224" w:name="_Toc66923644"/>
      <w:r w:rsidRPr="00233788">
        <w:lastRenderedPageBreak/>
        <w:t>Spis literatury</w:t>
      </w:r>
      <w:bookmarkEnd w:id="224"/>
    </w:p>
    <w:p w14:paraId="5A951CDC" w14:textId="77777777" w:rsidR="009D4BA4" w:rsidRPr="00233788" w:rsidRDefault="00602A7E" w:rsidP="009D4BA4">
      <w:pPr>
        <w:pStyle w:val="Bibliografia"/>
        <w:ind w:left="720" w:hanging="720"/>
        <w:rPr>
          <w:noProof/>
          <w:sz w:val="24"/>
          <w:szCs w:val="24"/>
        </w:rPr>
      </w:pPr>
      <w:r w:rsidRPr="00233788">
        <w:fldChar w:fldCharType="begin"/>
      </w:r>
      <w:r w:rsidRPr="00233788">
        <w:instrText xml:space="preserve"> BIBLIOGRAPHY  \l 1045 </w:instrText>
      </w:r>
      <w:r w:rsidRPr="00233788">
        <w:fldChar w:fldCharType="separate"/>
      </w:r>
      <w:r w:rsidR="009D4BA4" w:rsidRPr="00233788">
        <w:rPr>
          <w:i/>
          <w:iCs/>
          <w:noProof/>
        </w:rPr>
        <w:t>Administracja Sprawna i Służebna.</w:t>
      </w:r>
      <w:r w:rsidR="009D4BA4" w:rsidRPr="00233788">
        <w:rPr>
          <w:noProof/>
        </w:rPr>
        <w:t xml:space="preserve"> (2005). Pobrano z lokalizacji Narodowy Plan Rozwoju 2007-13: http://www.funduszestrukturalne.gov.pl/informator/npr2/po/administracja.pdf</w:t>
      </w:r>
    </w:p>
    <w:p w14:paraId="258103E8" w14:textId="77777777" w:rsidR="009D4BA4" w:rsidRPr="006F7DC7" w:rsidRDefault="009D4BA4" w:rsidP="009D4BA4">
      <w:pPr>
        <w:pStyle w:val="Bibliografia"/>
        <w:ind w:left="720" w:hanging="720"/>
        <w:rPr>
          <w:noProof/>
          <w:lang w:val="en-US"/>
        </w:rPr>
      </w:pPr>
      <w:r w:rsidRPr="006F7DC7">
        <w:rPr>
          <w:noProof/>
          <w:lang w:val="en-US"/>
        </w:rPr>
        <w:t xml:space="preserve">Athiyaman, A. (1997). Linking student satisfaction and service quality peceptions: the case of university education. </w:t>
      </w:r>
      <w:r w:rsidRPr="006F7DC7">
        <w:rPr>
          <w:i/>
          <w:iCs/>
          <w:noProof/>
          <w:lang w:val="en-US"/>
        </w:rPr>
        <w:t>European Journal of Marketing, 31</w:t>
      </w:r>
      <w:r w:rsidRPr="006F7DC7">
        <w:rPr>
          <w:noProof/>
          <w:lang w:val="en-US"/>
        </w:rPr>
        <w:t>(7), strony 528-540.</w:t>
      </w:r>
    </w:p>
    <w:p w14:paraId="617FA8E8" w14:textId="77777777" w:rsidR="009D4BA4" w:rsidRPr="006F7DC7" w:rsidRDefault="009D4BA4" w:rsidP="009D4BA4">
      <w:pPr>
        <w:pStyle w:val="Bibliografia"/>
        <w:ind w:left="720" w:hanging="720"/>
        <w:rPr>
          <w:noProof/>
          <w:lang w:val="en-US"/>
        </w:rPr>
      </w:pPr>
      <w:r w:rsidRPr="006F7DC7">
        <w:rPr>
          <w:noProof/>
          <w:lang w:val="en-US"/>
        </w:rPr>
        <w:t xml:space="preserve">Balanced Scorecard Institute. (brak daty). </w:t>
      </w:r>
      <w:r w:rsidRPr="006F7DC7">
        <w:rPr>
          <w:i/>
          <w:iCs/>
          <w:noProof/>
          <w:lang w:val="en-US"/>
        </w:rPr>
        <w:t>Balanced Scorecard Basics</w:t>
      </w:r>
      <w:r w:rsidRPr="006F7DC7">
        <w:rPr>
          <w:noProof/>
          <w:lang w:val="en-US"/>
        </w:rPr>
        <w:t>. Pobrano 01 28, 2015 z lokalizacji Balanced Scorecard Institute: http://balancedscorecard.org/Resources/About-the-Balanced-Scorecard</w:t>
      </w:r>
    </w:p>
    <w:p w14:paraId="797FAD03" w14:textId="77777777" w:rsidR="009D4BA4" w:rsidRPr="00233788" w:rsidRDefault="009D4BA4" w:rsidP="009D4BA4">
      <w:pPr>
        <w:pStyle w:val="Bibliografia"/>
        <w:ind w:left="720" w:hanging="720"/>
        <w:rPr>
          <w:noProof/>
        </w:rPr>
      </w:pPr>
      <w:r w:rsidRPr="00233788">
        <w:rPr>
          <w:noProof/>
        </w:rPr>
        <w:t xml:space="preserve">Beliczyński, J. (2011). </w:t>
      </w:r>
      <w:r w:rsidRPr="00233788">
        <w:rPr>
          <w:i/>
          <w:iCs/>
          <w:noProof/>
        </w:rPr>
        <w:t>Analiza systemu zarządzania wartością dla klienta, w: Przegląd problemów doskonalenia systemów zarządzania przedsiębiorstwem.</w:t>
      </w:r>
      <w:r w:rsidRPr="00233788">
        <w:rPr>
          <w:noProof/>
        </w:rPr>
        <w:t xml:space="preserve"> (A. Stabryła, Red.) Kraków: Wyd. Mfiles.pl.</w:t>
      </w:r>
    </w:p>
    <w:p w14:paraId="321D3909" w14:textId="77777777" w:rsidR="009D4BA4" w:rsidRPr="00233788" w:rsidRDefault="009D4BA4" w:rsidP="009D4BA4">
      <w:pPr>
        <w:pStyle w:val="Bibliografia"/>
        <w:ind w:left="720" w:hanging="720"/>
        <w:rPr>
          <w:noProof/>
        </w:rPr>
      </w:pPr>
      <w:r w:rsidRPr="00233788">
        <w:rPr>
          <w:noProof/>
        </w:rPr>
        <w:t xml:space="preserve">Bielawa, A. (2011). Przegląd najważniejszych modeli zarządzania jakością usług. </w:t>
      </w:r>
      <w:r w:rsidRPr="00233788">
        <w:rPr>
          <w:i/>
          <w:iCs/>
          <w:noProof/>
        </w:rPr>
        <w:t>Studia i prace Wydziału Nauk Ekonomicznych i Zarządzania</w:t>
      </w:r>
      <w:r w:rsidRPr="00233788">
        <w:rPr>
          <w:noProof/>
        </w:rPr>
        <w:t>(24), strony 7-24.</w:t>
      </w:r>
    </w:p>
    <w:p w14:paraId="2621EC4E" w14:textId="77777777" w:rsidR="009D4BA4" w:rsidRPr="00233788" w:rsidRDefault="009D4BA4" w:rsidP="009D4BA4">
      <w:pPr>
        <w:pStyle w:val="Bibliografia"/>
        <w:ind w:left="720" w:hanging="720"/>
        <w:rPr>
          <w:noProof/>
        </w:rPr>
      </w:pPr>
      <w:r w:rsidRPr="00233788">
        <w:rPr>
          <w:noProof/>
        </w:rPr>
        <w:t xml:space="preserve">Bobinska, B. (2012). Funkcjonowanie sektora publicznego jako organizacji "otwartych na klienta". </w:t>
      </w:r>
      <w:r w:rsidRPr="00233788">
        <w:rPr>
          <w:i/>
          <w:iCs/>
          <w:noProof/>
        </w:rPr>
        <w:t xml:space="preserve">Zeszyty Naukowe ZPSB Firma i Rynek </w:t>
      </w:r>
      <w:r w:rsidRPr="00233788">
        <w:rPr>
          <w:noProof/>
        </w:rPr>
        <w:t>(1), strony 59-71.</w:t>
      </w:r>
    </w:p>
    <w:p w14:paraId="7E734499" w14:textId="77777777" w:rsidR="009D4BA4" w:rsidRPr="006F7DC7" w:rsidRDefault="009D4BA4" w:rsidP="009D4BA4">
      <w:pPr>
        <w:pStyle w:val="Bibliografia"/>
        <w:ind w:left="720" w:hanging="720"/>
        <w:rPr>
          <w:noProof/>
          <w:lang w:val="en-US"/>
        </w:rPr>
      </w:pPr>
      <w:r w:rsidRPr="00233788">
        <w:rPr>
          <w:noProof/>
        </w:rPr>
        <w:t xml:space="preserve">Carroll, A. B. (1979). </w:t>
      </w:r>
      <w:r w:rsidRPr="006F7DC7">
        <w:rPr>
          <w:noProof/>
          <w:lang w:val="en-US"/>
        </w:rPr>
        <w:t xml:space="preserve">A three-dimensional conceptual model of corporate performance. </w:t>
      </w:r>
      <w:r w:rsidRPr="006F7DC7">
        <w:rPr>
          <w:i/>
          <w:iCs/>
          <w:noProof/>
          <w:lang w:val="en-US"/>
        </w:rPr>
        <w:t xml:space="preserve">The Academy of Management Review </w:t>
      </w:r>
      <w:r w:rsidRPr="006F7DC7">
        <w:rPr>
          <w:noProof/>
          <w:lang w:val="en-US"/>
        </w:rPr>
        <w:t>(4), strony 497-505.</w:t>
      </w:r>
    </w:p>
    <w:p w14:paraId="271BA0BD" w14:textId="77777777" w:rsidR="009D4BA4" w:rsidRPr="00233788" w:rsidRDefault="009D4BA4" w:rsidP="009D4BA4">
      <w:pPr>
        <w:pStyle w:val="Bibliografia"/>
        <w:ind w:left="720" w:hanging="720"/>
        <w:rPr>
          <w:noProof/>
        </w:rPr>
      </w:pPr>
      <w:r w:rsidRPr="006F7DC7">
        <w:rPr>
          <w:noProof/>
          <w:lang w:val="en-US"/>
        </w:rPr>
        <w:t xml:space="preserve">Chmielecka, E. (2013, 04 25). </w:t>
      </w:r>
      <w:r w:rsidRPr="006F7DC7">
        <w:rPr>
          <w:i/>
          <w:iCs/>
          <w:noProof/>
          <w:lang w:val="en-US"/>
        </w:rPr>
        <w:t>Eksperci Bolońscy.</w:t>
      </w:r>
      <w:r w:rsidRPr="006F7DC7">
        <w:rPr>
          <w:noProof/>
          <w:lang w:val="en-US"/>
        </w:rPr>
        <w:t xml:space="preserve"> </w:t>
      </w:r>
      <w:r w:rsidRPr="00233788">
        <w:rPr>
          <w:noProof/>
        </w:rPr>
        <w:t>Pobrano 01 27, 2015 z lokalizacji Zarządzanie jakością na wydziale i w uczelni - prezentacja seminarium bolońskie "Budowanie kultury jakości niezbędnym warunkiem efektywnego funkcjonowania wewnętrznego systemu zarządzania jakością kształcenia": http://ekspercibolonscy.org.pl/sites/ekspercibolonscy.org.pl/files/ech_zarzadzanie_jakoscia_250413.pdf</w:t>
      </w:r>
    </w:p>
    <w:p w14:paraId="69F22F93" w14:textId="77777777" w:rsidR="009D4BA4" w:rsidRPr="006F7DC7" w:rsidRDefault="009D4BA4" w:rsidP="009D4BA4">
      <w:pPr>
        <w:pStyle w:val="Bibliografia"/>
        <w:ind w:left="720" w:hanging="720"/>
        <w:rPr>
          <w:noProof/>
          <w:lang w:val="en-US"/>
        </w:rPr>
      </w:pPr>
      <w:r w:rsidRPr="006F7DC7">
        <w:rPr>
          <w:noProof/>
          <w:lang w:val="en-US"/>
        </w:rPr>
        <w:t xml:space="preserve">Clarkson, M. B. (1995). A Stakeholder Framework for Analyzing and Evaluating Corporate Social Performance. </w:t>
      </w:r>
      <w:r w:rsidRPr="006F7DC7">
        <w:rPr>
          <w:i/>
          <w:iCs/>
          <w:noProof/>
          <w:lang w:val="en-US"/>
        </w:rPr>
        <w:t>The Academy of Management Review</w:t>
      </w:r>
      <w:r w:rsidRPr="006F7DC7">
        <w:rPr>
          <w:noProof/>
          <w:lang w:val="en-US"/>
        </w:rPr>
        <w:t>(Vol. 20, No. 1), strony 92-117.</w:t>
      </w:r>
    </w:p>
    <w:p w14:paraId="0B180E18" w14:textId="77777777" w:rsidR="009D4BA4" w:rsidRPr="00233788" w:rsidRDefault="009D4BA4" w:rsidP="009D4BA4">
      <w:pPr>
        <w:pStyle w:val="Bibliografia"/>
        <w:ind w:left="720" w:hanging="720"/>
        <w:rPr>
          <w:noProof/>
        </w:rPr>
      </w:pPr>
      <w:r w:rsidRPr="006F7DC7">
        <w:rPr>
          <w:noProof/>
          <w:lang w:val="en-US"/>
        </w:rPr>
        <w:t xml:space="preserve">Creswell, J. W. (2003). </w:t>
      </w:r>
      <w:r w:rsidRPr="006F7DC7">
        <w:rPr>
          <w:i/>
          <w:iCs/>
          <w:noProof/>
          <w:lang w:val="en-US"/>
        </w:rPr>
        <w:t>Reaserch Design. Qualitative, Quantitative, and mixed methods approaches (2nd ed.).</w:t>
      </w:r>
      <w:r w:rsidRPr="006F7DC7">
        <w:rPr>
          <w:noProof/>
          <w:lang w:val="en-US"/>
        </w:rPr>
        <w:t xml:space="preserve"> </w:t>
      </w:r>
      <w:r w:rsidRPr="00233788">
        <w:rPr>
          <w:noProof/>
        </w:rPr>
        <w:t>Thousand Oaks, USA: Sage.</w:t>
      </w:r>
    </w:p>
    <w:p w14:paraId="34E17394" w14:textId="77777777" w:rsidR="009D4BA4" w:rsidRPr="00233788" w:rsidRDefault="009D4BA4" w:rsidP="009D4BA4">
      <w:pPr>
        <w:pStyle w:val="Bibliografia"/>
        <w:ind w:left="720" w:hanging="720"/>
        <w:rPr>
          <w:noProof/>
        </w:rPr>
      </w:pPr>
      <w:r w:rsidRPr="00233788">
        <w:rPr>
          <w:noProof/>
        </w:rPr>
        <w:t xml:space="preserve">Czarnik, S. i Turek, K. (2014). </w:t>
      </w:r>
      <w:r w:rsidRPr="00233788">
        <w:rPr>
          <w:i/>
          <w:iCs/>
          <w:noProof/>
        </w:rPr>
        <w:t>Aktywność zawodowa i wykształcenie Polaków</w:t>
      </w:r>
      <w:r w:rsidRPr="00233788">
        <w:rPr>
          <w:noProof/>
        </w:rPr>
        <w:t xml:space="preserve"> (Tom II). Warszawa: Polska Agencja Rozwoju Przedsiębiorczości.</w:t>
      </w:r>
    </w:p>
    <w:p w14:paraId="481BCBD5" w14:textId="77777777" w:rsidR="009D4BA4" w:rsidRPr="006F7DC7" w:rsidRDefault="009D4BA4" w:rsidP="009D4BA4">
      <w:pPr>
        <w:pStyle w:val="Bibliografia"/>
        <w:ind w:left="720" w:hanging="720"/>
        <w:rPr>
          <w:noProof/>
          <w:lang w:val="en-US"/>
        </w:rPr>
      </w:pPr>
      <w:r w:rsidRPr="00233788">
        <w:rPr>
          <w:noProof/>
        </w:rPr>
        <w:t xml:space="preserve">Dabholkar, P. A., Thorpe, D. I. i Rentz, J. O. (1996). </w:t>
      </w:r>
      <w:r w:rsidRPr="006F7DC7">
        <w:rPr>
          <w:noProof/>
          <w:lang w:val="en-US"/>
        </w:rPr>
        <w:t xml:space="preserve">A Measure of Service Quality for Retail Stores: Scale Development and Validation. </w:t>
      </w:r>
      <w:r w:rsidRPr="006F7DC7">
        <w:rPr>
          <w:i/>
          <w:iCs/>
          <w:noProof/>
          <w:lang w:val="en-US"/>
        </w:rPr>
        <w:t xml:space="preserve">Journal of the Academyof Marketing Science </w:t>
      </w:r>
      <w:r w:rsidRPr="006F7DC7">
        <w:rPr>
          <w:noProof/>
          <w:lang w:val="en-US"/>
        </w:rPr>
        <w:t>(24 (1)), strony 3-16.</w:t>
      </w:r>
    </w:p>
    <w:p w14:paraId="6D6786C3" w14:textId="77777777" w:rsidR="009D4BA4" w:rsidRPr="00233788" w:rsidRDefault="009D4BA4" w:rsidP="009D4BA4">
      <w:pPr>
        <w:pStyle w:val="Bibliografia"/>
        <w:ind w:left="720" w:hanging="720"/>
        <w:rPr>
          <w:noProof/>
        </w:rPr>
      </w:pPr>
      <w:r w:rsidRPr="006F7DC7">
        <w:rPr>
          <w:noProof/>
          <w:lang w:val="en-US"/>
        </w:rPr>
        <w:t xml:space="preserve">Dobija, D. (Red.). </w:t>
      </w:r>
      <w:r w:rsidRPr="00233788">
        <w:rPr>
          <w:noProof/>
        </w:rPr>
        <w:t xml:space="preserve">(2003). </w:t>
      </w:r>
      <w:r w:rsidRPr="00233788">
        <w:rPr>
          <w:i/>
          <w:iCs/>
          <w:noProof/>
        </w:rPr>
        <w:t>Pomiar i rozwój kapitału ludzkiego przedsiębiorstwa.</w:t>
      </w:r>
      <w:r w:rsidRPr="00233788">
        <w:rPr>
          <w:noProof/>
        </w:rPr>
        <w:t xml:space="preserve"> Warszawa: Wydawnictwo Polska Fundacja Promocji Kadr - Zarząd.</w:t>
      </w:r>
    </w:p>
    <w:p w14:paraId="37A9E59F" w14:textId="77777777" w:rsidR="009D4BA4" w:rsidRPr="00233788" w:rsidRDefault="009D4BA4" w:rsidP="009D4BA4">
      <w:pPr>
        <w:pStyle w:val="Bibliografia"/>
        <w:ind w:left="720" w:hanging="720"/>
        <w:rPr>
          <w:noProof/>
        </w:rPr>
      </w:pPr>
      <w:r w:rsidRPr="00233788">
        <w:rPr>
          <w:noProof/>
        </w:rPr>
        <w:t xml:space="preserve">Dziadkowiec, J. (2006). Wybrane metody badania i oceny jakości usług. </w:t>
      </w:r>
      <w:r w:rsidRPr="00233788">
        <w:rPr>
          <w:i/>
          <w:iCs/>
          <w:noProof/>
        </w:rPr>
        <w:t>Zeszyty Naukowe Akademii Ekonomicznej w Krakowie</w:t>
      </w:r>
      <w:r w:rsidRPr="00233788">
        <w:rPr>
          <w:noProof/>
        </w:rPr>
        <w:t>(717), strony 23-35.</w:t>
      </w:r>
    </w:p>
    <w:p w14:paraId="0BDAC521" w14:textId="77777777" w:rsidR="009D4BA4" w:rsidRPr="00233788" w:rsidRDefault="009D4BA4" w:rsidP="009D4BA4">
      <w:pPr>
        <w:pStyle w:val="Bibliografia"/>
        <w:ind w:left="720" w:hanging="720"/>
        <w:rPr>
          <w:noProof/>
        </w:rPr>
      </w:pPr>
      <w:r w:rsidRPr="00233788">
        <w:rPr>
          <w:noProof/>
        </w:rPr>
        <w:lastRenderedPageBreak/>
        <w:t xml:space="preserve">Dziadkowiec, S. (2012). Szkoła wyższa na rynku usług edukacyjnych. </w:t>
      </w:r>
      <w:r w:rsidRPr="00233788">
        <w:rPr>
          <w:i/>
          <w:iCs/>
          <w:noProof/>
        </w:rPr>
        <w:t>Edukacja Ekonomistów i Menedżerów , 3</w:t>
      </w:r>
      <w:r w:rsidRPr="00233788">
        <w:rPr>
          <w:noProof/>
        </w:rPr>
        <w:t>(25), strony 11-27.</w:t>
      </w:r>
    </w:p>
    <w:p w14:paraId="62C93796" w14:textId="77777777" w:rsidR="009D4BA4" w:rsidRPr="00233788" w:rsidRDefault="009D4BA4" w:rsidP="009D4BA4">
      <w:pPr>
        <w:pStyle w:val="Bibliografia"/>
        <w:ind w:left="720" w:hanging="720"/>
        <w:rPr>
          <w:noProof/>
        </w:rPr>
      </w:pPr>
      <w:r w:rsidRPr="00233788">
        <w:rPr>
          <w:noProof/>
        </w:rPr>
        <w:t>Dziennik Ustaw nr 196 poz. 1167 (9 1, 2011).</w:t>
      </w:r>
    </w:p>
    <w:p w14:paraId="5C6662F6" w14:textId="77777777" w:rsidR="009D4BA4" w:rsidRPr="00233788" w:rsidRDefault="009D4BA4" w:rsidP="009D4BA4">
      <w:pPr>
        <w:pStyle w:val="Bibliografia"/>
        <w:ind w:left="720" w:hanging="720"/>
        <w:rPr>
          <w:noProof/>
        </w:rPr>
      </w:pPr>
      <w:r w:rsidRPr="00233788">
        <w:rPr>
          <w:noProof/>
        </w:rPr>
        <w:t xml:space="preserve">EIPA. (2013). </w:t>
      </w:r>
      <w:r w:rsidRPr="00233788">
        <w:rPr>
          <w:i/>
          <w:iCs/>
          <w:noProof/>
        </w:rPr>
        <w:t>CAF Education 2013.</w:t>
      </w:r>
      <w:r w:rsidRPr="00233788">
        <w:rPr>
          <w:noProof/>
        </w:rPr>
        <w:t xml:space="preserve"> Pobrano 01 28, 2015 z lokalizacji http://www.eipa.eu/files/CAF_Education2013_web.pdf</w:t>
      </w:r>
    </w:p>
    <w:p w14:paraId="5EEF5FAA" w14:textId="77777777" w:rsidR="009D4BA4" w:rsidRPr="00233788" w:rsidRDefault="009D4BA4" w:rsidP="009D4BA4">
      <w:pPr>
        <w:pStyle w:val="Bibliografia"/>
        <w:ind w:left="720" w:hanging="720"/>
        <w:rPr>
          <w:noProof/>
        </w:rPr>
      </w:pPr>
      <w:r w:rsidRPr="006F7DC7">
        <w:rPr>
          <w:noProof/>
          <w:lang w:val="en-US"/>
        </w:rPr>
        <w:t xml:space="preserve">ENQA. (2009). </w:t>
      </w:r>
      <w:r w:rsidRPr="006F7DC7">
        <w:rPr>
          <w:i/>
          <w:iCs/>
          <w:noProof/>
          <w:lang w:val="en-US"/>
        </w:rPr>
        <w:t>Standards and Guidelines for Quality Assurance in the European Higher Eduacation Area.</w:t>
      </w:r>
      <w:r w:rsidRPr="006F7DC7">
        <w:rPr>
          <w:noProof/>
          <w:lang w:val="en-US"/>
        </w:rPr>
        <w:t xml:space="preserve"> </w:t>
      </w:r>
      <w:r w:rsidRPr="00233788">
        <w:rPr>
          <w:noProof/>
        </w:rPr>
        <w:t>Pobrano 01 27, 2015 z lokalizacji Witryna organizacji ENQA: http://www.enqa.eu/wp-content/uploads/2013/06/ESG_3edition-2.pdf</w:t>
      </w:r>
    </w:p>
    <w:p w14:paraId="2035F6F8" w14:textId="77777777" w:rsidR="009D4BA4" w:rsidRPr="00233788" w:rsidRDefault="009D4BA4" w:rsidP="009D4BA4">
      <w:pPr>
        <w:pStyle w:val="Bibliografia"/>
        <w:ind w:left="720" w:hanging="720"/>
        <w:rPr>
          <w:noProof/>
        </w:rPr>
      </w:pPr>
      <w:r w:rsidRPr="00233788">
        <w:rPr>
          <w:noProof/>
        </w:rPr>
        <w:t xml:space="preserve">Geryk, M. (2007). </w:t>
      </w:r>
      <w:r w:rsidRPr="00233788">
        <w:rPr>
          <w:i/>
          <w:iCs/>
          <w:noProof/>
        </w:rPr>
        <w:t>Rynek uczelni niepublicznych w Polsce.</w:t>
      </w:r>
      <w:r w:rsidRPr="00233788">
        <w:rPr>
          <w:noProof/>
        </w:rPr>
        <w:t xml:space="preserve"> Warszawa: Wydawnistwo SGH.</w:t>
      </w:r>
    </w:p>
    <w:p w14:paraId="51504562" w14:textId="77777777" w:rsidR="009D4BA4" w:rsidRPr="00233788" w:rsidRDefault="009D4BA4" w:rsidP="009D4BA4">
      <w:pPr>
        <w:pStyle w:val="Bibliografia"/>
        <w:ind w:left="720" w:hanging="720"/>
        <w:rPr>
          <w:noProof/>
        </w:rPr>
      </w:pPr>
      <w:r w:rsidRPr="00233788">
        <w:rPr>
          <w:noProof/>
        </w:rPr>
        <w:t xml:space="preserve">Gilmore, A. (2006). </w:t>
      </w:r>
      <w:r w:rsidRPr="00233788">
        <w:rPr>
          <w:i/>
          <w:iCs/>
          <w:noProof/>
        </w:rPr>
        <w:t>Usługi. Marketing i Zarządzanie.</w:t>
      </w:r>
      <w:r w:rsidRPr="00233788">
        <w:rPr>
          <w:noProof/>
        </w:rPr>
        <w:t xml:space="preserve"> Warszawa: Wyd. PWE.</w:t>
      </w:r>
    </w:p>
    <w:p w14:paraId="0F82B0C6" w14:textId="77777777" w:rsidR="009D4BA4" w:rsidRPr="00233788" w:rsidRDefault="009D4BA4" w:rsidP="009D4BA4">
      <w:pPr>
        <w:pStyle w:val="Bibliografia"/>
        <w:ind w:left="720" w:hanging="720"/>
        <w:rPr>
          <w:noProof/>
        </w:rPr>
      </w:pPr>
      <w:r w:rsidRPr="00233788">
        <w:rPr>
          <w:noProof/>
        </w:rPr>
        <w:t xml:space="preserve">Greszta, M. (2010). Pomiar efektywności: rynek. W </w:t>
      </w:r>
      <w:r w:rsidRPr="00233788">
        <w:rPr>
          <w:i/>
          <w:iCs/>
          <w:noProof/>
        </w:rPr>
        <w:t>Odpowiedzialny biznes 2010.</w:t>
      </w:r>
      <w:r w:rsidRPr="00233788">
        <w:rPr>
          <w:noProof/>
        </w:rPr>
        <w:t xml:space="preserve"> Warszawa: Wydawnictwo HBRP.</w:t>
      </w:r>
    </w:p>
    <w:p w14:paraId="23C44C30" w14:textId="77777777" w:rsidR="009D4BA4" w:rsidRPr="006F7DC7" w:rsidRDefault="009D4BA4" w:rsidP="009D4BA4">
      <w:pPr>
        <w:pStyle w:val="Bibliografia"/>
        <w:ind w:left="720" w:hanging="720"/>
        <w:rPr>
          <w:noProof/>
          <w:lang w:val="en-US"/>
        </w:rPr>
      </w:pPr>
      <w:r w:rsidRPr="006F7DC7">
        <w:rPr>
          <w:noProof/>
          <w:lang w:val="en-US"/>
        </w:rPr>
        <w:t xml:space="preserve">Gronroos, C. (1984). A service quality model and its marketing implications. </w:t>
      </w:r>
      <w:r w:rsidRPr="006F7DC7">
        <w:rPr>
          <w:i/>
          <w:iCs/>
          <w:noProof/>
          <w:lang w:val="en-US"/>
        </w:rPr>
        <w:t>European Journal of Marketing</w:t>
      </w:r>
      <w:r w:rsidRPr="006F7DC7">
        <w:rPr>
          <w:noProof/>
          <w:lang w:val="en-US"/>
        </w:rPr>
        <w:t>( 18 (4)), strony 36-44.</w:t>
      </w:r>
    </w:p>
    <w:p w14:paraId="3CAB8004" w14:textId="77777777" w:rsidR="009D4BA4" w:rsidRPr="00233788" w:rsidRDefault="009D4BA4" w:rsidP="009D4BA4">
      <w:pPr>
        <w:pStyle w:val="Bibliografia"/>
        <w:ind w:left="720" w:hanging="720"/>
        <w:rPr>
          <w:noProof/>
        </w:rPr>
      </w:pPr>
      <w:r w:rsidRPr="006F7DC7">
        <w:rPr>
          <w:noProof/>
          <w:lang w:val="en-US"/>
        </w:rPr>
        <w:t xml:space="preserve">Grudowski, P. i Lewandowski, K. (2012). </w:t>
      </w:r>
      <w:r w:rsidRPr="00233788">
        <w:rPr>
          <w:noProof/>
        </w:rPr>
        <w:t xml:space="preserve">Pojęcie jakości kształcenia i uwarunkowania jej kwantyfikacji w uczelniach wyższych. </w:t>
      </w:r>
      <w:r w:rsidRPr="00233788">
        <w:rPr>
          <w:i/>
          <w:iCs/>
          <w:noProof/>
        </w:rPr>
        <w:t xml:space="preserve">Zarządzanie i Finanse </w:t>
      </w:r>
      <w:r w:rsidRPr="00233788">
        <w:rPr>
          <w:noProof/>
        </w:rPr>
        <w:t>(3/1), strony 397-406.</w:t>
      </w:r>
    </w:p>
    <w:p w14:paraId="1A5AE43C" w14:textId="77777777" w:rsidR="009D4BA4" w:rsidRPr="006F7DC7" w:rsidRDefault="009D4BA4" w:rsidP="009D4BA4">
      <w:pPr>
        <w:pStyle w:val="Bibliografia"/>
        <w:ind w:left="720" w:hanging="720"/>
        <w:rPr>
          <w:noProof/>
          <w:lang w:val="en-US"/>
        </w:rPr>
      </w:pPr>
      <w:r w:rsidRPr="00233788">
        <w:rPr>
          <w:noProof/>
        </w:rPr>
        <w:t xml:space="preserve">Grudowski, P. i Szefler, J. P. (2015). </w:t>
      </w:r>
      <w:r w:rsidRPr="006F7DC7">
        <w:rPr>
          <w:noProof/>
          <w:lang w:val="en-US"/>
        </w:rPr>
        <w:t xml:space="preserve">Stakeholders Satisfaction Index as an Important Factor of Improving Quality Management Systems of Universities in Poland. </w:t>
      </w:r>
      <w:r w:rsidRPr="006F7DC7">
        <w:rPr>
          <w:i/>
          <w:iCs/>
          <w:noProof/>
          <w:lang w:val="en-US"/>
        </w:rPr>
        <w:t>article in preparation.</w:t>
      </w:r>
      <w:r w:rsidRPr="006F7DC7">
        <w:rPr>
          <w:noProof/>
          <w:lang w:val="en-US"/>
        </w:rPr>
        <w:t xml:space="preserve"> </w:t>
      </w:r>
    </w:p>
    <w:p w14:paraId="2BF28FEA" w14:textId="77777777" w:rsidR="009D4BA4" w:rsidRPr="00233788" w:rsidRDefault="009D4BA4" w:rsidP="009D4BA4">
      <w:pPr>
        <w:pStyle w:val="Bibliografia"/>
        <w:ind w:left="720" w:hanging="720"/>
        <w:rPr>
          <w:noProof/>
        </w:rPr>
      </w:pPr>
      <w:r w:rsidRPr="00233788">
        <w:rPr>
          <w:noProof/>
        </w:rPr>
        <w:t xml:space="preserve">Hajduk, T. (2010). </w:t>
      </w:r>
      <w:r w:rsidRPr="00233788">
        <w:rPr>
          <w:i/>
          <w:iCs/>
          <w:noProof/>
        </w:rPr>
        <w:t>Społeczna odpowiedzialność uczelnie wyższych w Polsce. Przykłady, strategie, możliwości...</w:t>
      </w:r>
      <w:r w:rsidRPr="00233788">
        <w:rPr>
          <w:noProof/>
        </w:rPr>
        <w:t xml:space="preserve"> Pobrano 03 23, 2013 z lokalizacji SGH, WARSZAWA: http://spolecznieodpowiedzialni.pl/files/file/d2x6lwyzethya1xbs8qjwbv6uhcl91.pdf</w:t>
      </w:r>
    </w:p>
    <w:p w14:paraId="1387CDBE" w14:textId="77777777" w:rsidR="009D4BA4" w:rsidRPr="00233788" w:rsidRDefault="009D4BA4" w:rsidP="009D4BA4">
      <w:pPr>
        <w:pStyle w:val="Bibliografia"/>
        <w:ind w:left="720" w:hanging="720"/>
        <w:rPr>
          <w:noProof/>
        </w:rPr>
      </w:pPr>
      <w:r w:rsidRPr="00233788">
        <w:rPr>
          <w:noProof/>
        </w:rPr>
        <w:t xml:space="preserve">Hamrol, A. (2004). </w:t>
      </w:r>
      <w:r w:rsidRPr="00233788">
        <w:rPr>
          <w:i/>
          <w:iCs/>
          <w:noProof/>
        </w:rPr>
        <w:t>Zarządzanie jakością. Teoria i praktyka.</w:t>
      </w:r>
      <w:r w:rsidRPr="00233788">
        <w:rPr>
          <w:noProof/>
        </w:rPr>
        <w:t xml:space="preserve"> Warszawa: Wydawnictwo PWN.</w:t>
      </w:r>
    </w:p>
    <w:p w14:paraId="5BEC9B4F" w14:textId="77777777" w:rsidR="009D4BA4" w:rsidRPr="00233788" w:rsidRDefault="009D4BA4" w:rsidP="009D4BA4">
      <w:pPr>
        <w:pStyle w:val="Bibliografia"/>
        <w:ind w:left="720" w:hanging="720"/>
        <w:rPr>
          <w:noProof/>
        </w:rPr>
      </w:pPr>
      <w:r w:rsidRPr="00233788">
        <w:rPr>
          <w:noProof/>
        </w:rPr>
        <w:t xml:space="preserve">Iacobucci, D., Ostrom, A. i Grayson, K. (1995). </w:t>
      </w:r>
      <w:r w:rsidRPr="006F7DC7">
        <w:rPr>
          <w:noProof/>
          <w:lang w:val="en-US"/>
        </w:rPr>
        <w:t xml:space="preserve">Distinguishing Service Quality and Customer Satisfaction: The Voice of the Customer. </w:t>
      </w:r>
      <w:r w:rsidRPr="00233788">
        <w:rPr>
          <w:i/>
          <w:iCs/>
          <w:noProof/>
        </w:rPr>
        <w:t xml:space="preserve">Journal of Consumer Psychology </w:t>
      </w:r>
      <w:r w:rsidRPr="00233788">
        <w:rPr>
          <w:noProof/>
        </w:rPr>
        <w:t>(4 (3)), strony 277-303.</w:t>
      </w:r>
    </w:p>
    <w:p w14:paraId="1F0F02C3" w14:textId="77777777" w:rsidR="009D4BA4" w:rsidRPr="00233788" w:rsidRDefault="009D4BA4" w:rsidP="009D4BA4">
      <w:pPr>
        <w:pStyle w:val="Bibliografia"/>
        <w:ind w:left="720" w:hanging="720"/>
        <w:rPr>
          <w:noProof/>
        </w:rPr>
      </w:pPr>
      <w:r w:rsidRPr="00233788">
        <w:rPr>
          <w:noProof/>
        </w:rPr>
        <w:t xml:space="preserve">Jasiński, Z. (2005). Istota, elementy i zasady organizacji działalności operacyjnej. W Z. Jasiński (red.), </w:t>
      </w:r>
      <w:r w:rsidRPr="00233788">
        <w:rPr>
          <w:i/>
          <w:iCs/>
          <w:noProof/>
        </w:rPr>
        <w:t>Podstawy zarządzania operacyjnego.</w:t>
      </w:r>
      <w:r w:rsidRPr="00233788">
        <w:rPr>
          <w:noProof/>
        </w:rPr>
        <w:t xml:space="preserve"> Kraków: Wydawnictwo Oficyna Ekonomiczna.</w:t>
      </w:r>
    </w:p>
    <w:p w14:paraId="1DE9BD3F" w14:textId="77777777" w:rsidR="009D4BA4" w:rsidRPr="00233788" w:rsidRDefault="009D4BA4" w:rsidP="009D4BA4">
      <w:pPr>
        <w:pStyle w:val="Bibliografia"/>
        <w:ind w:left="720" w:hanging="720"/>
        <w:rPr>
          <w:noProof/>
        </w:rPr>
      </w:pPr>
      <w:r w:rsidRPr="00233788">
        <w:rPr>
          <w:noProof/>
        </w:rPr>
        <w:t xml:space="preserve">Jonas, A. (2006). Kryteria oceny przez studentów jakości usług edukacyjnych. </w:t>
      </w:r>
      <w:r w:rsidRPr="00233788">
        <w:rPr>
          <w:i/>
          <w:iCs/>
          <w:noProof/>
        </w:rPr>
        <w:t>Zeszyty naukowe Akademiii Ekonomicznej w Krakowie</w:t>
      </w:r>
      <w:r w:rsidRPr="00233788">
        <w:rPr>
          <w:noProof/>
        </w:rPr>
        <w:t>(nr 729), strony 143-155.</w:t>
      </w:r>
    </w:p>
    <w:p w14:paraId="2B0DDB87" w14:textId="77777777" w:rsidR="009D4BA4" w:rsidRPr="00233788" w:rsidRDefault="009D4BA4" w:rsidP="009D4BA4">
      <w:pPr>
        <w:pStyle w:val="Bibliografia"/>
        <w:ind w:left="720" w:hanging="720"/>
        <w:rPr>
          <w:noProof/>
        </w:rPr>
      </w:pPr>
      <w:r w:rsidRPr="00233788">
        <w:rPr>
          <w:noProof/>
        </w:rPr>
        <w:t xml:space="preserve">Jonas, A. (2009). Tworzenie relacji z klientem w firmach usługowych a jakośc usług. </w:t>
      </w:r>
      <w:r w:rsidRPr="00233788">
        <w:rPr>
          <w:i/>
          <w:iCs/>
          <w:noProof/>
        </w:rPr>
        <w:t>Zeszyty naukowe Uniwersytetu Ekonomicznego w Krakowie</w:t>
      </w:r>
      <w:r w:rsidRPr="00233788">
        <w:rPr>
          <w:noProof/>
        </w:rPr>
        <w:t>(nr 823), strony 79-92.</w:t>
      </w:r>
    </w:p>
    <w:p w14:paraId="4DAB8204" w14:textId="77777777" w:rsidR="009D4BA4" w:rsidRPr="00233788" w:rsidRDefault="009D4BA4" w:rsidP="009D4BA4">
      <w:pPr>
        <w:pStyle w:val="Bibliografia"/>
        <w:ind w:left="720" w:hanging="720"/>
        <w:rPr>
          <w:noProof/>
        </w:rPr>
      </w:pPr>
      <w:r w:rsidRPr="00233788">
        <w:rPr>
          <w:noProof/>
        </w:rPr>
        <w:t xml:space="preserve">Julian, T. i Kominski, R. (2011). </w:t>
      </w:r>
      <w:r w:rsidRPr="006F7DC7">
        <w:rPr>
          <w:i/>
          <w:iCs/>
          <w:noProof/>
          <w:lang w:val="en-US"/>
        </w:rPr>
        <w:t>Education and Synthetic Work-Life Earnings Estimates.</w:t>
      </w:r>
      <w:r w:rsidRPr="006F7DC7">
        <w:rPr>
          <w:noProof/>
          <w:lang w:val="en-US"/>
        </w:rPr>
        <w:t xml:space="preserve"> </w:t>
      </w:r>
      <w:r w:rsidRPr="00233788">
        <w:rPr>
          <w:noProof/>
        </w:rPr>
        <w:t>Waszyngton DC: U. S. Census Bureau.</w:t>
      </w:r>
    </w:p>
    <w:p w14:paraId="47A7A13B" w14:textId="77777777" w:rsidR="009D4BA4" w:rsidRPr="00233788" w:rsidRDefault="009D4BA4" w:rsidP="009D4BA4">
      <w:pPr>
        <w:pStyle w:val="Bibliografia"/>
        <w:ind w:left="720" w:hanging="720"/>
        <w:rPr>
          <w:noProof/>
        </w:rPr>
      </w:pPr>
      <w:r w:rsidRPr="00233788">
        <w:rPr>
          <w:noProof/>
        </w:rPr>
        <w:t>Karwacka, M. (2011, 01 12). Interesariusze. Artykuł w ramach projektu "Społecznie odpowiedzialna uczelnia".</w:t>
      </w:r>
    </w:p>
    <w:p w14:paraId="04E11CBE" w14:textId="77777777" w:rsidR="009D4BA4" w:rsidRPr="00233788" w:rsidRDefault="009D4BA4" w:rsidP="009D4BA4">
      <w:pPr>
        <w:pStyle w:val="Bibliografia"/>
        <w:ind w:left="720" w:hanging="720"/>
        <w:rPr>
          <w:noProof/>
        </w:rPr>
      </w:pPr>
      <w:r w:rsidRPr="006F7DC7">
        <w:rPr>
          <w:noProof/>
          <w:lang w:val="en-US"/>
        </w:rPr>
        <w:lastRenderedPageBreak/>
        <w:t xml:space="preserve">Kaul, S. (2007). Measuring Retail Service Quality: Examining Applicability of International Research Perspectives in India. </w:t>
      </w:r>
      <w:r w:rsidRPr="00233788">
        <w:rPr>
          <w:i/>
          <w:iCs/>
          <w:noProof/>
        </w:rPr>
        <w:t xml:space="preserve">Vikalpa , 29 </w:t>
      </w:r>
      <w:r w:rsidRPr="00233788">
        <w:rPr>
          <w:noProof/>
        </w:rPr>
        <w:t>(2).</w:t>
      </w:r>
    </w:p>
    <w:p w14:paraId="4B18635D" w14:textId="77777777" w:rsidR="009D4BA4" w:rsidRPr="00233788" w:rsidRDefault="009D4BA4" w:rsidP="009D4BA4">
      <w:pPr>
        <w:pStyle w:val="Bibliografia"/>
        <w:ind w:left="720" w:hanging="720"/>
        <w:rPr>
          <w:noProof/>
        </w:rPr>
      </w:pPr>
      <w:r w:rsidRPr="00233788">
        <w:rPr>
          <w:noProof/>
        </w:rPr>
        <w:t xml:space="preserve">Kolman, R. (2003). </w:t>
      </w:r>
      <w:r w:rsidRPr="00233788">
        <w:rPr>
          <w:i/>
          <w:iCs/>
          <w:noProof/>
        </w:rPr>
        <w:t>Zastosowanie inżynierii jakości. Poradnik.</w:t>
      </w:r>
      <w:r w:rsidRPr="00233788">
        <w:rPr>
          <w:noProof/>
        </w:rPr>
        <w:t xml:space="preserve"> Bydgoszcz: Wydawnictwo AJG Oficyna Wydawnicza.</w:t>
      </w:r>
    </w:p>
    <w:p w14:paraId="01A8C56C" w14:textId="77777777" w:rsidR="009D4BA4" w:rsidRPr="00233788" w:rsidRDefault="009D4BA4" w:rsidP="009D4BA4">
      <w:pPr>
        <w:pStyle w:val="Bibliografia"/>
        <w:ind w:left="720" w:hanging="720"/>
        <w:rPr>
          <w:noProof/>
        </w:rPr>
      </w:pPr>
      <w:r w:rsidRPr="00233788">
        <w:rPr>
          <w:noProof/>
        </w:rPr>
        <w:t xml:space="preserve">Kolman, R. i Tkaczyk, T. (1996). </w:t>
      </w:r>
      <w:r w:rsidRPr="00233788">
        <w:rPr>
          <w:i/>
          <w:iCs/>
          <w:noProof/>
        </w:rPr>
        <w:t>Jakość usług. Poradnik.</w:t>
      </w:r>
      <w:r w:rsidRPr="00233788">
        <w:rPr>
          <w:noProof/>
        </w:rPr>
        <w:t xml:space="preserve"> Bydgoszcz: TNOiK.</w:t>
      </w:r>
    </w:p>
    <w:p w14:paraId="42AA8385" w14:textId="77777777" w:rsidR="009D4BA4" w:rsidRPr="00233788" w:rsidRDefault="009D4BA4" w:rsidP="009D4BA4">
      <w:pPr>
        <w:pStyle w:val="Bibliografia"/>
        <w:ind w:left="720" w:hanging="720"/>
        <w:rPr>
          <w:noProof/>
        </w:rPr>
      </w:pPr>
      <w:r w:rsidRPr="00233788">
        <w:rPr>
          <w:noProof/>
        </w:rPr>
        <w:t xml:space="preserve">Kolman, R., Grudowski, P., Meller, A. i Preihs, J. (1996). </w:t>
      </w:r>
      <w:r w:rsidRPr="00233788">
        <w:rPr>
          <w:i/>
          <w:iCs/>
          <w:noProof/>
        </w:rPr>
        <w:t>Wybrane zagadnienia zarządzania jakoscią.</w:t>
      </w:r>
      <w:r w:rsidRPr="00233788">
        <w:rPr>
          <w:noProof/>
        </w:rPr>
        <w:t xml:space="preserve"> Gdynia: Wyższa Szkoła Administracji i Biznesu w Gdyni.</w:t>
      </w:r>
    </w:p>
    <w:p w14:paraId="22846381" w14:textId="77777777" w:rsidR="009D4BA4" w:rsidRPr="00233788" w:rsidRDefault="009D4BA4" w:rsidP="009D4BA4">
      <w:pPr>
        <w:pStyle w:val="Bibliografia"/>
        <w:ind w:left="720" w:hanging="720"/>
        <w:rPr>
          <w:noProof/>
        </w:rPr>
      </w:pPr>
      <w:r w:rsidRPr="00233788">
        <w:rPr>
          <w:noProof/>
        </w:rPr>
        <w:t xml:space="preserve">Komuda, Ł. (2013, 7 17). </w:t>
      </w:r>
      <w:r w:rsidRPr="00233788">
        <w:rPr>
          <w:i/>
          <w:iCs/>
          <w:noProof/>
        </w:rPr>
        <w:t>Praca a wykształcenie.</w:t>
      </w:r>
      <w:r w:rsidRPr="00233788">
        <w:rPr>
          <w:noProof/>
        </w:rPr>
        <w:t xml:space="preserve"> Pobrano 1 1, 2015 z lokalizacji praca-enter.pl: http://praca-enter.pl/czytelnia/2717/praca-wyksztalcenie</w:t>
      </w:r>
    </w:p>
    <w:p w14:paraId="4BEA172A" w14:textId="77777777" w:rsidR="009D4BA4" w:rsidRPr="00233788" w:rsidRDefault="009D4BA4" w:rsidP="009D4BA4">
      <w:pPr>
        <w:pStyle w:val="Bibliografia"/>
        <w:ind w:left="720" w:hanging="720"/>
        <w:rPr>
          <w:noProof/>
        </w:rPr>
      </w:pPr>
      <w:r w:rsidRPr="00233788">
        <w:rPr>
          <w:noProof/>
        </w:rPr>
        <w:t xml:space="preserve">Korporowicz, L. (2010). Ewaluacja zorientowana na rozwój. </w:t>
      </w:r>
      <w:r w:rsidRPr="00233788">
        <w:rPr>
          <w:i/>
          <w:iCs/>
          <w:noProof/>
        </w:rPr>
        <w:t>Dyrektor Szkoły</w:t>
      </w:r>
      <w:r w:rsidRPr="00233788">
        <w:rPr>
          <w:noProof/>
        </w:rPr>
        <w:t>(10/2010), strony 11-16.</w:t>
      </w:r>
    </w:p>
    <w:p w14:paraId="6E879526" w14:textId="77777777" w:rsidR="009D4BA4" w:rsidRPr="00233788" w:rsidRDefault="009D4BA4" w:rsidP="009D4BA4">
      <w:pPr>
        <w:pStyle w:val="Bibliografia"/>
        <w:ind w:left="720" w:hanging="720"/>
        <w:rPr>
          <w:noProof/>
        </w:rPr>
      </w:pPr>
      <w:r w:rsidRPr="00233788">
        <w:rPr>
          <w:noProof/>
        </w:rPr>
        <w:t xml:space="preserve">Kotler, P. (2002). </w:t>
      </w:r>
      <w:r w:rsidRPr="00233788">
        <w:rPr>
          <w:i/>
          <w:iCs/>
          <w:noProof/>
        </w:rPr>
        <w:t>Marketing. Podręcznik europejski.</w:t>
      </w:r>
      <w:r w:rsidRPr="00233788">
        <w:rPr>
          <w:noProof/>
        </w:rPr>
        <w:t xml:space="preserve"> Warszawa: Wydawnictwo PWE.</w:t>
      </w:r>
    </w:p>
    <w:p w14:paraId="6271CC69" w14:textId="77777777" w:rsidR="009D4BA4" w:rsidRPr="00233788" w:rsidRDefault="009D4BA4" w:rsidP="009D4BA4">
      <w:pPr>
        <w:pStyle w:val="Bibliografia"/>
        <w:ind w:left="720" w:hanging="720"/>
        <w:rPr>
          <w:noProof/>
        </w:rPr>
      </w:pPr>
      <w:r w:rsidRPr="00233788">
        <w:rPr>
          <w:noProof/>
        </w:rPr>
        <w:t xml:space="preserve">Kusterka-Jefmańska, M. (2011). Zastosowanie metody IPA w badaniu jakości usług edukacyjnych szkoły wyższej. </w:t>
      </w:r>
      <w:r w:rsidRPr="00233788">
        <w:rPr>
          <w:i/>
          <w:iCs/>
          <w:noProof/>
        </w:rPr>
        <w:t>Prace Naukowe Uniwersytetu Ekonomicznego</w:t>
      </w:r>
      <w:r w:rsidRPr="00233788">
        <w:rPr>
          <w:noProof/>
        </w:rPr>
        <w:t>(151/2011), strony 383-401.</w:t>
      </w:r>
    </w:p>
    <w:p w14:paraId="42BBD0DB" w14:textId="77777777" w:rsidR="009D4BA4" w:rsidRPr="00233788" w:rsidRDefault="009D4BA4" w:rsidP="009D4BA4">
      <w:pPr>
        <w:pStyle w:val="Bibliografia"/>
        <w:ind w:left="720" w:hanging="720"/>
        <w:rPr>
          <w:noProof/>
        </w:rPr>
      </w:pPr>
      <w:r w:rsidRPr="00233788">
        <w:rPr>
          <w:noProof/>
        </w:rPr>
        <w:t xml:space="preserve">Leja, K. (2003). </w:t>
      </w:r>
      <w:r w:rsidRPr="00233788">
        <w:rPr>
          <w:i/>
          <w:iCs/>
          <w:noProof/>
        </w:rPr>
        <w:t>Instytucja akademicka. Strategia, efektywność, jakość.</w:t>
      </w:r>
      <w:r w:rsidRPr="00233788">
        <w:rPr>
          <w:noProof/>
        </w:rPr>
        <w:t xml:space="preserve"> Gdańsk: Wydawnictwo Gdańskie Towarzystwo Naukowe.</w:t>
      </w:r>
    </w:p>
    <w:p w14:paraId="3A482CF0" w14:textId="77777777" w:rsidR="009D4BA4" w:rsidRPr="00233788" w:rsidRDefault="009D4BA4" w:rsidP="009D4BA4">
      <w:pPr>
        <w:pStyle w:val="Bibliografia"/>
        <w:ind w:left="720" w:hanging="720"/>
        <w:rPr>
          <w:noProof/>
        </w:rPr>
      </w:pPr>
      <w:r w:rsidRPr="00233788">
        <w:rPr>
          <w:noProof/>
        </w:rPr>
        <w:t xml:space="preserve">Leja, K. (2011). </w:t>
      </w:r>
      <w:r w:rsidRPr="00233788">
        <w:rPr>
          <w:i/>
          <w:iCs/>
          <w:noProof/>
        </w:rPr>
        <w:t>Koncepcje zarządzania współczesnym uniwersytetem.</w:t>
      </w:r>
      <w:r w:rsidRPr="00233788">
        <w:rPr>
          <w:noProof/>
        </w:rPr>
        <w:t xml:space="preserve"> Gdańsk: Wydawnictwo Politechniki Gdańskiej.</w:t>
      </w:r>
    </w:p>
    <w:p w14:paraId="7DF0C2AF" w14:textId="77777777" w:rsidR="009D4BA4" w:rsidRPr="00233788" w:rsidRDefault="009D4BA4" w:rsidP="009D4BA4">
      <w:pPr>
        <w:pStyle w:val="Bibliografia"/>
        <w:ind w:left="720" w:hanging="720"/>
        <w:rPr>
          <w:noProof/>
        </w:rPr>
      </w:pPr>
      <w:r w:rsidRPr="00233788">
        <w:rPr>
          <w:noProof/>
        </w:rPr>
        <w:t xml:space="preserve">Lisowska, A. i Ziemiński, Ł. (2012). Zarządzanie jakością w urzędach administracji publicznej. </w:t>
      </w:r>
      <w:r w:rsidRPr="00233788">
        <w:rPr>
          <w:i/>
          <w:iCs/>
          <w:noProof/>
        </w:rPr>
        <w:t>Zeszyty Naukowe Uniwersytetu Przyrodniczo-Humanistycznego w Siedlcach</w:t>
      </w:r>
      <w:r w:rsidRPr="00233788">
        <w:rPr>
          <w:noProof/>
        </w:rPr>
        <w:t>(95), strony 301-319.</w:t>
      </w:r>
    </w:p>
    <w:p w14:paraId="1869A911" w14:textId="77777777" w:rsidR="009D4BA4" w:rsidRPr="00233788" w:rsidRDefault="009D4BA4" w:rsidP="009D4BA4">
      <w:pPr>
        <w:pStyle w:val="Bibliografia"/>
        <w:ind w:left="720" w:hanging="720"/>
        <w:rPr>
          <w:noProof/>
        </w:rPr>
      </w:pPr>
      <w:r w:rsidRPr="00233788">
        <w:rPr>
          <w:noProof/>
        </w:rPr>
        <w:t xml:space="preserve">Łukasiewicz, G. (2005). Metody pomiaru kapitału ludzkiego. W M. G. Woźniak (red.), </w:t>
      </w:r>
      <w:r w:rsidRPr="00233788">
        <w:rPr>
          <w:i/>
          <w:iCs/>
          <w:noProof/>
        </w:rPr>
        <w:t>Nierówności społeczne a wzrost gospodarczy. Kapitał ludzki i intelektualny</w:t>
      </w:r>
      <w:r w:rsidRPr="00233788">
        <w:rPr>
          <w:noProof/>
        </w:rPr>
        <w:t xml:space="preserve"> (strony 37-45). Rzeszów: MITEL.</w:t>
      </w:r>
    </w:p>
    <w:p w14:paraId="28879D76" w14:textId="77777777" w:rsidR="009D4BA4" w:rsidRPr="006F7DC7" w:rsidRDefault="009D4BA4" w:rsidP="009D4BA4">
      <w:pPr>
        <w:pStyle w:val="Bibliografia"/>
        <w:ind w:left="720" w:hanging="720"/>
        <w:rPr>
          <w:noProof/>
          <w:lang w:val="en-US"/>
        </w:rPr>
      </w:pPr>
      <w:r w:rsidRPr="00233788">
        <w:rPr>
          <w:noProof/>
        </w:rPr>
        <w:t xml:space="preserve">Mainardes, E. W., Alves, H. i Raposo, M. (2011, December). </w:t>
      </w:r>
      <w:r w:rsidRPr="006F7DC7">
        <w:rPr>
          <w:noProof/>
          <w:lang w:val="en-US"/>
        </w:rPr>
        <w:t xml:space="preserve">An Exploratory Research on the Stakeholders of a University. </w:t>
      </w:r>
      <w:r w:rsidRPr="006F7DC7">
        <w:rPr>
          <w:i/>
          <w:iCs/>
          <w:noProof/>
          <w:lang w:val="en-US"/>
        </w:rPr>
        <w:t xml:space="preserve">Journal of Management and Strategy </w:t>
      </w:r>
      <w:r w:rsidRPr="006F7DC7">
        <w:rPr>
          <w:noProof/>
          <w:lang w:val="en-US"/>
        </w:rPr>
        <w:t>(Vol. 1, No. 1), strony 77-88.</w:t>
      </w:r>
    </w:p>
    <w:p w14:paraId="75B078C1" w14:textId="77777777" w:rsidR="009D4BA4" w:rsidRPr="00233788" w:rsidRDefault="009D4BA4" w:rsidP="009D4BA4">
      <w:pPr>
        <w:pStyle w:val="Bibliografia"/>
        <w:ind w:left="720" w:hanging="720"/>
        <w:rPr>
          <w:noProof/>
        </w:rPr>
      </w:pPr>
      <w:r w:rsidRPr="006F7DC7">
        <w:rPr>
          <w:noProof/>
          <w:lang w:val="en-US"/>
        </w:rPr>
        <w:t xml:space="preserve">Mazur, J. (2001). </w:t>
      </w:r>
      <w:r w:rsidRPr="00233788">
        <w:rPr>
          <w:i/>
          <w:iCs/>
          <w:noProof/>
        </w:rPr>
        <w:t>Zarządzanie marketingiem usług.</w:t>
      </w:r>
      <w:r w:rsidRPr="00233788">
        <w:rPr>
          <w:noProof/>
        </w:rPr>
        <w:t xml:space="preserve"> Warszawa: Difin.</w:t>
      </w:r>
    </w:p>
    <w:p w14:paraId="0E15697F" w14:textId="77777777" w:rsidR="009D4BA4" w:rsidRPr="00233788" w:rsidRDefault="009D4BA4" w:rsidP="009D4BA4">
      <w:pPr>
        <w:pStyle w:val="Bibliografia"/>
        <w:ind w:left="720" w:hanging="720"/>
        <w:rPr>
          <w:noProof/>
        </w:rPr>
      </w:pPr>
      <w:r w:rsidRPr="00233788">
        <w:rPr>
          <w:i/>
          <w:iCs/>
          <w:noProof/>
        </w:rPr>
        <w:t>Metodologia rankingu Financial Times</w:t>
      </w:r>
      <w:r w:rsidRPr="00233788">
        <w:rPr>
          <w:noProof/>
        </w:rPr>
        <w:t>. (2013, 03 21). Pobrano z lokalizacji http://rankings.ft.com/businessschoolrankings/global-mba-ranking-2013</w:t>
      </w:r>
    </w:p>
    <w:p w14:paraId="667CD778" w14:textId="77777777" w:rsidR="009D4BA4" w:rsidRPr="00233788" w:rsidRDefault="009D4BA4" w:rsidP="009D4BA4">
      <w:pPr>
        <w:pStyle w:val="Bibliografia"/>
        <w:ind w:left="720" w:hanging="720"/>
        <w:rPr>
          <w:noProof/>
        </w:rPr>
      </w:pPr>
      <w:r w:rsidRPr="00233788">
        <w:rPr>
          <w:noProof/>
        </w:rPr>
        <w:t xml:space="preserve">Mises, L. v. (2006). </w:t>
      </w:r>
      <w:r w:rsidRPr="00233788">
        <w:rPr>
          <w:i/>
          <w:iCs/>
          <w:noProof/>
        </w:rPr>
        <w:t>Ekonomia i polityka. Wykład elementarny.</w:t>
      </w:r>
      <w:r w:rsidRPr="00233788">
        <w:rPr>
          <w:noProof/>
        </w:rPr>
        <w:t xml:space="preserve"> Warszawa: Fijorr Publishing.</w:t>
      </w:r>
    </w:p>
    <w:p w14:paraId="5E63087C" w14:textId="77777777" w:rsidR="009D4BA4" w:rsidRPr="006F7DC7" w:rsidRDefault="009D4BA4" w:rsidP="009D4BA4">
      <w:pPr>
        <w:pStyle w:val="Bibliografia"/>
        <w:ind w:left="720" w:hanging="720"/>
        <w:rPr>
          <w:noProof/>
          <w:lang w:val="en-US"/>
        </w:rPr>
      </w:pPr>
      <w:r w:rsidRPr="006F7DC7">
        <w:rPr>
          <w:noProof/>
          <w:lang w:val="en-US"/>
        </w:rPr>
        <w:t xml:space="preserve">Mitchell, R. K., Agle, B. R. i Wood, D. J. (1997). Toward a Theory of Stakeholder Identification and Salience: Defining the Principle of Who and What Really Counts. </w:t>
      </w:r>
      <w:r w:rsidRPr="006F7DC7">
        <w:rPr>
          <w:i/>
          <w:iCs/>
          <w:noProof/>
          <w:lang w:val="en-US"/>
        </w:rPr>
        <w:t xml:space="preserve">The Academy of Management Review </w:t>
      </w:r>
      <w:r w:rsidRPr="006F7DC7">
        <w:rPr>
          <w:noProof/>
          <w:lang w:val="en-US"/>
        </w:rPr>
        <w:t>(Vol. 22, No. 4), strony 853-886.</w:t>
      </w:r>
    </w:p>
    <w:p w14:paraId="18495A7C" w14:textId="77777777" w:rsidR="009D4BA4" w:rsidRPr="00233788" w:rsidRDefault="009D4BA4" w:rsidP="009D4BA4">
      <w:pPr>
        <w:pStyle w:val="Bibliografia"/>
        <w:ind w:left="720" w:hanging="720"/>
        <w:rPr>
          <w:noProof/>
        </w:rPr>
      </w:pPr>
      <w:r w:rsidRPr="006F7DC7">
        <w:rPr>
          <w:i/>
          <w:iCs/>
          <w:noProof/>
          <w:lang w:val="en-US"/>
        </w:rPr>
        <w:t>Model CAF 2006</w:t>
      </w:r>
      <w:r w:rsidRPr="006F7DC7">
        <w:rPr>
          <w:noProof/>
          <w:lang w:val="en-US"/>
        </w:rPr>
        <w:t xml:space="preserve">. </w:t>
      </w:r>
      <w:r w:rsidRPr="00233788">
        <w:rPr>
          <w:noProof/>
        </w:rPr>
        <w:t>(2015, 03 23). Pobrano z lokalizacji http://www.caf.com.pl/index.php?p=--CAF</w:t>
      </w:r>
    </w:p>
    <w:p w14:paraId="51210DEE" w14:textId="77777777" w:rsidR="009D4BA4" w:rsidRPr="00233788" w:rsidRDefault="009D4BA4" w:rsidP="009D4BA4">
      <w:pPr>
        <w:pStyle w:val="Bibliografia"/>
        <w:ind w:left="720" w:hanging="720"/>
        <w:rPr>
          <w:noProof/>
        </w:rPr>
      </w:pPr>
      <w:r w:rsidRPr="006F7DC7">
        <w:rPr>
          <w:noProof/>
          <w:lang w:val="en-US"/>
        </w:rPr>
        <w:lastRenderedPageBreak/>
        <w:t xml:space="preserve">Msomphora, M. R. (2015). Stakeholder participation and satisfaction in the process of developing management plans: The case of Scottish Inshore Fisheries Groups. </w:t>
      </w:r>
      <w:r w:rsidRPr="00233788">
        <w:rPr>
          <w:i/>
          <w:iCs/>
          <w:noProof/>
        </w:rPr>
        <w:t>Ocean &amp; Coastal Management</w:t>
      </w:r>
      <w:r w:rsidRPr="00233788">
        <w:rPr>
          <w:noProof/>
        </w:rPr>
        <w:t>(116), strony 491-503.</w:t>
      </w:r>
    </w:p>
    <w:p w14:paraId="7C2036DA" w14:textId="77777777" w:rsidR="009D4BA4" w:rsidRPr="00233788" w:rsidRDefault="009D4BA4" w:rsidP="009D4BA4">
      <w:pPr>
        <w:pStyle w:val="Bibliografia"/>
        <w:ind w:left="720" w:hanging="720"/>
        <w:rPr>
          <w:noProof/>
        </w:rPr>
      </w:pPr>
      <w:r w:rsidRPr="00233788">
        <w:rPr>
          <w:noProof/>
        </w:rPr>
        <w:t xml:space="preserve">Normann, R. (2012). </w:t>
      </w:r>
      <w:r w:rsidRPr="00233788">
        <w:rPr>
          <w:i/>
          <w:iCs/>
          <w:noProof/>
        </w:rPr>
        <w:t>Zarządzanie usługami. Strategie i przywództwo w biznesie.</w:t>
      </w:r>
      <w:r w:rsidRPr="00233788">
        <w:rPr>
          <w:noProof/>
        </w:rPr>
        <w:t xml:space="preserve"> Gdańsk: Gdańskie Wydawnictwo Psychologiczne.</w:t>
      </w:r>
    </w:p>
    <w:p w14:paraId="7AE54FC3" w14:textId="77777777" w:rsidR="009D4BA4" w:rsidRPr="006F7DC7" w:rsidRDefault="009D4BA4" w:rsidP="009D4BA4">
      <w:pPr>
        <w:pStyle w:val="Bibliografia"/>
        <w:ind w:left="720" w:hanging="720"/>
        <w:rPr>
          <w:noProof/>
          <w:lang w:val="en-US"/>
        </w:rPr>
      </w:pPr>
      <w:r w:rsidRPr="00233788">
        <w:rPr>
          <w:noProof/>
        </w:rPr>
        <w:t xml:space="preserve">Parasuraman, A., Zeithaml, V. A. i Berry, L. L. (1985). </w:t>
      </w:r>
      <w:r w:rsidRPr="006F7DC7">
        <w:rPr>
          <w:noProof/>
          <w:lang w:val="en-US"/>
        </w:rPr>
        <w:t xml:space="preserve">A Conceptual Model of Service Quality and Its Implications for Future Research. </w:t>
      </w:r>
      <w:r w:rsidRPr="006F7DC7">
        <w:rPr>
          <w:i/>
          <w:iCs/>
          <w:noProof/>
          <w:lang w:val="en-US"/>
        </w:rPr>
        <w:t>Journal of Marketing</w:t>
      </w:r>
      <w:r w:rsidRPr="006F7DC7">
        <w:rPr>
          <w:noProof/>
          <w:lang w:val="en-US"/>
        </w:rPr>
        <w:t>(Vol. 49), strony 41-50.</w:t>
      </w:r>
    </w:p>
    <w:p w14:paraId="4A31F4BC" w14:textId="77777777" w:rsidR="009D4BA4" w:rsidRPr="006F7DC7" w:rsidRDefault="009D4BA4" w:rsidP="009D4BA4">
      <w:pPr>
        <w:pStyle w:val="Bibliografia"/>
        <w:ind w:left="720" w:hanging="720"/>
        <w:rPr>
          <w:noProof/>
          <w:lang w:val="en-US"/>
        </w:rPr>
      </w:pPr>
      <w:r w:rsidRPr="006F7DC7">
        <w:rPr>
          <w:noProof/>
          <w:lang w:val="en-US"/>
        </w:rPr>
        <w:t xml:space="preserve">Parasuraman, A., Zeithaml, V. A. i Berry, L. L. (1988). SERVQUAL: A Multiple-Item Scale for Measuring Consumer Perceptions of Service Quality. </w:t>
      </w:r>
      <w:r w:rsidRPr="006F7DC7">
        <w:rPr>
          <w:i/>
          <w:iCs/>
          <w:noProof/>
          <w:lang w:val="en-US"/>
        </w:rPr>
        <w:t>Journal of Retailing, 64</w:t>
      </w:r>
      <w:r w:rsidRPr="006F7DC7">
        <w:rPr>
          <w:noProof/>
          <w:lang w:val="en-US"/>
        </w:rPr>
        <w:t>(1), strony 12-40.</w:t>
      </w:r>
    </w:p>
    <w:p w14:paraId="7986A4BD" w14:textId="77777777" w:rsidR="009D4BA4" w:rsidRPr="00233788" w:rsidRDefault="009D4BA4" w:rsidP="009D4BA4">
      <w:pPr>
        <w:pStyle w:val="Bibliografia"/>
        <w:ind w:left="720" w:hanging="720"/>
        <w:rPr>
          <w:noProof/>
        </w:rPr>
      </w:pPr>
      <w:r w:rsidRPr="006F7DC7">
        <w:rPr>
          <w:noProof/>
          <w:lang w:val="en-US"/>
        </w:rPr>
        <w:t xml:space="preserve">Parasuraman, A., Zeithaml, V. A. i Berry, L. L. (1994). Alternative Scales for Measuring Service Quality: A Comparative Assessment Based on Psychometric and Diagnostic Criteria. </w:t>
      </w:r>
      <w:r w:rsidRPr="00233788">
        <w:rPr>
          <w:i/>
          <w:iCs/>
          <w:noProof/>
        </w:rPr>
        <w:t>Journal of Retailing, 70</w:t>
      </w:r>
      <w:r w:rsidRPr="00233788">
        <w:rPr>
          <w:noProof/>
        </w:rPr>
        <w:t>(3), strony 201-230.</w:t>
      </w:r>
    </w:p>
    <w:p w14:paraId="3D6ADBB3" w14:textId="77777777" w:rsidR="009D4BA4" w:rsidRPr="00233788" w:rsidRDefault="009D4BA4" w:rsidP="009D4BA4">
      <w:pPr>
        <w:pStyle w:val="Bibliografia"/>
        <w:ind w:left="720" w:hanging="720"/>
        <w:rPr>
          <w:noProof/>
        </w:rPr>
      </w:pPr>
      <w:r w:rsidRPr="00233788">
        <w:rPr>
          <w:noProof/>
        </w:rPr>
        <w:t xml:space="preserve">Pawlikowski, J. M. (2008). Kultura jakości kształcenia. </w:t>
      </w:r>
      <w:r w:rsidRPr="00233788">
        <w:rPr>
          <w:i/>
          <w:iCs/>
          <w:noProof/>
        </w:rPr>
        <w:t xml:space="preserve">Forum Akademickie </w:t>
      </w:r>
      <w:r w:rsidRPr="00233788">
        <w:rPr>
          <w:noProof/>
        </w:rPr>
        <w:t>(3).</w:t>
      </w:r>
    </w:p>
    <w:p w14:paraId="477B3160" w14:textId="77777777" w:rsidR="009D4BA4" w:rsidRPr="00233788" w:rsidRDefault="009D4BA4" w:rsidP="009D4BA4">
      <w:pPr>
        <w:pStyle w:val="Bibliografia"/>
        <w:ind w:left="720" w:hanging="720"/>
        <w:rPr>
          <w:noProof/>
        </w:rPr>
      </w:pPr>
      <w:r w:rsidRPr="00233788">
        <w:rPr>
          <w:noProof/>
        </w:rPr>
        <w:t xml:space="preserve">Payne, A. (1997). </w:t>
      </w:r>
      <w:r w:rsidRPr="00233788">
        <w:rPr>
          <w:i/>
          <w:iCs/>
          <w:noProof/>
        </w:rPr>
        <w:t>Marketing usług.</w:t>
      </w:r>
      <w:r w:rsidRPr="00233788">
        <w:rPr>
          <w:noProof/>
        </w:rPr>
        <w:t xml:space="preserve"> Warszawa: Wydawnictwo PWE.</w:t>
      </w:r>
    </w:p>
    <w:p w14:paraId="5C22176D" w14:textId="77777777" w:rsidR="009D4BA4" w:rsidRPr="00233788" w:rsidRDefault="009D4BA4" w:rsidP="009D4BA4">
      <w:pPr>
        <w:pStyle w:val="Bibliografia"/>
        <w:ind w:left="720" w:hanging="720"/>
        <w:rPr>
          <w:noProof/>
        </w:rPr>
      </w:pPr>
      <w:r w:rsidRPr="00233788">
        <w:rPr>
          <w:noProof/>
        </w:rPr>
        <w:t xml:space="preserve">PKA. (2011, 10 11). </w:t>
      </w:r>
      <w:r w:rsidRPr="00233788">
        <w:rPr>
          <w:i/>
          <w:iCs/>
          <w:noProof/>
        </w:rPr>
        <w:t>Statut Polskiej Komisji Akredytacyjnej.</w:t>
      </w:r>
      <w:r w:rsidRPr="00233788">
        <w:rPr>
          <w:noProof/>
        </w:rPr>
        <w:t xml:space="preserve"> Pobrano 01 27, 2015 z lokalizacji Witryna Polskiej Komisji Akredytacyjnej: http://www.pka.edu.pl/statut-pka-22-01-2009.pdf</w:t>
      </w:r>
    </w:p>
    <w:p w14:paraId="22E98B7D" w14:textId="77777777" w:rsidR="009D4BA4" w:rsidRPr="006F7DC7" w:rsidRDefault="009D4BA4" w:rsidP="009D4BA4">
      <w:pPr>
        <w:pStyle w:val="Bibliografia"/>
        <w:ind w:left="720" w:hanging="720"/>
        <w:rPr>
          <w:noProof/>
          <w:lang w:val="en-US"/>
        </w:rPr>
      </w:pPr>
      <w:r w:rsidRPr="006F7DC7">
        <w:rPr>
          <w:noProof/>
          <w:lang w:val="en-US"/>
        </w:rPr>
        <w:t xml:space="preserve">Plattner, H. (2010). </w:t>
      </w:r>
      <w:r w:rsidRPr="006F7DC7">
        <w:rPr>
          <w:i/>
          <w:iCs/>
          <w:noProof/>
          <w:lang w:val="en-US"/>
        </w:rPr>
        <w:t>An Introduction to Design Thinking Process Guide.</w:t>
      </w:r>
      <w:r w:rsidRPr="006F7DC7">
        <w:rPr>
          <w:noProof/>
          <w:lang w:val="en-US"/>
        </w:rPr>
        <w:t xml:space="preserve"> Pobrano z lokalizacji Institute of Design at Stanford: https://dschool.stanford.edu/sandbox/groups/designresources/wiki/36873/attachments/74b3d/ModeGuideBOOTCAMP2010L.pdf?sessionID=7ac1b2b701e15ad91320419ff269e3a7a1431ff7</w:t>
      </w:r>
    </w:p>
    <w:p w14:paraId="7498FA8C" w14:textId="77777777" w:rsidR="009D4BA4" w:rsidRPr="00233788" w:rsidRDefault="009D4BA4" w:rsidP="009D4BA4">
      <w:pPr>
        <w:pStyle w:val="Bibliografia"/>
        <w:ind w:left="720" w:hanging="720"/>
        <w:rPr>
          <w:noProof/>
        </w:rPr>
      </w:pPr>
      <w:r w:rsidRPr="006F7DC7">
        <w:rPr>
          <w:noProof/>
          <w:lang w:val="en-US"/>
        </w:rPr>
        <w:t xml:space="preserve">Porter, M. E. (1980). </w:t>
      </w:r>
      <w:r w:rsidRPr="006F7DC7">
        <w:rPr>
          <w:i/>
          <w:iCs/>
          <w:noProof/>
          <w:lang w:val="en-US"/>
        </w:rPr>
        <w:t>Competitive Strategy. Techniques for Analyzing Industries and Competitors.</w:t>
      </w:r>
      <w:r w:rsidRPr="006F7DC7">
        <w:rPr>
          <w:noProof/>
          <w:lang w:val="en-US"/>
        </w:rPr>
        <w:t xml:space="preserve"> </w:t>
      </w:r>
      <w:r w:rsidRPr="00233788">
        <w:rPr>
          <w:noProof/>
        </w:rPr>
        <w:t>Nowy York: The Free Press.</w:t>
      </w:r>
    </w:p>
    <w:p w14:paraId="2BD0B948" w14:textId="77777777" w:rsidR="009D4BA4" w:rsidRPr="00233788" w:rsidRDefault="009D4BA4" w:rsidP="009D4BA4">
      <w:pPr>
        <w:pStyle w:val="Bibliografia"/>
        <w:ind w:left="720" w:hanging="720"/>
        <w:rPr>
          <w:noProof/>
        </w:rPr>
      </w:pPr>
      <w:r w:rsidRPr="00233788">
        <w:rPr>
          <w:noProof/>
        </w:rPr>
        <w:t>Prawo o szkolnictwie wyższym - tekst jednolity [Law on Higher Education], Dziennik Ustaw poz. 1198 (http://www.iztech.pl/en/component/jdownloads/viewdownload/3-pdf/1156-d20051365lj-ustawa-o-szkolnictwie-wyzszym-na-dz-1-10-2014-r-p 2014).</w:t>
      </w:r>
    </w:p>
    <w:p w14:paraId="0160D2B5" w14:textId="77777777" w:rsidR="009D4BA4" w:rsidRPr="00233788" w:rsidRDefault="009D4BA4" w:rsidP="009D4BA4">
      <w:pPr>
        <w:pStyle w:val="Bibliografia"/>
        <w:ind w:left="720" w:hanging="720"/>
        <w:rPr>
          <w:noProof/>
        </w:rPr>
      </w:pPr>
      <w:r w:rsidRPr="00233788">
        <w:rPr>
          <w:noProof/>
        </w:rPr>
        <w:t xml:space="preserve">Rogoziński, K. (2007). Zarządzenie organizacją usługową - próba wypełnienia luki poznawczej. </w:t>
      </w:r>
      <w:r w:rsidRPr="00233788">
        <w:rPr>
          <w:i/>
          <w:iCs/>
          <w:noProof/>
        </w:rPr>
        <w:t>Współczesne zarządzanie</w:t>
      </w:r>
      <w:r w:rsidRPr="00233788">
        <w:rPr>
          <w:noProof/>
        </w:rPr>
        <w:t>(2007/3), strony 5-12.</w:t>
      </w:r>
    </w:p>
    <w:p w14:paraId="7A800B2B" w14:textId="77777777" w:rsidR="009D4BA4" w:rsidRPr="00233788" w:rsidRDefault="009D4BA4" w:rsidP="009D4BA4">
      <w:pPr>
        <w:pStyle w:val="Bibliografia"/>
        <w:ind w:left="720" w:hanging="720"/>
        <w:rPr>
          <w:noProof/>
        </w:rPr>
      </w:pPr>
      <w:r w:rsidRPr="00233788">
        <w:rPr>
          <w:noProof/>
        </w:rPr>
        <w:t xml:space="preserve">Rogoziński, K. (2008). Organizacja usługowa jako system autopoietyczny. </w:t>
      </w:r>
      <w:r w:rsidRPr="00233788">
        <w:rPr>
          <w:i/>
          <w:iCs/>
          <w:noProof/>
        </w:rPr>
        <w:t>Wsłczesne zarzadzanie</w:t>
      </w:r>
      <w:r w:rsidRPr="00233788">
        <w:rPr>
          <w:noProof/>
        </w:rPr>
        <w:t>(3/2008), strony 11-25.</w:t>
      </w:r>
    </w:p>
    <w:p w14:paraId="1D397147" w14:textId="77777777" w:rsidR="009D4BA4" w:rsidRPr="00233788" w:rsidRDefault="009D4BA4" w:rsidP="009D4BA4">
      <w:pPr>
        <w:pStyle w:val="Bibliografia"/>
        <w:ind w:left="720" w:hanging="720"/>
        <w:rPr>
          <w:noProof/>
        </w:rPr>
      </w:pPr>
      <w:r w:rsidRPr="00233788">
        <w:rPr>
          <w:noProof/>
        </w:rPr>
        <w:t xml:space="preserve">Rutkowska, A. (2012). Istota kapitału ludzkiego i wybrane metody jego pomiaru. </w:t>
      </w:r>
      <w:r w:rsidRPr="00233788">
        <w:rPr>
          <w:i/>
          <w:iCs/>
          <w:noProof/>
        </w:rPr>
        <w:t xml:space="preserve">Zarządzanie i Finanse </w:t>
      </w:r>
      <w:r w:rsidRPr="00233788">
        <w:rPr>
          <w:noProof/>
        </w:rPr>
        <w:t>(1/3), strony 339-348.</w:t>
      </w:r>
    </w:p>
    <w:p w14:paraId="3FBB6B2A" w14:textId="77777777" w:rsidR="009D4BA4" w:rsidRPr="006F7DC7" w:rsidRDefault="009D4BA4" w:rsidP="009D4BA4">
      <w:pPr>
        <w:pStyle w:val="Bibliografia"/>
        <w:ind w:left="720" w:hanging="720"/>
        <w:rPr>
          <w:noProof/>
          <w:lang w:val="en-US"/>
        </w:rPr>
      </w:pPr>
      <w:r w:rsidRPr="00233788">
        <w:rPr>
          <w:noProof/>
        </w:rPr>
        <w:t xml:space="preserve">Seth, N., Deshmukh, S. i Vrat, P. (2004). </w:t>
      </w:r>
      <w:r w:rsidRPr="006F7DC7">
        <w:rPr>
          <w:noProof/>
          <w:lang w:val="en-US"/>
        </w:rPr>
        <w:t xml:space="preserve">Service quality models: a review. </w:t>
      </w:r>
      <w:r w:rsidRPr="006F7DC7">
        <w:rPr>
          <w:i/>
          <w:iCs/>
          <w:noProof/>
          <w:lang w:val="en-US"/>
        </w:rPr>
        <w:t xml:space="preserve">International Journal of Quality and Reliability Management </w:t>
      </w:r>
      <w:r w:rsidRPr="006F7DC7">
        <w:rPr>
          <w:noProof/>
          <w:lang w:val="en-US"/>
        </w:rPr>
        <w:t>(Vol. 22 No. 9), strony 913-949.</w:t>
      </w:r>
    </w:p>
    <w:p w14:paraId="140AF0D8" w14:textId="77777777" w:rsidR="009D4BA4" w:rsidRPr="006F7DC7" w:rsidRDefault="009D4BA4" w:rsidP="009D4BA4">
      <w:pPr>
        <w:pStyle w:val="Bibliografia"/>
        <w:ind w:left="720" w:hanging="720"/>
        <w:rPr>
          <w:noProof/>
          <w:lang w:val="en-US"/>
        </w:rPr>
      </w:pPr>
      <w:r w:rsidRPr="006F7DC7">
        <w:rPr>
          <w:noProof/>
          <w:lang w:val="en-US"/>
        </w:rPr>
        <w:lastRenderedPageBreak/>
        <w:t xml:space="preserve">Spreng, R. A. i MacKoy, R. D. (1996). An empirical examination of a model of perceived service quality and satisfaction. </w:t>
      </w:r>
      <w:r w:rsidRPr="006F7DC7">
        <w:rPr>
          <w:i/>
          <w:iCs/>
          <w:noProof/>
          <w:lang w:val="en-US"/>
        </w:rPr>
        <w:t>Journal of Retailing</w:t>
      </w:r>
      <w:r w:rsidRPr="006F7DC7">
        <w:rPr>
          <w:noProof/>
          <w:lang w:val="en-US"/>
        </w:rPr>
        <w:t>(Vol. 722), strony 201-2014.</w:t>
      </w:r>
    </w:p>
    <w:p w14:paraId="02C645FF" w14:textId="77777777" w:rsidR="009D4BA4" w:rsidRPr="00233788" w:rsidRDefault="009D4BA4" w:rsidP="009D4BA4">
      <w:pPr>
        <w:pStyle w:val="Bibliografia"/>
        <w:ind w:left="720" w:hanging="720"/>
        <w:rPr>
          <w:noProof/>
        </w:rPr>
      </w:pPr>
      <w:r w:rsidRPr="006F7DC7">
        <w:rPr>
          <w:i/>
          <w:iCs/>
          <w:noProof/>
          <w:lang w:val="en-US"/>
        </w:rPr>
        <w:t>Statistics of Academic Ranking of World Universities 2012</w:t>
      </w:r>
      <w:r w:rsidRPr="006F7DC7">
        <w:rPr>
          <w:noProof/>
          <w:lang w:val="en-US"/>
        </w:rPr>
        <w:t xml:space="preserve">. </w:t>
      </w:r>
      <w:r w:rsidRPr="00233788">
        <w:rPr>
          <w:noProof/>
        </w:rPr>
        <w:t>(2013, 03 23). Pobrano z lokalizacji http://www.shanghairanking.com/ARWU-Statistics-2011.html</w:t>
      </w:r>
    </w:p>
    <w:p w14:paraId="0B77EB9B" w14:textId="77777777" w:rsidR="009D4BA4" w:rsidRPr="00233788" w:rsidRDefault="009D4BA4" w:rsidP="009D4BA4">
      <w:pPr>
        <w:pStyle w:val="Bibliografia"/>
        <w:ind w:left="720" w:hanging="720"/>
        <w:rPr>
          <w:noProof/>
        </w:rPr>
      </w:pPr>
      <w:r w:rsidRPr="00233788">
        <w:rPr>
          <w:noProof/>
        </w:rPr>
        <w:t xml:space="preserve">Stoma, M. (2012). </w:t>
      </w:r>
      <w:r w:rsidRPr="00233788">
        <w:rPr>
          <w:i/>
          <w:iCs/>
          <w:noProof/>
        </w:rPr>
        <w:t>Modele i metody pomiaru jakości usług.</w:t>
      </w:r>
      <w:r w:rsidRPr="00233788">
        <w:rPr>
          <w:noProof/>
        </w:rPr>
        <w:t xml:space="preserve"> Lublin: Q&amp;R Polska.</w:t>
      </w:r>
    </w:p>
    <w:p w14:paraId="129653FC" w14:textId="77777777" w:rsidR="009D4BA4" w:rsidRPr="00233788" w:rsidRDefault="009D4BA4" w:rsidP="009D4BA4">
      <w:pPr>
        <w:pStyle w:val="Bibliografia"/>
        <w:ind w:left="720" w:hanging="720"/>
        <w:rPr>
          <w:noProof/>
        </w:rPr>
      </w:pPr>
      <w:r w:rsidRPr="00233788">
        <w:rPr>
          <w:noProof/>
        </w:rPr>
        <w:t>Szefler, J. (2011). Model pomiaru i doskonalenia jakości usług edukacyjnych uczelni wyższych . Gdańsk: (praca magisterska) WZiE PG.</w:t>
      </w:r>
    </w:p>
    <w:p w14:paraId="2C209745" w14:textId="77777777" w:rsidR="009D4BA4" w:rsidRPr="00233788" w:rsidRDefault="009D4BA4" w:rsidP="009D4BA4">
      <w:pPr>
        <w:pStyle w:val="Bibliografia"/>
        <w:ind w:left="720" w:hanging="720"/>
        <w:rPr>
          <w:noProof/>
        </w:rPr>
      </w:pPr>
      <w:r w:rsidRPr="00233788">
        <w:rPr>
          <w:noProof/>
        </w:rPr>
        <w:t xml:space="preserve">Szefler, J. P. i Zieliński, G. (2013). Doskonalenie jakości usług edukacyjnych poprzez ocenę wyniku działalności instytucji akademickiej. W H. Czubasiewicz, Z. Mokwa i P. Walentynowicz (Redaktorzy), </w:t>
      </w:r>
      <w:r w:rsidRPr="00233788">
        <w:rPr>
          <w:i/>
          <w:iCs/>
          <w:noProof/>
        </w:rPr>
        <w:t>Uwarunkowania Sukcesu Organizacji</w:t>
      </w:r>
      <w:r w:rsidRPr="00233788">
        <w:rPr>
          <w:noProof/>
        </w:rPr>
        <w:t xml:space="preserve"> (strony 274-288). Gdańsk: Fundacja Rozwoju Uniwersytetu Gdańskiego.</w:t>
      </w:r>
    </w:p>
    <w:p w14:paraId="79580D83" w14:textId="77777777" w:rsidR="009D4BA4" w:rsidRPr="00233788" w:rsidRDefault="009D4BA4" w:rsidP="009D4BA4">
      <w:pPr>
        <w:pStyle w:val="Bibliografia"/>
        <w:ind w:left="720" w:hanging="720"/>
        <w:rPr>
          <w:noProof/>
        </w:rPr>
      </w:pPr>
      <w:r w:rsidRPr="00233788">
        <w:rPr>
          <w:noProof/>
        </w:rPr>
        <w:t xml:space="preserve">Sztejnberg, A. (2008). </w:t>
      </w:r>
      <w:r w:rsidRPr="00233788">
        <w:rPr>
          <w:i/>
          <w:iCs/>
          <w:noProof/>
        </w:rPr>
        <w:t>Doskonalenie usług edukacyjnych. Podsawy pomiaru jakości kształcenia.</w:t>
      </w:r>
      <w:r w:rsidRPr="00233788">
        <w:rPr>
          <w:noProof/>
        </w:rPr>
        <w:t xml:space="preserve"> Opole: Wydawnictwo Uniwersytetu Opolskiego.</w:t>
      </w:r>
    </w:p>
    <w:p w14:paraId="420B622C" w14:textId="77777777" w:rsidR="009D4BA4" w:rsidRPr="00233788" w:rsidRDefault="009D4BA4" w:rsidP="009D4BA4">
      <w:pPr>
        <w:pStyle w:val="Bibliografia"/>
        <w:ind w:left="720" w:hanging="720"/>
        <w:rPr>
          <w:noProof/>
        </w:rPr>
      </w:pPr>
      <w:r w:rsidRPr="006F7DC7">
        <w:rPr>
          <w:noProof/>
          <w:lang w:val="en-US"/>
        </w:rPr>
        <w:t xml:space="preserve">Teay, S. (2013). Triangularization of Qualifications Framework, Planning and Quality Assurance. </w:t>
      </w:r>
      <w:r w:rsidRPr="00233788">
        <w:rPr>
          <w:i/>
          <w:iCs/>
          <w:noProof/>
        </w:rPr>
        <w:t>INQAAHE 2013 Conference.</w:t>
      </w:r>
      <w:r w:rsidRPr="00233788">
        <w:rPr>
          <w:noProof/>
        </w:rPr>
        <w:t xml:space="preserve"> Taipei.</w:t>
      </w:r>
    </w:p>
    <w:p w14:paraId="49C212B7" w14:textId="77777777" w:rsidR="009D4BA4" w:rsidRPr="00233788" w:rsidRDefault="009D4BA4" w:rsidP="009D4BA4">
      <w:pPr>
        <w:pStyle w:val="Bibliografia"/>
        <w:ind w:left="720" w:hanging="720"/>
        <w:rPr>
          <w:noProof/>
        </w:rPr>
      </w:pPr>
      <w:r w:rsidRPr="00233788">
        <w:rPr>
          <w:noProof/>
        </w:rPr>
        <w:t xml:space="preserve">Urbaniak, M. (2004). </w:t>
      </w:r>
      <w:r w:rsidRPr="00233788">
        <w:rPr>
          <w:i/>
          <w:iCs/>
          <w:noProof/>
        </w:rPr>
        <w:t>Zarządzanie jakością. Teoria i praktyka.</w:t>
      </w:r>
      <w:r w:rsidRPr="00233788">
        <w:rPr>
          <w:noProof/>
        </w:rPr>
        <w:t xml:space="preserve"> Warszawa: Wydawnictwo Difin.</w:t>
      </w:r>
    </w:p>
    <w:p w14:paraId="3554E36D" w14:textId="77777777" w:rsidR="009D4BA4" w:rsidRPr="00233788" w:rsidRDefault="009D4BA4" w:rsidP="009D4BA4">
      <w:pPr>
        <w:pStyle w:val="Bibliografia"/>
        <w:ind w:left="720" w:hanging="720"/>
        <w:rPr>
          <w:noProof/>
        </w:rPr>
      </w:pPr>
      <w:r w:rsidRPr="00233788">
        <w:rPr>
          <w:noProof/>
        </w:rPr>
        <w:t xml:space="preserve">Waters, D. (2001). </w:t>
      </w:r>
      <w:r w:rsidRPr="00233788">
        <w:rPr>
          <w:i/>
          <w:iCs/>
          <w:noProof/>
        </w:rPr>
        <w:t>Zarządzanie operacyjne. Towary i usługi.</w:t>
      </w:r>
      <w:r w:rsidRPr="00233788">
        <w:rPr>
          <w:noProof/>
        </w:rPr>
        <w:t xml:space="preserve"> Warszawa: Wydawnictwo PWN .</w:t>
      </w:r>
    </w:p>
    <w:p w14:paraId="14A5AA7C" w14:textId="77777777" w:rsidR="009D4BA4" w:rsidRPr="00233788" w:rsidRDefault="009D4BA4" w:rsidP="009D4BA4">
      <w:pPr>
        <w:pStyle w:val="Bibliografia"/>
        <w:ind w:left="720" w:hanging="720"/>
        <w:rPr>
          <w:noProof/>
        </w:rPr>
      </w:pPr>
      <w:r w:rsidRPr="00233788">
        <w:rPr>
          <w:i/>
          <w:iCs/>
          <w:noProof/>
        </w:rPr>
        <w:t>Wdrażanie zarządzania jakością na uczelni wyższej.</w:t>
      </w:r>
      <w:r w:rsidRPr="00233788">
        <w:rPr>
          <w:noProof/>
        </w:rPr>
        <w:t xml:space="preserve"> (2012). Pobrano 01 25, 2015 z lokalizacji Witryna projektu "Innowacyjne zachodniopomorskie – konkurencyjne zachodniopomorskie. Wsparcie tworzenia i rozwoju sieci współpracy sfery nauki z przedsiębiorstwami": http://biznesdlanauki.cb.szczecin.pl/file/Wdra%C5%BCanie%20zarz%C4%85dzania%20jako%C5%9Bci%C4%85%20na%20uczelni.pdf</w:t>
      </w:r>
    </w:p>
    <w:p w14:paraId="328A2160" w14:textId="77777777" w:rsidR="009D4BA4" w:rsidRPr="00233788" w:rsidRDefault="009D4BA4" w:rsidP="009D4BA4">
      <w:pPr>
        <w:pStyle w:val="Bibliografia"/>
        <w:ind w:left="720" w:hanging="720"/>
        <w:rPr>
          <w:noProof/>
        </w:rPr>
      </w:pPr>
      <w:r w:rsidRPr="00233788">
        <w:rPr>
          <w:noProof/>
        </w:rPr>
        <w:t xml:space="preserve">Wiktor, J. (2010). Jakość usług edukacyjnych wyższej uczelni. Koncepcja - Pomiar - Egzemplifikacja. W A. Drapińska (red.), </w:t>
      </w:r>
      <w:r w:rsidRPr="00233788">
        <w:rPr>
          <w:i/>
          <w:iCs/>
          <w:noProof/>
        </w:rPr>
        <w:t>Marketing. Szkolnictwo i nauczanie</w:t>
      </w:r>
      <w:r w:rsidRPr="00233788">
        <w:rPr>
          <w:noProof/>
        </w:rPr>
        <w:t xml:space="preserve"> (strony 11-28). Gdańsk: Katedra Marketingu, Wydział Zarządzania i Ekonomii Politechniki Gdańskiej.</w:t>
      </w:r>
    </w:p>
    <w:p w14:paraId="782F40E7" w14:textId="77777777" w:rsidR="009D4BA4" w:rsidRPr="00233788" w:rsidRDefault="009D4BA4" w:rsidP="009D4BA4">
      <w:pPr>
        <w:pStyle w:val="Bibliografia"/>
        <w:ind w:left="720" w:hanging="720"/>
        <w:rPr>
          <w:noProof/>
        </w:rPr>
      </w:pPr>
      <w:r w:rsidRPr="00233788">
        <w:rPr>
          <w:noProof/>
        </w:rPr>
        <w:t xml:space="preserve">Wiśniewska, M. i Grudowski, P. (2014). </w:t>
      </w:r>
      <w:r w:rsidRPr="006F7DC7">
        <w:rPr>
          <w:noProof/>
          <w:lang w:val="en-US"/>
        </w:rPr>
        <w:t xml:space="preserve">Standards for quality assurance in the european higher education area versus common assessment framework in education. Conflict or harmony. W A. Skrzypek (Red.), </w:t>
      </w:r>
      <w:r w:rsidRPr="006F7DC7">
        <w:rPr>
          <w:i/>
          <w:iCs/>
          <w:noProof/>
          <w:lang w:val="en-US"/>
        </w:rPr>
        <w:t>Knowledge, innovation and quality as factors of the success in the new economy</w:t>
      </w:r>
      <w:r w:rsidRPr="006F7DC7">
        <w:rPr>
          <w:noProof/>
          <w:lang w:val="en-US"/>
        </w:rPr>
        <w:t xml:space="preserve"> (strony 249-260). </w:t>
      </w:r>
      <w:r w:rsidRPr="00233788">
        <w:rPr>
          <w:noProof/>
        </w:rPr>
        <w:t>Lublin: Katedra Zarządzania Jakością i Wiedzą Wydziału Ekonomicznego Uniwersytetu Marii Curie-Skłodowskiej.</w:t>
      </w:r>
    </w:p>
    <w:p w14:paraId="47D9E6BD" w14:textId="77777777" w:rsidR="009D4BA4" w:rsidRPr="006F7DC7" w:rsidRDefault="009D4BA4" w:rsidP="009D4BA4">
      <w:pPr>
        <w:pStyle w:val="Bibliografia"/>
        <w:ind w:left="720" w:hanging="720"/>
        <w:rPr>
          <w:noProof/>
          <w:lang w:val="en-US"/>
        </w:rPr>
      </w:pPr>
      <w:r w:rsidRPr="006F7DC7">
        <w:rPr>
          <w:noProof/>
          <w:lang w:val="en-US"/>
        </w:rPr>
        <w:t xml:space="preserve">World Bank. (2012). </w:t>
      </w:r>
      <w:r w:rsidRPr="006F7DC7">
        <w:rPr>
          <w:i/>
          <w:iCs/>
          <w:noProof/>
          <w:lang w:val="en-US"/>
        </w:rPr>
        <w:t>Gross Domestic Product 2011.</w:t>
      </w:r>
      <w:r w:rsidRPr="006F7DC7">
        <w:rPr>
          <w:noProof/>
          <w:lang w:val="en-US"/>
        </w:rPr>
        <w:t xml:space="preserve"> World Development Idicators database.</w:t>
      </w:r>
    </w:p>
    <w:p w14:paraId="0D75AE37" w14:textId="77777777" w:rsidR="009D4BA4" w:rsidRPr="00233788" w:rsidRDefault="009D4BA4" w:rsidP="009D4BA4">
      <w:pPr>
        <w:pStyle w:val="Bibliografia"/>
        <w:ind w:left="720" w:hanging="720"/>
        <w:rPr>
          <w:noProof/>
        </w:rPr>
      </w:pPr>
      <w:r w:rsidRPr="006F7DC7">
        <w:rPr>
          <w:noProof/>
          <w:lang w:val="en-US"/>
        </w:rPr>
        <w:t xml:space="preserve">Woźnicki, J. (2008). </w:t>
      </w:r>
      <w:r w:rsidRPr="00233788">
        <w:rPr>
          <w:noProof/>
        </w:rPr>
        <w:t xml:space="preserve">Legislacyjne określenie pozycji uczelni jako instytcji życia publicznego. W K. Leja (red.), </w:t>
      </w:r>
      <w:r w:rsidRPr="00233788">
        <w:rPr>
          <w:i/>
          <w:iCs/>
          <w:noProof/>
        </w:rPr>
        <w:t>Społeczna odpowiedzialność uczelni</w:t>
      </w:r>
      <w:r w:rsidRPr="00233788">
        <w:rPr>
          <w:noProof/>
        </w:rPr>
        <w:t xml:space="preserve"> (strony 13-21). Gdańsk: Wydawnictwo Politechniki Gdańskiej.</w:t>
      </w:r>
    </w:p>
    <w:p w14:paraId="76A92761" w14:textId="77777777" w:rsidR="009D4BA4" w:rsidRPr="00233788" w:rsidRDefault="009D4BA4" w:rsidP="009D4BA4">
      <w:pPr>
        <w:pStyle w:val="Bibliografia"/>
        <w:ind w:left="720" w:hanging="720"/>
        <w:rPr>
          <w:noProof/>
        </w:rPr>
      </w:pPr>
      <w:r w:rsidRPr="00233788">
        <w:rPr>
          <w:noProof/>
        </w:rPr>
        <w:lastRenderedPageBreak/>
        <w:t xml:space="preserve">Zakrzewska-Bielawska, A. (2012). Zarządzanie strategiczne w przedsiębiorstwach wysokich technologii. W J. Werewka (Red.), </w:t>
      </w:r>
      <w:r w:rsidRPr="00233788">
        <w:rPr>
          <w:i/>
          <w:iCs/>
          <w:noProof/>
        </w:rPr>
        <w:t>Zarządzanie projektami w przedsiębiorstwie informatycznym. Metodologia i strategia zarządzania</w:t>
      </w:r>
      <w:r w:rsidRPr="00233788">
        <w:rPr>
          <w:noProof/>
        </w:rPr>
        <w:t xml:space="preserve"> (strony 97-116). Kraków: Wydawnictwo AGH.</w:t>
      </w:r>
    </w:p>
    <w:p w14:paraId="5258A54E" w14:textId="77777777" w:rsidR="009D4BA4" w:rsidRPr="00233788" w:rsidRDefault="009D4BA4" w:rsidP="009D4BA4">
      <w:pPr>
        <w:pStyle w:val="Bibliografia"/>
        <w:ind w:left="720" w:hanging="720"/>
        <w:rPr>
          <w:noProof/>
        </w:rPr>
      </w:pPr>
      <w:r w:rsidRPr="00233788">
        <w:rPr>
          <w:noProof/>
        </w:rPr>
        <w:t xml:space="preserve">Zieliński, G. i Lewandowski, K. (2012). Determinanty percepcji jakości usług edukacyjnych w perspektywie grup interesariuszy. </w:t>
      </w:r>
      <w:r w:rsidRPr="00233788">
        <w:rPr>
          <w:i/>
          <w:iCs/>
          <w:noProof/>
        </w:rPr>
        <w:t>Zarządzanie i Finanse</w:t>
      </w:r>
      <w:r w:rsidRPr="00233788">
        <w:rPr>
          <w:noProof/>
        </w:rPr>
        <w:t>(3/3).</w:t>
      </w:r>
    </w:p>
    <w:p w14:paraId="27384850" w14:textId="77777777" w:rsidR="00875EE1" w:rsidRPr="00233788" w:rsidRDefault="00602A7E" w:rsidP="009D4BA4">
      <w:r w:rsidRPr="00233788">
        <w:fldChar w:fldCharType="end"/>
      </w:r>
    </w:p>
    <w:p w14:paraId="543A32D7" w14:textId="64DB5AB1" w:rsidR="00602A7E" w:rsidRPr="00233788" w:rsidRDefault="00875EE1" w:rsidP="00875EE1">
      <w:pPr>
        <w:pStyle w:val="Nagwek1"/>
      </w:pPr>
      <w:bookmarkStart w:id="225" w:name="_Toc66923645"/>
      <w:r w:rsidRPr="00233788">
        <w:lastRenderedPageBreak/>
        <w:t>Spis literatury Mendeley</w:t>
      </w:r>
      <w:bookmarkEnd w:id="225"/>
    </w:p>
    <w:p w14:paraId="1D9C5099" w14:textId="6A3F0CAE" w:rsidR="002648F4" w:rsidRPr="002648F4" w:rsidRDefault="002648F4" w:rsidP="002648F4">
      <w:pPr>
        <w:widowControl w:val="0"/>
        <w:autoSpaceDE w:val="0"/>
        <w:autoSpaceDN w:val="0"/>
        <w:adjustRightInd w:val="0"/>
        <w:ind w:left="480" w:hanging="480"/>
        <w:rPr>
          <w:rFonts w:cs="Arial"/>
          <w:noProof/>
          <w:szCs w:val="24"/>
        </w:rPr>
      </w:pPr>
      <w:r>
        <w:fldChar w:fldCharType="begin" w:fldLock="1"/>
      </w:r>
      <w:r w:rsidRPr="0011262E">
        <w:rPr>
          <w:lang w:val="en-US"/>
        </w:rPr>
        <w:instrText xml:space="preserve">ADDIN Mendeley Bibliography CSL_BIBLIOGRAPHY </w:instrText>
      </w:r>
      <w:r>
        <w:fldChar w:fldCharType="separate"/>
      </w:r>
      <w:r w:rsidRPr="0011262E">
        <w:rPr>
          <w:rFonts w:cs="Arial"/>
          <w:noProof/>
          <w:szCs w:val="24"/>
          <w:lang w:val="en-US"/>
        </w:rPr>
        <w:t xml:space="preserve">Alves, H. (2010). Perceived value index in higher education. </w:t>
      </w:r>
      <w:r w:rsidRPr="002648F4">
        <w:rPr>
          <w:rFonts w:cs="Arial"/>
          <w:i/>
          <w:iCs/>
          <w:noProof/>
          <w:szCs w:val="24"/>
        </w:rPr>
        <w:t>Innovative Marketing</w:t>
      </w:r>
      <w:r w:rsidRPr="002648F4">
        <w:rPr>
          <w:rFonts w:cs="Arial"/>
          <w:noProof/>
          <w:szCs w:val="24"/>
        </w:rPr>
        <w:t xml:space="preserve">, </w:t>
      </w:r>
      <w:r w:rsidRPr="002648F4">
        <w:rPr>
          <w:rFonts w:cs="Arial"/>
          <w:i/>
          <w:iCs/>
          <w:noProof/>
          <w:szCs w:val="24"/>
        </w:rPr>
        <w:t>6</w:t>
      </w:r>
      <w:r w:rsidRPr="002648F4">
        <w:rPr>
          <w:rFonts w:cs="Arial"/>
          <w:noProof/>
          <w:szCs w:val="24"/>
        </w:rPr>
        <w:t>(2), 33–42.</w:t>
      </w:r>
    </w:p>
    <w:p w14:paraId="10CCBCC0" w14:textId="0A05574E"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2648F4">
        <w:rPr>
          <w:rFonts w:cs="Arial"/>
          <w:i/>
          <w:iCs/>
          <w:noProof/>
          <w:szCs w:val="24"/>
        </w:rPr>
        <w:t>Nauka</w:t>
      </w:r>
      <w:r w:rsidRPr="002648F4">
        <w:rPr>
          <w:rFonts w:cs="Arial"/>
          <w:noProof/>
          <w:szCs w:val="24"/>
        </w:rPr>
        <w:t>.</w:t>
      </w:r>
    </w:p>
    <w:p w14:paraId="1971C9F3"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ARWU. (2020). </w:t>
      </w:r>
      <w:r w:rsidRPr="0011262E">
        <w:rPr>
          <w:rFonts w:cs="Arial"/>
          <w:i/>
          <w:iCs/>
          <w:noProof/>
          <w:szCs w:val="24"/>
          <w:lang w:val="en-US"/>
        </w:rPr>
        <w:t>ARWU World University Rankings 2020</w:t>
      </w:r>
      <w:r w:rsidRPr="0011262E">
        <w:rPr>
          <w:rFonts w:cs="Arial"/>
          <w:noProof/>
          <w:szCs w:val="24"/>
          <w:lang w:val="en-US"/>
        </w:rPr>
        <w:t>. Ranking Shanghai. http://www.shanghairanking.com/ARWU2020.html</w:t>
      </w:r>
    </w:p>
    <w:p w14:paraId="3D5D2B98"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Austin, A. E. (1990). Faculty cultures, faculty values. </w:t>
      </w:r>
      <w:r w:rsidRPr="0011262E">
        <w:rPr>
          <w:rFonts w:cs="Arial"/>
          <w:i/>
          <w:iCs/>
          <w:noProof/>
          <w:szCs w:val="24"/>
          <w:lang w:val="en-US"/>
        </w:rPr>
        <w:t>New directions for institutional research</w:t>
      </w:r>
      <w:r w:rsidRPr="0011262E">
        <w:rPr>
          <w:rFonts w:cs="Arial"/>
          <w:noProof/>
          <w:szCs w:val="24"/>
          <w:lang w:val="en-US"/>
        </w:rPr>
        <w:t xml:space="preserve">, </w:t>
      </w:r>
      <w:r w:rsidRPr="0011262E">
        <w:rPr>
          <w:rFonts w:cs="Arial"/>
          <w:i/>
          <w:iCs/>
          <w:noProof/>
          <w:szCs w:val="24"/>
          <w:lang w:val="en-US"/>
        </w:rPr>
        <w:t>1990</w:t>
      </w:r>
      <w:r w:rsidRPr="0011262E">
        <w:rPr>
          <w:rFonts w:cs="Arial"/>
          <w:noProof/>
          <w:szCs w:val="24"/>
          <w:lang w:val="en-US"/>
        </w:rPr>
        <w:t>(68), 61–74.</w:t>
      </w:r>
    </w:p>
    <w:p w14:paraId="3A5E4886"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Barker, K. (2007). The UK Research Assessment Exercise: the evolution of a national research evaluation system. </w:t>
      </w:r>
      <w:r w:rsidRPr="0011262E">
        <w:rPr>
          <w:rFonts w:cs="Arial"/>
          <w:i/>
          <w:iCs/>
          <w:noProof/>
          <w:szCs w:val="24"/>
          <w:lang w:val="en-US"/>
        </w:rPr>
        <w:t>Research Evaluation</w:t>
      </w:r>
      <w:r w:rsidRPr="0011262E">
        <w:rPr>
          <w:rFonts w:cs="Arial"/>
          <w:noProof/>
          <w:szCs w:val="24"/>
          <w:lang w:val="en-US"/>
        </w:rPr>
        <w:t xml:space="preserve">, </w:t>
      </w:r>
      <w:r w:rsidRPr="0011262E">
        <w:rPr>
          <w:rFonts w:cs="Arial"/>
          <w:i/>
          <w:iCs/>
          <w:noProof/>
          <w:szCs w:val="24"/>
          <w:lang w:val="en-US"/>
        </w:rPr>
        <w:t>16</w:t>
      </w:r>
      <w:r w:rsidRPr="0011262E">
        <w:rPr>
          <w:rFonts w:cs="Arial"/>
          <w:noProof/>
          <w:szCs w:val="24"/>
          <w:lang w:val="en-US"/>
        </w:rPr>
        <w:t>(1), 3–12. https://doi.org/10.3152/095820207X190674</w:t>
      </w:r>
    </w:p>
    <w:p w14:paraId="4E112282"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Belash, O., Popov, M., Ryzhov, N., Ryaskov, Y., Shaposhnikov, S., &amp; Shestopalov, M. (2015). Research on University Education Quality Assurance: Methodology and Results of Stakeholders’ Satisfaction Monitoring. </w:t>
      </w:r>
      <w:r w:rsidRPr="0011262E">
        <w:rPr>
          <w:rFonts w:cs="Arial"/>
          <w:i/>
          <w:iCs/>
          <w:noProof/>
          <w:szCs w:val="24"/>
          <w:lang w:val="en-US"/>
        </w:rPr>
        <w:t>Procedia - Social and Behavioral Sciences</w:t>
      </w:r>
      <w:r w:rsidRPr="0011262E">
        <w:rPr>
          <w:rFonts w:cs="Arial"/>
          <w:noProof/>
          <w:szCs w:val="24"/>
          <w:lang w:val="en-US"/>
        </w:rPr>
        <w:t xml:space="preserve">, </w:t>
      </w:r>
      <w:r w:rsidRPr="0011262E">
        <w:rPr>
          <w:rFonts w:cs="Arial"/>
          <w:i/>
          <w:iCs/>
          <w:noProof/>
          <w:szCs w:val="24"/>
          <w:lang w:val="en-US"/>
        </w:rPr>
        <w:t>214</w:t>
      </w:r>
      <w:r w:rsidRPr="0011262E">
        <w:rPr>
          <w:rFonts w:cs="Arial"/>
          <w:noProof/>
          <w:szCs w:val="24"/>
          <w:lang w:val="en-US"/>
        </w:rPr>
        <w:t>(June), 344–358. https://doi.org/10.1016/j.sbspro.2015.11.658</w:t>
      </w:r>
    </w:p>
    <w:p w14:paraId="0265A94D"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Blackmore, P., &amp; Kandiko, C. B. C. B. (2011). Motivation in academic life: a prestige economy. </w:t>
      </w:r>
      <w:r w:rsidRPr="0011262E">
        <w:rPr>
          <w:rFonts w:cs="Arial"/>
          <w:i/>
          <w:iCs/>
          <w:noProof/>
          <w:szCs w:val="24"/>
          <w:lang w:val="en-US"/>
        </w:rPr>
        <w:t>Research in Post-Compulsory Education</w:t>
      </w:r>
      <w:r w:rsidRPr="0011262E">
        <w:rPr>
          <w:rFonts w:cs="Arial"/>
          <w:noProof/>
          <w:szCs w:val="24"/>
          <w:lang w:val="en-US"/>
        </w:rPr>
        <w:t xml:space="preserve">, </w:t>
      </w:r>
      <w:r w:rsidRPr="0011262E">
        <w:rPr>
          <w:rFonts w:cs="Arial"/>
          <w:i/>
          <w:iCs/>
          <w:noProof/>
          <w:szCs w:val="24"/>
          <w:lang w:val="en-US"/>
        </w:rPr>
        <w:t>16</w:t>
      </w:r>
      <w:r w:rsidRPr="0011262E">
        <w:rPr>
          <w:rFonts w:cs="Arial"/>
          <w:noProof/>
          <w:szCs w:val="24"/>
          <w:lang w:val="en-US"/>
        </w:rPr>
        <w:t>(4), 399–411. https://doi.org/10.1080/13596748.2011.626971</w:t>
      </w:r>
    </w:p>
    <w:p w14:paraId="111C9ACF"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Broadhead, L.-A., &amp; Howard, S. (1998). The Research Assessment Exercise. </w:t>
      </w:r>
      <w:r w:rsidRPr="0011262E">
        <w:rPr>
          <w:rFonts w:cs="Arial"/>
          <w:i/>
          <w:iCs/>
          <w:noProof/>
          <w:szCs w:val="24"/>
          <w:lang w:val="en-US"/>
        </w:rPr>
        <w:t>education policy analysis archives</w:t>
      </w:r>
      <w:r w:rsidRPr="0011262E">
        <w:rPr>
          <w:rFonts w:cs="Arial"/>
          <w:noProof/>
          <w:szCs w:val="24"/>
          <w:lang w:val="en-US"/>
        </w:rPr>
        <w:t xml:space="preserve">, </w:t>
      </w:r>
      <w:r w:rsidRPr="0011262E">
        <w:rPr>
          <w:rFonts w:cs="Arial"/>
          <w:i/>
          <w:iCs/>
          <w:noProof/>
          <w:szCs w:val="24"/>
          <w:lang w:val="en-US"/>
        </w:rPr>
        <w:t>6</w:t>
      </w:r>
      <w:r w:rsidRPr="0011262E">
        <w:rPr>
          <w:rFonts w:cs="Arial"/>
          <w:noProof/>
          <w:szCs w:val="24"/>
          <w:lang w:val="en-US"/>
        </w:rPr>
        <w:t>, 8. https://doi.org/10.14507/epaa.v6n8.1998</w:t>
      </w:r>
    </w:p>
    <w:p w14:paraId="116BB4A5"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Campbell, C. M. C. M., Jimenez, M., &amp; Arrozal, C. A. N. C. A. N. (2019). Prestige or education: college teaching and rigor of courses in prestigious and non-prestigious institutions in the U.S. </w:t>
      </w:r>
      <w:r w:rsidRPr="0011262E">
        <w:rPr>
          <w:rFonts w:cs="Arial"/>
          <w:i/>
          <w:iCs/>
          <w:noProof/>
          <w:szCs w:val="24"/>
          <w:lang w:val="en-US"/>
        </w:rPr>
        <w:t>Higher Education</w:t>
      </w:r>
      <w:r w:rsidRPr="0011262E">
        <w:rPr>
          <w:rFonts w:cs="Arial"/>
          <w:noProof/>
          <w:szCs w:val="24"/>
          <w:lang w:val="en-US"/>
        </w:rPr>
        <w:t xml:space="preserve">, </w:t>
      </w:r>
      <w:r w:rsidRPr="0011262E">
        <w:rPr>
          <w:rFonts w:cs="Arial"/>
          <w:i/>
          <w:iCs/>
          <w:noProof/>
          <w:szCs w:val="24"/>
          <w:lang w:val="en-US"/>
        </w:rPr>
        <w:t>77</w:t>
      </w:r>
      <w:r w:rsidRPr="0011262E">
        <w:rPr>
          <w:rFonts w:cs="Arial"/>
          <w:noProof/>
          <w:szCs w:val="24"/>
          <w:lang w:val="en-US"/>
        </w:rPr>
        <w:t>(4), 717–738. https://doi.org/10.1007/s10734-018-0297-3</w:t>
      </w:r>
    </w:p>
    <w:p w14:paraId="6BFDE652"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Carayannis, E. G., &amp; Campbell, D. F. J. (2009). „Mode 3” and „Quadruple Helix”: toward a 21st century fractal innovation ecosystem. </w:t>
      </w:r>
      <w:r w:rsidRPr="0011262E">
        <w:rPr>
          <w:rFonts w:cs="Arial"/>
          <w:i/>
          <w:iCs/>
          <w:noProof/>
          <w:szCs w:val="24"/>
          <w:lang w:val="en-US"/>
        </w:rPr>
        <w:t>International Journal of Technology Management</w:t>
      </w:r>
      <w:r w:rsidRPr="0011262E">
        <w:rPr>
          <w:rFonts w:cs="Arial"/>
          <w:noProof/>
          <w:szCs w:val="24"/>
          <w:lang w:val="en-US"/>
        </w:rPr>
        <w:t xml:space="preserve">, </w:t>
      </w:r>
      <w:r w:rsidRPr="0011262E">
        <w:rPr>
          <w:rFonts w:cs="Arial"/>
          <w:i/>
          <w:iCs/>
          <w:noProof/>
          <w:szCs w:val="24"/>
          <w:lang w:val="en-US"/>
        </w:rPr>
        <w:t>46</w:t>
      </w:r>
      <w:r w:rsidRPr="0011262E">
        <w:rPr>
          <w:rFonts w:cs="Arial"/>
          <w:noProof/>
          <w:szCs w:val="24"/>
          <w:lang w:val="en-US"/>
        </w:rPr>
        <w:t>(3/4), 201. https://doi.org/10.1504/IJTM.2009.023374</w:t>
      </w:r>
    </w:p>
    <w:p w14:paraId="0679C377"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Clark, B. R. (1972). The organizational saga in higher education. </w:t>
      </w:r>
      <w:r w:rsidRPr="0011262E">
        <w:rPr>
          <w:rFonts w:cs="Arial"/>
          <w:i/>
          <w:iCs/>
          <w:noProof/>
          <w:szCs w:val="24"/>
          <w:lang w:val="en-US"/>
        </w:rPr>
        <w:t>Administrative science quarterly</w:t>
      </w:r>
      <w:r w:rsidRPr="0011262E">
        <w:rPr>
          <w:rFonts w:cs="Arial"/>
          <w:noProof/>
          <w:szCs w:val="24"/>
          <w:lang w:val="en-US"/>
        </w:rPr>
        <w:t>, 178–184.</w:t>
      </w:r>
    </w:p>
    <w:p w14:paraId="084C6076"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Clark, B. R. (1980). </w:t>
      </w:r>
      <w:r w:rsidRPr="0011262E">
        <w:rPr>
          <w:rFonts w:cs="Arial"/>
          <w:i/>
          <w:iCs/>
          <w:noProof/>
          <w:szCs w:val="24"/>
          <w:lang w:val="en-US"/>
        </w:rPr>
        <w:t>Academic Culture</w:t>
      </w:r>
      <w:r w:rsidRPr="0011262E">
        <w:rPr>
          <w:rFonts w:cs="Arial"/>
          <w:noProof/>
          <w:szCs w:val="24"/>
          <w:lang w:val="en-US"/>
        </w:rPr>
        <w:t xml:space="preserve"> (Nr 42). Yale University Higher Education Research Group.</w:t>
      </w:r>
    </w:p>
    <w:p w14:paraId="751D3321"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Collyer, F. (2013). The production of scholarly knowledge in the global market arena: University ranking systems, prestige and power. </w:t>
      </w:r>
      <w:r w:rsidRPr="0011262E">
        <w:rPr>
          <w:rFonts w:cs="Arial"/>
          <w:i/>
          <w:iCs/>
          <w:noProof/>
          <w:szCs w:val="24"/>
          <w:lang w:val="en-US"/>
        </w:rPr>
        <w:t>Critical Studies in Education</w:t>
      </w:r>
      <w:r w:rsidRPr="0011262E">
        <w:rPr>
          <w:rFonts w:cs="Arial"/>
          <w:noProof/>
          <w:szCs w:val="24"/>
          <w:lang w:val="en-US"/>
        </w:rPr>
        <w:t xml:space="preserve">, </w:t>
      </w:r>
      <w:r w:rsidRPr="0011262E">
        <w:rPr>
          <w:rFonts w:cs="Arial"/>
          <w:i/>
          <w:iCs/>
          <w:noProof/>
          <w:szCs w:val="24"/>
          <w:lang w:val="en-US"/>
        </w:rPr>
        <w:t>54</w:t>
      </w:r>
      <w:r w:rsidRPr="0011262E">
        <w:rPr>
          <w:rFonts w:cs="Arial"/>
          <w:noProof/>
          <w:szCs w:val="24"/>
          <w:lang w:val="en-US"/>
        </w:rPr>
        <w:t>(3), 245–259. https://doi.org/10.1080/17508487.2013.788049</w:t>
      </w:r>
    </w:p>
    <w:p w14:paraId="7C3F75E4" w14:textId="77777777" w:rsidR="002648F4" w:rsidRPr="002648F4" w:rsidRDefault="002648F4" w:rsidP="002648F4">
      <w:pPr>
        <w:widowControl w:val="0"/>
        <w:autoSpaceDE w:val="0"/>
        <w:autoSpaceDN w:val="0"/>
        <w:adjustRightInd w:val="0"/>
        <w:ind w:left="480" w:hanging="480"/>
        <w:rPr>
          <w:rFonts w:cs="Arial"/>
          <w:noProof/>
          <w:szCs w:val="24"/>
        </w:rPr>
      </w:pPr>
      <w:r w:rsidRPr="0011262E">
        <w:rPr>
          <w:rFonts w:cs="Arial"/>
          <w:noProof/>
          <w:szCs w:val="24"/>
          <w:lang w:val="en-US"/>
        </w:rPr>
        <w:t xml:space="preserve">Cwynar, K. M. (2005). THE IDEA OF THE UNIVERSITY IN EUROPEAN CULTURE. </w:t>
      </w:r>
      <w:r w:rsidRPr="002648F4">
        <w:rPr>
          <w:rFonts w:cs="Arial"/>
          <w:i/>
          <w:iCs/>
          <w:noProof/>
          <w:szCs w:val="24"/>
        </w:rPr>
        <w:t>Polityka i Społeczeństwo</w:t>
      </w:r>
      <w:r w:rsidRPr="002648F4">
        <w:rPr>
          <w:rFonts w:cs="Arial"/>
          <w:noProof/>
          <w:szCs w:val="24"/>
        </w:rPr>
        <w:t>, 60–72.</w:t>
      </w:r>
    </w:p>
    <w:p w14:paraId="299AA43D"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2648F4">
        <w:rPr>
          <w:rFonts w:cs="Arial"/>
          <w:noProof/>
          <w:szCs w:val="24"/>
        </w:rPr>
        <w:t xml:space="preserve">Dąbrowski, T. J., Brdulak, H., Jastrzębska, E., &amp; Legutko-kobus, P. (2018). </w:t>
      </w:r>
      <w:r w:rsidRPr="0011262E">
        <w:rPr>
          <w:rFonts w:cs="Arial"/>
          <w:noProof/>
          <w:szCs w:val="24"/>
          <w:lang w:val="en-US"/>
        </w:rPr>
        <w:t xml:space="preserve">Teaching methods and programs University Social Responsibility Strategies. </w:t>
      </w:r>
      <w:r w:rsidRPr="0011262E">
        <w:rPr>
          <w:rFonts w:cs="Arial"/>
          <w:i/>
          <w:iCs/>
          <w:noProof/>
          <w:szCs w:val="24"/>
          <w:lang w:val="en-US"/>
        </w:rPr>
        <w:t>E-Mentor</w:t>
      </w:r>
      <w:r w:rsidRPr="0011262E">
        <w:rPr>
          <w:rFonts w:cs="Arial"/>
          <w:noProof/>
          <w:szCs w:val="24"/>
          <w:lang w:val="en-US"/>
        </w:rPr>
        <w:t xml:space="preserve">, </w:t>
      </w:r>
      <w:r w:rsidRPr="0011262E">
        <w:rPr>
          <w:rFonts w:cs="Arial"/>
          <w:i/>
          <w:iCs/>
          <w:noProof/>
          <w:szCs w:val="24"/>
          <w:lang w:val="en-US"/>
        </w:rPr>
        <w:t>5</w:t>
      </w:r>
      <w:r w:rsidRPr="0011262E">
        <w:rPr>
          <w:rFonts w:cs="Arial"/>
          <w:noProof/>
          <w:szCs w:val="24"/>
          <w:lang w:val="en-US"/>
        </w:rPr>
        <w:t>(77), 4–12.</w:t>
      </w:r>
    </w:p>
    <w:p w14:paraId="2C9B8E1B"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lastRenderedPageBreak/>
        <w:t xml:space="preserve">de Boer, H., Enders, J., &amp; Schimank, U. S. (2007). On the Way towards New Public Management? The Governance of University Systems in England, the Netherlands, Austria, and Germany. W D. Jansen (Red.), </w:t>
      </w:r>
      <w:r w:rsidRPr="0011262E">
        <w:rPr>
          <w:rFonts w:cs="Arial"/>
          <w:i/>
          <w:iCs/>
          <w:noProof/>
          <w:szCs w:val="24"/>
          <w:lang w:val="en-US"/>
        </w:rPr>
        <w:t>New Forms of Governance in Research Organizations</w:t>
      </w:r>
      <w:r w:rsidRPr="0011262E">
        <w:rPr>
          <w:rFonts w:cs="Arial"/>
          <w:noProof/>
          <w:szCs w:val="24"/>
          <w:lang w:val="en-US"/>
        </w:rPr>
        <w:t xml:space="preserve"> (ss. 3–22). Springer Netherlands. https://doi.org/10.1007/978-1-4020-5831-8</w:t>
      </w:r>
    </w:p>
    <w:p w14:paraId="66A76265"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De Ridder-Symoens, H. (2020). Universities and Their Missions in Early Modern Times. W L. Engwall (Red.), </w:t>
      </w:r>
      <w:r w:rsidRPr="0011262E">
        <w:rPr>
          <w:rFonts w:cs="Arial"/>
          <w:i/>
          <w:iCs/>
          <w:noProof/>
          <w:szCs w:val="24"/>
          <w:lang w:val="en-US"/>
        </w:rPr>
        <w:t>Missions of Universities : Past, Present, Future</w:t>
      </w:r>
      <w:r w:rsidRPr="0011262E">
        <w:rPr>
          <w:rFonts w:cs="Arial"/>
          <w:noProof/>
          <w:szCs w:val="24"/>
          <w:lang w:val="en-US"/>
        </w:rPr>
        <w:t xml:space="preserve"> (ss. 43–61). Springer International Publishing. https://doi.org/10.1007/978-3-030-41834-2_4</w:t>
      </w:r>
    </w:p>
    <w:p w14:paraId="3E76AC8F"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Degtjarjova, I., Lapina, I., &amp; Freidenfelds, D. (2018). Student as stakeholder: “voice of customer” in higher education quality development. </w:t>
      </w:r>
      <w:r w:rsidRPr="0011262E">
        <w:rPr>
          <w:rFonts w:cs="Arial"/>
          <w:i/>
          <w:iCs/>
          <w:noProof/>
          <w:szCs w:val="24"/>
          <w:lang w:val="en-US"/>
        </w:rPr>
        <w:t>Marketing and Management of Innovations</w:t>
      </w:r>
      <w:r w:rsidRPr="0011262E">
        <w:rPr>
          <w:rFonts w:cs="Arial"/>
          <w:noProof/>
          <w:szCs w:val="24"/>
          <w:lang w:val="en-US"/>
        </w:rPr>
        <w:t xml:space="preserve">, </w:t>
      </w:r>
      <w:r w:rsidRPr="0011262E">
        <w:rPr>
          <w:rFonts w:cs="Arial"/>
          <w:i/>
          <w:iCs/>
          <w:noProof/>
          <w:szCs w:val="24"/>
          <w:lang w:val="en-US"/>
        </w:rPr>
        <w:t>2</w:t>
      </w:r>
      <w:r w:rsidRPr="0011262E">
        <w:rPr>
          <w:rFonts w:cs="Arial"/>
          <w:noProof/>
          <w:szCs w:val="24"/>
          <w:lang w:val="en-US"/>
        </w:rPr>
        <w:t>, 388–398. https://doi.org/10.21272/mmi.2018.2-30</w:t>
      </w:r>
    </w:p>
    <w:p w14:paraId="69C6CB0E" w14:textId="77777777" w:rsidR="002648F4" w:rsidRPr="002648F4" w:rsidRDefault="002648F4" w:rsidP="002648F4">
      <w:pPr>
        <w:widowControl w:val="0"/>
        <w:autoSpaceDE w:val="0"/>
        <w:autoSpaceDN w:val="0"/>
        <w:adjustRightInd w:val="0"/>
        <w:ind w:left="480" w:hanging="480"/>
        <w:rPr>
          <w:rFonts w:cs="Arial"/>
          <w:noProof/>
          <w:szCs w:val="24"/>
        </w:rPr>
      </w:pPr>
      <w:r w:rsidRPr="0011262E">
        <w:rPr>
          <w:rFonts w:cs="Arial"/>
          <w:noProof/>
          <w:szCs w:val="24"/>
          <w:lang w:val="en-US"/>
        </w:rPr>
        <w:t xml:space="preserve">Dz. U. 1668. </w:t>
      </w:r>
      <w:r w:rsidRPr="002648F4">
        <w:rPr>
          <w:rFonts w:cs="Arial"/>
          <w:noProof/>
          <w:szCs w:val="24"/>
        </w:rPr>
        <w:t xml:space="preserve">(2018). </w:t>
      </w:r>
      <w:r w:rsidRPr="002648F4">
        <w:rPr>
          <w:rFonts w:cs="Arial"/>
          <w:i/>
          <w:iCs/>
          <w:noProof/>
          <w:szCs w:val="24"/>
        </w:rPr>
        <w:t>Ustawa z dnia 20 lipca 2018 r. Prawo o szkolnictwie wyższym i nauce</w:t>
      </w:r>
      <w:r w:rsidRPr="002648F4">
        <w:rPr>
          <w:rFonts w:cs="Arial"/>
          <w:noProof/>
          <w:szCs w:val="24"/>
        </w:rPr>
        <w:t xml:space="preserve"> (Numer Dz. U. 1668 z 30.08.2018). Kancelaria Sejmu RP. http://prawo.sejm.gov.pl/isap.nsf/DocDetails.xsp?id=WDU20180001668</w:t>
      </w:r>
    </w:p>
    <w:p w14:paraId="0A68C183"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Dz. U. 2508. (2018). </w:t>
      </w:r>
      <w:r w:rsidRPr="002648F4">
        <w:rPr>
          <w:rFonts w:cs="Arial"/>
          <w:i/>
          <w:iCs/>
          <w:noProof/>
          <w:szCs w:val="24"/>
        </w:rPr>
        <w:t>Rozporządzenie Ministra Nauki i Szkolnictwa wyższego z dnia 13 grudnia 2018</w:t>
      </w:r>
      <w:r w:rsidRPr="002648F4">
        <w:rPr>
          <w:rFonts w:cs="Arial"/>
          <w:noProof/>
          <w:szCs w:val="24"/>
        </w:rPr>
        <w:t>. Dziennik Ustaw RP.</w:t>
      </w:r>
    </w:p>
    <w:p w14:paraId="6FD487DE"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Dziedziczak-Foltyn, A. (2018). Konsultatywność w projektowaniu reformy szkolnictwa wyższego w Polsce na przykładzie Ustawy 2.0. </w:t>
      </w:r>
      <w:r w:rsidRPr="002648F4">
        <w:rPr>
          <w:rFonts w:cs="Arial"/>
          <w:i/>
          <w:iCs/>
          <w:noProof/>
          <w:szCs w:val="24"/>
        </w:rPr>
        <w:t>Nauka i Szkolnictwo Wyższe</w:t>
      </w:r>
      <w:r w:rsidRPr="002648F4">
        <w:rPr>
          <w:rFonts w:cs="Arial"/>
          <w:noProof/>
          <w:szCs w:val="24"/>
        </w:rPr>
        <w:t xml:space="preserve">, </w:t>
      </w:r>
      <w:r w:rsidRPr="002648F4">
        <w:rPr>
          <w:rFonts w:cs="Arial"/>
          <w:i/>
          <w:iCs/>
          <w:noProof/>
          <w:szCs w:val="24"/>
        </w:rPr>
        <w:t>1(51)</w:t>
      </w:r>
      <w:r w:rsidRPr="002648F4">
        <w:rPr>
          <w:rFonts w:cs="Arial"/>
          <w:noProof/>
          <w:szCs w:val="24"/>
        </w:rPr>
        <w:t>. https://doi.org/10.14746/nisw.2018.1.10</w:t>
      </w:r>
    </w:p>
    <w:p w14:paraId="476D4237"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2648F4">
        <w:rPr>
          <w:rFonts w:cs="Arial"/>
          <w:noProof/>
          <w:szCs w:val="24"/>
        </w:rPr>
        <w:t xml:space="preserve">Dzimińska, M., Fijałkowska, J., &amp; Sułkowski, Ł. (2020). </w:t>
      </w:r>
      <w:r w:rsidRPr="0011262E">
        <w:rPr>
          <w:rFonts w:cs="Arial"/>
          <w:noProof/>
          <w:szCs w:val="24"/>
          <w:lang w:val="en-US"/>
        </w:rPr>
        <w:t xml:space="preserve">A Conceptual Model Proposal: Universities as Culture Change Agents for Sustainable Development. </w:t>
      </w:r>
      <w:r w:rsidRPr="0011262E">
        <w:rPr>
          <w:rFonts w:cs="Arial"/>
          <w:i/>
          <w:iCs/>
          <w:noProof/>
          <w:szCs w:val="24"/>
          <w:lang w:val="en-US"/>
        </w:rPr>
        <w:t>Sustainability</w:t>
      </w:r>
      <w:r w:rsidRPr="0011262E">
        <w:rPr>
          <w:rFonts w:cs="Arial"/>
          <w:noProof/>
          <w:szCs w:val="24"/>
          <w:lang w:val="en-US"/>
        </w:rPr>
        <w:t xml:space="preserve">, </w:t>
      </w:r>
      <w:r w:rsidRPr="0011262E">
        <w:rPr>
          <w:rFonts w:cs="Arial"/>
          <w:i/>
          <w:iCs/>
          <w:noProof/>
          <w:szCs w:val="24"/>
          <w:lang w:val="en-US"/>
        </w:rPr>
        <w:t>12</w:t>
      </w:r>
      <w:r w:rsidRPr="0011262E">
        <w:rPr>
          <w:rFonts w:cs="Arial"/>
          <w:noProof/>
          <w:szCs w:val="24"/>
          <w:lang w:val="en-US"/>
        </w:rPr>
        <w:t>(11), 4635. https://doi.org/10.3390/su12114635</w:t>
      </w:r>
    </w:p>
    <w:p w14:paraId="4592077B"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Elton, L. (2000). The UK Research Assessment Exercise: Unintended Consequences. </w:t>
      </w:r>
      <w:r w:rsidRPr="0011262E">
        <w:rPr>
          <w:rFonts w:cs="Arial"/>
          <w:i/>
          <w:iCs/>
          <w:noProof/>
          <w:szCs w:val="24"/>
          <w:lang w:val="en-US"/>
        </w:rPr>
        <w:t>Higher Education Quarterly</w:t>
      </w:r>
      <w:r w:rsidRPr="0011262E">
        <w:rPr>
          <w:rFonts w:cs="Arial"/>
          <w:noProof/>
          <w:szCs w:val="24"/>
          <w:lang w:val="en-US"/>
        </w:rPr>
        <w:t xml:space="preserve">, </w:t>
      </w:r>
      <w:r w:rsidRPr="0011262E">
        <w:rPr>
          <w:rFonts w:cs="Arial"/>
          <w:i/>
          <w:iCs/>
          <w:noProof/>
          <w:szCs w:val="24"/>
          <w:lang w:val="en-US"/>
        </w:rPr>
        <w:t>54</w:t>
      </w:r>
      <w:r w:rsidRPr="0011262E">
        <w:rPr>
          <w:rFonts w:cs="Arial"/>
          <w:noProof/>
          <w:szCs w:val="24"/>
          <w:lang w:val="en-US"/>
        </w:rPr>
        <w:t>(3), 274–283. https://doi.org/10.1111/1468-2273.00160</w:t>
      </w:r>
    </w:p>
    <w:p w14:paraId="0E35C8D0"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Etzkowitz, H., &amp; Dzisah, J. (2008). Rethinking development: circulation in the triple helix. </w:t>
      </w:r>
      <w:r w:rsidRPr="0011262E">
        <w:rPr>
          <w:rFonts w:cs="Arial"/>
          <w:i/>
          <w:iCs/>
          <w:noProof/>
          <w:szCs w:val="24"/>
          <w:lang w:val="en-US"/>
        </w:rPr>
        <w:t>Technology Analysis &amp; Strategic Management</w:t>
      </w:r>
      <w:r w:rsidRPr="0011262E">
        <w:rPr>
          <w:rFonts w:cs="Arial"/>
          <w:noProof/>
          <w:szCs w:val="24"/>
          <w:lang w:val="en-US"/>
        </w:rPr>
        <w:t xml:space="preserve">, </w:t>
      </w:r>
      <w:r w:rsidRPr="0011262E">
        <w:rPr>
          <w:rFonts w:cs="Arial"/>
          <w:i/>
          <w:iCs/>
          <w:noProof/>
          <w:szCs w:val="24"/>
          <w:lang w:val="en-US"/>
        </w:rPr>
        <w:t>20</w:t>
      </w:r>
      <w:r w:rsidRPr="0011262E">
        <w:rPr>
          <w:rFonts w:cs="Arial"/>
          <w:noProof/>
          <w:szCs w:val="24"/>
          <w:lang w:val="en-US"/>
        </w:rPr>
        <w:t>(6), 653–666. https://doi.org/10.1080/09537320802426309</w:t>
      </w:r>
    </w:p>
    <w:p w14:paraId="40657FD8"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Etzkowitz, H., &amp; Leydesdorff, L. (1997). </w:t>
      </w:r>
      <w:r w:rsidRPr="0011262E">
        <w:rPr>
          <w:rFonts w:cs="Arial"/>
          <w:i/>
          <w:iCs/>
          <w:noProof/>
          <w:szCs w:val="24"/>
          <w:lang w:val="en-US"/>
        </w:rPr>
        <w:t>Universities and the global knowledge economy: A triple helix of university-industry relations</w:t>
      </w:r>
      <w:r w:rsidRPr="0011262E">
        <w:rPr>
          <w:rFonts w:cs="Arial"/>
          <w:noProof/>
          <w:szCs w:val="24"/>
          <w:lang w:val="en-US"/>
        </w:rPr>
        <w:t>. Pinter.</w:t>
      </w:r>
    </w:p>
    <w:p w14:paraId="10E668B9"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Finch, D., McDonald, S., &amp; Staple, J. (2013). Reputational interdependence: an examination of category reputation in higher education. </w:t>
      </w:r>
      <w:r w:rsidRPr="0011262E">
        <w:rPr>
          <w:rFonts w:cs="Arial"/>
          <w:i/>
          <w:iCs/>
          <w:noProof/>
          <w:szCs w:val="24"/>
          <w:lang w:val="en-US"/>
        </w:rPr>
        <w:t>Journal of Marketing for Higher Education</w:t>
      </w:r>
      <w:r w:rsidRPr="0011262E">
        <w:rPr>
          <w:rFonts w:cs="Arial"/>
          <w:noProof/>
          <w:szCs w:val="24"/>
          <w:lang w:val="en-US"/>
        </w:rPr>
        <w:t xml:space="preserve">, </w:t>
      </w:r>
      <w:r w:rsidRPr="0011262E">
        <w:rPr>
          <w:rFonts w:cs="Arial"/>
          <w:i/>
          <w:iCs/>
          <w:noProof/>
          <w:szCs w:val="24"/>
          <w:lang w:val="en-US"/>
        </w:rPr>
        <w:t>23</w:t>
      </w:r>
      <w:r w:rsidRPr="0011262E">
        <w:rPr>
          <w:rFonts w:cs="Arial"/>
          <w:noProof/>
          <w:szCs w:val="24"/>
          <w:lang w:val="en-US"/>
        </w:rPr>
        <w:t>(1), 34–61. https://doi.org/10.1080/08841241.2013.810184</w:t>
      </w:r>
    </w:p>
    <w:p w14:paraId="724C4038"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Frankowicz, M. (2012). </w:t>
      </w:r>
      <w:r w:rsidRPr="002648F4">
        <w:rPr>
          <w:rFonts w:cs="Arial"/>
          <w:i/>
          <w:iCs/>
          <w:noProof/>
          <w:szCs w:val="24"/>
        </w:rPr>
        <w:t>Wewnętrzne systemy zapewniania jakości kształcenia w odnisieniu do nowych regulacji prawnych</w:t>
      </w:r>
      <w:r w:rsidRPr="002648F4">
        <w:rPr>
          <w:rFonts w:cs="Arial"/>
          <w:noProof/>
          <w:szCs w:val="24"/>
        </w:rPr>
        <w:t xml:space="preserve">. </w:t>
      </w:r>
      <w:r w:rsidRPr="0011262E">
        <w:rPr>
          <w:rFonts w:cs="Arial"/>
          <w:noProof/>
          <w:szCs w:val="24"/>
          <w:lang w:val="en-US"/>
        </w:rPr>
        <w:t>Zespół Ekspertów Bolońskich.</w:t>
      </w:r>
    </w:p>
    <w:p w14:paraId="72489B54"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Galvao, A., Mascarenhas, C., Marques, C., Ferreira, J., &amp; Ratten, V. (2019). Triple helix and its evolution: a systematic literature review. </w:t>
      </w:r>
      <w:r w:rsidRPr="0011262E">
        <w:rPr>
          <w:rFonts w:cs="Arial"/>
          <w:i/>
          <w:iCs/>
          <w:noProof/>
          <w:szCs w:val="24"/>
          <w:lang w:val="en-US"/>
        </w:rPr>
        <w:t>Journal of Science and Technology Policy Management</w:t>
      </w:r>
      <w:r w:rsidRPr="0011262E">
        <w:rPr>
          <w:rFonts w:cs="Arial"/>
          <w:noProof/>
          <w:szCs w:val="24"/>
          <w:lang w:val="en-US"/>
        </w:rPr>
        <w:t xml:space="preserve">, </w:t>
      </w:r>
      <w:r w:rsidRPr="0011262E">
        <w:rPr>
          <w:rFonts w:cs="Arial"/>
          <w:i/>
          <w:iCs/>
          <w:noProof/>
          <w:szCs w:val="24"/>
          <w:lang w:val="en-US"/>
        </w:rPr>
        <w:t>10</w:t>
      </w:r>
      <w:r w:rsidRPr="0011262E">
        <w:rPr>
          <w:rFonts w:cs="Arial"/>
          <w:noProof/>
          <w:szCs w:val="24"/>
          <w:lang w:val="en-US"/>
        </w:rPr>
        <w:t>(3), 812–833. https://doi.org/10.1108/JSTPM-10-2018-0103</w:t>
      </w:r>
    </w:p>
    <w:p w14:paraId="667BD070" w14:textId="77777777" w:rsidR="002648F4" w:rsidRPr="002648F4" w:rsidRDefault="002648F4" w:rsidP="002648F4">
      <w:pPr>
        <w:widowControl w:val="0"/>
        <w:autoSpaceDE w:val="0"/>
        <w:autoSpaceDN w:val="0"/>
        <w:adjustRightInd w:val="0"/>
        <w:ind w:left="480" w:hanging="480"/>
        <w:rPr>
          <w:rFonts w:cs="Arial"/>
          <w:noProof/>
          <w:szCs w:val="24"/>
        </w:rPr>
      </w:pPr>
      <w:r w:rsidRPr="0011262E">
        <w:rPr>
          <w:rFonts w:cs="Arial"/>
          <w:noProof/>
          <w:szCs w:val="24"/>
          <w:lang w:val="en-US"/>
        </w:rPr>
        <w:t xml:space="preserve">Geitz, G., &amp; de Geus, J. (2019). Design-based education, sustainable teaching, and learning. </w:t>
      </w:r>
      <w:r w:rsidRPr="002648F4">
        <w:rPr>
          <w:rFonts w:cs="Arial"/>
          <w:i/>
          <w:iCs/>
          <w:noProof/>
          <w:szCs w:val="24"/>
        </w:rPr>
        <w:t xml:space="preserve">Cogent </w:t>
      </w:r>
      <w:r w:rsidRPr="002648F4">
        <w:rPr>
          <w:rFonts w:cs="Arial"/>
          <w:i/>
          <w:iCs/>
          <w:noProof/>
          <w:szCs w:val="24"/>
        </w:rPr>
        <w:lastRenderedPageBreak/>
        <w:t>Education</w:t>
      </w:r>
      <w:r w:rsidRPr="002648F4">
        <w:rPr>
          <w:rFonts w:cs="Arial"/>
          <w:noProof/>
          <w:szCs w:val="24"/>
        </w:rPr>
        <w:t xml:space="preserve">, </w:t>
      </w:r>
      <w:r w:rsidRPr="002648F4">
        <w:rPr>
          <w:rFonts w:cs="Arial"/>
          <w:i/>
          <w:iCs/>
          <w:noProof/>
          <w:szCs w:val="24"/>
        </w:rPr>
        <w:t>6</w:t>
      </w:r>
      <w:r w:rsidRPr="002648F4">
        <w:rPr>
          <w:rFonts w:cs="Arial"/>
          <w:noProof/>
          <w:szCs w:val="24"/>
        </w:rPr>
        <w:t>(1), 1647919. https://doi.org/10.1080/2331186X.2019.1647919</w:t>
      </w:r>
    </w:p>
    <w:p w14:paraId="36F83A52"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Główny Urząd Statystyczny. (2020). </w:t>
      </w:r>
      <w:r w:rsidRPr="002648F4">
        <w:rPr>
          <w:rFonts w:cs="Arial"/>
          <w:i/>
          <w:iCs/>
          <w:noProof/>
          <w:szCs w:val="24"/>
        </w:rPr>
        <w:t>GUS - Bank Danych Lokalnych</w:t>
      </w:r>
      <w:r w:rsidRPr="002648F4">
        <w:rPr>
          <w:rFonts w:cs="Arial"/>
          <w:noProof/>
          <w:szCs w:val="24"/>
        </w:rPr>
        <w:t>. https://bdl.stat.gov.pl/BDL/dane/podgrup/tablica%0Ahttps://bdl.stat.gov.pl/BDL/dane/teryt/jednostka/1610#</w:t>
      </w:r>
    </w:p>
    <w:p w14:paraId="6BE22943"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Gołata, K., &amp; Sojkin, B. (2020). Determinanty budowania wizerunku i reputacji wyższej uczelni wobec jej intersariuszy. </w:t>
      </w:r>
      <w:r w:rsidRPr="002648F4">
        <w:rPr>
          <w:rFonts w:cs="Arial"/>
          <w:i/>
          <w:iCs/>
          <w:noProof/>
          <w:szCs w:val="24"/>
        </w:rPr>
        <w:t>MARKETING INSTYTUCJI NAUKOWYCH I BADAWCZYCH</w:t>
      </w:r>
      <w:r w:rsidRPr="002648F4">
        <w:rPr>
          <w:rFonts w:cs="Arial"/>
          <w:noProof/>
          <w:szCs w:val="24"/>
        </w:rPr>
        <w:t xml:space="preserve">, </w:t>
      </w:r>
      <w:r w:rsidRPr="002648F4">
        <w:rPr>
          <w:rFonts w:cs="Arial"/>
          <w:i/>
          <w:iCs/>
          <w:noProof/>
          <w:szCs w:val="24"/>
        </w:rPr>
        <w:t>35</w:t>
      </w:r>
      <w:r w:rsidRPr="002648F4">
        <w:rPr>
          <w:rFonts w:cs="Arial"/>
          <w:noProof/>
          <w:szCs w:val="24"/>
        </w:rPr>
        <w:t>(1), 29–58. https://doi.org/10.2478/minib-2020-0002</w:t>
      </w:r>
    </w:p>
    <w:p w14:paraId="5E55E87F"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GUS. (2005). </w:t>
      </w:r>
      <w:r w:rsidRPr="002648F4">
        <w:rPr>
          <w:rFonts w:cs="Arial"/>
          <w:i/>
          <w:iCs/>
          <w:noProof/>
          <w:szCs w:val="24"/>
        </w:rPr>
        <w:t>Rocznik Statystyczny 2005</w:t>
      </w:r>
      <w:r w:rsidRPr="002648F4">
        <w:rPr>
          <w:rFonts w:cs="Arial"/>
          <w:noProof/>
          <w:szCs w:val="24"/>
        </w:rPr>
        <w:t>.</w:t>
      </w:r>
    </w:p>
    <w:p w14:paraId="20C54567"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GUS. (2010a). </w:t>
      </w:r>
      <w:r w:rsidRPr="002648F4">
        <w:rPr>
          <w:rFonts w:cs="Arial"/>
          <w:i/>
          <w:iCs/>
          <w:noProof/>
          <w:szCs w:val="24"/>
        </w:rPr>
        <w:t>Rocznik demograficzny 2010</w:t>
      </w:r>
      <w:r w:rsidRPr="002648F4">
        <w:rPr>
          <w:rFonts w:cs="Arial"/>
          <w:noProof/>
          <w:szCs w:val="24"/>
        </w:rPr>
        <w:t>.</w:t>
      </w:r>
    </w:p>
    <w:p w14:paraId="4B043E29"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GUS. (2010b). </w:t>
      </w:r>
      <w:r w:rsidRPr="002648F4">
        <w:rPr>
          <w:rFonts w:cs="Arial"/>
          <w:i/>
          <w:iCs/>
          <w:noProof/>
          <w:szCs w:val="24"/>
        </w:rPr>
        <w:t>Rocznik Statystyczny 2010</w:t>
      </w:r>
      <w:r w:rsidRPr="002648F4">
        <w:rPr>
          <w:rFonts w:cs="Arial"/>
          <w:noProof/>
          <w:szCs w:val="24"/>
        </w:rPr>
        <w:t>.</w:t>
      </w:r>
    </w:p>
    <w:p w14:paraId="7CD17824"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GUS. (2011a). </w:t>
      </w:r>
      <w:r w:rsidRPr="002648F4">
        <w:rPr>
          <w:rFonts w:cs="Arial"/>
          <w:i/>
          <w:iCs/>
          <w:noProof/>
          <w:szCs w:val="24"/>
        </w:rPr>
        <w:t>Rocznik demograficzny 2011</w:t>
      </w:r>
      <w:r w:rsidRPr="002648F4">
        <w:rPr>
          <w:rFonts w:cs="Arial"/>
          <w:noProof/>
          <w:szCs w:val="24"/>
        </w:rPr>
        <w:t>.</w:t>
      </w:r>
    </w:p>
    <w:p w14:paraId="0AFB07B3"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GUS. (2011b). </w:t>
      </w:r>
      <w:r w:rsidRPr="002648F4">
        <w:rPr>
          <w:rFonts w:cs="Arial"/>
          <w:i/>
          <w:iCs/>
          <w:noProof/>
          <w:szCs w:val="24"/>
        </w:rPr>
        <w:t>Szkoły wyższe i ich finanse w 2010 r.</w:t>
      </w:r>
    </w:p>
    <w:p w14:paraId="5B631300"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GUS. (2012a). </w:t>
      </w:r>
      <w:r w:rsidRPr="002648F4">
        <w:rPr>
          <w:rFonts w:cs="Arial"/>
          <w:i/>
          <w:iCs/>
          <w:noProof/>
          <w:szCs w:val="24"/>
        </w:rPr>
        <w:t>Rocznik demograficzny 2012</w:t>
      </w:r>
      <w:r w:rsidRPr="002648F4">
        <w:rPr>
          <w:rFonts w:cs="Arial"/>
          <w:noProof/>
          <w:szCs w:val="24"/>
        </w:rPr>
        <w:t>.</w:t>
      </w:r>
    </w:p>
    <w:p w14:paraId="02DCD0F4"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GUS. (2012b). </w:t>
      </w:r>
      <w:r w:rsidRPr="002648F4">
        <w:rPr>
          <w:rFonts w:cs="Arial"/>
          <w:i/>
          <w:iCs/>
          <w:noProof/>
          <w:szCs w:val="24"/>
        </w:rPr>
        <w:t>Szkoły wyższe i ich finanse w 2011 r.</w:t>
      </w:r>
    </w:p>
    <w:p w14:paraId="6C48CDF8"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GUS. (2013a). </w:t>
      </w:r>
      <w:r w:rsidRPr="002648F4">
        <w:rPr>
          <w:rFonts w:cs="Arial"/>
          <w:i/>
          <w:iCs/>
          <w:noProof/>
          <w:szCs w:val="24"/>
        </w:rPr>
        <w:t>Rocznik demograficzny 2013</w:t>
      </w:r>
      <w:r w:rsidRPr="002648F4">
        <w:rPr>
          <w:rFonts w:cs="Arial"/>
          <w:noProof/>
          <w:szCs w:val="24"/>
        </w:rPr>
        <w:t>.</w:t>
      </w:r>
    </w:p>
    <w:p w14:paraId="40129F2D"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GUS. (2013b). </w:t>
      </w:r>
      <w:r w:rsidRPr="002648F4">
        <w:rPr>
          <w:rFonts w:cs="Arial"/>
          <w:i/>
          <w:iCs/>
          <w:noProof/>
          <w:szCs w:val="24"/>
        </w:rPr>
        <w:t>Szkoły wyższe i ich finanse w 2012 r.</w:t>
      </w:r>
    </w:p>
    <w:p w14:paraId="25716A79"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GUS. (2014a). </w:t>
      </w:r>
      <w:r w:rsidRPr="002648F4">
        <w:rPr>
          <w:rFonts w:cs="Arial"/>
          <w:i/>
          <w:iCs/>
          <w:noProof/>
          <w:szCs w:val="24"/>
        </w:rPr>
        <w:t>Rocznik demograficzny 2014</w:t>
      </w:r>
      <w:r w:rsidRPr="002648F4">
        <w:rPr>
          <w:rFonts w:cs="Arial"/>
          <w:noProof/>
          <w:szCs w:val="24"/>
        </w:rPr>
        <w:t>.</w:t>
      </w:r>
    </w:p>
    <w:p w14:paraId="0B0E77BB"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GUS. (2014b). </w:t>
      </w:r>
      <w:r w:rsidRPr="002648F4">
        <w:rPr>
          <w:rFonts w:cs="Arial"/>
          <w:i/>
          <w:iCs/>
          <w:noProof/>
          <w:szCs w:val="24"/>
        </w:rPr>
        <w:t>Szkoły wyższe i ich finanse w 2013r.</w:t>
      </w:r>
    </w:p>
    <w:p w14:paraId="4513F742"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GUS. (2015a). </w:t>
      </w:r>
      <w:r w:rsidRPr="002648F4">
        <w:rPr>
          <w:rFonts w:cs="Arial"/>
          <w:i/>
          <w:iCs/>
          <w:noProof/>
          <w:szCs w:val="24"/>
        </w:rPr>
        <w:t>Rocznik demograficzny 2015</w:t>
      </w:r>
      <w:r w:rsidRPr="002648F4">
        <w:rPr>
          <w:rFonts w:cs="Arial"/>
          <w:noProof/>
          <w:szCs w:val="24"/>
        </w:rPr>
        <w:t>.</w:t>
      </w:r>
    </w:p>
    <w:p w14:paraId="2A016CE7"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GUS. (2015b). </w:t>
      </w:r>
      <w:r w:rsidRPr="002648F4">
        <w:rPr>
          <w:rFonts w:cs="Arial"/>
          <w:i/>
          <w:iCs/>
          <w:noProof/>
          <w:szCs w:val="24"/>
        </w:rPr>
        <w:t>Szkoły wyższe i ich finanse w 2014 r.</w:t>
      </w:r>
    </w:p>
    <w:p w14:paraId="13BBB02A"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GUS. (2016a). </w:t>
      </w:r>
      <w:r w:rsidRPr="002648F4">
        <w:rPr>
          <w:rFonts w:cs="Arial"/>
          <w:i/>
          <w:iCs/>
          <w:noProof/>
          <w:szCs w:val="24"/>
        </w:rPr>
        <w:t>Rocznik demograficzny 2016</w:t>
      </w:r>
      <w:r w:rsidRPr="002648F4">
        <w:rPr>
          <w:rFonts w:cs="Arial"/>
          <w:noProof/>
          <w:szCs w:val="24"/>
        </w:rPr>
        <w:t>.</w:t>
      </w:r>
    </w:p>
    <w:p w14:paraId="2261F15C"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GUS. (2016b). </w:t>
      </w:r>
      <w:r w:rsidRPr="002648F4">
        <w:rPr>
          <w:rFonts w:cs="Arial"/>
          <w:i/>
          <w:iCs/>
          <w:noProof/>
          <w:szCs w:val="24"/>
        </w:rPr>
        <w:t>Szkoły wyższe i ich finanse w 2015 r.</w:t>
      </w:r>
    </w:p>
    <w:p w14:paraId="22750F72"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GUS. (2017a). </w:t>
      </w:r>
      <w:r w:rsidRPr="002648F4">
        <w:rPr>
          <w:rFonts w:cs="Arial"/>
          <w:i/>
          <w:iCs/>
          <w:noProof/>
          <w:szCs w:val="24"/>
        </w:rPr>
        <w:t>Rocznik demograficzny 2017</w:t>
      </w:r>
      <w:r w:rsidRPr="002648F4">
        <w:rPr>
          <w:rFonts w:cs="Arial"/>
          <w:noProof/>
          <w:szCs w:val="24"/>
        </w:rPr>
        <w:t>.</w:t>
      </w:r>
    </w:p>
    <w:p w14:paraId="7FDE44A7"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GUS. (2017b). </w:t>
      </w:r>
      <w:r w:rsidRPr="002648F4">
        <w:rPr>
          <w:rFonts w:cs="Arial"/>
          <w:i/>
          <w:iCs/>
          <w:noProof/>
          <w:szCs w:val="24"/>
        </w:rPr>
        <w:t>Szkoły wyższe i ich finanse w 2016 r.</w:t>
      </w:r>
    </w:p>
    <w:p w14:paraId="0CFCBC5F"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GUS. (2018a). </w:t>
      </w:r>
      <w:r w:rsidRPr="002648F4">
        <w:rPr>
          <w:rFonts w:cs="Arial"/>
          <w:i/>
          <w:iCs/>
          <w:noProof/>
          <w:szCs w:val="24"/>
        </w:rPr>
        <w:t>Rocznik demograficzny 2018</w:t>
      </w:r>
      <w:r w:rsidRPr="002648F4">
        <w:rPr>
          <w:rFonts w:cs="Arial"/>
          <w:noProof/>
          <w:szCs w:val="24"/>
        </w:rPr>
        <w:t>. https://stat.gov.pl/download/gfx/portalinformacyjny/pl/defaultaktualnosci/5515/3/12/1/rocznik_demograficzny_2018.pdf</w:t>
      </w:r>
    </w:p>
    <w:p w14:paraId="56D34C2C"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GUS. (2018b). </w:t>
      </w:r>
      <w:r w:rsidRPr="002648F4">
        <w:rPr>
          <w:rFonts w:cs="Arial"/>
          <w:i/>
          <w:iCs/>
          <w:noProof/>
          <w:szCs w:val="24"/>
        </w:rPr>
        <w:t>Szkoły wyższe i ich finanse w 2017 r.</w:t>
      </w:r>
    </w:p>
    <w:p w14:paraId="031E0EA7"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GUS. (2019a). </w:t>
      </w:r>
      <w:r w:rsidRPr="002648F4">
        <w:rPr>
          <w:rFonts w:cs="Arial"/>
          <w:i/>
          <w:iCs/>
          <w:noProof/>
          <w:szCs w:val="24"/>
        </w:rPr>
        <w:t>Rocznik demograficzny 2019</w:t>
      </w:r>
      <w:r w:rsidRPr="002648F4">
        <w:rPr>
          <w:rFonts w:cs="Arial"/>
          <w:noProof/>
          <w:szCs w:val="24"/>
        </w:rPr>
        <w:t>.</w:t>
      </w:r>
    </w:p>
    <w:p w14:paraId="3324C7E7"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GUS. (2019b). </w:t>
      </w:r>
      <w:r w:rsidRPr="002648F4">
        <w:rPr>
          <w:rFonts w:cs="Arial"/>
          <w:i/>
          <w:iCs/>
          <w:noProof/>
          <w:szCs w:val="24"/>
        </w:rPr>
        <w:t>Szkoły wyższe i ich finanse w 2018 r.</w:t>
      </w:r>
      <w:r w:rsidRPr="002648F4">
        <w:rPr>
          <w:rFonts w:cs="Arial"/>
          <w:noProof/>
          <w:szCs w:val="24"/>
        </w:rPr>
        <w:t xml:space="preserve"> http://stat.gov.pl/obszary-tematyczne/edukacja/</w:t>
      </w:r>
    </w:p>
    <w:p w14:paraId="2515BB58"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GUS. (2020a). </w:t>
      </w:r>
      <w:r w:rsidRPr="002648F4">
        <w:rPr>
          <w:rFonts w:cs="Arial"/>
          <w:i/>
          <w:iCs/>
          <w:noProof/>
          <w:szCs w:val="24"/>
        </w:rPr>
        <w:t>Ludność. Stan i struktura oraz ruch naturalny w przekroju terytorialnym w 2020 r.</w:t>
      </w:r>
      <w:r w:rsidRPr="002648F4">
        <w:rPr>
          <w:rFonts w:cs="Arial"/>
          <w:noProof/>
          <w:szCs w:val="24"/>
        </w:rPr>
        <w:t xml:space="preserve"> </w:t>
      </w:r>
      <w:r w:rsidRPr="002648F4">
        <w:rPr>
          <w:rFonts w:cs="Arial"/>
          <w:i/>
          <w:iCs/>
          <w:noProof/>
          <w:szCs w:val="24"/>
        </w:rPr>
        <w:t>1</w:t>
      </w:r>
      <w:r w:rsidRPr="002648F4">
        <w:rPr>
          <w:rFonts w:cs="Arial"/>
          <w:noProof/>
          <w:szCs w:val="24"/>
        </w:rPr>
        <w:t>.</w:t>
      </w:r>
    </w:p>
    <w:p w14:paraId="4DC0E1F4"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GUS. (2020b). </w:t>
      </w:r>
      <w:r w:rsidRPr="002648F4">
        <w:rPr>
          <w:rFonts w:cs="Arial"/>
          <w:i/>
          <w:iCs/>
          <w:noProof/>
          <w:szCs w:val="24"/>
        </w:rPr>
        <w:t>Rocznik demograficzny 2020</w:t>
      </w:r>
      <w:r w:rsidRPr="002648F4">
        <w:rPr>
          <w:rFonts w:cs="Arial"/>
          <w:noProof/>
          <w:szCs w:val="24"/>
        </w:rPr>
        <w:t xml:space="preserve">. </w:t>
      </w:r>
      <w:r w:rsidRPr="002648F4">
        <w:rPr>
          <w:rFonts w:cs="Arial"/>
          <w:noProof/>
          <w:szCs w:val="24"/>
        </w:rPr>
        <w:lastRenderedPageBreak/>
        <w:t>https://stat.gov.pl/download/gfx/portalinformacyjny/pl/defaultaktualnosci/5515/3/12/1/rocznik_demograficzny_2018.pdf</w:t>
      </w:r>
    </w:p>
    <w:p w14:paraId="7BA93650"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GUS. (2020c). </w:t>
      </w:r>
      <w:r w:rsidRPr="002648F4">
        <w:rPr>
          <w:rFonts w:cs="Arial"/>
          <w:i/>
          <w:iCs/>
          <w:noProof/>
          <w:szCs w:val="24"/>
        </w:rPr>
        <w:t>Szkolnictwo wyższe i jego finanse w 2019 r.</w:t>
      </w:r>
      <w:r w:rsidRPr="002648F4">
        <w:rPr>
          <w:rFonts w:cs="Arial"/>
          <w:noProof/>
          <w:szCs w:val="24"/>
        </w:rPr>
        <w:t xml:space="preserve"> https://stat.gov.pl/obszary-tematyczne/edukacja/edukacja/szkolnictwo-wyzsze-i-jego-finanse-w-2019-roku,2,16.html</w:t>
      </w:r>
    </w:p>
    <w:p w14:paraId="259591C0" w14:textId="77777777" w:rsidR="002648F4" w:rsidRPr="002648F4" w:rsidRDefault="002648F4" w:rsidP="002648F4">
      <w:pPr>
        <w:widowControl w:val="0"/>
        <w:autoSpaceDE w:val="0"/>
        <w:autoSpaceDN w:val="0"/>
        <w:adjustRightInd w:val="0"/>
        <w:ind w:left="480" w:hanging="480"/>
        <w:rPr>
          <w:rFonts w:cs="Arial"/>
          <w:noProof/>
          <w:szCs w:val="24"/>
        </w:rPr>
      </w:pPr>
      <w:r w:rsidRPr="0011262E">
        <w:rPr>
          <w:rFonts w:cs="Arial"/>
          <w:noProof/>
          <w:szCs w:val="24"/>
          <w:lang w:val="en-US"/>
        </w:rPr>
        <w:t xml:space="preserve">Habermas, J., &amp; Blazek, J. R. (1987). The Idea of the University: Learning Processes. </w:t>
      </w:r>
      <w:r w:rsidRPr="002648F4">
        <w:rPr>
          <w:rFonts w:cs="Arial"/>
          <w:i/>
          <w:iCs/>
          <w:noProof/>
          <w:szCs w:val="24"/>
        </w:rPr>
        <w:t>New German Critique</w:t>
      </w:r>
      <w:r w:rsidRPr="002648F4">
        <w:rPr>
          <w:rFonts w:cs="Arial"/>
          <w:noProof/>
          <w:szCs w:val="24"/>
        </w:rPr>
        <w:t xml:space="preserve">, </w:t>
      </w:r>
      <w:r w:rsidRPr="002648F4">
        <w:rPr>
          <w:rFonts w:cs="Arial"/>
          <w:i/>
          <w:iCs/>
          <w:noProof/>
          <w:szCs w:val="24"/>
        </w:rPr>
        <w:t>41</w:t>
      </w:r>
      <w:r w:rsidRPr="002648F4">
        <w:rPr>
          <w:rFonts w:cs="Arial"/>
          <w:noProof/>
          <w:szCs w:val="24"/>
        </w:rPr>
        <w:t>, 3. https://doi.org/10.2307/488273</w:t>
      </w:r>
    </w:p>
    <w:p w14:paraId="760541CC"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2648F4">
        <w:rPr>
          <w:rFonts w:cs="Arial"/>
          <w:noProof/>
          <w:szCs w:val="24"/>
        </w:rPr>
        <w:t xml:space="preserve">Hall, H. (2013). Zastosowanie Metod NPS i CSI w Badaniach Poziomu Satysfakcji I Lojalności Studentów. </w:t>
      </w:r>
      <w:r w:rsidRPr="0011262E">
        <w:rPr>
          <w:rFonts w:cs="Arial"/>
          <w:i/>
          <w:iCs/>
          <w:noProof/>
          <w:szCs w:val="24"/>
          <w:lang w:val="en-US"/>
        </w:rPr>
        <w:t>Modern Management Review</w:t>
      </w:r>
      <w:r w:rsidRPr="0011262E">
        <w:rPr>
          <w:rFonts w:cs="Arial"/>
          <w:noProof/>
          <w:szCs w:val="24"/>
          <w:lang w:val="en-US"/>
        </w:rPr>
        <w:t xml:space="preserve">, </w:t>
      </w:r>
      <w:r w:rsidRPr="0011262E">
        <w:rPr>
          <w:rFonts w:cs="Arial"/>
          <w:i/>
          <w:iCs/>
          <w:noProof/>
          <w:szCs w:val="24"/>
          <w:lang w:val="en-US"/>
        </w:rPr>
        <w:t>XVIII</w:t>
      </w:r>
      <w:r w:rsidRPr="0011262E">
        <w:rPr>
          <w:rFonts w:cs="Arial"/>
          <w:noProof/>
          <w:szCs w:val="24"/>
          <w:lang w:val="en-US"/>
        </w:rPr>
        <w:t>, 51–61. https://doi.org/10.7862/rz.2013.mmr.5</w:t>
      </w:r>
    </w:p>
    <w:p w14:paraId="42BA2127"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Holland, M. M., &amp; Ford, K. S. (2021). Legitimating Prestige through Diversity: How Higher Education Institutions Represent Ethno-Racial Diversity across Levels of Selectivity. </w:t>
      </w:r>
      <w:r w:rsidRPr="0011262E">
        <w:rPr>
          <w:rFonts w:cs="Arial"/>
          <w:i/>
          <w:iCs/>
          <w:noProof/>
          <w:szCs w:val="24"/>
          <w:lang w:val="en-US"/>
        </w:rPr>
        <w:t>The Journal of Higher Education</w:t>
      </w:r>
      <w:r w:rsidRPr="0011262E">
        <w:rPr>
          <w:rFonts w:cs="Arial"/>
          <w:noProof/>
          <w:szCs w:val="24"/>
          <w:lang w:val="en-US"/>
        </w:rPr>
        <w:t xml:space="preserve">, </w:t>
      </w:r>
      <w:r w:rsidRPr="0011262E">
        <w:rPr>
          <w:rFonts w:cs="Arial"/>
          <w:i/>
          <w:iCs/>
          <w:noProof/>
          <w:szCs w:val="24"/>
          <w:lang w:val="en-US"/>
        </w:rPr>
        <w:t>92</w:t>
      </w:r>
      <w:r w:rsidRPr="0011262E">
        <w:rPr>
          <w:rFonts w:cs="Arial"/>
          <w:noProof/>
          <w:szCs w:val="24"/>
          <w:lang w:val="en-US"/>
        </w:rPr>
        <w:t>(1), 1–30. https://doi.org/10.1080/00221546.2020.1740532</w:t>
      </w:r>
    </w:p>
    <w:p w14:paraId="79969A53"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Jonas, A. (2009). </w:t>
      </w:r>
      <w:r w:rsidRPr="002648F4">
        <w:rPr>
          <w:rFonts w:cs="Arial"/>
          <w:i/>
          <w:iCs/>
          <w:noProof/>
          <w:szCs w:val="24"/>
        </w:rPr>
        <w:t>Tworzenie relacji z klientem w firmach usługowych a jakość usług</w:t>
      </w:r>
      <w:r w:rsidRPr="002648F4">
        <w:rPr>
          <w:rFonts w:cs="Arial"/>
          <w:noProof/>
          <w:szCs w:val="24"/>
        </w:rPr>
        <w:t xml:space="preserve">. </w:t>
      </w:r>
      <w:r w:rsidRPr="0011262E">
        <w:rPr>
          <w:rFonts w:cs="Arial"/>
          <w:i/>
          <w:iCs/>
          <w:noProof/>
          <w:szCs w:val="24"/>
          <w:lang w:val="en-US"/>
        </w:rPr>
        <w:t>823</w:t>
      </w:r>
      <w:r w:rsidRPr="0011262E">
        <w:rPr>
          <w:rFonts w:cs="Arial"/>
          <w:noProof/>
          <w:szCs w:val="24"/>
          <w:lang w:val="en-US"/>
        </w:rPr>
        <w:t>.</w:t>
      </w:r>
    </w:p>
    <w:p w14:paraId="21AB5518" w14:textId="77777777" w:rsidR="002648F4" w:rsidRPr="002648F4" w:rsidRDefault="002648F4" w:rsidP="002648F4">
      <w:pPr>
        <w:widowControl w:val="0"/>
        <w:autoSpaceDE w:val="0"/>
        <w:autoSpaceDN w:val="0"/>
        <w:adjustRightInd w:val="0"/>
        <w:ind w:left="480" w:hanging="480"/>
        <w:rPr>
          <w:rFonts w:cs="Arial"/>
          <w:noProof/>
          <w:szCs w:val="24"/>
        </w:rPr>
      </w:pPr>
      <w:r w:rsidRPr="0011262E">
        <w:rPr>
          <w:rFonts w:cs="Arial"/>
          <w:noProof/>
          <w:szCs w:val="24"/>
          <w:lang w:val="en-US"/>
        </w:rPr>
        <w:t xml:space="preserve">Jongbloed, B., Enders, J., &amp; Salerno, C. (2008). Higher education and its communities: Interconnections, interdependencies and a research agenda. </w:t>
      </w:r>
      <w:r w:rsidRPr="002648F4">
        <w:rPr>
          <w:rFonts w:cs="Arial"/>
          <w:i/>
          <w:iCs/>
          <w:noProof/>
          <w:szCs w:val="24"/>
        </w:rPr>
        <w:t>Higher Education</w:t>
      </w:r>
      <w:r w:rsidRPr="002648F4">
        <w:rPr>
          <w:rFonts w:cs="Arial"/>
          <w:noProof/>
          <w:szCs w:val="24"/>
        </w:rPr>
        <w:t xml:space="preserve">, </w:t>
      </w:r>
      <w:r w:rsidRPr="002648F4">
        <w:rPr>
          <w:rFonts w:cs="Arial"/>
          <w:i/>
          <w:iCs/>
          <w:noProof/>
          <w:szCs w:val="24"/>
        </w:rPr>
        <w:t>56</w:t>
      </w:r>
      <w:r w:rsidRPr="002648F4">
        <w:rPr>
          <w:rFonts w:cs="Arial"/>
          <w:noProof/>
          <w:szCs w:val="24"/>
        </w:rPr>
        <w:t>(3), 303–324. https://doi.org/10.1007/s10734-008-9128-2</w:t>
      </w:r>
    </w:p>
    <w:p w14:paraId="44EC45C5"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Kalinowski, J. (2017). </w:t>
      </w:r>
      <w:r w:rsidRPr="002648F4">
        <w:rPr>
          <w:rFonts w:cs="Arial"/>
          <w:i/>
          <w:iCs/>
          <w:noProof/>
          <w:szCs w:val="24"/>
        </w:rPr>
        <w:t>​Finansowanie uczelni na nowych zasadach - komentarz: dr Jacek Kalinowski​</w:t>
      </w:r>
      <w:r w:rsidRPr="002648F4">
        <w:rPr>
          <w:rFonts w:cs="Arial"/>
          <w:noProof/>
          <w:szCs w:val="24"/>
        </w:rPr>
        <w:t>. https://opinieouczelniach.pl/artykul/finansowanie-uczelni-na-nowych-zasadach-komentarz-dr-jacek-kalinowski/</w:t>
      </w:r>
    </w:p>
    <w:p w14:paraId="373D7E6B"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Kaplan, R. S., &amp; Norton, D. P. (1992). The balanced scorecard--measures that drive performance. </w:t>
      </w:r>
      <w:r w:rsidRPr="0011262E">
        <w:rPr>
          <w:rFonts w:cs="Arial"/>
          <w:i/>
          <w:iCs/>
          <w:noProof/>
          <w:szCs w:val="24"/>
          <w:lang w:val="en-US"/>
        </w:rPr>
        <w:t>Harvard business review</w:t>
      </w:r>
      <w:r w:rsidRPr="0011262E">
        <w:rPr>
          <w:rFonts w:cs="Arial"/>
          <w:noProof/>
          <w:szCs w:val="24"/>
          <w:lang w:val="en-US"/>
        </w:rPr>
        <w:t xml:space="preserve">, </w:t>
      </w:r>
      <w:r w:rsidRPr="0011262E">
        <w:rPr>
          <w:rFonts w:cs="Arial"/>
          <w:i/>
          <w:iCs/>
          <w:noProof/>
          <w:szCs w:val="24"/>
          <w:lang w:val="en-US"/>
        </w:rPr>
        <w:t>70</w:t>
      </w:r>
      <w:r w:rsidRPr="0011262E">
        <w:rPr>
          <w:rFonts w:cs="Arial"/>
          <w:noProof/>
          <w:szCs w:val="24"/>
          <w:lang w:val="en-US"/>
        </w:rPr>
        <w:t>(1), 71–79.</w:t>
      </w:r>
    </w:p>
    <w:p w14:paraId="4D279F45"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Kezar, A., &amp; Eckel, P. D. (2002). The Effect of Institutional Culture on Change Strategies in Higher Education. </w:t>
      </w:r>
      <w:r w:rsidRPr="0011262E">
        <w:rPr>
          <w:rFonts w:cs="Arial"/>
          <w:i/>
          <w:iCs/>
          <w:noProof/>
          <w:szCs w:val="24"/>
          <w:lang w:val="en-US"/>
        </w:rPr>
        <w:t>The Journal of Higher Education</w:t>
      </w:r>
      <w:r w:rsidRPr="0011262E">
        <w:rPr>
          <w:rFonts w:cs="Arial"/>
          <w:noProof/>
          <w:szCs w:val="24"/>
          <w:lang w:val="en-US"/>
        </w:rPr>
        <w:t xml:space="preserve">, </w:t>
      </w:r>
      <w:r w:rsidRPr="0011262E">
        <w:rPr>
          <w:rFonts w:cs="Arial"/>
          <w:i/>
          <w:iCs/>
          <w:noProof/>
          <w:szCs w:val="24"/>
          <w:lang w:val="en-US"/>
        </w:rPr>
        <w:t>73</w:t>
      </w:r>
      <w:r w:rsidRPr="0011262E">
        <w:rPr>
          <w:rFonts w:cs="Arial"/>
          <w:noProof/>
          <w:szCs w:val="24"/>
          <w:lang w:val="en-US"/>
        </w:rPr>
        <w:t>(4), 435–460. https://doi.org/10.1080/00221546.2002.11777159</w:t>
      </w:r>
    </w:p>
    <w:p w14:paraId="0415F017"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Kim, T. (2009). Shifting patterns of transnational academic mobility: A comparative and historical approach. </w:t>
      </w:r>
      <w:r w:rsidRPr="0011262E">
        <w:rPr>
          <w:rFonts w:cs="Arial"/>
          <w:i/>
          <w:iCs/>
          <w:noProof/>
          <w:szCs w:val="24"/>
          <w:lang w:val="en-US"/>
        </w:rPr>
        <w:t>Comparative Education</w:t>
      </w:r>
      <w:r w:rsidRPr="0011262E">
        <w:rPr>
          <w:rFonts w:cs="Arial"/>
          <w:noProof/>
          <w:szCs w:val="24"/>
          <w:lang w:val="en-US"/>
        </w:rPr>
        <w:t xml:space="preserve">, </w:t>
      </w:r>
      <w:r w:rsidRPr="0011262E">
        <w:rPr>
          <w:rFonts w:cs="Arial"/>
          <w:i/>
          <w:iCs/>
          <w:noProof/>
          <w:szCs w:val="24"/>
          <w:lang w:val="en-US"/>
        </w:rPr>
        <w:t>45</w:t>
      </w:r>
      <w:r w:rsidRPr="0011262E">
        <w:rPr>
          <w:rFonts w:cs="Arial"/>
          <w:noProof/>
          <w:szCs w:val="24"/>
          <w:lang w:val="en-US"/>
        </w:rPr>
        <w:t>(3), 387–403. https://doi.org/10.1080/03050060903184957</w:t>
      </w:r>
    </w:p>
    <w:p w14:paraId="58A8438C"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Kola, A. M., &amp; Leja, K. (2017). The Third Sector in the Universities’ Third Mission. W Ł. Sułkowski (Red.), </w:t>
      </w:r>
      <w:r w:rsidRPr="0011262E">
        <w:rPr>
          <w:rFonts w:cs="Arial"/>
          <w:i/>
          <w:iCs/>
          <w:noProof/>
          <w:szCs w:val="24"/>
          <w:lang w:val="en-US"/>
        </w:rPr>
        <w:t>New Horizons in Management Sciences</w:t>
      </w:r>
      <w:r w:rsidRPr="0011262E">
        <w:rPr>
          <w:rFonts w:cs="Arial"/>
          <w:noProof/>
          <w:szCs w:val="24"/>
          <w:lang w:val="en-US"/>
        </w:rPr>
        <w:t xml:space="preserve"> (ss. 99–125). Peter Lang. https://doi.org/10.3726/b10970</w:t>
      </w:r>
    </w:p>
    <w:p w14:paraId="4A343D9B"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Kwiek, M. (2006). The University and the State. </w:t>
      </w:r>
      <w:r w:rsidRPr="0011262E">
        <w:rPr>
          <w:rFonts w:cs="Arial"/>
          <w:i/>
          <w:iCs/>
          <w:noProof/>
          <w:szCs w:val="24"/>
          <w:lang w:val="en-US"/>
        </w:rPr>
        <w:t>The Journal of Higher Education</w:t>
      </w:r>
      <w:r w:rsidRPr="0011262E">
        <w:rPr>
          <w:rFonts w:cs="Arial"/>
          <w:noProof/>
          <w:szCs w:val="24"/>
          <w:lang w:val="en-US"/>
        </w:rPr>
        <w:t>. https://doi.org/10.2307/1975223</w:t>
      </w:r>
    </w:p>
    <w:p w14:paraId="512C44CA"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Kwiek, M. (2015). </w:t>
      </w:r>
      <w:r w:rsidRPr="002648F4">
        <w:rPr>
          <w:rFonts w:cs="Arial"/>
          <w:i/>
          <w:iCs/>
          <w:noProof/>
          <w:szCs w:val="24"/>
        </w:rPr>
        <w:t>Uniwersytet w dobie przemian. Instytucje i kadra akademicka w warunkach rosnącej konkurencji</w:t>
      </w:r>
      <w:r w:rsidRPr="002648F4">
        <w:rPr>
          <w:rFonts w:cs="Arial"/>
          <w:noProof/>
          <w:szCs w:val="24"/>
        </w:rPr>
        <w:t xml:space="preserve"> (I). Wydawnictwo Naukowe PWN.</w:t>
      </w:r>
    </w:p>
    <w:p w14:paraId="2A57DF49"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Kwiek, M. (2017). Wprowadzenie: Reforma szkolnictwa wyższego w Polsce i jej wyzwania. Jak stopniowa dehermetyzacja systemu prowadzi do jego stratyfikacji. </w:t>
      </w:r>
      <w:r w:rsidRPr="002648F4">
        <w:rPr>
          <w:rFonts w:cs="Arial"/>
          <w:i/>
          <w:iCs/>
          <w:noProof/>
          <w:szCs w:val="24"/>
        </w:rPr>
        <w:t>Nauka i Szkolnictwo Wyższe</w:t>
      </w:r>
      <w:r w:rsidRPr="002648F4">
        <w:rPr>
          <w:rFonts w:cs="Arial"/>
          <w:noProof/>
          <w:szCs w:val="24"/>
        </w:rPr>
        <w:t xml:space="preserve">, </w:t>
      </w:r>
      <w:r w:rsidRPr="002648F4">
        <w:rPr>
          <w:rFonts w:cs="Arial"/>
          <w:i/>
          <w:iCs/>
          <w:noProof/>
          <w:szCs w:val="24"/>
        </w:rPr>
        <w:t>2(50)</w:t>
      </w:r>
      <w:r w:rsidRPr="002648F4">
        <w:rPr>
          <w:rFonts w:cs="Arial"/>
          <w:noProof/>
          <w:szCs w:val="24"/>
        </w:rPr>
        <w:t>, 9–38. https://doi.org/10.14746/nisw.2017.2.0</w:t>
      </w:r>
    </w:p>
    <w:p w14:paraId="081DCE90" w14:textId="77777777" w:rsidR="002648F4" w:rsidRPr="002648F4" w:rsidRDefault="002648F4" w:rsidP="002648F4">
      <w:pPr>
        <w:widowControl w:val="0"/>
        <w:autoSpaceDE w:val="0"/>
        <w:autoSpaceDN w:val="0"/>
        <w:adjustRightInd w:val="0"/>
        <w:ind w:left="480" w:hanging="480"/>
        <w:rPr>
          <w:rFonts w:cs="Arial"/>
          <w:noProof/>
          <w:szCs w:val="24"/>
        </w:rPr>
      </w:pPr>
      <w:r w:rsidRPr="0011262E">
        <w:rPr>
          <w:rFonts w:cs="Arial"/>
          <w:noProof/>
          <w:szCs w:val="24"/>
          <w:lang w:val="en-US"/>
        </w:rPr>
        <w:t xml:space="preserve">Kwiek, M. (2019). </w:t>
      </w:r>
      <w:r w:rsidRPr="0011262E">
        <w:rPr>
          <w:rFonts w:cs="Arial"/>
          <w:i/>
          <w:iCs/>
          <w:noProof/>
          <w:szCs w:val="24"/>
          <w:lang w:val="en-US"/>
        </w:rPr>
        <w:t xml:space="preserve">Changing European academics: A comparative study of social stratification, work </w:t>
      </w:r>
      <w:r w:rsidRPr="0011262E">
        <w:rPr>
          <w:rFonts w:cs="Arial"/>
          <w:i/>
          <w:iCs/>
          <w:noProof/>
          <w:szCs w:val="24"/>
          <w:lang w:val="en-US"/>
        </w:rPr>
        <w:lastRenderedPageBreak/>
        <w:t>patterns and research productivity</w:t>
      </w:r>
      <w:r w:rsidRPr="0011262E">
        <w:rPr>
          <w:rFonts w:cs="Arial"/>
          <w:noProof/>
          <w:szCs w:val="24"/>
          <w:lang w:val="en-US"/>
        </w:rPr>
        <w:t xml:space="preserve">. </w:t>
      </w:r>
      <w:r w:rsidRPr="002648F4">
        <w:rPr>
          <w:rFonts w:cs="Arial"/>
          <w:noProof/>
          <w:szCs w:val="24"/>
        </w:rPr>
        <w:t>Routledge.</w:t>
      </w:r>
    </w:p>
    <w:p w14:paraId="7A8A1205"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Kwiek, M., Antonowicz, D., Brdulak, J., Hulicka, M., Jędrzejewski, T., Kowalski, R., Kulczycki, E., Szadkowski, K., Szot, A., &amp; Wolszczak-Derlacz, J. (2016). </w:t>
      </w:r>
      <w:r w:rsidRPr="002648F4">
        <w:rPr>
          <w:rFonts w:cs="Arial"/>
          <w:i/>
          <w:iCs/>
          <w:noProof/>
          <w:szCs w:val="24"/>
        </w:rPr>
        <w:t>Projekt założeń do ustawy Prawo o szkolnictwie wyższym</w:t>
      </w:r>
      <w:r w:rsidRPr="002648F4">
        <w:rPr>
          <w:rFonts w:cs="Arial"/>
          <w:noProof/>
          <w:szCs w:val="24"/>
        </w:rPr>
        <w:t>. Uniwersytet im. Adama Mickiewicza w Poznniu. https://repozytorium.amu.edu.pl/bitstream/10593/16175/1/Projekt_zalozen_Kwiek_et_al_2016_Final.pdf</w:t>
      </w:r>
    </w:p>
    <w:p w14:paraId="1DE2545C"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Leja, K. (2011). </w:t>
      </w:r>
      <w:r w:rsidRPr="002648F4">
        <w:rPr>
          <w:rFonts w:cs="Arial"/>
          <w:i/>
          <w:iCs/>
          <w:noProof/>
          <w:szCs w:val="24"/>
        </w:rPr>
        <w:t>Koncepcje zarządzania współczesnym uniwersytetem</w:t>
      </w:r>
      <w:r w:rsidRPr="002648F4">
        <w:rPr>
          <w:rFonts w:cs="Arial"/>
          <w:noProof/>
          <w:szCs w:val="24"/>
        </w:rPr>
        <w:t xml:space="preserve"> (Numer JANUARY 2011). https://doi.org/10.13140/RG.2.1.3539.1529</w:t>
      </w:r>
    </w:p>
    <w:p w14:paraId="0ECB21B8"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Leja, K. (2012). Uczelnia społecznie odpowiedzialna. </w:t>
      </w:r>
      <w:r w:rsidRPr="002648F4">
        <w:rPr>
          <w:rFonts w:cs="Arial"/>
          <w:i/>
          <w:iCs/>
          <w:noProof/>
          <w:szCs w:val="24"/>
        </w:rPr>
        <w:t>Pomorski Przegląd Gospodarczy</w:t>
      </w:r>
      <w:r w:rsidRPr="002648F4">
        <w:rPr>
          <w:rFonts w:cs="Arial"/>
          <w:noProof/>
          <w:szCs w:val="24"/>
        </w:rPr>
        <w:t xml:space="preserve">, </w:t>
      </w:r>
      <w:r w:rsidRPr="002648F4">
        <w:rPr>
          <w:rFonts w:cs="Arial"/>
          <w:i/>
          <w:iCs/>
          <w:noProof/>
          <w:szCs w:val="24"/>
        </w:rPr>
        <w:t>4</w:t>
      </w:r>
      <w:r w:rsidRPr="002648F4">
        <w:rPr>
          <w:rFonts w:cs="Arial"/>
          <w:noProof/>
          <w:szCs w:val="24"/>
        </w:rPr>
        <w:t>, 47–49. https://ppg.ibngr.pl/pomorski-przeglad-gospodarczy/uczelnia-spolecznie-odpowiedzialna</w:t>
      </w:r>
    </w:p>
    <w:p w14:paraId="21D95095"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Leja, K. (2019). </w:t>
      </w:r>
      <w:r w:rsidRPr="002648F4">
        <w:rPr>
          <w:rFonts w:cs="Arial"/>
          <w:i/>
          <w:iCs/>
          <w:noProof/>
          <w:szCs w:val="24"/>
        </w:rPr>
        <w:t>Misja społecznie odpowiedzialnego uniwersytetu</w:t>
      </w:r>
      <w:r w:rsidRPr="002648F4">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28F53B92" w14:textId="77777777" w:rsidR="002648F4" w:rsidRPr="002648F4" w:rsidRDefault="002648F4" w:rsidP="002648F4">
      <w:pPr>
        <w:widowControl w:val="0"/>
        <w:autoSpaceDE w:val="0"/>
        <w:autoSpaceDN w:val="0"/>
        <w:adjustRightInd w:val="0"/>
        <w:ind w:left="480" w:hanging="480"/>
        <w:rPr>
          <w:rFonts w:cs="Arial"/>
          <w:noProof/>
          <w:szCs w:val="24"/>
        </w:rPr>
      </w:pPr>
      <w:r w:rsidRPr="0011262E">
        <w:rPr>
          <w:rFonts w:cs="Arial"/>
          <w:noProof/>
          <w:szCs w:val="24"/>
          <w:lang w:val="en-US"/>
        </w:rPr>
        <w:t xml:space="preserve">Levy, A. (1986). Second-order planned change: Definition and conceptualization. </w:t>
      </w:r>
      <w:r w:rsidRPr="002648F4">
        <w:rPr>
          <w:rFonts w:cs="Arial"/>
          <w:i/>
          <w:iCs/>
          <w:noProof/>
          <w:szCs w:val="24"/>
        </w:rPr>
        <w:t>Organizational Dynamics</w:t>
      </w:r>
      <w:r w:rsidRPr="002648F4">
        <w:rPr>
          <w:rFonts w:cs="Arial"/>
          <w:noProof/>
          <w:szCs w:val="24"/>
        </w:rPr>
        <w:t xml:space="preserve">, </w:t>
      </w:r>
      <w:r w:rsidRPr="002648F4">
        <w:rPr>
          <w:rFonts w:cs="Arial"/>
          <w:i/>
          <w:iCs/>
          <w:noProof/>
          <w:szCs w:val="24"/>
        </w:rPr>
        <w:t>15</w:t>
      </w:r>
      <w:r w:rsidRPr="002648F4">
        <w:rPr>
          <w:rFonts w:cs="Arial"/>
          <w:noProof/>
          <w:szCs w:val="24"/>
        </w:rPr>
        <w:t>(1), 5–23. https://doi.org/10.1016/0090-2616(86)90022-7</w:t>
      </w:r>
    </w:p>
    <w:p w14:paraId="62FB28E7"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2648F4">
        <w:rPr>
          <w:rFonts w:cs="Arial"/>
          <w:noProof/>
          <w:szCs w:val="24"/>
        </w:rPr>
        <w:t xml:space="preserve">Lewandowski, K., &amp; Zieliński, G. (2012). Determinanty percepcji jakości usług edukacyjnych w perspektywie grup interesariuszy. </w:t>
      </w:r>
      <w:r w:rsidRPr="0011262E">
        <w:rPr>
          <w:rFonts w:cs="Arial"/>
          <w:i/>
          <w:iCs/>
          <w:noProof/>
          <w:szCs w:val="24"/>
          <w:lang w:val="en-US"/>
        </w:rPr>
        <w:t>Zarządzanie i Finanse</w:t>
      </w:r>
      <w:r w:rsidRPr="0011262E">
        <w:rPr>
          <w:rFonts w:cs="Arial"/>
          <w:noProof/>
          <w:szCs w:val="24"/>
          <w:lang w:val="en-US"/>
        </w:rPr>
        <w:t xml:space="preserve">, </w:t>
      </w:r>
      <w:r w:rsidRPr="0011262E">
        <w:rPr>
          <w:rFonts w:cs="Arial"/>
          <w:i/>
          <w:iCs/>
          <w:noProof/>
          <w:szCs w:val="24"/>
          <w:lang w:val="en-US"/>
        </w:rPr>
        <w:t>3</w:t>
      </w:r>
      <w:r w:rsidRPr="0011262E">
        <w:rPr>
          <w:rFonts w:cs="Arial"/>
          <w:noProof/>
          <w:szCs w:val="24"/>
          <w:lang w:val="en-US"/>
        </w:rPr>
        <w:t>(3), 42–54.</w:t>
      </w:r>
    </w:p>
    <w:p w14:paraId="585D1017"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Marginson, S. (2006). Dynamics of National and Global Competition in Higher Education. </w:t>
      </w:r>
      <w:r w:rsidRPr="0011262E">
        <w:rPr>
          <w:rFonts w:cs="Arial"/>
          <w:i/>
          <w:iCs/>
          <w:noProof/>
          <w:szCs w:val="24"/>
          <w:lang w:val="en-US"/>
        </w:rPr>
        <w:t>Higher Education</w:t>
      </w:r>
      <w:r w:rsidRPr="0011262E">
        <w:rPr>
          <w:rFonts w:cs="Arial"/>
          <w:noProof/>
          <w:szCs w:val="24"/>
          <w:lang w:val="en-US"/>
        </w:rPr>
        <w:t xml:space="preserve">, </w:t>
      </w:r>
      <w:r w:rsidRPr="0011262E">
        <w:rPr>
          <w:rFonts w:cs="Arial"/>
          <w:i/>
          <w:iCs/>
          <w:noProof/>
          <w:szCs w:val="24"/>
          <w:lang w:val="en-US"/>
        </w:rPr>
        <w:t>52</w:t>
      </w:r>
      <w:r w:rsidRPr="0011262E">
        <w:rPr>
          <w:rFonts w:cs="Arial"/>
          <w:noProof/>
          <w:szCs w:val="24"/>
          <w:lang w:val="en-US"/>
        </w:rPr>
        <w:t>(1), 1–39. https://doi.org/10.1007/s10734-004-7649-x</w:t>
      </w:r>
    </w:p>
    <w:p w14:paraId="053F2AF6"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Merton, R. K. (1968). The Matthew Effect in Science: The reward and communication systems of science are considered. </w:t>
      </w:r>
      <w:r w:rsidRPr="0011262E">
        <w:rPr>
          <w:rFonts w:cs="Arial"/>
          <w:i/>
          <w:iCs/>
          <w:noProof/>
          <w:szCs w:val="24"/>
          <w:lang w:val="en-US"/>
        </w:rPr>
        <w:t>Science</w:t>
      </w:r>
      <w:r w:rsidRPr="0011262E">
        <w:rPr>
          <w:rFonts w:cs="Arial"/>
          <w:noProof/>
          <w:szCs w:val="24"/>
          <w:lang w:val="en-US"/>
        </w:rPr>
        <w:t xml:space="preserve">, </w:t>
      </w:r>
      <w:r w:rsidRPr="0011262E">
        <w:rPr>
          <w:rFonts w:cs="Arial"/>
          <w:i/>
          <w:iCs/>
          <w:noProof/>
          <w:szCs w:val="24"/>
          <w:lang w:val="en-US"/>
        </w:rPr>
        <w:t>159</w:t>
      </w:r>
      <w:r w:rsidRPr="0011262E">
        <w:rPr>
          <w:rFonts w:cs="Arial"/>
          <w:noProof/>
          <w:szCs w:val="24"/>
          <w:lang w:val="en-US"/>
        </w:rPr>
        <w:t>(3810), 56–63. https://doi.org/10.1126/science.159.3810.56</w:t>
      </w:r>
    </w:p>
    <w:p w14:paraId="635FC25B"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i/>
          <w:iCs/>
          <w:noProof/>
          <w:szCs w:val="24"/>
          <w:lang w:val="en-US"/>
        </w:rPr>
        <w:t>Methodology of QS World University Rankings 2020</w:t>
      </w:r>
      <w:r w:rsidRPr="0011262E">
        <w:rPr>
          <w:rFonts w:cs="Arial"/>
          <w:noProof/>
          <w:szCs w:val="24"/>
          <w:lang w:val="en-US"/>
        </w:rPr>
        <w:t>. (2020). https://www.topuniversities.com/qs-world-university-rankings/methodology</w:t>
      </w:r>
    </w:p>
    <w:p w14:paraId="6BB01697"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i/>
          <w:iCs/>
          <w:noProof/>
          <w:szCs w:val="24"/>
          <w:lang w:val="en-US"/>
        </w:rPr>
        <w:t>Methodology of Round University Ranking 2020</w:t>
      </w:r>
      <w:r w:rsidRPr="0011262E">
        <w:rPr>
          <w:rFonts w:cs="Arial"/>
          <w:noProof/>
          <w:szCs w:val="24"/>
          <w:lang w:val="en-US"/>
        </w:rPr>
        <w:t>. (2020). https://roundranking.com/methodology/methodology.html</w:t>
      </w:r>
    </w:p>
    <w:p w14:paraId="5D5F9085"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i/>
          <w:iCs/>
          <w:noProof/>
          <w:szCs w:val="24"/>
        </w:rPr>
        <w:t>Metodologia Rankingu Szkół Wyższych Perspektywy 2020</w:t>
      </w:r>
      <w:r w:rsidRPr="002648F4">
        <w:rPr>
          <w:rFonts w:cs="Arial"/>
          <w:noProof/>
          <w:szCs w:val="24"/>
        </w:rPr>
        <w:t>. (2020, luty 23). http://ranking.perspektywy.pl/2020/article/metodologia-rankingu-uczelni-akademickich</w:t>
      </w:r>
    </w:p>
    <w:p w14:paraId="36382D49"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Ministerstwo Nauki i Szkolnictwa Wyższego, &amp; MNiSW. (2019). </w:t>
      </w:r>
      <w:r w:rsidRPr="002648F4">
        <w:rPr>
          <w:rFonts w:cs="Arial"/>
          <w:i/>
          <w:iCs/>
          <w:noProof/>
          <w:szCs w:val="24"/>
        </w:rPr>
        <w:t>Przewodnik po systemie szkolnictwa wyższego i nauki</w:t>
      </w:r>
      <w:r w:rsidRPr="002648F4">
        <w:rPr>
          <w:rFonts w:cs="Arial"/>
          <w:noProof/>
          <w:szCs w:val="24"/>
        </w:rPr>
        <w:t>. https://konstytucjadlanauki.gov.pl/content/uploads/2019/02/przewodnik-po-reformie-wydanie-i-poprawione-marzec-2019.pdf</w:t>
      </w:r>
    </w:p>
    <w:p w14:paraId="242E23BC"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MNiSW. (2013). </w:t>
      </w:r>
      <w:r w:rsidRPr="002648F4">
        <w:rPr>
          <w:rFonts w:cs="Arial"/>
          <w:i/>
          <w:iCs/>
          <w:noProof/>
          <w:szCs w:val="24"/>
        </w:rPr>
        <w:t>Szkolnictwo wyższe w polsce 2013</w:t>
      </w:r>
      <w:r w:rsidRPr="002648F4">
        <w:rPr>
          <w:rFonts w:cs="Arial"/>
          <w:noProof/>
          <w:szCs w:val="24"/>
        </w:rPr>
        <w:t>.</w:t>
      </w:r>
    </w:p>
    <w:p w14:paraId="191DB173"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MNiSW. (2019a). </w:t>
      </w:r>
      <w:r w:rsidRPr="002648F4">
        <w:rPr>
          <w:rFonts w:cs="Arial"/>
          <w:i/>
          <w:iCs/>
          <w:noProof/>
          <w:szCs w:val="24"/>
        </w:rPr>
        <w:t>Finansowanie uczelni w świetle przepisów Ustawy 2.0</w:t>
      </w:r>
      <w:r w:rsidRPr="002648F4">
        <w:rPr>
          <w:rFonts w:cs="Arial"/>
          <w:noProof/>
          <w:szCs w:val="24"/>
        </w:rPr>
        <w:t>.</w:t>
      </w:r>
    </w:p>
    <w:p w14:paraId="232D4D90"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MNiSW. (2019b). Konstytucja dla Nauki. Prawo o szkolnictwie wyższym i nauce - komentarz. W </w:t>
      </w:r>
      <w:r w:rsidRPr="002648F4">
        <w:rPr>
          <w:rFonts w:cs="Arial"/>
          <w:i/>
          <w:iCs/>
          <w:noProof/>
          <w:szCs w:val="24"/>
        </w:rPr>
        <w:t>Prawo o szkolnictwie wyższym i nauce. komentarz</w:t>
      </w:r>
      <w:r w:rsidRPr="002648F4">
        <w:rPr>
          <w:rFonts w:cs="Arial"/>
          <w:noProof/>
          <w:szCs w:val="24"/>
        </w:rPr>
        <w:t xml:space="preserve"> (Numer 7).</w:t>
      </w:r>
    </w:p>
    <w:p w14:paraId="1C055D6A"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Moroń, D. (2016). Wpływ przemian demograficznych na szkolnictwo wyższe w Polsce. </w:t>
      </w:r>
      <w:r w:rsidRPr="002648F4">
        <w:rPr>
          <w:rFonts w:cs="Arial"/>
          <w:i/>
          <w:iCs/>
          <w:noProof/>
          <w:szCs w:val="24"/>
        </w:rPr>
        <w:t xml:space="preserve">Studia </w:t>
      </w:r>
      <w:r w:rsidRPr="002648F4">
        <w:rPr>
          <w:rFonts w:cs="Arial"/>
          <w:i/>
          <w:iCs/>
          <w:noProof/>
          <w:szCs w:val="24"/>
        </w:rPr>
        <w:lastRenderedPageBreak/>
        <w:t>Ekonomiczne. Zeszyty Naukowe Uniwersytetu Ekonomicznego w Katowicach</w:t>
      </w:r>
      <w:r w:rsidRPr="002648F4">
        <w:rPr>
          <w:rFonts w:cs="Arial"/>
          <w:noProof/>
          <w:szCs w:val="24"/>
        </w:rPr>
        <w:t xml:space="preserve">, </w:t>
      </w:r>
      <w:r w:rsidRPr="002648F4">
        <w:rPr>
          <w:rFonts w:cs="Arial"/>
          <w:i/>
          <w:iCs/>
          <w:noProof/>
          <w:szCs w:val="24"/>
        </w:rPr>
        <w:t>290</w:t>
      </w:r>
      <w:r w:rsidRPr="002648F4">
        <w:rPr>
          <w:rFonts w:cs="Arial"/>
          <w:noProof/>
          <w:szCs w:val="24"/>
        </w:rPr>
        <w:t>, 107–116.</w:t>
      </w:r>
    </w:p>
    <w:p w14:paraId="14DD65A8"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i/>
          <w:iCs/>
          <w:noProof/>
          <w:szCs w:val="24"/>
        </w:rPr>
        <w:t>MyPlan College Rankings</w:t>
      </w:r>
      <w:r w:rsidRPr="002648F4">
        <w:rPr>
          <w:rFonts w:cs="Arial"/>
          <w:noProof/>
          <w:szCs w:val="24"/>
        </w:rPr>
        <w:t>. (2020). https://www.myplan.com/education/colleges/college_rankings_1.php</w:t>
      </w:r>
    </w:p>
    <w:p w14:paraId="0C918FB6"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2648F4">
        <w:rPr>
          <w:rFonts w:cs="Arial"/>
          <w:noProof/>
          <w:szCs w:val="24"/>
        </w:rPr>
        <w:t xml:space="preserve">Nazarko, J., Komuda, M., Kuźmicz, K., Szubzda, E., &amp; Urban, J. (2008). </w:t>
      </w:r>
      <w:r w:rsidRPr="002648F4">
        <w:rPr>
          <w:rFonts w:cs="Arial"/>
          <w:i/>
          <w:iCs/>
          <w:noProof/>
          <w:szCs w:val="24"/>
        </w:rPr>
        <w:t>Metoda DEA w badaniu efektywności instytucji sektora publicznego na przykładzie szkół wyższych</w:t>
      </w:r>
      <w:r w:rsidRPr="002648F4">
        <w:rPr>
          <w:rFonts w:cs="Arial"/>
          <w:noProof/>
          <w:szCs w:val="24"/>
        </w:rPr>
        <w:t xml:space="preserve">. </w:t>
      </w:r>
      <w:r w:rsidRPr="0011262E">
        <w:rPr>
          <w:rFonts w:cs="Arial"/>
          <w:i/>
          <w:iCs/>
          <w:noProof/>
          <w:szCs w:val="24"/>
          <w:lang w:val="en-US"/>
        </w:rPr>
        <w:t>4</w:t>
      </w:r>
      <w:r w:rsidRPr="0011262E">
        <w:rPr>
          <w:rFonts w:cs="Arial"/>
          <w:noProof/>
          <w:szCs w:val="24"/>
          <w:lang w:val="en-US"/>
        </w:rPr>
        <w:t>.</w:t>
      </w:r>
    </w:p>
    <w:p w14:paraId="4742FD01"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Newby, P. (1999). Culture and quality in higher education. </w:t>
      </w:r>
      <w:r w:rsidRPr="0011262E">
        <w:rPr>
          <w:rFonts w:cs="Arial"/>
          <w:i/>
          <w:iCs/>
          <w:noProof/>
          <w:szCs w:val="24"/>
          <w:lang w:val="en-US"/>
        </w:rPr>
        <w:t>Higher Education Policy</w:t>
      </w:r>
      <w:r w:rsidRPr="0011262E">
        <w:rPr>
          <w:rFonts w:cs="Arial"/>
          <w:noProof/>
          <w:szCs w:val="24"/>
          <w:lang w:val="en-US"/>
        </w:rPr>
        <w:t xml:space="preserve">, </w:t>
      </w:r>
      <w:r w:rsidRPr="0011262E">
        <w:rPr>
          <w:rFonts w:cs="Arial"/>
          <w:i/>
          <w:iCs/>
          <w:noProof/>
          <w:szCs w:val="24"/>
          <w:lang w:val="en-US"/>
        </w:rPr>
        <w:t>12</w:t>
      </w:r>
      <w:r w:rsidRPr="0011262E">
        <w:rPr>
          <w:rFonts w:cs="Arial"/>
          <w:noProof/>
          <w:szCs w:val="24"/>
          <w:lang w:val="en-US"/>
        </w:rPr>
        <w:t>(3), 261–275. https://doi.org/10.1016/S0952-8733(99)00014-8</w:t>
      </w:r>
    </w:p>
    <w:p w14:paraId="6FF0D891"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2648F4">
        <w:rPr>
          <w:rFonts w:cs="Arial"/>
          <w:noProof/>
          <w:szCs w:val="24"/>
        </w:rPr>
        <w:t xml:space="preserve">Niankara, I., Muqattash, R., Niankara, A., &amp; Traoret, R. I. (2020). </w:t>
      </w:r>
      <w:r w:rsidRPr="0011262E">
        <w:rPr>
          <w:rFonts w:cs="Arial"/>
          <w:noProof/>
          <w:szCs w:val="24"/>
          <w:lang w:val="en-US"/>
        </w:rPr>
        <w:t xml:space="preserve">COVID-19 Vaccine Development in a Quadruple Helix Innovation System: Uncovering the Preferences of the Fourth Helix in the UAE. </w:t>
      </w:r>
      <w:r w:rsidRPr="0011262E">
        <w:rPr>
          <w:rFonts w:cs="Arial"/>
          <w:i/>
          <w:iCs/>
          <w:noProof/>
          <w:szCs w:val="24"/>
          <w:lang w:val="en-US"/>
        </w:rPr>
        <w:t>Journal of Open Innovation: Technology, Market, and Complexity</w:t>
      </w:r>
      <w:r w:rsidRPr="0011262E">
        <w:rPr>
          <w:rFonts w:cs="Arial"/>
          <w:noProof/>
          <w:szCs w:val="24"/>
          <w:lang w:val="en-US"/>
        </w:rPr>
        <w:t xml:space="preserve">, </w:t>
      </w:r>
      <w:r w:rsidRPr="0011262E">
        <w:rPr>
          <w:rFonts w:cs="Arial"/>
          <w:i/>
          <w:iCs/>
          <w:noProof/>
          <w:szCs w:val="24"/>
          <w:lang w:val="en-US"/>
        </w:rPr>
        <w:t>6</w:t>
      </w:r>
      <w:r w:rsidRPr="0011262E">
        <w:rPr>
          <w:rFonts w:cs="Arial"/>
          <w:noProof/>
          <w:szCs w:val="24"/>
          <w:lang w:val="en-US"/>
        </w:rPr>
        <w:t>(4), 132. https://doi.org/10.3390/joitmc6040132</w:t>
      </w:r>
    </w:p>
    <w:p w14:paraId="05B11E47"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Noaman, A. Y., Ragab, A. H. M., Fayoumi, A. G., Khedra, A. M., &amp; Madbouly, A. I. (2013). HEQAM: A developed higher education quality assessment model. </w:t>
      </w:r>
      <w:r w:rsidRPr="0011262E">
        <w:rPr>
          <w:rFonts w:cs="Arial"/>
          <w:i/>
          <w:iCs/>
          <w:noProof/>
          <w:szCs w:val="24"/>
          <w:lang w:val="en-US"/>
        </w:rPr>
        <w:t>2013 Federated Conference on Computer Science and Information Systems, FedCSIS 2013</w:t>
      </w:r>
      <w:r w:rsidRPr="0011262E">
        <w:rPr>
          <w:rFonts w:cs="Arial"/>
          <w:noProof/>
          <w:szCs w:val="24"/>
          <w:lang w:val="en-US"/>
        </w:rPr>
        <w:t>, 739–746.</w:t>
      </w:r>
    </w:p>
    <w:p w14:paraId="76E336F9"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Nowotny, H., Scott, P., &amp; Gibbons, M. (2003). Introduction: „Mode 2” revisited: The new production of knowledge. W </w:t>
      </w:r>
      <w:r w:rsidRPr="0011262E">
        <w:rPr>
          <w:rFonts w:cs="Arial"/>
          <w:i/>
          <w:iCs/>
          <w:noProof/>
          <w:szCs w:val="24"/>
          <w:lang w:val="en-US"/>
        </w:rPr>
        <w:t>Minerva</w:t>
      </w:r>
      <w:r w:rsidRPr="0011262E">
        <w:rPr>
          <w:rFonts w:cs="Arial"/>
          <w:noProof/>
          <w:szCs w:val="24"/>
          <w:lang w:val="en-US"/>
        </w:rPr>
        <w:t xml:space="preserve"> (T. 41, Numer 3, ss. 179–194). https://doi.org/10.1023/A:1025505528250</w:t>
      </w:r>
    </w:p>
    <w:p w14:paraId="05C0DC9B"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Pardo del Val, M., &amp; Martínez Fuentes, C. (2003). Resistance to change: a literature review and empirical study. </w:t>
      </w:r>
      <w:r w:rsidRPr="0011262E">
        <w:rPr>
          <w:rFonts w:cs="Arial"/>
          <w:i/>
          <w:iCs/>
          <w:noProof/>
          <w:szCs w:val="24"/>
          <w:lang w:val="en-US"/>
        </w:rPr>
        <w:t>Management Decision</w:t>
      </w:r>
      <w:r w:rsidRPr="0011262E">
        <w:rPr>
          <w:rFonts w:cs="Arial"/>
          <w:noProof/>
          <w:szCs w:val="24"/>
          <w:lang w:val="en-US"/>
        </w:rPr>
        <w:t xml:space="preserve">, </w:t>
      </w:r>
      <w:r w:rsidRPr="0011262E">
        <w:rPr>
          <w:rFonts w:cs="Arial"/>
          <w:i/>
          <w:iCs/>
          <w:noProof/>
          <w:szCs w:val="24"/>
          <w:lang w:val="en-US"/>
        </w:rPr>
        <w:t>41</w:t>
      </w:r>
      <w:r w:rsidRPr="0011262E">
        <w:rPr>
          <w:rFonts w:cs="Arial"/>
          <w:noProof/>
          <w:szCs w:val="24"/>
          <w:lang w:val="en-US"/>
        </w:rPr>
        <w:t>(2), 148–155. https://doi.org/10.1108/00251740310457597</w:t>
      </w:r>
    </w:p>
    <w:p w14:paraId="52DBDA62"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Pucciarelli, F., &amp; Kaplan, A. (2016). Competition and strategy in higher education: Managing complexity and uncertainty. </w:t>
      </w:r>
      <w:r w:rsidRPr="0011262E">
        <w:rPr>
          <w:rFonts w:cs="Arial"/>
          <w:i/>
          <w:iCs/>
          <w:noProof/>
          <w:szCs w:val="24"/>
          <w:lang w:val="en-US"/>
        </w:rPr>
        <w:t>Business Horizons</w:t>
      </w:r>
      <w:r w:rsidRPr="0011262E">
        <w:rPr>
          <w:rFonts w:cs="Arial"/>
          <w:noProof/>
          <w:szCs w:val="24"/>
          <w:lang w:val="en-US"/>
        </w:rPr>
        <w:t xml:space="preserve">, </w:t>
      </w:r>
      <w:r w:rsidRPr="0011262E">
        <w:rPr>
          <w:rFonts w:cs="Arial"/>
          <w:i/>
          <w:iCs/>
          <w:noProof/>
          <w:szCs w:val="24"/>
          <w:lang w:val="en-US"/>
        </w:rPr>
        <w:t>59</w:t>
      </w:r>
      <w:r w:rsidRPr="0011262E">
        <w:rPr>
          <w:rFonts w:cs="Arial"/>
          <w:noProof/>
          <w:szCs w:val="24"/>
          <w:lang w:val="en-US"/>
        </w:rPr>
        <w:t>(3), 311–320. https://doi.org/10.1016/j.bushor.2016.01.003</w:t>
      </w:r>
    </w:p>
    <w:p w14:paraId="5755C4A8"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i/>
          <w:iCs/>
          <w:noProof/>
          <w:szCs w:val="24"/>
          <w:lang w:val="en-US"/>
        </w:rPr>
        <w:t>Ranking Methodology of Academic Ranking of World Universities - 2020</w:t>
      </w:r>
      <w:r w:rsidRPr="0011262E">
        <w:rPr>
          <w:rFonts w:cs="Arial"/>
          <w:noProof/>
          <w:szCs w:val="24"/>
          <w:lang w:val="en-US"/>
        </w:rPr>
        <w:t>. (2020). http://www.shanghairanking.com/ARWU-Methodology-2020.html</w:t>
      </w:r>
    </w:p>
    <w:p w14:paraId="10663FD2"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Rauschnabel, P. A. P. A., Krey, N., Babin, B. J. B. J., &amp; Ivens, B. S. B. S. (2016). Brand management in higher education: The University Brand Personality Scale. </w:t>
      </w:r>
      <w:r w:rsidRPr="0011262E">
        <w:rPr>
          <w:rFonts w:cs="Arial"/>
          <w:i/>
          <w:iCs/>
          <w:noProof/>
          <w:szCs w:val="24"/>
          <w:lang w:val="en-US"/>
        </w:rPr>
        <w:t>Journal of Business Research</w:t>
      </w:r>
      <w:r w:rsidRPr="0011262E">
        <w:rPr>
          <w:rFonts w:cs="Arial"/>
          <w:noProof/>
          <w:szCs w:val="24"/>
          <w:lang w:val="en-US"/>
        </w:rPr>
        <w:t xml:space="preserve">, </w:t>
      </w:r>
      <w:r w:rsidRPr="0011262E">
        <w:rPr>
          <w:rFonts w:cs="Arial"/>
          <w:i/>
          <w:iCs/>
          <w:noProof/>
          <w:szCs w:val="24"/>
          <w:lang w:val="en-US"/>
        </w:rPr>
        <w:t>69</w:t>
      </w:r>
      <w:r w:rsidRPr="0011262E">
        <w:rPr>
          <w:rFonts w:cs="Arial"/>
          <w:noProof/>
          <w:szCs w:val="24"/>
          <w:lang w:val="en-US"/>
        </w:rPr>
        <w:t>(8), 3077–3086. https://doi.org/10.1016/j.jbusres.2016.01.023</w:t>
      </w:r>
    </w:p>
    <w:p w14:paraId="3DAB0626"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Raynor, M. E. (1998). That vision thing: Do we need it? </w:t>
      </w:r>
      <w:r w:rsidRPr="0011262E">
        <w:rPr>
          <w:rFonts w:cs="Arial"/>
          <w:i/>
          <w:iCs/>
          <w:noProof/>
          <w:szCs w:val="24"/>
          <w:lang w:val="en-US"/>
        </w:rPr>
        <w:t>Long Range Planning</w:t>
      </w:r>
      <w:r w:rsidRPr="0011262E">
        <w:rPr>
          <w:rFonts w:cs="Arial"/>
          <w:noProof/>
          <w:szCs w:val="24"/>
          <w:lang w:val="en-US"/>
        </w:rPr>
        <w:t xml:space="preserve">, </w:t>
      </w:r>
      <w:r w:rsidRPr="0011262E">
        <w:rPr>
          <w:rFonts w:cs="Arial"/>
          <w:i/>
          <w:iCs/>
          <w:noProof/>
          <w:szCs w:val="24"/>
          <w:lang w:val="en-US"/>
        </w:rPr>
        <w:t>31</w:t>
      </w:r>
      <w:r w:rsidRPr="0011262E">
        <w:rPr>
          <w:rFonts w:cs="Arial"/>
          <w:noProof/>
          <w:szCs w:val="24"/>
          <w:lang w:val="en-US"/>
        </w:rPr>
        <w:t>(3), 368–376. https://doi.org/10.1016/S0024-6301(98)80004-6</w:t>
      </w:r>
    </w:p>
    <w:p w14:paraId="6517B5BF"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Rivera, L. A. (2011). Ivies, extracurriculars, and exclusion: Elite employers’ use of educational credentials. W </w:t>
      </w:r>
      <w:r w:rsidRPr="0011262E">
        <w:rPr>
          <w:rFonts w:cs="Arial"/>
          <w:i/>
          <w:iCs/>
          <w:noProof/>
          <w:szCs w:val="24"/>
          <w:lang w:val="en-US"/>
        </w:rPr>
        <w:t>Research in Social Stratification and Mobility</w:t>
      </w:r>
      <w:r w:rsidRPr="0011262E">
        <w:rPr>
          <w:rFonts w:cs="Arial"/>
          <w:noProof/>
          <w:szCs w:val="24"/>
          <w:lang w:val="en-US"/>
        </w:rPr>
        <w:t xml:space="preserve"> (T. 29, Numer 1). https://doi.org/10.1016/j.rssm.2010.12.001</w:t>
      </w:r>
    </w:p>
    <w:p w14:paraId="59A44756"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Rosenberg, M. B. (2014). </w:t>
      </w:r>
      <w:r w:rsidRPr="002648F4">
        <w:rPr>
          <w:rFonts w:cs="Arial"/>
          <w:i/>
          <w:iCs/>
          <w:noProof/>
          <w:szCs w:val="24"/>
        </w:rPr>
        <w:t>Porozumienie bez przemocy. O języku serca.</w:t>
      </w:r>
      <w:r w:rsidRPr="002648F4">
        <w:rPr>
          <w:rFonts w:cs="Arial"/>
          <w:noProof/>
          <w:szCs w:val="24"/>
        </w:rPr>
        <w:t xml:space="preserve"> (II). Wydawnictwo Czarna Owca.</w:t>
      </w:r>
    </w:p>
    <w:p w14:paraId="0E519E1D"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Rosół, A. (2016). Jak badać i kształtować jakość kształcenia w szkole wyższej? </w:t>
      </w:r>
      <w:r w:rsidRPr="002648F4">
        <w:rPr>
          <w:rFonts w:cs="Arial"/>
          <w:i/>
          <w:iCs/>
          <w:noProof/>
          <w:szCs w:val="24"/>
        </w:rPr>
        <w:t>Prace Naukowe Akademii im. Jana Długosza w Częstochowie. Pedagogika</w:t>
      </w:r>
      <w:r w:rsidRPr="002648F4">
        <w:rPr>
          <w:rFonts w:cs="Arial"/>
          <w:noProof/>
          <w:szCs w:val="24"/>
        </w:rPr>
        <w:t xml:space="preserve">, </w:t>
      </w:r>
      <w:r w:rsidRPr="002648F4">
        <w:rPr>
          <w:rFonts w:cs="Arial"/>
          <w:i/>
          <w:iCs/>
          <w:noProof/>
          <w:szCs w:val="24"/>
        </w:rPr>
        <w:t>25</w:t>
      </w:r>
      <w:r w:rsidRPr="002648F4">
        <w:rPr>
          <w:rFonts w:cs="Arial"/>
          <w:noProof/>
          <w:szCs w:val="24"/>
        </w:rPr>
        <w:t>(1), 19–30. https://doi.org/10.16926/p.2016.25.01</w:t>
      </w:r>
    </w:p>
    <w:p w14:paraId="6C2B7947"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2648F4">
        <w:rPr>
          <w:rFonts w:cs="Arial"/>
          <w:noProof/>
          <w:szCs w:val="24"/>
        </w:rPr>
        <w:lastRenderedPageBreak/>
        <w:t xml:space="preserve">Rutkowska, M., &amp; Kamińska, A. M. (2020). </w:t>
      </w:r>
      <w:r w:rsidRPr="0011262E">
        <w:rPr>
          <w:rFonts w:cs="Arial"/>
          <w:noProof/>
          <w:szCs w:val="24"/>
          <w:lang w:val="en-US"/>
        </w:rPr>
        <w:t xml:space="preserve">Turquoise Management Model - Teal Organization. </w:t>
      </w:r>
      <w:r w:rsidRPr="0011262E">
        <w:rPr>
          <w:rFonts w:cs="Arial"/>
          <w:i/>
          <w:iCs/>
          <w:noProof/>
          <w:szCs w:val="24"/>
          <w:lang w:val="en-US"/>
        </w:rPr>
        <w:t>Education Excellence and Innovation Management: A 2025 Vision to Sustain Economic Development during Global Challenges</w:t>
      </w:r>
      <w:r w:rsidRPr="0011262E">
        <w:rPr>
          <w:rFonts w:cs="Arial"/>
          <w:noProof/>
          <w:szCs w:val="24"/>
          <w:lang w:val="en-US"/>
        </w:rPr>
        <w:t xml:space="preserve">, </w:t>
      </w:r>
      <w:r w:rsidRPr="0011262E">
        <w:rPr>
          <w:rFonts w:cs="Arial"/>
          <w:i/>
          <w:iCs/>
          <w:noProof/>
          <w:szCs w:val="24"/>
          <w:lang w:val="en-US"/>
        </w:rPr>
        <w:t>July</w:t>
      </w:r>
      <w:r w:rsidRPr="0011262E">
        <w:rPr>
          <w:rFonts w:cs="Arial"/>
          <w:noProof/>
          <w:szCs w:val="24"/>
          <w:lang w:val="en-US"/>
        </w:rPr>
        <w:t>, 11380–11387.</w:t>
      </w:r>
    </w:p>
    <w:p w14:paraId="5AD88237"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Silver, H. (2003). Does a University Have a Culture? </w:t>
      </w:r>
      <w:r w:rsidRPr="0011262E">
        <w:rPr>
          <w:rFonts w:cs="Arial"/>
          <w:i/>
          <w:iCs/>
          <w:noProof/>
          <w:szCs w:val="24"/>
          <w:lang w:val="en-US"/>
        </w:rPr>
        <w:t>Studies in Higher Education</w:t>
      </w:r>
      <w:r w:rsidRPr="0011262E">
        <w:rPr>
          <w:rFonts w:cs="Arial"/>
          <w:noProof/>
          <w:szCs w:val="24"/>
          <w:lang w:val="en-US"/>
        </w:rPr>
        <w:t xml:space="preserve">, </w:t>
      </w:r>
      <w:r w:rsidRPr="0011262E">
        <w:rPr>
          <w:rFonts w:cs="Arial"/>
          <w:i/>
          <w:iCs/>
          <w:noProof/>
          <w:szCs w:val="24"/>
          <w:lang w:val="en-US"/>
        </w:rPr>
        <w:t>28</w:t>
      </w:r>
      <w:r w:rsidRPr="0011262E">
        <w:rPr>
          <w:rFonts w:cs="Arial"/>
          <w:noProof/>
          <w:szCs w:val="24"/>
          <w:lang w:val="en-US"/>
        </w:rPr>
        <w:t>(2), 157–169. https://doi.org/10.1080/0307507032000058118</w:t>
      </w:r>
    </w:p>
    <w:p w14:paraId="3F0867B3"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Smith-Maddox, R. (1998). Defining Culture as a Dimension of Academic Achievement: Implications for Culturally Responsive Curriculum, Instruction, and Assessment. </w:t>
      </w:r>
      <w:r w:rsidRPr="0011262E">
        <w:rPr>
          <w:rFonts w:cs="Arial"/>
          <w:i/>
          <w:iCs/>
          <w:noProof/>
          <w:szCs w:val="24"/>
          <w:lang w:val="en-US"/>
        </w:rPr>
        <w:t>The Journal of Negro Education</w:t>
      </w:r>
      <w:r w:rsidRPr="0011262E">
        <w:rPr>
          <w:rFonts w:cs="Arial"/>
          <w:noProof/>
          <w:szCs w:val="24"/>
          <w:lang w:val="en-US"/>
        </w:rPr>
        <w:t xml:space="preserve">, </w:t>
      </w:r>
      <w:r w:rsidRPr="0011262E">
        <w:rPr>
          <w:rFonts w:cs="Arial"/>
          <w:i/>
          <w:iCs/>
          <w:noProof/>
          <w:szCs w:val="24"/>
          <w:lang w:val="en-US"/>
        </w:rPr>
        <w:t>67</w:t>
      </w:r>
      <w:r w:rsidRPr="0011262E">
        <w:rPr>
          <w:rFonts w:cs="Arial"/>
          <w:noProof/>
          <w:szCs w:val="24"/>
          <w:lang w:val="en-US"/>
        </w:rPr>
        <w:t>(3), 302. https://doi.org/10.2307/2668198</w:t>
      </w:r>
    </w:p>
    <w:p w14:paraId="407F1133" w14:textId="77777777" w:rsidR="002648F4" w:rsidRPr="002648F4" w:rsidRDefault="002648F4" w:rsidP="002648F4">
      <w:pPr>
        <w:widowControl w:val="0"/>
        <w:autoSpaceDE w:val="0"/>
        <w:autoSpaceDN w:val="0"/>
        <w:adjustRightInd w:val="0"/>
        <w:ind w:left="480" w:hanging="480"/>
        <w:rPr>
          <w:rFonts w:cs="Arial"/>
          <w:noProof/>
          <w:szCs w:val="24"/>
        </w:rPr>
      </w:pPr>
      <w:r w:rsidRPr="0011262E">
        <w:rPr>
          <w:rFonts w:cs="Arial"/>
          <w:noProof/>
          <w:szCs w:val="24"/>
          <w:lang w:val="en-US"/>
        </w:rPr>
        <w:t xml:space="preserve">Sułkowski, Ł., Seliga, R., &amp; Woźniak, A. (2016). </w:t>
      </w:r>
      <w:r w:rsidRPr="002648F4">
        <w:rPr>
          <w:rFonts w:cs="Arial"/>
          <w:noProof/>
          <w:szCs w:val="24"/>
        </w:rPr>
        <w:t xml:space="preserve">Kultura organizacyjna i zarządzanie uczelnią z punktu widzenia systemu zapewniania jakości w Polsce. </w:t>
      </w:r>
      <w:r w:rsidRPr="002648F4">
        <w:rPr>
          <w:rFonts w:cs="Arial"/>
          <w:i/>
          <w:iCs/>
          <w:noProof/>
          <w:szCs w:val="24"/>
        </w:rPr>
        <w:t>Przedsiębiorczość i Zarządzanie</w:t>
      </w:r>
      <w:r w:rsidRPr="002648F4">
        <w:rPr>
          <w:rFonts w:cs="Arial"/>
          <w:noProof/>
          <w:szCs w:val="24"/>
        </w:rPr>
        <w:t xml:space="preserve">, </w:t>
      </w:r>
      <w:r w:rsidRPr="002648F4">
        <w:rPr>
          <w:rFonts w:cs="Arial"/>
          <w:i/>
          <w:iCs/>
          <w:noProof/>
          <w:szCs w:val="24"/>
        </w:rPr>
        <w:t>17</w:t>
      </w:r>
      <w:r w:rsidRPr="002648F4">
        <w:rPr>
          <w:rFonts w:cs="Arial"/>
          <w:noProof/>
          <w:szCs w:val="24"/>
        </w:rPr>
        <w:t>(9.3), 221–233.</w:t>
      </w:r>
    </w:p>
    <w:p w14:paraId="65C39CD4"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Sułkowski, Ł., &amp; Woźniak, A. (2019). Strategic management at universities in merger processes: research results. W </w:t>
      </w:r>
      <w:r w:rsidRPr="002648F4">
        <w:rPr>
          <w:rFonts w:cs="Arial"/>
          <w:i/>
          <w:iCs/>
          <w:noProof/>
          <w:szCs w:val="24"/>
        </w:rPr>
        <w:t>Strategie i innowacje organizacyjne polskich uczelni / pod redakcją Łukasza Sułkowskiego i Jarosława Górniaka. – Wydanie I. – Kraków, © 2019</w:t>
      </w:r>
      <w:r w:rsidRPr="002648F4">
        <w:rPr>
          <w:rFonts w:cs="Arial"/>
          <w:noProof/>
          <w:szCs w:val="24"/>
        </w:rPr>
        <w:t>. Kraków: Wydawnictwo Uniwersytetu Jagiellońskiego.</w:t>
      </w:r>
    </w:p>
    <w:p w14:paraId="1C645FE9"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2648F4">
        <w:rPr>
          <w:rFonts w:cs="Arial"/>
          <w:noProof/>
          <w:szCs w:val="24"/>
        </w:rPr>
        <w:t xml:space="preserve">Sułkowski, Ł., Woźniak, A., &amp; Seliga, R. (2019). </w:t>
      </w:r>
      <w:r w:rsidRPr="0011262E">
        <w:rPr>
          <w:rFonts w:cs="Arial"/>
          <w:noProof/>
          <w:szCs w:val="24"/>
          <w:lang w:val="en-US"/>
        </w:rPr>
        <w:t xml:space="preserve">Organizational identity of university in merger process. W D. Ibrahimov, M and Aleksic, A and Dukic (Red.), </w:t>
      </w:r>
      <w:r w:rsidRPr="0011262E">
        <w:rPr>
          <w:rFonts w:cs="Arial"/>
          <w:i/>
          <w:iCs/>
          <w:noProof/>
          <w:szCs w:val="24"/>
          <w:lang w:val="en-US"/>
        </w:rPr>
        <w:t>ECONOMIC AND SOCIAL DEVELOPMENT (ESD 2019): 37TH INTERNATIONAL SCIENTIFIC CONFERENCE ON ECONOMIC AND SOCIAL DEVELOPMENT - SOCIO ECONOMIC PROBLEMS OF SUSTAINABLE DEVELOPMENT</w:t>
      </w:r>
      <w:r w:rsidRPr="0011262E">
        <w:rPr>
          <w:rFonts w:cs="Arial"/>
          <w:noProof/>
          <w:szCs w:val="24"/>
          <w:lang w:val="en-US"/>
        </w:rPr>
        <w:t xml:space="preserve"> (ss. 757–763). VARAZDIN DEVELOPMENT &amp; ENTREPRENEURSHIP AGENCY.</w:t>
      </w:r>
    </w:p>
    <w:p w14:paraId="51C040E4"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Tayar, M., &amp; Jack, R. (2013). Prestige-oriented market entry strategy: the case of Australian universities. </w:t>
      </w:r>
      <w:r w:rsidRPr="0011262E">
        <w:rPr>
          <w:rFonts w:cs="Arial"/>
          <w:i/>
          <w:iCs/>
          <w:noProof/>
          <w:szCs w:val="24"/>
          <w:lang w:val="en-US"/>
        </w:rPr>
        <w:t>Journal of Higher Education Policy and Management</w:t>
      </w:r>
      <w:r w:rsidRPr="0011262E">
        <w:rPr>
          <w:rFonts w:cs="Arial"/>
          <w:noProof/>
          <w:szCs w:val="24"/>
          <w:lang w:val="en-US"/>
        </w:rPr>
        <w:t xml:space="preserve">, </w:t>
      </w:r>
      <w:r w:rsidRPr="0011262E">
        <w:rPr>
          <w:rFonts w:cs="Arial"/>
          <w:i/>
          <w:iCs/>
          <w:noProof/>
          <w:szCs w:val="24"/>
          <w:lang w:val="en-US"/>
        </w:rPr>
        <w:t>35</w:t>
      </w:r>
      <w:r w:rsidRPr="0011262E">
        <w:rPr>
          <w:rFonts w:cs="Arial"/>
          <w:noProof/>
          <w:szCs w:val="24"/>
          <w:lang w:val="en-US"/>
        </w:rPr>
        <w:t>(2), 153–166. https://doi.org/10.1080/1360080X.2013.775924</w:t>
      </w:r>
    </w:p>
    <w:p w14:paraId="57863D19"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THE. (2020). </w:t>
      </w:r>
      <w:r w:rsidRPr="0011262E">
        <w:rPr>
          <w:rFonts w:cs="Arial"/>
          <w:i/>
          <w:iCs/>
          <w:noProof/>
          <w:szCs w:val="24"/>
          <w:lang w:val="en-US"/>
        </w:rPr>
        <w:t>World University Rankings 2020 | Times Higher Education (THE)</w:t>
      </w:r>
      <w:r w:rsidRPr="0011262E">
        <w:rPr>
          <w:rFonts w:cs="Arial"/>
          <w:noProof/>
          <w:szCs w:val="24"/>
          <w:lang w:val="en-US"/>
        </w:rPr>
        <w:t>. https://www.timeshighereducation.com/world-university-rankings/2020/world-ranking#!/page/0/length/25/sort_by/rank/sort_order/asc/cols/stats</w:t>
      </w:r>
    </w:p>
    <w:p w14:paraId="53E2D2DB"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i/>
          <w:iCs/>
          <w:noProof/>
          <w:szCs w:val="24"/>
          <w:lang w:val="en-US"/>
        </w:rPr>
        <w:t>THE World University Rankings 2020: methodology</w:t>
      </w:r>
      <w:r w:rsidRPr="0011262E">
        <w:rPr>
          <w:rFonts w:cs="Arial"/>
          <w:noProof/>
          <w:szCs w:val="24"/>
          <w:lang w:val="en-US"/>
        </w:rPr>
        <w:t>. (2020). https://www.timeshighereducation.com/world-university-rankings/world-university-rankings-2020-methodology</w:t>
      </w:r>
    </w:p>
    <w:p w14:paraId="3FBFEF2E"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Tierney, W. G. (1988). Organizational Culture in Higher Education. </w:t>
      </w:r>
      <w:r w:rsidRPr="0011262E">
        <w:rPr>
          <w:rFonts w:cs="Arial"/>
          <w:i/>
          <w:iCs/>
          <w:noProof/>
          <w:szCs w:val="24"/>
          <w:lang w:val="en-US"/>
        </w:rPr>
        <w:t>The Journal of Higher Education</w:t>
      </w:r>
      <w:r w:rsidRPr="0011262E">
        <w:rPr>
          <w:rFonts w:cs="Arial"/>
          <w:noProof/>
          <w:szCs w:val="24"/>
          <w:lang w:val="en-US"/>
        </w:rPr>
        <w:t xml:space="preserve">, </w:t>
      </w:r>
      <w:r w:rsidRPr="0011262E">
        <w:rPr>
          <w:rFonts w:cs="Arial"/>
          <w:i/>
          <w:iCs/>
          <w:noProof/>
          <w:szCs w:val="24"/>
          <w:lang w:val="en-US"/>
        </w:rPr>
        <w:t>59</w:t>
      </w:r>
      <w:r w:rsidRPr="0011262E">
        <w:rPr>
          <w:rFonts w:cs="Arial"/>
          <w:noProof/>
          <w:szCs w:val="24"/>
          <w:lang w:val="en-US"/>
        </w:rPr>
        <w:t>(1), 2–21. https://doi.org/10.1080/00221546.1988.11778301</w:t>
      </w:r>
    </w:p>
    <w:p w14:paraId="41478676"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Toma, J. D. (1997). Alternative Inquiry Paradigms, Faculty Cultures, and the Definition of Academic Lives. </w:t>
      </w:r>
      <w:r w:rsidRPr="0011262E">
        <w:rPr>
          <w:rFonts w:cs="Arial"/>
          <w:i/>
          <w:iCs/>
          <w:noProof/>
          <w:szCs w:val="24"/>
          <w:lang w:val="en-US"/>
        </w:rPr>
        <w:t>The Journal of Higher Education</w:t>
      </w:r>
      <w:r w:rsidRPr="0011262E">
        <w:rPr>
          <w:rFonts w:cs="Arial"/>
          <w:noProof/>
          <w:szCs w:val="24"/>
          <w:lang w:val="en-US"/>
        </w:rPr>
        <w:t xml:space="preserve">, </w:t>
      </w:r>
      <w:r w:rsidRPr="0011262E">
        <w:rPr>
          <w:rFonts w:cs="Arial"/>
          <w:i/>
          <w:iCs/>
          <w:noProof/>
          <w:szCs w:val="24"/>
          <w:lang w:val="en-US"/>
        </w:rPr>
        <w:t>68</w:t>
      </w:r>
      <w:r w:rsidRPr="0011262E">
        <w:rPr>
          <w:rFonts w:cs="Arial"/>
          <w:noProof/>
          <w:szCs w:val="24"/>
          <w:lang w:val="en-US"/>
        </w:rPr>
        <w:t>(6), 679–705. https://doi.org/10.1080/00221546.1997.11779006</w:t>
      </w:r>
    </w:p>
    <w:p w14:paraId="6FFE3308" w14:textId="77777777" w:rsidR="002648F4" w:rsidRPr="002648F4" w:rsidRDefault="002648F4" w:rsidP="002648F4">
      <w:pPr>
        <w:widowControl w:val="0"/>
        <w:autoSpaceDE w:val="0"/>
        <w:autoSpaceDN w:val="0"/>
        <w:adjustRightInd w:val="0"/>
        <w:ind w:left="480" w:hanging="480"/>
        <w:rPr>
          <w:rFonts w:cs="Arial"/>
          <w:noProof/>
          <w:szCs w:val="24"/>
        </w:rPr>
      </w:pPr>
      <w:r w:rsidRPr="0011262E">
        <w:rPr>
          <w:rFonts w:cs="Arial"/>
          <w:noProof/>
          <w:szCs w:val="24"/>
          <w:lang w:val="en-US"/>
        </w:rPr>
        <w:t xml:space="preserve">Tomala, L. (2018). </w:t>
      </w:r>
      <w:r w:rsidRPr="002648F4">
        <w:rPr>
          <w:rFonts w:cs="Arial"/>
          <w:i/>
          <w:iCs/>
          <w:noProof/>
          <w:szCs w:val="24"/>
        </w:rPr>
        <w:t>Ustawa 2.0: najważniejsze zapisy | Nauka w Polsce</w:t>
      </w:r>
      <w:r w:rsidRPr="002648F4">
        <w:rPr>
          <w:rFonts w:cs="Arial"/>
          <w:noProof/>
          <w:szCs w:val="24"/>
        </w:rPr>
        <w:t>. https://naukawpolsce.pap.pl/aktualnosci/news%2C30350%2Custawa-20-najwazniejsze-zapisy.html</w:t>
      </w:r>
    </w:p>
    <w:p w14:paraId="05F8B5C4" w14:textId="77777777" w:rsidR="002648F4" w:rsidRPr="002648F4" w:rsidRDefault="002648F4" w:rsidP="002648F4">
      <w:pPr>
        <w:widowControl w:val="0"/>
        <w:autoSpaceDE w:val="0"/>
        <w:autoSpaceDN w:val="0"/>
        <w:adjustRightInd w:val="0"/>
        <w:ind w:left="480" w:hanging="480"/>
        <w:rPr>
          <w:rFonts w:cs="Arial"/>
          <w:noProof/>
          <w:szCs w:val="24"/>
        </w:rPr>
      </w:pPr>
      <w:r w:rsidRPr="0011262E">
        <w:rPr>
          <w:rFonts w:cs="Arial"/>
          <w:noProof/>
          <w:szCs w:val="24"/>
          <w:lang w:val="en-US"/>
        </w:rPr>
        <w:lastRenderedPageBreak/>
        <w:t xml:space="preserve">Trow, M. (1974). Problems in the Transition from Elite to Mass Higher Education. </w:t>
      </w:r>
      <w:r w:rsidRPr="002648F4">
        <w:rPr>
          <w:rFonts w:cs="Arial"/>
          <w:i/>
          <w:iCs/>
          <w:noProof/>
          <w:szCs w:val="24"/>
        </w:rPr>
        <w:t>International Review of Education</w:t>
      </w:r>
      <w:r w:rsidRPr="002648F4">
        <w:rPr>
          <w:rFonts w:cs="Arial"/>
          <w:noProof/>
          <w:szCs w:val="24"/>
        </w:rPr>
        <w:t xml:space="preserve">, </w:t>
      </w:r>
      <w:r w:rsidRPr="002648F4">
        <w:rPr>
          <w:rFonts w:cs="Arial"/>
          <w:i/>
          <w:iCs/>
          <w:noProof/>
          <w:szCs w:val="24"/>
        </w:rPr>
        <w:t>18</w:t>
      </w:r>
      <w:r w:rsidRPr="002648F4">
        <w:rPr>
          <w:rFonts w:cs="Arial"/>
          <w:noProof/>
          <w:szCs w:val="24"/>
        </w:rPr>
        <w:t>, 61–82.</w:t>
      </w:r>
    </w:p>
    <w:p w14:paraId="3161DD6C"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i/>
          <w:iCs/>
          <w:noProof/>
          <w:szCs w:val="24"/>
        </w:rPr>
        <w:t>Trzy gdańskie szkoły wyższe utworzyły Związek Uczelni im. Daniela Fahrenheita | Nauka w Polsce</w:t>
      </w:r>
      <w:r w:rsidRPr="002648F4">
        <w:rPr>
          <w:rFonts w:cs="Arial"/>
          <w:noProof/>
          <w:szCs w:val="24"/>
        </w:rPr>
        <w:t>. (b.d.). Pobrano 25 luty 2021, z https://naukawpolsce.pap.pl/aktualnosci/news%2C85430%2Ctrzy-gdanskie-szkoly-wyzsze-utworzyly-zwiazek-uczelni-im-daniela-fahrenheita</w:t>
      </w:r>
    </w:p>
    <w:p w14:paraId="12783B13"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Twigg, J. D. (1990). </w:t>
      </w:r>
      <w:r w:rsidRPr="0011262E">
        <w:rPr>
          <w:rFonts w:cs="Arial"/>
          <w:i/>
          <w:iCs/>
          <w:noProof/>
          <w:szCs w:val="24"/>
          <w:lang w:val="en-US"/>
        </w:rPr>
        <w:t>The University of Cambridge and the English revolution, 1625-1688</w:t>
      </w:r>
      <w:r w:rsidRPr="0011262E">
        <w:rPr>
          <w:rFonts w:cs="Arial"/>
          <w:noProof/>
          <w:szCs w:val="24"/>
          <w:lang w:val="en-US"/>
        </w:rPr>
        <w:t xml:space="preserve"> (ss. 212–214). Woodbridge: Boydell &amp; Brewer za: De Ridder-Symoens, H. (2020) Missions of Universities : Past, Present, Future (ss. 43–61).</w:t>
      </w:r>
    </w:p>
    <w:p w14:paraId="297EFC47"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2648F4">
        <w:rPr>
          <w:rFonts w:cs="Arial"/>
          <w:noProof/>
          <w:szCs w:val="24"/>
        </w:rPr>
        <w:t xml:space="preserve">Vargo, S. L., &amp; Lusch, R. F. (2008). </w:t>
      </w:r>
      <w:r w:rsidRPr="0011262E">
        <w:rPr>
          <w:rFonts w:cs="Arial"/>
          <w:noProof/>
          <w:szCs w:val="24"/>
          <w:lang w:val="en-US"/>
        </w:rPr>
        <w:t xml:space="preserve">Why “service”? </w:t>
      </w:r>
      <w:r w:rsidRPr="0011262E">
        <w:rPr>
          <w:rFonts w:cs="Arial"/>
          <w:i/>
          <w:iCs/>
          <w:noProof/>
          <w:szCs w:val="24"/>
          <w:lang w:val="en-US"/>
        </w:rPr>
        <w:t>Journal of the Academy of Marketing Science</w:t>
      </w:r>
      <w:r w:rsidRPr="0011262E">
        <w:rPr>
          <w:rFonts w:cs="Arial"/>
          <w:noProof/>
          <w:szCs w:val="24"/>
          <w:lang w:val="en-US"/>
        </w:rPr>
        <w:t xml:space="preserve">, </w:t>
      </w:r>
      <w:r w:rsidRPr="0011262E">
        <w:rPr>
          <w:rFonts w:cs="Arial"/>
          <w:i/>
          <w:iCs/>
          <w:noProof/>
          <w:szCs w:val="24"/>
          <w:lang w:val="en-US"/>
        </w:rPr>
        <w:t>36</w:t>
      </w:r>
      <w:r w:rsidRPr="0011262E">
        <w:rPr>
          <w:rFonts w:cs="Arial"/>
          <w:noProof/>
          <w:szCs w:val="24"/>
          <w:lang w:val="en-US"/>
        </w:rPr>
        <w:t>(1), 25–38. https://doi.org/10.1007/s11747-007-0068-7</w:t>
      </w:r>
    </w:p>
    <w:p w14:paraId="07A1085D" w14:textId="77777777" w:rsidR="002648F4" w:rsidRPr="002648F4" w:rsidRDefault="002648F4" w:rsidP="002648F4">
      <w:pPr>
        <w:widowControl w:val="0"/>
        <w:autoSpaceDE w:val="0"/>
        <w:autoSpaceDN w:val="0"/>
        <w:adjustRightInd w:val="0"/>
        <w:ind w:left="480" w:hanging="480"/>
        <w:rPr>
          <w:rFonts w:cs="Arial"/>
          <w:noProof/>
        </w:rPr>
      </w:pPr>
      <w:r w:rsidRPr="002648F4">
        <w:rPr>
          <w:rFonts w:cs="Arial"/>
          <w:noProof/>
          <w:szCs w:val="24"/>
        </w:rPr>
        <w:t xml:space="preserve">Wawak, T. (2015). Ewolucja koncepcji zarządzania w szkołach wyższych w kierunku wymogów XXI wieku. W J. Dziadkowiec &amp; T. Sikory (Red.), </w:t>
      </w:r>
      <w:r w:rsidRPr="002648F4">
        <w:rPr>
          <w:rFonts w:cs="Arial"/>
          <w:i/>
          <w:iCs/>
          <w:noProof/>
          <w:szCs w:val="24"/>
        </w:rPr>
        <w:t>Wybrane aspekty zarządzania jakością usług</w:t>
      </w:r>
      <w:r w:rsidRPr="002648F4">
        <w:rPr>
          <w:rFonts w:cs="Arial"/>
          <w:noProof/>
          <w:szCs w:val="24"/>
        </w:rPr>
        <w:t xml:space="preserve"> (s. 199). Uniwersytet Ekonomiczny w Krakowie.</w:t>
      </w:r>
    </w:p>
    <w:p w14:paraId="4E33252C" w14:textId="1C4DA852" w:rsidR="00875EE1" w:rsidRPr="00233788" w:rsidRDefault="002648F4" w:rsidP="00875EE1">
      <w:r>
        <w:fldChar w:fldCharType="end"/>
      </w:r>
    </w:p>
    <w:p w14:paraId="57BD3D4B" w14:textId="77777777" w:rsidR="00B758DF" w:rsidRPr="00233788" w:rsidRDefault="00B758DF" w:rsidP="004E7B54">
      <w:pPr>
        <w:pStyle w:val="Nagwek1"/>
      </w:pPr>
      <w:bookmarkStart w:id="226" w:name="_Toc66923646"/>
      <w:r w:rsidRPr="00233788">
        <w:lastRenderedPageBreak/>
        <w:t>Wykaz rysunków</w:t>
      </w:r>
      <w:bookmarkEnd w:id="226"/>
    </w:p>
    <w:p w14:paraId="25F6EC39" w14:textId="240B7C1D" w:rsidR="009D4BA4" w:rsidRPr="00233788"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Rysunek" </w:instrText>
      </w:r>
      <w:r w:rsidRPr="00233788">
        <w:fldChar w:fldCharType="separate"/>
      </w:r>
      <w:hyperlink w:anchor="_Toc66043233" w:history="1">
        <w:r w:rsidR="009D4BA4" w:rsidRPr="00233788">
          <w:rPr>
            <w:rStyle w:val="Hipercze"/>
            <w:noProof/>
          </w:rPr>
          <w:t>Rysunek 1 Historyczne zmiany na europejskich uniwersytetach w wymiarach wolności i ksztacenia-badań</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33 \h </w:instrText>
        </w:r>
        <w:r w:rsidR="009D4BA4" w:rsidRPr="00233788">
          <w:rPr>
            <w:noProof/>
            <w:webHidden/>
          </w:rPr>
        </w:r>
        <w:r w:rsidR="009D4BA4" w:rsidRPr="00233788">
          <w:rPr>
            <w:noProof/>
            <w:webHidden/>
          </w:rPr>
          <w:fldChar w:fldCharType="separate"/>
        </w:r>
        <w:r w:rsidR="00E737A7" w:rsidRPr="00233788">
          <w:rPr>
            <w:noProof/>
            <w:webHidden/>
          </w:rPr>
          <w:t>10</w:t>
        </w:r>
        <w:r w:rsidR="009D4BA4" w:rsidRPr="00233788">
          <w:rPr>
            <w:noProof/>
            <w:webHidden/>
          </w:rPr>
          <w:fldChar w:fldCharType="end"/>
        </w:r>
      </w:hyperlink>
    </w:p>
    <w:p w14:paraId="0CD0FF0E" w14:textId="44B66FD4" w:rsidR="009D4BA4" w:rsidRPr="00233788" w:rsidRDefault="008E0D47">
      <w:pPr>
        <w:pStyle w:val="Spisilustracji"/>
        <w:tabs>
          <w:tab w:val="right" w:leader="dot" w:pos="9062"/>
        </w:tabs>
        <w:rPr>
          <w:rFonts w:asciiTheme="minorHAnsi" w:eastAsiaTheme="minorEastAsia" w:hAnsiTheme="minorHAnsi" w:cstheme="minorBidi"/>
          <w:noProof/>
          <w:sz w:val="22"/>
          <w:lang w:eastAsia="pl-PL"/>
        </w:rPr>
      </w:pPr>
      <w:hyperlink w:anchor="_Toc66043234" w:history="1">
        <w:r w:rsidR="009D4BA4" w:rsidRPr="00233788">
          <w:rPr>
            <w:rStyle w:val="Hipercze"/>
            <w:noProof/>
          </w:rPr>
          <w:t>Rysunek 2 Tendencje zmian na rynku edukacji wyższej w Polsce po roku 1989</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34 \h </w:instrText>
        </w:r>
        <w:r w:rsidR="009D4BA4" w:rsidRPr="00233788">
          <w:rPr>
            <w:noProof/>
            <w:webHidden/>
          </w:rPr>
        </w:r>
        <w:r w:rsidR="009D4BA4" w:rsidRPr="00233788">
          <w:rPr>
            <w:noProof/>
            <w:webHidden/>
          </w:rPr>
          <w:fldChar w:fldCharType="separate"/>
        </w:r>
        <w:r w:rsidR="00E737A7" w:rsidRPr="00233788">
          <w:rPr>
            <w:noProof/>
            <w:webHidden/>
          </w:rPr>
          <w:t>26</w:t>
        </w:r>
        <w:r w:rsidR="009D4BA4" w:rsidRPr="00233788">
          <w:rPr>
            <w:noProof/>
            <w:webHidden/>
          </w:rPr>
          <w:fldChar w:fldCharType="end"/>
        </w:r>
      </w:hyperlink>
    </w:p>
    <w:p w14:paraId="48D58657" w14:textId="0F715FF0" w:rsidR="009D4BA4" w:rsidRPr="00233788" w:rsidRDefault="008E0D47">
      <w:pPr>
        <w:pStyle w:val="Spisilustracji"/>
        <w:tabs>
          <w:tab w:val="right" w:leader="dot" w:pos="9062"/>
        </w:tabs>
        <w:rPr>
          <w:rFonts w:asciiTheme="minorHAnsi" w:eastAsiaTheme="minorEastAsia" w:hAnsiTheme="minorHAnsi" w:cstheme="minorBidi"/>
          <w:noProof/>
          <w:sz w:val="22"/>
          <w:lang w:eastAsia="pl-PL"/>
        </w:rPr>
      </w:pPr>
      <w:hyperlink w:anchor="_Toc66043235" w:history="1">
        <w:r w:rsidR="009D4BA4" w:rsidRPr="00233788">
          <w:rPr>
            <w:rStyle w:val="Hipercze"/>
            <w:noProof/>
          </w:rPr>
          <w:t>Rysunek 3 Wartości współczynnika skolaryzacji dla edukacji wyższej w latach 2010-2019</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35 \h </w:instrText>
        </w:r>
        <w:r w:rsidR="009D4BA4" w:rsidRPr="00233788">
          <w:rPr>
            <w:noProof/>
            <w:webHidden/>
          </w:rPr>
        </w:r>
        <w:r w:rsidR="009D4BA4" w:rsidRPr="00233788">
          <w:rPr>
            <w:noProof/>
            <w:webHidden/>
          </w:rPr>
          <w:fldChar w:fldCharType="separate"/>
        </w:r>
        <w:r w:rsidR="00E737A7" w:rsidRPr="00233788">
          <w:rPr>
            <w:noProof/>
            <w:webHidden/>
          </w:rPr>
          <w:t>28</w:t>
        </w:r>
        <w:r w:rsidR="009D4BA4" w:rsidRPr="00233788">
          <w:rPr>
            <w:noProof/>
            <w:webHidden/>
          </w:rPr>
          <w:fldChar w:fldCharType="end"/>
        </w:r>
      </w:hyperlink>
    </w:p>
    <w:p w14:paraId="428F91AB" w14:textId="6BD1866C" w:rsidR="009D4BA4" w:rsidRPr="00233788" w:rsidRDefault="008E0D47">
      <w:pPr>
        <w:pStyle w:val="Spisilustracji"/>
        <w:tabs>
          <w:tab w:val="right" w:leader="dot" w:pos="9062"/>
        </w:tabs>
        <w:rPr>
          <w:rFonts w:asciiTheme="minorHAnsi" w:eastAsiaTheme="minorEastAsia" w:hAnsiTheme="minorHAnsi" w:cstheme="minorBidi"/>
          <w:noProof/>
          <w:sz w:val="22"/>
          <w:lang w:eastAsia="pl-PL"/>
        </w:rPr>
      </w:pPr>
      <w:hyperlink w:anchor="_Toc66043236" w:history="1">
        <w:r w:rsidR="009D4BA4" w:rsidRPr="00233788">
          <w:rPr>
            <w:rStyle w:val="Hipercze"/>
            <w:noProof/>
          </w:rPr>
          <w:t>Rysunek 4 Liczba studentów uczelni publicznych na tle liczby studentów ogółem w latach 2002-2022*</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36 \h </w:instrText>
        </w:r>
        <w:r w:rsidR="009D4BA4" w:rsidRPr="00233788">
          <w:rPr>
            <w:noProof/>
            <w:webHidden/>
          </w:rPr>
        </w:r>
        <w:r w:rsidR="009D4BA4" w:rsidRPr="00233788">
          <w:rPr>
            <w:noProof/>
            <w:webHidden/>
          </w:rPr>
          <w:fldChar w:fldCharType="separate"/>
        </w:r>
        <w:r w:rsidR="00E737A7" w:rsidRPr="00233788">
          <w:rPr>
            <w:noProof/>
            <w:webHidden/>
          </w:rPr>
          <w:t>29</w:t>
        </w:r>
        <w:r w:rsidR="009D4BA4" w:rsidRPr="00233788">
          <w:rPr>
            <w:noProof/>
            <w:webHidden/>
          </w:rPr>
          <w:fldChar w:fldCharType="end"/>
        </w:r>
      </w:hyperlink>
    </w:p>
    <w:p w14:paraId="18D433B3" w14:textId="1B839F0A" w:rsidR="009D4BA4" w:rsidRPr="00233788" w:rsidRDefault="008E0D47">
      <w:pPr>
        <w:pStyle w:val="Spisilustracji"/>
        <w:tabs>
          <w:tab w:val="right" w:leader="dot" w:pos="9062"/>
        </w:tabs>
        <w:rPr>
          <w:rFonts w:asciiTheme="minorHAnsi" w:eastAsiaTheme="minorEastAsia" w:hAnsiTheme="minorHAnsi" w:cstheme="minorBidi"/>
          <w:noProof/>
          <w:sz w:val="22"/>
          <w:lang w:eastAsia="pl-PL"/>
        </w:rPr>
      </w:pPr>
      <w:hyperlink w:anchor="_Toc66043237" w:history="1">
        <w:r w:rsidR="009D4BA4" w:rsidRPr="00233788">
          <w:rPr>
            <w:rStyle w:val="Hipercze"/>
            <w:noProof/>
          </w:rPr>
          <w:t>Rysunek 5 Wydatki na szkolnictwo wyższe w wybranych krajach europejskich jako procent PKB</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37 \h </w:instrText>
        </w:r>
        <w:r w:rsidR="009D4BA4" w:rsidRPr="00233788">
          <w:rPr>
            <w:noProof/>
            <w:webHidden/>
          </w:rPr>
        </w:r>
        <w:r w:rsidR="009D4BA4" w:rsidRPr="00233788">
          <w:rPr>
            <w:noProof/>
            <w:webHidden/>
          </w:rPr>
          <w:fldChar w:fldCharType="separate"/>
        </w:r>
        <w:r w:rsidR="00E737A7" w:rsidRPr="00233788">
          <w:rPr>
            <w:noProof/>
            <w:webHidden/>
          </w:rPr>
          <w:t>31</w:t>
        </w:r>
        <w:r w:rsidR="009D4BA4" w:rsidRPr="00233788">
          <w:rPr>
            <w:noProof/>
            <w:webHidden/>
          </w:rPr>
          <w:fldChar w:fldCharType="end"/>
        </w:r>
      </w:hyperlink>
    </w:p>
    <w:p w14:paraId="1FD0270E" w14:textId="75801F92" w:rsidR="009D4BA4" w:rsidRPr="00233788" w:rsidRDefault="008E0D47">
      <w:pPr>
        <w:pStyle w:val="Spisilustracji"/>
        <w:tabs>
          <w:tab w:val="right" w:leader="dot" w:pos="9062"/>
        </w:tabs>
        <w:rPr>
          <w:rFonts w:asciiTheme="minorHAnsi" w:eastAsiaTheme="minorEastAsia" w:hAnsiTheme="minorHAnsi" w:cstheme="minorBidi"/>
          <w:noProof/>
          <w:sz w:val="22"/>
          <w:lang w:eastAsia="pl-PL"/>
        </w:rPr>
      </w:pPr>
      <w:hyperlink w:anchor="_Toc66043238" w:history="1">
        <w:r w:rsidR="009D4BA4" w:rsidRPr="00233788">
          <w:rPr>
            <w:rStyle w:val="Hipercze"/>
            <w:noProof/>
          </w:rPr>
          <w:t>Rysunek 6 Udział wydatków publicznych na szkolnictwo wyższe w PKB Polski</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38 \h </w:instrText>
        </w:r>
        <w:r w:rsidR="009D4BA4" w:rsidRPr="00233788">
          <w:rPr>
            <w:noProof/>
            <w:webHidden/>
          </w:rPr>
        </w:r>
        <w:r w:rsidR="009D4BA4" w:rsidRPr="00233788">
          <w:rPr>
            <w:noProof/>
            <w:webHidden/>
          </w:rPr>
          <w:fldChar w:fldCharType="separate"/>
        </w:r>
        <w:r w:rsidR="00E737A7" w:rsidRPr="00233788">
          <w:rPr>
            <w:noProof/>
            <w:webHidden/>
          </w:rPr>
          <w:t>32</w:t>
        </w:r>
        <w:r w:rsidR="009D4BA4" w:rsidRPr="00233788">
          <w:rPr>
            <w:noProof/>
            <w:webHidden/>
          </w:rPr>
          <w:fldChar w:fldCharType="end"/>
        </w:r>
      </w:hyperlink>
    </w:p>
    <w:p w14:paraId="0F771370" w14:textId="3A8472EA" w:rsidR="009D4BA4" w:rsidRPr="00233788" w:rsidRDefault="008E0D47">
      <w:pPr>
        <w:pStyle w:val="Spisilustracji"/>
        <w:tabs>
          <w:tab w:val="right" w:leader="dot" w:pos="9062"/>
        </w:tabs>
        <w:rPr>
          <w:rFonts w:asciiTheme="minorHAnsi" w:eastAsiaTheme="minorEastAsia" w:hAnsiTheme="minorHAnsi" w:cstheme="minorBidi"/>
          <w:noProof/>
          <w:sz w:val="22"/>
          <w:lang w:eastAsia="pl-PL"/>
        </w:rPr>
      </w:pPr>
      <w:hyperlink w:anchor="_Toc66043239" w:history="1">
        <w:r w:rsidR="009D4BA4" w:rsidRPr="00233788">
          <w:rPr>
            <w:rStyle w:val="Hipercze"/>
            <w:noProof/>
          </w:rPr>
          <w:t>Rysunek 7 Udział wyniku finansowego netto w przychodzie uczelni versus nakłady inwestycyjne uczelni publicznych w Polsce</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39 \h </w:instrText>
        </w:r>
        <w:r w:rsidR="009D4BA4" w:rsidRPr="00233788">
          <w:rPr>
            <w:noProof/>
            <w:webHidden/>
          </w:rPr>
        </w:r>
        <w:r w:rsidR="009D4BA4" w:rsidRPr="00233788">
          <w:rPr>
            <w:noProof/>
            <w:webHidden/>
          </w:rPr>
          <w:fldChar w:fldCharType="separate"/>
        </w:r>
        <w:r w:rsidR="00E737A7" w:rsidRPr="00233788">
          <w:rPr>
            <w:b/>
            <w:bCs/>
            <w:noProof/>
            <w:webHidden/>
          </w:rPr>
          <w:t>Błąd! Nie zdefiniowano zakładki.</w:t>
        </w:r>
        <w:r w:rsidR="009D4BA4" w:rsidRPr="00233788">
          <w:rPr>
            <w:noProof/>
            <w:webHidden/>
          </w:rPr>
          <w:fldChar w:fldCharType="end"/>
        </w:r>
      </w:hyperlink>
    </w:p>
    <w:p w14:paraId="663170E0" w14:textId="614AB110" w:rsidR="009D4BA4" w:rsidRPr="00233788" w:rsidRDefault="008E0D47">
      <w:pPr>
        <w:pStyle w:val="Spisilustracji"/>
        <w:tabs>
          <w:tab w:val="right" w:leader="dot" w:pos="9062"/>
        </w:tabs>
        <w:rPr>
          <w:rFonts w:asciiTheme="minorHAnsi" w:eastAsiaTheme="minorEastAsia" w:hAnsiTheme="minorHAnsi" w:cstheme="minorBidi"/>
          <w:noProof/>
          <w:sz w:val="22"/>
          <w:lang w:eastAsia="pl-PL"/>
        </w:rPr>
      </w:pPr>
      <w:hyperlink w:anchor="_Toc66043240" w:history="1">
        <w:r w:rsidR="009D4BA4" w:rsidRPr="00233788">
          <w:rPr>
            <w:rStyle w:val="Hipercze"/>
            <w:noProof/>
          </w:rPr>
          <w:t>Rysunek 8 Model motywacji akademickich</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0 \h </w:instrText>
        </w:r>
        <w:r w:rsidR="009D4BA4" w:rsidRPr="00233788">
          <w:rPr>
            <w:noProof/>
            <w:webHidden/>
          </w:rPr>
        </w:r>
        <w:r w:rsidR="009D4BA4" w:rsidRPr="00233788">
          <w:rPr>
            <w:noProof/>
            <w:webHidden/>
          </w:rPr>
          <w:fldChar w:fldCharType="separate"/>
        </w:r>
        <w:r w:rsidR="00E737A7" w:rsidRPr="00233788">
          <w:rPr>
            <w:noProof/>
            <w:webHidden/>
          </w:rPr>
          <w:t>41</w:t>
        </w:r>
        <w:r w:rsidR="009D4BA4" w:rsidRPr="00233788">
          <w:rPr>
            <w:noProof/>
            <w:webHidden/>
          </w:rPr>
          <w:fldChar w:fldCharType="end"/>
        </w:r>
      </w:hyperlink>
    </w:p>
    <w:p w14:paraId="11C41C44" w14:textId="4B334AA4" w:rsidR="009D4BA4" w:rsidRPr="00233788" w:rsidRDefault="008E0D47">
      <w:pPr>
        <w:pStyle w:val="Spisilustracji"/>
        <w:tabs>
          <w:tab w:val="right" w:leader="dot" w:pos="9062"/>
        </w:tabs>
        <w:rPr>
          <w:rFonts w:asciiTheme="minorHAnsi" w:eastAsiaTheme="minorEastAsia" w:hAnsiTheme="minorHAnsi" w:cstheme="minorBidi"/>
          <w:noProof/>
          <w:sz w:val="22"/>
          <w:lang w:eastAsia="pl-PL"/>
        </w:rPr>
      </w:pPr>
      <w:hyperlink w:anchor="_Toc66043241" w:history="1">
        <w:r w:rsidR="009D4BA4" w:rsidRPr="00233788">
          <w:rPr>
            <w:rStyle w:val="Hipercze"/>
            <w:noProof/>
          </w:rPr>
          <w:t>Rysunek 9 Model relacji wybranych czynników jakości usług uczelni technicznych związanych z satysfakcją interesariuszy uczelni technicznej.</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1 \h </w:instrText>
        </w:r>
        <w:r w:rsidR="009D4BA4" w:rsidRPr="00233788">
          <w:rPr>
            <w:noProof/>
            <w:webHidden/>
          </w:rPr>
        </w:r>
        <w:r w:rsidR="009D4BA4" w:rsidRPr="00233788">
          <w:rPr>
            <w:noProof/>
            <w:webHidden/>
          </w:rPr>
          <w:fldChar w:fldCharType="separate"/>
        </w:r>
        <w:r w:rsidR="00E737A7" w:rsidRPr="00233788">
          <w:rPr>
            <w:noProof/>
            <w:webHidden/>
          </w:rPr>
          <w:t>61</w:t>
        </w:r>
        <w:r w:rsidR="009D4BA4" w:rsidRPr="00233788">
          <w:rPr>
            <w:noProof/>
            <w:webHidden/>
          </w:rPr>
          <w:fldChar w:fldCharType="end"/>
        </w:r>
      </w:hyperlink>
    </w:p>
    <w:p w14:paraId="2B7D1CD8" w14:textId="2465F212" w:rsidR="009D4BA4" w:rsidRPr="00233788" w:rsidRDefault="008E0D47">
      <w:pPr>
        <w:pStyle w:val="Spisilustracji"/>
        <w:tabs>
          <w:tab w:val="right" w:leader="dot" w:pos="9062"/>
        </w:tabs>
        <w:rPr>
          <w:rFonts w:asciiTheme="minorHAnsi" w:eastAsiaTheme="minorEastAsia" w:hAnsiTheme="minorHAnsi" w:cstheme="minorBidi"/>
          <w:noProof/>
          <w:sz w:val="22"/>
          <w:lang w:eastAsia="pl-PL"/>
        </w:rPr>
      </w:pPr>
      <w:hyperlink w:anchor="_Toc66043242" w:history="1">
        <w:r w:rsidR="009D4BA4" w:rsidRPr="00233788">
          <w:rPr>
            <w:rStyle w:val="Hipercze"/>
            <w:noProof/>
          </w:rPr>
          <w:t>Rysunek 10 Model poziomów relacji interesariuszy z uczelnią wyższą.</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2 \h </w:instrText>
        </w:r>
        <w:r w:rsidR="009D4BA4" w:rsidRPr="00233788">
          <w:rPr>
            <w:noProof/>
            <w:webHidden/>
          </w:rPr>
        </w:r>
        <w:r w:rsidR="009D4BA4" w:rsidRPr="00233788">
          <w:rPr>
            <w:noProof/>
            <w:webHidden/>
          </w:rPr>
          <w:fldChar w:fldCharType="separate"/>
        </w:r>
        <w:r w:rsidR="00E737A7" w:rsidRPr="00233788">
          <w:rPr>
            <w:noProof/>
            <w:webHidden/>
          </w:rPr>
          <w:t>62</w:t>
        </w:r>
        <w:r w:rsidR="009D4BA4" w:rsidRPr="00233788">
          <w:rPr>
            <w:noProof/>
            <w:webHidden/>
          </w:rPr>
          <w:fldChar w:fldCharType="end"/>
        </w:r>
      </w:hyperlink>
    </w:p>
    <w:p w14:paraId="79C85086" w14:textId="22CB6998" w:rsidR="009D4BA4" w:rsidRPr="00233788" w:rsidRDefault="008E0D47">
      <w:pPr>
        <w:pStyle w:val="Spisilustracji"/>
        <w:tabs>
          <w:tab w:val="right" w:leader="dot" w:pos="9062"/>
        </w:tabs>
        <w:rPr>
          <w:rFonts w:asciiTheme="minorHAnsi" w:eastAsiaTheme="minorEastAsia" w:hAnsiTheme="minorHAnsi" w:cstheme="minorBidi"/>
          <w:noProof/>
          <w:sz w:val="22"/>
          <w:lang w:eastAsia="pl-PL"/>
        </w:rPr>
      </w:pPr>
      <w:hyperlink w:anchor="_Toc66043243" w:history="1">
        <w:r w:rsidR="009D4BA4" w:rsidRPr="00233788">
          <w:rPr>
            <w:rStyle w:val="Hipercze"/>
            <w:noProof/>
          </w:rPr>
          <w:t>Rysunek 11 Schemat modelu jakości usług SERVQUAL</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3 \h </w:instrText>
        </w:r>
        <w:r w:rsidR="009D4BA4" w:rsidRPr="00233788">
          <w:rPr>
            <w:noProof/>
            <w:webHidden/>
          </w:rPr>
        </w:r>
        <w:r w:rsidR="009D4BA4" w:rsidRPr="00233788">
          <w:rPr>
            <w:noProof/>
            <w:webHidden/>
          </w:rPr>
          <w:fldChar w:fldCharType="separate"/>
        </w:r>
        <w:r w:rsidR="00E737A7" w:rsidRPr="00233788">
          <w:rPr>
            <w:noProof/>
            <w:webHidden/>
          </w:rPr>
          <w:t>65</w:t>
        </w:r>
        <w:r w:rsidR="009D4BA4" w:rsidRPr="00233788">
          <w:rPr>
            <w:noProof/>
            <w:webHidden/>
          </w:rPr>
          <w:fldChar w:fldCharType="end"/>
        </w:r>
      </w:hyperlink>
    </w:p>
    <w:p w14:paraId="14C61E84" w14:textId="1540C936" w:rsidR="009D4BA4" w:rsidRPr="00233788" w:rsidRDefault="008E0D47">
      <w:pPr>
        <w:pStyle w:val="Spisilustracji"/>
        <w:tabs>
          <w:tab w:val="right" w:leader="dot" w:pos="9062"/>
        </w:tabs>
        <w:rPr>
          <w:rFonts w:asciiTheme="minorHAnsi" w:eastAsiaTheme="minorEastAsia" w:hAnsiTheme="minorHAnsi" w:cstheme="minorBidi"/>
          <w:noProof/>
          <w:sz w:val="22"/>
          <w:lang w:eastAsia="pl-PL"/>
        </w:rPr>
      </w:pPr>
      <w:hyperlink w:anchor="_Toc66043244" w:history="1">
        <w:r w:rsidR="009D4BA4" w:rsidRPr="00233788">
          <w:rPr>
            <w:rStyle w:val="Hipercze"/>
            <w:noProof/>
          </w:rPr>
          <w:t>Rysunek 12 Hierarchiczny model jakości usług wg Dabholkara, Thorpe’a i Rentz’a</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4 \h </w:instrText>
        </w:r>
        <w:r w:rsidR="009D4BA4" w:rsidRPr="00233788">
          <w:rPr>
            <w:noProof/>
            <w:webHidden/>
          </w:rPr>
        </w:r>
        <w:r w:rsidR="009D4BA4" w:rsidRPr="00233788">
          <w:rPr>
            <w:noProof/>
            <w:webHidden/>
          </w:rPr>
          <w:fldChar w:fldCharType="separate"/>
        </w:r>
        <w:r w:rsidR="00E737A7" w:rsidRPr="00233788">
          <w:rPr>
            <w:noProof/>
            <w:webHidden/>
          </w:rPr>
          <w:t>68</w:t>
        </w:r>
        <w:r w:rsidR="009D4BA4" w:rsidRPr="00233788">
          <w:rPr>
            <w:noProof/>
            <w:webHidden/>
          </w:rPr>
          <w:fldChar w:fldCharType="end"/>
        </w:r>
      </w:hyperlink>
    </w:p>
    <w:p w14:paraId="0F8D6EEB" w14:textId="051F6215" w:rsidR="009D4BA4" w:rsidRPr="00233788" w:rsidRDefault="008E0D47">
      <w:pPr>
        <w:pStyle w:val="Spisilustracji"/>
        <w:tabs>
          <w:tab w:val="right" w:leader="dot" w:pos="9062"/>
        </w:tabs>
        <w:rPr>
          <w:rFonts w:asciiTheme="minorHAnsi" w:eastAsiaTheme="minorEastAsia" w:hAnsiTheme="minorHAnsi" w:cstheme="minorBidi"/>
          <w:noProof/>
          <w:sz w:val="22"/>
          <w:lang w:eastAsia="pl-PL"/>
        </w:rPr>
      </w:pPr>
      <w:hyperlink w:anchor="_Toc66043245" w:history="1">
        <w:r w:rsidR="009D4BA4" w:rsidRPr="00233788">
          <w:rPr>
            <w:rStyle w:val="Hipercze"/>
            <w:noProof/>
          </w:rPr>
          <w:t>Rysunek 13. Model postrzeganej jakości usług.</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5 \h </w:instrText>
        </w:r>
        <w:r w:rsidR="009D4BA4" w:rsidRPr="00233788">
          <w:rPr>
            <w:noProof/>
            <w:webHidden/>
          </w:rPr>
        </w:r>
        <w:r w:rsidR="009D4BA4" w:rsidRPr="00233788">
          <w:rPr>
            <w:noProof/>
            <w:webHidden/>
          </w:rPr>
          <w:fldChar w:fldCharType="separate"/>
        </w:r>
        <w:r w:rsidR="00E737A7" w:rsidRPr="00233788">
          <w:rPr>
            <w:noProof/>
            <w:webHidden/>
          </w:rPr>
          <w:t>69</w:t>
        </w:r>
        <w:r w:rsidR="009D4BA4" w:rsidRPr="00233788">
          <w:rPr>
            <w:noProof/>
            <w:webHidden/>
          </w:rPr>
          <w:fldChar w:fldCharType="end"/>
        </w:r>
      </w:hyperlink>
    </w:p>
    <w:p w14:paraId="3FE4F35B" w14:textId="17DBB1EF" w:rsidR="009D4BA4" w:rsidRPr="00233788" w:rsidRDefault="008E0D47">
      <w:pPr>
        <w:pStyle w:val="Spisilustracji"/>
        <w:tabs>
          <w:tab w:val="right" w:leader="dot" w:pos="9062"/>
        </w:tabs>
        <w:rPr>
          <w:rFonts w:asciiTheme="minorHAnsi" w:eastAsiaTheme="minorEastAsia" w:hAnsiTheme="minorHAnsi" w:cstheme="minorBidi"/>
          <w:noProof/>
          <w:sz w:val="22"/>
          <w:lang w:eastAsia="pl-PL"/>
        </w:rPr>
      </w:pPr>
      <w:hyperlink w:anchor="_Toc66043246" w:history="1">
        <w:r w:rsidR="009D4BA4" w:rsidRPr="00233788">
          <w:rPr>
            <w:rStyle w:val="Hipercze"/>
            <w:noProof/>
          </w:rPr>
          <w:t>Rysunek 14 Zintegrowany model jakości usług 4Q</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6 \h </w:instrText>
        </w:r>
        <w:r w:rsidR="009D4BA4" w:rsidRPr="00233788">
          <w:rPr>
            <w:noProof/>
            <w:webHidden/>
          </w:rPr>
        </w:r>
        <w:r w:rsidR="009D4BA4" w:rsidRPr="00233788">
          <w:rPr>
            <w:noProof/>
            <w:webHidden/>
          </w:rPr>
          <w:fldChar w:fldCharType="separate"/>
        </w:r>
        <w:r w:rsidR="00E737A7" w:rsidRPr="00233788">
          <w:rPr>
            <w:noProof/>
            <w:webHidden/>
          </w:rPr>
          <w:t>72</w:t>
        </w:r>
        <w:r w:rsidR="009D4BA4" w:rsidRPr="00233788">
          <w:rPr>
            <w:noProof/>
            <w:webHidden/>
          </w:rPr>
          <w:fldChar w:fldCharType="end"/>
        </w:r>
      </w:hyperlink>
    </w:p>
    <w:p w14:paraId="4D58B68F" w14:textId="2C66FE0B" w:rsidR="009D4BA4" w:rsidRPr="00233788" w:rsidRDefault="008E0D47">
      <w:pPr>
        <w:pStyle w:val="Spisilustracji"/>
        <w:tabs>
          <w:tab w:val="right" w:leader="dot" w:pos="9062"/>
        </w:tabs>
        <w:rPr>
          <w:rFonts w:asciiTheme="minorHAnsi" w:eastAsiaTheme="minorEastAsia" w:hAnsiTheme="minorHAnsi" w:cstheme="minorBidi"/>
          <w:noProof/>
          <w:sz w:val="22"/>
          <w:lang w:eastAsia="pl-PL"/>
        </w:rPr>
      </w:pPr>
      <w:hyperlink w:anchor="_Toc66043247" w:history="1">
        <w:r w:rsidR="009D4BA4" w:rsidRPr="00233788">
          <w:rPr>
            <w:rStyle w:val="Hipercze"/>
            <w:noProof/>
          </w:rPr>
          <w:t>Rysunek 15 Model jakości usług i satysfakcji klienta</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7 \h </w:instrText>
        </w:r>
        <w:r w:rsidR="009D4BA4" w:rsidRPr="00233788">
          <w:rPr>
            <w:noProof/>
            <w:webHidden/>
          </w:rPr>
        </w:r>
        <w:r w:rsidR="009D4BA4" w:rsidRPr="00233788">
          <w:rPr>
            <w:noProof/>
            <w:webHidden/>
          </w:rPr>
          <w:fldChar w:fldCharType="separate"/>
        </w:r>
        <w:r w:rsidR="00E737A7" w:rsidRPr="00233788">
          <w:rPr>
            <w:noProof/>
            <w:webHidden/>
          </w:rPr>
          <w:t>75</w:t>
        </w:r>
        <w:r w:rsidR="009D4BA4" w:rsidRPr="00233788">
          <w:rPr>
            <w:noProof/>
            <w:webHidden/>
          </w:rPr>
          <w:fldChar w:fldCharType="end"/>
        </w:r>
      </w:hyperlink>
    </w:p>
    <w:p w14:paraId="5F60773F" w14:textId="79F72ABA" w:rsidR="009D4BA4" w:rsidRPr="00233788" w:rsidRDefault="008E0D47">
      <w:pPr>
        <w:pStyle w:val="Spisilustracji"/>
        <w:tabs>
          <w:tab w:val="right" w:leader="dot" w:pos="9062"/>
        </w:tabs>
        <w:rPr>
          <w:rFonts w:asciiTheme="minorHAnsi" w:eastAsiaTheme="minorEastAsia" w:hAnsiTheme="minorHAnsi" w:cstheme="minorBidi"/>
          <w:noProof/>
          <w:sz w:val="22"/>
          <w:lang w:eastAsia="pl-PL"/>
        </w:rPr>
      </w:pPr>
      <w:hyperlink w:anchor="_Toc66043248" w:history="1">
        <w:r w:rsidR="009D4BA4" w:rsidRPr="00233788">
          <w:rPr>
            <w:rStyle w:val="Hipercze"/>
            <w:noProof/>
          </w:rPr>
          <w:t>Rysunek 16 Model relacji między jakością usług uczelni technicznej, a satysfakcją interesariuszy oraz zarobkami absolwentów.</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8 \h </w:instrText>
        </w:r>
        <w:r w:rsidR="009D4BA4" w:rsidRPr="00233788">
          <w:rPr>
            <w:noProof/>
            <w:webHidden/>
          </w:rPr>
        </w:r>
        <w:r w:rsidR="009D4BA4" w:rsidRPr="00233788">
          <w:rPr>
            <w:noProof/>
            <w:webHidden/>
          </w:rPr>
          <w:fldChar w:fldCharType="separate"/>
        </w:r>
        <w:r w:rsidR="00E737A7" w:rsidRPr="00233788">
          <w:rPr>
            <w:noProof/>
            <w:webHidden/>
          </w:rPr>
          <w:t>99</w:t>
        </w:r>
        <w:r w:rsidR="009D4BA4" w:rsidRPr="00233788">
          <w:rPr>
            <w:noProof/>
            <w:webHidden/>
          </w:rPr>
          <w:fldChar w:fldCharType="end"/>
        </w:r>
      </w:hyperlink>
    </w:p>
    <w:p w14:paraId="573EE05C" w14:textId="12CB89ED" w:rsidR="009E61F0" w:rsidRPr="00233788" w:rsidRDefault="009E61F0" w:rsidP="004E7B54">
      <w:r w:rsidRPr="00233788">
        <w:fldChar w:fldCharType="end"/>
      </w:r>
    </w:p>
    <w:p w14:paraId="223205A9" w14:textId="77777777" w:rsidR="00B758DF" w:rsidRPr="00233788" w:rsidRDefault="00B758DF" w:rsidP="004E7B54">
      <w:pPr>
        <w:pStyle w:val="Nagwek1"/>
      </w:pPr>
      <w:bookmarkStart w:id="227" w:name="_Toc66923647"/>
      <w:r w:rsidRPr="00233788">
        <w:lastRenderedPageBreak/>
        <w:t xml:space="preserve">Wykaz </w:t>
      </w:r>
      <w:r w:rsidR="009E61F0" w:rsidRPr="00233788">
        <w:rPr>
          <w:caps w:val="0"/>
        </w:rPr>
        <w:t>T</w:t>
      </w:r>
      <w:r w:rsidRPr="00233788">
        <w:t>abel</w:t>
      </w:r>
      <w:bookmarkEnd w:id="227"/>
    </w:p>
    <w:p w14:paraId="68422278" w14:textId="1DCAB3B2" w:rsidR="009D4BA4" w:rsidRPr="00233788"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Tabela" </w:instrText>
      </w:r>
      <w:r w:rsidRPr="00233788">
        <w:fldChar w:fldCharType="separate"/>
      </w:r>
      <w:hyperlink w:anchor="_Toc66043249" w:history="1">
        <w:r w:rsidR="009D4BA4" w:rsidRPr="00233788">
          <w:rPr>
            <w:rStyle w:val="Hipercze"/>
            <w:noProof/>
          </w:rPr>
          <w:t>Tabela 1 Trendy zmian w europejskich uniwersytetach od średniowiecza do współczesności</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9 \h </w:instrText>
        </w:r>
        <w:r w:rsidR="009D4BA4" w:rsidRPr="00233788">
          <w:rPr>
            <w:noProof/>
            <w:webHidden/>
          </w:rPr>
        </w:r>
        <w:r w:rsidR="009D4BA4" w:rsidRPr="00233788">
          <w:rPr>
            <w:noProof/>
            <w:webHidden/>
          </w:rPr>
          <w:fldChar w:fldCharType="separate"/>
        </w:r>
        <w:r w:rsidR="00E737A7" w:rsidRPr="00233788">
          <w:rPr>
            <w:noProof/>
            <w:webHidden/>
          </w:rPr>
          <w:t>10</w:t>
        </w:r>
        <w:r w:rsidR="009D4BA4" w:rsidRPr="00233788">
          <w:rPr>
            <w:noProof/>
            <w:webHidden/>
          </w:rPr>
          <w:fldChar w:fldCharType="end"/>
        </w:r>
      </w:hyperlink>
    </w:p>
    <w:p w14:paraId="4C313B1F" w14:textId="6A0CE94E" w:rsidR="009D4BA4" w:rsidRPr="00233788" w:rsidRDefault="008E0D47">
      <w:pPr>
        <w:pStyle w:val="Spisilustracji"/>
        <w:tabs>
          <w:tab w:val="right" w:leader="dot" w:pos="9062"/>
        </w:tabs>
        <w:rPr>
          <w:rFonts w:asciiTheme="minorHAnsi" w:eastAsiaTheme="minorEastAsia" w:hAnsiTheme="minorHAnsi" w:cstheme="minorBidi"/>
          <w:noProof/>
          <w:sz w:val="22"/>
          <w:lang w:eastAsia="pl-PL"/>
        </w:rPr>
      </w:pPr>
      <w:hyperlink w:anchor="_Toc66043250" w:history="1">
        <w:r w:rsidR="009D4BA4" w:rsidRPr="00233788">
          <w:rPr>
            <w:rStyle w:val="Hipercze"/>
            <w:noProof/>
          </w:rPr>
          <w:t>Tabela 2 Relacje pomiędzy elementami podstawowych kultur wpływających na pracowników akademickich</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0 \h </w:instrText>
        </w:r>
        <w:r w:rsidR="009D4BA4" w:rsidRPr="00233788">
          <w:rPr>
            <w:noProof/>
            <w:webHidden/>
          </w:rPr>
        </w:r>
        <w:r w:rsidR="009D4BA4" w:rsidRPr="00233788">
          <w:rPr>
            <w:noProof/>
            <w:webHidden/>
          </w:rPr>
          <w:fldChar w:fldCharType="separate"/>
        </w:r>
        <w:r w:rsidR="00E737A7" w:rsidRPr="00233788">
          <w:rPr>
            <w:noProof/>
            <w:webHidden/>
          </w:rPr>
          <w:t>36</w:t>
        </w:r>
        <w:r w:rsidR="009D4BA4" w:rsidRPr="00233788">
          <w:rPr>
            <w:noProof/>
            <w:webHidden/>
          </w:rPr>
          <w:fldChar w:fldCharType="end"/>
        </w:r>
      </w:hyperlink>
    </w:p>
    <w:p w14:paraId="17B5F2D3" w14:textId="3E9295A0" w:rsidR="009D4BA4" w:rsidRPr="00233788" w:rsidRDefault="008E0D47">
      <w:pPr>
        <w:pStyle w:val="Spisilustracji"/>
        <w:tabs>
          <w:tab w:val="right" w:leader="dot" w:pos="9062"/>
        </w:tabs>
        <w:rPr>
          <w:rFonts w:asciiTheme="minorHAnsi" w:eastAsiaTheme="minorEastAsia" w:hAnsiTheme="minorHAnsi" w:cstheme="minorBidi"/>
          <w:noProof/>
          <w:sz w:val="22"/>
          <w:lang w:eastAsia="pl-PL"/>
        </w:rPr>
      </w:pPr>
      <w:hyperlink w:anchor="_Toc66043251" w:history="1">
        <w:r w:rsidR="009D4BA4" w:rsidRPr="00233788">
          <w:rPr>
            <w:rStyle w:val="Hipercze"/>
            <w:noProof/>
          </w:rPr>
          <w:t>Tabela 3 Podział uczelni na 5 segmentów według kategorii prestiżu</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1 \h </w:instrText>
        </w:r>
        <w:r w:rsidR="009D4BA4" w:rsidRPr="00233788">
          <w:rPr>
            <w:noProof/>
            <w:webHidden/>
          </w:rPr>
        </w:r>
        <w:r w:rsidR="009D4BA4" w:rsidRPr="00233788">
          <w:rPr>
            <w:noProof/>
            <w:webHidden/>
          </w:rPr>
          <w:fldChar w:fldCharType="separate"/>
        </w:r>
        <w:r w:rsidR="00E737A7" w:rsidRPr="00233788">
          <w:rPr>
            <w:noProof/>
            <w:webHidden/>
          </w:rPr>
          <w:t>44</w:t>
        </w:r>
        <w:r w:rsidR="009D4BA4" w:rsidRPr="00233788">
          <w:rPr>
            <w:noProof/>
            <w:webHidden/>
          </w:rPr>
          <w:fldChar w:fldCharType="end"/>
        </w:r>
      </w:hyperlink>
    </w:p>
    <w:p w14:paraId="3A3144F8" w14:textId="749D46A6" w:rsidR="009D4BA4" w:rsidRPr="00233788" w:rsidRDefault="008E0D47">
      <w:pPr>
        <w:pStyle w:val="Spisilustracji"/>
        <w:tabs>
          <w:tab w:val="right" w:leader="dot" w:pos="9062"/>
        </w:tabs>
        <w:rPr>
          <w:rFonts w:asciiTheme="minorHAnsi" w:eastAsiaTheme="minorEastAsia" w:hAnsiTheme="minorHAnsi" w:cstheme="minorBidi"/>
          <w:noProof/>
          <w:sz w:val="22"/>
          <w:lang w:eastAsia="pl-PL"/>
        </w:rPr>
      </w:pPr>
      <w:hyperlink w:anchor="_Toc66043252" w:history="1">
        <w:r w:rsidR="009D4BA4" w:rsidRPr="00233788">
          <w:rPr>
            <w:rStyle w:val="Hipercze"/>
            <w:noProof/>
          </w:rPr>
          <w:t>Tabela 4 Udział kryteriów odnoszących się do prestiżu w ocenie rankingów uczelni wyższych</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2 \h </w:instrText>
        </w:r>
        <w:r w:rsidR="009D4BA4" w:rsidRPr="00233788">
          <w:rPr>
            <w:noProof/>
            <w:webHidden/>
          </w:rPr>
        </w:r>
        <w:r w:rsidR="009D4BA4" w:rsidRPr="00233788">
          <w:rPr>
            <w:noProof/>
            <w:webHidden/>
          </w:rPr>
          <w:fldChar w:fldCharType="separate"/>
        </w:r>
        <w:r w:rsidR="00E737A7" w:rsidRPr="00233788">
          <w:rPr>
            <w:noProof/>
            <w:webHidden/>
          </w:rPr>
          <w:t>45</w:t>
        </w:r>
        <w:r w:rsidR="009D4BA4" w:rsidRPr="00233788">
          <w:rPr>
            <w:noProof/>
            <w:webHidden/>
          </w:rPr>
          <w:fldChar w:fldCharType="end"/>
        </w:r>
      </w:hyperlink>
    </w:p>
    <w:p w14:paraId="0F2FC067" w14:textId="79EB69F9" w:rsidR="009D4BA4" w:rsidRPr="00233788" w:rsidRDefault="008E0D47">
      <w:pPr>
        <w:pStyle w:val="Spisilustracji"/>
        <w:tabs>
          <w:tab w:val="right" w:leader="dot" w:pos="9062"/>
        </w:tabs>
        <w:rPr>
          <w:rFonts w:asciiTheme="minorHAnsi" w:eastAsiaTheme="minorEastAsia" w:hAnsiTheme="minorHAnsi" w:cstheme="minorBidi"/>
          <w:noProof/>
          <w:sz w:val="22"/>
          <w:lang w:eastAsia="pl-PL"/>
        </w:rPr>
      </w:pPr>
      <w:hyperlink w:anchor="_Toc66043253" w:history="1">
        <w:r w:rsidR="009D4BA4" w:rsidRPr="00233788">
          <w:rPr>
            <w:rStyle w:val="Hipercze"/>
            <w:noProof/>
          </w:rPr>
          <w:t>Tabela 5 Typologia interesariuszy wg Mitchell et al.</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3 \h </w:instrText>
        </w:r>
        <w:r w:rsidR="009D4BA4" w:rsidRPr="00233788">
          <w:rPr>
            <w:noProof/>
            <w:webHidden/>
          </w:rPr>
        </w:r>
        <w:r w:rsidR="009D4BA4" w:rsidRPr="00233788">
          <w:rPr>
            <w:noProof/>
            <w:webHidden/>
          </w:rPr>
          <w:fldChar w:fldCharType="separate"/>
        </w:r>
        <w:r w:rsidR="00E737A7" w:rsidRPr="00233788">
          <w:rPr>
            <w:noProof/>
            <w:webHidden/>
          </w:rPr>
          <w:t>58</w:t>
        </w:r>
        <w:r w:rsidR="009D4BA4" w:rsidRPr="00233788">
          <w:rPr>
            <w:noProof/>
            <w:webHidden/>
          </w:rPr>
          <w:fldChar w:fldCharType="end"/>
        </w:r>
      </w:hyperlink>
    </w:p>
    <w:p w14:paraId="35F4EEE2" w14:textId="4FD8DB09" w:rsidR="009D4BA4" w:rsidRPr="00233788" w:rsidRDefault="008E0D47">
      <w:pPr>
        <w:pStyle w:val="Spisilustracji"/>
        <w:tabs>
          <w:tab w:val="right" w:leader="dot" w:pos="9062"/>
        </w:tabs>
        <w:rPr>
          <w:rFonts w:asciiTheme="minorHAnsi" w:eastAsiaTheme="minorEastAsia" w:hAnsiTheme="minorHAnsi" w:cstheme="minorBidi"/>
          <w:noProof/>
          <w:sz w:val="22"/>
          <w:lang w:eastAsia="pl-PL"/>
        </w:rPr>
      </w:pPr>
      <w:hyperlink w:anchor="_Toc66043254" w:history="1">
        <w:r w:rsidR="009D4BA4" w:rsidRPr="00233788">
          <w:rPr>
            <w:rStyle w:val="Hipercze"/>
            <w:noProof/>
          </w:rPr>
          <w:t>Tabela 6 Przykładowe cechy interesariuszy uczelni wyższej</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4 \h </w:instrText>
        </w:r>
        <w:r w:rsidR="009D4BA4" w:rsidRPr="00233788">
          <w:rPr>
            <w:noProof/>
            <w:webHidden/>
          </w:rPr>
        </w:r>
        <w:r w:rsidR="009D4BA4" w:rsidRPr="00233788">
          <w:rPr>
            <w:noProof/>
            <w:webHidden/>
          </w:rPr>
          <w:fldChar w:fldCharType="separate"/>
        </w:r>
        <w:r w:rsidR="00E737A7" w:rsidRPr="00233788">
          <w:rPr>
            <w:noProof/>
            <w:webHidden/>
          </w:rPr>
          <w:t>59</w:t>
        </w:r>
        <w:r w:rsidR="009D4BA4" w:rsidRPr="00233788">
          <w:rPr>
            <w:noProof/>
            <w:webHidden/>
          </w:rPr>
          <w:fldChar w:fldCharType="end"/>
        </w:r>
      </w:hyperlink>
    </w:p>
    <w:p w14:paraId="107D282D" w14:textId="3E75F30A" w:rsidR="009D4BA4" w:rsidRPr="00233788" w:rsidRDefault="008E0D47">
      <w:pPr>
        <w:pStyle w:val="Spisilustracji"/>
        <w:tabs>
          <w:tab w:val="right" w:leader="dot" w:pos="9062"/>
        </w:tabs>
        <w:rPr>
          <w:rFonts w:asciiTheme="minorHAnsi" w:eastAsiaTheme="minorEastAsia" w:hAnsiTheme="minorHAnsi" w:cstheme="minorBidi"/>
          <w:noProof/>
          <w:sz w:val="22"/>
          <w:lang w:eastAsia="pl-PL"/>
        </w:rPr>
      </w:pPr>
      <w:hyperlink w:anchor="_Toc66043255" w:history="1">
        <w:r w:rsidR="009D4BA4" w:rsidRPr="00233788">
          <w:rPr>
            <w:rStyle w:val="Hipercze"/>
            <w:noProof/>
          </w:rPr>
          <w:t>Tabela 7 Narzędzie do analizy siły oddziaływań interesariuszy na uczelnię</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5 \h </w:instrText>
        </w:r>
        <w:r w:rsidR="009D4BA4" w:rsidRPr="00233788">
          <w:rPr>
            <w:noProof/>
            <w:webHidden/>
          </w:rPr>
        </w:r>
        <w:r w:rsidR="009D4BA4" w:rsidRPr="00233788">
          <w:rPr>
            <w:noProof/>
            <w:webHidden/>
          </w:rPr>
          <w:fldChar w:fldCharType="separate"/>
        </w:r>
        <w:r w:rsidR="00E737A7" w:rsidRPr="00233788">
          <w:rPr>
            <w:noProof/>
            <w:webHidden/>
          </w:rPr>
          <w:t>63</w:t>
        </w:r>
        <w:r w:rsidR="009D4BA4" w:rsidRPr="00233788">
          <w:rPr>
            <w:noProof/>
            <w:webHidden/>
          </w:rPr>
          <w:fldChar w:fldCharType="end"/>
        </w:r>
      </w:hyperlink>
    </w:p>
    <w:p w14:paraId="2C7AF22F" w14:textId="79499942" w:rsidR="009D4BA4" w:rsidRPr="00233788" w:rsidRDefault="008E0D47">
      <w:pPr>
        <w:pStyle w:val="Spisilustracji"/>
        <w:tabs>
          <w:tab w:val="right" w:leader="dot" w:pos="9062"/>
        </w:tabs>
        <w:rPr>
          <w:rFonts w:asciiTheme="minorHAnsi" w:eastAsiaTheme="minorEastAsia" w:hAnsiTheme="minorHAnsi" w:cstheme="minorBidi"/>
          <w:noProof/>
          <w:sz w:val="22"/>
          <w:lang w:eastAsia="pl-PL"/>
        </w:rPr>
      </w:pPr>
      <w:hyperlink w:anchor="_Toc66043256" w:history="1">
        <w:r w:rsidR="009D4BA4" w:rsidRPr="00233788">
          <w:rPr>
            <w:rStyle w:val="Hipercze"/>
            <w:noProof/>
          </w:rPr>
          <w:t>Tabela 8 Charakterystyka luk modelu SERVQUAL</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6 \h </w:instrText>
        </w:r>
        <w:r w:rsidR="009D4BA4" w:rsidRPr="00233788">
          <w:rPr>
            <w:noProof/>
            <w:webHidden/>
          </w:rPr>
        </w:r>
        <w:r w:rsidR="009D4BA4" w:rsidRPr="00233788">
          <w:rPr>
            <w:noProof/>
            <w:webHidden/>
          </w:rPr>
          <w:fldChar w:fldCharType="separate"/>
        </w:r>
        <w:r w:rsidR="00E737A7" w:rsidRPr="00233788">
          <w:rPr>
            <w:noProof/>
            <w:webHidden/>
          </w:rPr>
          <w:t>66</w:t>
        </w:r>
        <w:r w:rsidR="009D4BA4" w:rsidRPr="00233788">
          <w:rPr>
            <w:noProof/>
            <w:webHidden/>
          </w:rPr>
          <w:fldChar w:fldCharType="end"/>
        </w:r>
      </w:hyperlink>
    </w:p>
    <w:p w14:paraId="03A9B285" w14:textId="1167BB1D" w:rsidR="009D4BA4" w:rsidRPr="00233788" w:rsidRDefault="008E0D47">
      <w:pPr>
        <w:pStyle w:val="Spisilustracji"/>
        <w:tabs>
          <w:tab w:val="right" w:leader="dot" w:pos="9062"/>
        </w:tabs>
        <w:rPr>
          <w:rFonts w:asciiTheme="minorHAnsi" w:eastAsiaTheme="minorEastAsia" w:hAnsiTheme="minorHAnsi" w:cstheme="minorBidi"/>
          <w:noProof/>
          <w:sz w:val="22"/>
          <w:lang w:eastAsia="pl-PL"/>
        </w:rPr>
      </w:pPr>
      <w:hyperlink w:anchor="_Toc66043257" w:history="1">
        <w:r w:rsidR="009D4BA4" w:rsidRPr="00233788">
          <w:rPr>
            <w:rStyle w:val="Hipercze"/>
            <w:noProof/>
          </w:rPr>
          <w:t>Tabela 9 Model jakości usług Gummesona (4Q)</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7 \h </w:instrText>
        </w:r>
        <w:r w:rsidR="009D4BA4" w:rsidRPr="00233788">
          <w:rPr>
            <w:noProof/>
            <w:webHidden/>
          </w:rPr>
        </w:r>
        <w:r w:rsidR="009D4BA4" w:rsidRPr="00233788">
          <w:rPr>
            <w:noProof/>
            <w:webHidden/>
          </w:rPr>
          <w:fldChar w:fldCharType="separate"/>
        </w:r>
        <w:r w:rsidR="00E737A7" w:rsidRPr="00233788">
          <w:rPr>
            <w:noProof/>
            <w:webHidden/>
          </w:rPr>
          <w:t>70</w:t>
        </w:r>
        <w:r w:rsidR="009D4BA4" w:rsidRPr="00233788">
          <w:rPr>
            <w:noProof/>
            <w:webHidden/>
          </w:rPr>
          <w:fldChar w:fldCharType="end"/>
        </w:r>
      </w:hyperlink>
    </w:p>
    <w:p w14:paraId="203249B2" w14:textId="3ADB2708" w:rsidR="009D4BA4" w:rsidRPr="00233788" w:rsidRDefault="008E0D47">
      <w:pPr>
        <w:pStyle w:val="Spisilustracji"/>
        <w:tabs>
          <w:tab w:val="right" w:leader="dot" w:pos="9062"/>
        </w:tabs>
        <w:rPr>
          <w:rFonts w:asciiTheme="minorHAnsi" w:eastAsiaTheme="minorEastAsia" w:hAnsiTheme="minorHAnsi" w:cstheme="minorBidi"/>
          <w:noProof/>
          <w:sz w:val="22"/>
          <w:lang w:eastAsia="pl-PL"/>
        </w:rPr>
      </w:pPr>
      <w:hyperlink w:anchor="_Toc66043258" w:history="1">
        <w:r w:rsidR="009D4BA4" w:rsidRPr="00233788">
          <w:rPr>
            <w:rStyle w:val="Hipercze"/>
            <w:noProof/>
          </w:rPr>
          <w:t>Tabela 10 Uniwersalny wzorzec jakości usług wg Kolmana i Tkaczyka</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8 \h </w:instrText>
        </w:r>
        <w:r w:rsidR="009D4BA4" w:rsidRPr="00233788">
          <w:rPr>
            <w:noProof/>
            <w:webHidden/>
          </w:rPr>
        </w:r>
        <w:r w:rsidR="009D4BA4" w:rsidRPr="00233788">
          <w:rPr>
            <w:noProof/>
            <w:webHidden/>
          </w:rPr>
          <w:fldChar w:fldCharType="separate"/>
        </w:r>
        <w:r w:rsidR="00E737A7" w:rsidRPr="00233788">
          <w:rPr>
            <w:noProof/>
            <w:webHidden/>
          </w:rPr>
          <w:t>73</w:t>
        </w:r>
        <w:r w:rsidR="009D4BA4" w:rsidRPr="00233788">
          <w:rPr>
            <w:noProof/>
            <w:webHidden/>
          </w:rPr>
          <w:fldChar w:fldCharType="end"/>
        </w:r>
      </w:hyperlink>
    </w:p>
    <w:p w14:paraId="4442000A" w14:textId="1FDFCC73" w:rsidR="009D4BA4" w:rsidRPr="00233788" w:rsidRDefault="008E0D47">
      <w:pPr>
        <w:pStyle w:val="Spisilustracji"/>
        <w:tabs>
          <w:tab w:val="right" w:leader="dot" w:pos="9062"/>
        </w:tabs>
        <w:rPr>
          <w:rFonts w:asciiTheme="minorHAnsi" w:eastAsiaTheme="minorEastAsia" w:hAnsiTheme="minorHAnsi" w:cstheme="minorBidi"/>
          <w:noProof/>
          <w:sz w:val="22"/>
          <w:lang w:eastAsia="pl-PL"/>
        </w:rPr>
      </w:pPr>
      <w:hyperlink w:anchor="_Toc66043259" w:history="1">
        <w:r w:rsidR="009D4BA4" w:rsidRPr="00233788">
          <w:rPr>
            <w:rStyle w:val="Hipercze"/>
            <w:noProof/>
          </w:rPr>
          <w:t>Tabela 11 Kategorie jakości wg Townsenda i Gebhardta</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9 \h </w:instrText>
        </w:r>
        <w:r w:rsidR="009D4BA4" w:rsidRPr="00233788">
          <w:rPr>
            <w:noProof/>
            <w:webHidden/>
          </w:rPr>
        </w:r>
        <w:r w:rsidR="009D4BA4" w:rsidRPr="00233788">
          <w:rPr>
            <w:noProof/>
            <w:webHidden/>
          </w:rPr>
          <w:fldChar w:fldCharType="separate"/>
        </w:r>
        <w:r w:rsidR="00E737A7" w:rsidRPr="00233788">
          <w:rPr>
            <w:noProof/>
            <w:webHidden/>
          </w:rPr>
          <w:t>74</w:t>
        </w:r>
        <w:r w:rsidR="009D4BA4" w:rsidRPr="00233788">
          <w:rPr>
            <w:noProof/>
            <w:webHidden/>
          </w:rPr>
          <w:fldChar w:fldCharType="end"/>
        </w:r>
      </w:hyperlink>
    </w:p>
    <w:p w14:paraId="33085953" w14:textId="5C8C99B9" w:rsidR="009D4BA4" w:rsidRPr="00233788" w:rsidRDefault="008E0D47">
      <w:pPr>
        <w:pStyle w:val="Spisilustracji"/>
        <w:tabs>
          <w:tab w:val="right" w:leader="dot" w:pos="9062"/>
        </w:tabs>
        <w:rPr>
          <w:rFonts w:asciiTheme="minorHAnsi" w:eastAsiaTheme="minorEastAsia" w:hAnsiTheme="minorHAnsi" w:cstheme="minorBidi"/>
          <w:noProof/>
          <w:sz w:val="22"/>
          <w:lang w:eastAsia="pl-PL"/>
        </w:rPr>
      </w:pPr>
      <w:hyperlink w:anchor="_Toc66043260" w:history="1">
        <w:r w:rsidR="009D4BA4" w:rsidRPr="00233788">
          <w:rPr>
            <w:rStyle w:val="Hipercze"/>
            <w:noProof/>
          </w:rPr>
          <w:t>Tabela 12. 8 zasad CAF dla edukacji, a grupy interesariuszy</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0 \h </w:instrText>
        </w:r>
        <w:r w:rsidR="009D4BA4" w:rsidRPr="00233788">
          <w:rPr>
            <w:noProof/>
            <w:webHidden/>
          </w:rPr>
        </w:r>
        <w:r w:rsidR="009D4BA4" w:rsidRPr="00233788">
          <w:rPr>
            <w:noProof/>
            <w:webHidden/>
          </w:rPr>
          <w:fldChar w:fldCharType="separate"/>
        </w:r>
        <w:r w:rsidR="00E737A7" w:rsidRPr="00233788">
          <w:rPr>
            <w:noProof/>
            <w:webHidden/>
          </w:rPr>
          <w:t>76</w:t>
        </w:r>
        <w:r w:rsidR="009D4BA4" w:rsidRPr="00233788">
          <w:rPr>
            <w:noProof/>
            <w:webHidden/>
          </w:rPr>
          <w:fldChar w:fldCharType="end"/>
        </w:r>
      </w:hyperlink>
    </w:p>
    <w:p w14:paraId="625788E3" w14:textId="1C700C1D" w:rsidR="009D4BA4" w:rsidRPr="00233788" w:rsidRDefault="008E0D47">
      <w:pPr>
        <w:pStyle w:val="Spisilustracji"/>
        <w:tabs>
          <w:tab w:val="right" w:leader="dot" w:pos="9062"/>
        </w:tabs>
        <w:rPr>
          <w:rFonts w:asciiTheme="minorHAnsi" w:eastAsiaTheme="minorEastAsia" w:hAnsiTheme="minorHAnsi" w:cstheme="minorBidi"/>
          <w:noProof/>
          <w:sz w:val="22"/>
          <w:lang w:eastAsia="pl-PL"/>
        </w:rPr>
      </w:pPr>
      <w:hyperlink w:anchor="_Toc66043261" w:history="1">
        <w:r w:rsidR="009D4BA4" w:rsidRPr="00233788">
          <w:rPr>
            <w:rStyle w:val="Hipercze"/>
            <w:noProof/>
          </w:rPr>
          <w:t>Tabela 13 Relacje między wymaganiami dla wewnętrznych systemów zapewniania jakości kształcenia określonymi w statucie PKA, a standardami ESG (ENQA).</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1 \h </w:instrText>
        </w:r>
        <w:r w:rsidR="009D4BA4" w:rsidRPr="00233788">
          <w:rPr>
            <w:noProof/>
            <w:webHidden/>
          </w:rPr>
        </w:r>
        <w:r w:rsidR="009D4BA4" w:rsidRPr="00233788">
          <w:rPr>
            <w:noProof/>
            <w:webHidden/>
          </w:rPr>
          <w:fldChar w:fldCharType="separate"/>
        </w:r>
        <w:r w:rsidR="00E737A7" w:rsidRPr="00233788">
          <w:rPr>
            <w:noProof/>
            <w:webHidden/>
          </w:rPr>
          <w:t>79</w:t>
        </w:r>
        <w:r w:rsidR="009D4BA4" w:rsidRPr="00233788">
          <w:rPr>
            <w:noProof/>
            <w:webHidden/>
          </w:rPr>
          <w:fldChar w:fldCharType="end"/>
        </w:r>
      </w:hyperlink>
    </w:p>
    <w:p w14:paraId="532B4E18" w14:textId="7912AA4D" w:rsidR="009D4BA4" w:rsidRPr="00233788" w:rsidRDefault="008E0D47">
      <w:pPr>
        <w:pStyle w:val="Spisilustracji"/>
        <w:tabs>
          <w:tab w:val="right" w:leader="dot" w:pos="9062"/>
        </w:tabs>
        <w:rPr>
          <w:rFonts w:asciiTheme="minorHAnsi" w:eastAsiaTheme="minorEastAsia" w:hAnsiTheme="minorHAnsi" w:cstheme="minorBidi"/>
          <w:noProof/>
          <w:sz w:val="22"/>
          <w:lang w:eastAsia="pl-PL"/>
        </w:rPr>
      </w:pPr>
      <w:hyperlink w:anchor="_Toc66043262" w:history="1">
        <w:r w:rsidR="009D4BA4" w:rsidRPr="00233788">
          <w:rPr>
            <w:rStyle w:val="Hipercze"/>
            <w:noProof/>
          </w:rPr>
          <w:t>Tabela 14 Twierdzenia do budowy kwestionariusza badania jakości usług SERVQUAL</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2 \h </w:instrText>
        </w:r>
        <w:r w:rsidR="009D4BA4" w:rsidRPr="00233788">
          <w:rPr>
            <w:noProof/>
            <w:webHidden/>
          </w:rPr>
        </w:r>
        <w:r w:rsidR="009D4BA4" w:rsidRPr="00233788">
          <w:rPr>
            <w:noProof/>
            <w:webHidden/>
          </w:rPr>
          <w:fldChar w:fldCharType="separate"/>
        </w:r>
        <w:r w:rsidR="00E737A7" w:rsidRPr="00233788">
          <w:rPr>
            <w:noProof/>
            <w:webHidden/>
          </w:rPr>
          <w:t>84</w:t>
        </w:r>
        <w:r w:rsidR="009D4BA4" w:rsidRPr="00233788">
          <w:rPr>
            <w:noProof/>
            <w:webHidden/>
          </w:rPr>
          <w:fldChar w:fldCharType="end"/>
        </w:r>
      </w:hyperlink>
    </w:p>
    <w:p w14:paraId="3F5FE28F" w14:textId="44558F83" w:rsidR="009D4BA4" w:rsidRPr="00233788" w:rsidRDefault="008E0D47">
      <w:pPr>
        <w:pStyle w:val="Spisilustracji"/>
        <w:tabs>
          <w:tab w:val="right" w:leader="dot" w:pos="9062"/>
        </w:tabs>
        <w:rPr>
          <w:rFonts w:asciiTheme="minorHAnsi" w:eastAsiaTheme="minorEastAsia" w:hAnsiTheme="minorHAnsi" w:cstheme="minorBidi"/>
          <w:noProof/>
          <w:sz w:val="22"/>
          <w:lang w:eastAsia="pl-PL"/>
        </w:rPr>
      </w:pPr>
      <w:hyperlink w:anchor="_Toc66043263" w:history="1">
        <w:r w:rsidR="009D4BA4" w:rsidRPr="00233788">
          <w:rPr>
            <w:rStyle w:val="Hipercze"/>
            <w:noProof/>
          </w:rPr>
          <w:t>Tabela 15 Przykłady mierników efektów działań uczelni w podziale na kategorie</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3 \h </w:instrText>
        </w:r>
        <w:r w:rsidR="009D4BA4" w:rsidRPr="00233788">
          <w:rPr>
            <w:noProof/>
            <w:webHidden/>
          </w:rPr>
        </w:r>
        <w:r w:rsidR="009D4BA4" w:rsidRPr="00233788">
          <w:rPr>
            <w:noProof/>
            <w:webHidden/>
          </w:rPr>
          <w:fldChar w:fldCharType="separate"/>
        </w:r>
        <w:r w:rsidR="00E737A7" w:rsidRPr="00233788">
          <w:rPr>
            <w:noProof/>
            <w:webHidden/>
          </w:rPr>
          <w:t>88</w:t>
        </w:r>
        <w:r w:rsidR="009D4BA4" w:rsidRPr="00233788">
          <w:rPr>
            <w:noProof/>
            <w:webHidden/>
          </w:rPr>
          <w:fldChar w:fldCharType="end"/>
        </w:r>
      </w:hyperlink>
    </w:p>
    <w:p w14:paraId="5C835ABE" w14:textId="4A486B01" w:rsidR="009D4BA4" w:rsidRPr="00233788" w:rsidRDefault="008E0D47">
      <w:pPr>
        <w:pStyle w:val="Spisilustracji"/>
        <w:tabs>
          <w:tab w:val="right" w:leader="dot" w:pos="9062"/>
        </w:tabs>
        <w:rPr>
          <w:rFonts w:asciiTheme="minorHAnsi" w:eastAsiaTheme="minorEastAsia" w:hAnsiTheme="minorHAnsi" w:cstheme="minorBidi"/>
          <w:noProof/>
          <w:sz w:val="22"/>
          <w:lang w:eastAsia="pl-PL"/>
        </w:rPr>
      </w:pPr>
      <w:hyperlink w:anchor="_Toc66043264" w:history="1">
        <w:r w:rsidR="009D4BA4" w:rsidRPr="00233788">
          <w:rPr>
            <w:rStyle w:val="Hipercze"/>
            <w:noProof/>
          </w:rPr>
          <w:t>Tabela 16 Rola interesariuszy w działaniach na rzez projektowania i doskonalenia systemów zarządzania jakością uczelni.</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4 \h </w:instrText>
        </w:r>
        <w:r w:rsidR="009D4BA4" w:rsidRPr="00233788">
          <w:rPr>
            <w:noProof/>
            <w:webHidden/>
          </w:rPr>
        </w:r>
        <w:r w:rsidR="009D4BA4" w:rsidRPr="00233788">
          <w:rPr>
            <w:noProof/>
            <w:webHidden/>
          </w:rPr>
          <w:fldChar w:fldCharType="separate"/>
        </w:r>
        <w:r w:rsidR="00E737A7" w:rsidRPr="00233788">
          <w:rPr>
            <w:noProof/>
            <w:webHidden/>
          </w:rPr>
          <w:t>95</w:t>
        </w:r>
        <w:r w:rsidR="009D4BA4" w:rsidRPr="00233788">
          <w:rPr>
            <w:noProof/>
            <w:webHidden/>
          </w:rPr>
          <w:fldChar w:fldCharType="end"/>
        </w:r>
      </w:hyperlink>
    </w:p>
    <w:p w14:paraId="363D2036" w14:textId="7C4C7830" w:rsidR="009D4BA4" w:rsidRPr="00233788" w:rsidRDefault="008E0D47">
      <w:pPr>
        <w:pStyle w:val="Spisilustracji"/>
        <w:tabs>
          <w:tab w:val="right" w:leader="dot" w:pos="9062"/>
        </w:tabs>
        <w:rPr>
          <w:rFonts w:asciiTheme="minorHAnsi" w:eastAsiaTheme="minorEastAsia" w:hAnsiTheme="minorHAnsi" w:cstheme="minorBidi"/>
          <w:noProof/>
          <w:sz w:val="22"/>
          <w:lang w:eastAsia="pl-PL"/>
        </w:rPr>
      </w:pPr>
      <w:hyperlink w:anchor="_Toc66043265" w:history="1">
        <w:r w:rsidR="009D4BA4" w:rsidRPr="00233788">
          <w:rPr>
            <w:rStyle w:val="Hipercze"/>
            <w:noProof/>
          </w:rPr>
          <w:t>Tabela 17 Wybrane grupy interesariuszy uwzględnione w badaniu satysfakcji interesariuszy polskich uczelni technicznych</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5 \h </w:instrText>
        </w:r>
        <w:r w:rsidR="009D4BA4" w:rsidRPr="00233788">
          <w:rPr>
            <w:noProof/>
            <w:webHidden/>
          </w:rPr>
        </w:r>
        <w:r w:rsidR="009D4BA4" w:rsidRPr="00233788">
          <w:rPr>
            <w:noProof/>
            <w:webHidden/>
          </w:rPr>
          <w:fldChar w:fldCharType="separate"/>
        </w:r>
        <w:r w:rsidR="00E737A7" w:rsidRPr="00233788">
          <w:rPr>
            <w:noProof/>
            <w:webHidden/>
          </w:rPr>
          <w:t>100</w:t>
        </w:r>
        <w:r w:rsidR="009D4BA4" w:rsidRPr="00233788">
          <w:rPr>
            <w:noProof/>
            <w:webHidden/>
          </w:rPr>
          <w:fldChar w:fldCharType="end"/>
        </w:r>
      </w:hyperlink>
    </w:p>
    <w:p w14:paraId="620994C0" w14:textId="049D1354" w:rsidR="009D4BA4" w:rsidRPr="00233788" w:rsidRDefault="008E0D47">
      <w:pPr>
        <w:pStyle w:val="Spisilustracji"/>
        <w:tabs>
          <w:tab w:val="right" w:leader="dot" w:pos="9062"/>
        </w:tabs>
        <w:rPr>
          <w:rFonts w:asciiTheme="minorHAnsi" w:eastAsiaTheme="minorEastAsia" w:hAnsiTheme="minorHAnsi" w:cstheme="minorBidi"/>
          <w:noProof/>
          <w:sz w:val="22"/>
          <w:lang w:eastAsia="pl-PL"/>
        </w:rPr>
      </w:pPr>
      <w:hyperlink w:anchor="_Toc66043266" w:history="1">
        <w:r w:rsidR="009D4BA4" w:rsidRPr="00233788">
          <w:rPr>
            <w:rStyle w:val="Hipercze"/>
            <w:noProof/>
          </w:rPr>
          <w:t>Tabela 18 Zestawienie rodzajów użytych pytań na poszczególnych kwestionariuszach badania satysfakcji interesariuszy</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6 \h </w:instrText>
        </w:r>
        <w:r w:rsidR="009D4BA4" w:rsidRPr="00233788">
          <w:rPr>
            <w:noProof/>
            <w:webHidden/>
          </w:rPr>
        </w:r>
        <w:r w:rsidR="009D4BA4" w:rsidRPr="00233788">
          <w:rPr>
            <w:noProof/>
            <w:webHidden/>
          </w:rPr>
          <w:fldChar w:fldCharType="separate"/>
        </w:r>
        <w:r w:rsidR="00E737A7" w:rsidRPr="00233788">
          <w:rPr>
            <w:noProof/>
            <w:webHidden/>
          </w:rPr>
          <w:t>101</w:t>
        </w:r>
        <w:r w:rsidR="009D4BA4" w:rsidRPr="00233788">
          <w:rPr>
            <w:noProof/>
            <w:webHidden/>
          </w:rPr>
          <w:fldChar w:fldCharType="end"/>
        </w:r>
      </w:hyperlink>
    </w:p>
    <w:p w14:paraId="249C817D" w14:textId="76378197" w:rsidR="009D4BA4" w:rsidRPr="00233788" w:rsidRDefault="008E0D47">
      <w:pPr>
        <w:pStyle w:val="Spisilustracji"/>
        <w:tabs>
          <w:tab w:val="right" w:leader="dot" w:pos="9062"/>
        </w:tabs>
        <w:rPr>
          <w:rFonts w:asciiTheme="minorHAnsi" w:eastAsiaTheme="minorEastAsia" w:hAnsiTheme="minorHAnsi" w:cstheme="minorBidi"/>
          <w:noProof/>
          <w:sz w:val="22"/>
          <w:lang w:eastAsia="pl-PL"/>
        </w:rPr>
      </w:pPr>
      <w:hyperlink w:anchor="_Toc66043267" w:history="1">
        <w:r w:rsidR="009D4BA4" w:rsidRPr="00233788">
          <w:rPr>
            <w:rStyle w:val="Hipercze"/>
            <w:noProof/>
          </w:rPr>
          <w:t>Tabela 19 Lista uczelni technicznych planowanych do badania satysfakcji interesariuszy</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7 \h </w:instrText>
        </w:r>
        <w:r w:rsidR="009D4BA4" w:rsidRPr="00233788">
          <w:rPr>
            <w:noProof/>
            <w:webHidden/>
          </w:rPr>
        </w:r>
        <w:r w:rsidR="009D4BA4" w:rsidRPr="00233788">
          <w:rPr>
            <w:noProof/>
            <w:webHidden/>
          </w:rPr>
          <w:fldChar w:fldCharType="separate"/>
        </w:r>
        <w:r w:rsidR="00E737A7" w:rsidRPr="00233788">
          <w:rPr>
            <w:noProof/>
            <w:webHidden/>
          </w:rPr>
          <w:t>132</w:t>
        </w:r>
        <w:r w:rsidR="009D4BA4" w:rsidRPr="00233788">
          <w:rPr>
            <w:noProof/>
            <w:webHidden/>
          </w:rPr>
          <w:fldChar w:fldCharType="end"/>
        </w:r>
      </w:hyperlink>
    </w:p>
    <w:p w14:paraId="08A04FA6" w14:textId="232055EE" w:rsidR="009E61F0" w:rsidRPr="00233788" w:rsidRDefault="009E61F0" w:rsidP="004E7B54">
      <w:r w:rsidRPr="00233788">
        <w:fldChar w:fldCharType="end"/>
      </w:r>
    </w:p>
    <w:p w14:paraId="091C3A0C" w14:textId="77777777" w:rsidR="00B758DF" w:rsidRPr="00233788" w:rsidRDefault="00B758DF" w:rsidP="004E7B54">
      <w:pPr>
        <w:pStyle w:val="Nagwek1"/>
      </w:pPr>
      <w:bookmarkStart w:id="228" w:name="_Toc66923648"/>
      <w:r w:rsidRPr="00233788">
        <w:lastRenderedPageBreak/>
        <w:t>Wykaz załączników</w:t>
      </w:r>
      <w:bookmarkEnd w:id="228"/>
    </w:p>
    <w:p w14:paraId="1AEB8E51" w14:textId="77777777" w:rsidR="007F4465" w:rsidRPr="00233788" w:rsidRDefault="007F4465" w:rsidP="001D1695">
      <w:pPr>
        <w:pStyle w:val="Akapitzlist"/>
        <w:numPr>
          <w:ilvl w:val="0"/>
          <w:numId w:val="17"/>
        </w:numPr>
      </w:pPr>
      <w:r w:rsidRPr="00233788">
        <w:t>Kwestionariusze badania satysfakcji interesariuszy</w:t>
      </w:r>
    </w:p>
    <w:p w14:paraId="59BF767E" w14:textId="77777777" w:rsidR="001701E3" w:rsidRPr="00233788" w:rsidRDefault="003D5522" w:rsidP="001D1695">
      <w:pPr>
        <w:pStyle w:val="Akapitzlist"/>
        <w:numPr>
          <w:ilvl w:val="0"/>
          <w:numId w:val="17"/>
        </w:numPr>
      </w:pPr>
      <w:r w:rsidRPr="00233788">
        <w:t>Wykaz uczelni technicznych objętych badaniem</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229" w:name="_Ref66902367"/>
      <w:bookmarkStart w:id="230" w:name="_Toc66923649"/>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229"/>
      <w:bookmarkEnd w:id="230"/>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FB1317">
      <w:pPr>
        <w:pStyle w:val="Akapitzlist"/>
        <w:numPr>
          <w:ilvl w:val="0"/>
          <w:numId w:val="33"/>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FB1317">
      <w:pPr>
        <w:pStyle w:val="Akapitzlist"/>
        <w:numPr>
          <w:ilvl w:val="0"/>
          <w:numId w:val="33"/>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FB1317">
      <w:pPr>
        <w:pStyle w:val="Akapitzlist"/>
        <w:numPr>
          <w:ilvl w:val="0"/>
          <w:numId w:val="33"/>
        </w:numPr>
      </w:pPr>
      <w:r w:rsidRPr="00233788">
        <w:t>podniesiono minimalny poziom środków finansowych, jakie założyciel przekazuje nowo tworzonej uczelni niepublicznej,</w:t>
      </w:r>
    </w:p>
    <w:p w14:paraId="3D31655A" w14:textId="77777777" w:rsidR="00FB1317" w:rsidRPr="00233788" w:rsidRDefault="00FB1317" w:rsidP="00FB1317">
      <w:pPr>
        <w:pStyle w:val="Akapitzlist"/>
        <w:numPr>
          <w:ilvl w:val="0"/>
          <w:numId w:val="33"/>
        </w:numPr>
      </w:pPr>
      <w:r w:rsidRPr="00233788">
        <w:t>zmieniono rejestr uczelni niepublicznych na ewidencję uczelni niepublicznych oraz zmodyfikowano zakres danych podlegających wpisowi,</w:t>
      </w:r>
    </w:p>
    <w:p w14:paraId="2B09F687" w14:textId="77777777" w:rsidR="00FB1317" w:rsidRPr="00233788" w:rsidRDefault="00FB1317" w:rsidP="00FB1317">
      <w:pPr>
        <w:pStyle w:val="Akapitzlist"/>
        <w:numPr>
          <w:ilvl w:val="0"/>
          <w:numId w:val="33"/>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FB1317">
      <w:pPr>
        <w:pStyle w:val="Akapitzlist"/>
        <w:numPr>
          <w:ilvl w:val="0"/>
          <w:numId w:val="33"/>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FB1317">
      <w:pPr>
        <w:pStyle w:val="Akapitzlist"/>
        <w:numPr>
          <w:ilvl w:val="0"/>
          <w:numId w:val="33"/>
        </w:numPr>
      </w:pPr>
      <w:r w:rsidRPr="00233788">
        <w:t>zmodyfikowano zasady posługiwania się nazwami uczelni i powiązano je z oceną jakości działalności naukowej,</w:t>
      </w:r>
    </w:p>
    <w:p w14:paraId="38824B40" w14:textId="77777777" w:rsidR="00FB1317" w:rsidRPr="00233788" w:rsidRDefault="00FB1317" w:rsidP="00FB1317">
      <w:pPr>
        <w:pStyle w:val="Akapitzlist"/>
        <w:numPr>
          <w:ilvl w:val="0"/>
          <w:numId w:val="33"/>
        </w:numPr>
      </w:pPr>
      <w:r w:rsidRPr="00233788">
        <w:t>wprowadzono możliwość zmiany statusu uczelni akademickiej na zawodową na wniosek samej uczelni,</w:t>
      </w:r>
    </w:p>
    <w:p w14:paraId="798D9BC8" w14:textId="77777777" w:rsidR="00FB1317" w:rsidRPr="00233788" w:rsidRDefault="00FB1317" w:rsidP="00FB1317">
      <w:pPr>
        <w:pStyle w:val="Akapitzlist"/>
        <w:numPr>
          <w:ilvl w:val="0"/>
          <w:numId w:val="33"/>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FB1317">
      <w:pPr>
        <w:pStyle w:val="Akapitzlist"/>
        <w:numPr>
          <w:ilvl w:val="0"/>
          <w:numId w:val="33"/>
        </w:numPr>
      </w:pPr>
      <w:r w:rsidRPr="00233788">
        <w:t>wprowadzenie rady uczelni w uczelniach publicznych, z wyjątkiem uczelni wojskowych i uczelni służb państwowych,</w:t>
      </w:r>
    </w:p>
    <w:p w14:paraId="78B3B1A2" w14:textId="77777777" w:rsidR="00FB1317" w:rsidRPr="00233788" w:rsidRDefault="00FB1317" w:rsidP="00FB1317">
      <w:pPr>
        <w:pStyle w:val="Akapitzlist"/>
        <w:numPr>
          <w:ilvl w:val="0"/>
          <w:numId w:val="33"/>
        </w:numPr>
      </w:pPr>
      <w:r w:rsidRPr="00233788">
        <w:t>rada uczelni zatwierdza sprawozdanie z wykonania planu rzeczowo-finansowego oraz sprawozdanie finansowe,</w:t>
      </w:r>
    </w:p>
    <w:p w14:paraId="20B29CF9" w14:textId="77777777" w:rsidR="00FB1317" w:rsidRPr="00233788" w:rsidRDefault="00FB1317" w:rsidP="00FB1317">
      <w:pPr>
        <w:pStyle w:val="Akapitzlist"/>
        <w:numPr>
          <w:ilvl w:val="0"/>
          <w:numId w:val="33"/>
        </w:numPr>
      </w:pPr>
      <w:r w:rsidRPr="00233788">
        <w:t>uległ zmianie proces wyboru kandydatów na rektora w uczelni publicznej poprzez udział w tym procesie rady uczelni oraz senatu,</w:t>
      </w:r>
    </w:p>
    <w:p w14:paraId="7F3CBF84" w14:textId="77777777" w:rsidR="00FB1317" w:rsidRPr="00233788" w:rsidRDefault="00FB1317" w:rsidP="00FB1317">
      <w:pPr>
        <w:pStyle w:val="Akapitzlist"/>
        <w:numPr>
          <w:ilvl w:val="0"/>
          <w:numId w:val="33"/>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FB1317">
      <w:pPr>
        <w:pStyle w:val="Akapitzlist"/>
        <w:numPr>
          <w:ilvl w:val="0"/>
          <w:numId w:val="33"/>
        </w:numPr>
      </w:pPr>
      <w:r w:rsidRPr="00233788">
        <w:t>senat uzyskał kompetencję do nadawania stopni naukowych i stopni w zakresie sztuki</w:t>
      </w:r>
    </w:p>
    <w:p w14:paraId="11E52BF0" w14:textId="77777777" w:rsidR="00FB1317" w:rsidRPr="00233788" w:rsidRDefault="00FB1317" w:rsidP="00FB1317">
      <w:pPr>
        <w:pStyle w:val="Akapitzlist"/>
        <w:numPr>
          <w:ilvl w:val="0"/>
          <w:numId w:val="33"/>
        </w:numPr>
      </w:pPr>
      <w:r w:rsidRPr="00233788">
        <w:t>zrezygnowano z ustawowego określania składu senatu uczelni niepublicznej</w:t>
      </w:r>
    </w:p>
    <w:p w14:paraId="1FD34D30" w14:textId="77777777" w:rsidR="00FB1317" w:rsidRPr="00233788" w:rsidRDefault="00FB1317" w:rsidP="00FB1317">
      <w:pPr>
        <w:pStyle w:val="Akapitzlist"/>
        <w:numPr>
          <w:ilvl w:val="0"/>
          <w:numId w:val="33"/>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FB1317">
      <w:pPr>
        <w:pStyle w:val="Akapitzlist"/>
        <w:numPr>
          <w:ilvl w:val="0"/>
          <w:numId w:val="33"/>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FB1317">
      <w:pPr>
        <w:pStyle w:val="Akapitzlist"/>
        <w:numPr>
          <w:ilvl w:val="0"/>
          <w:numId w:val="33"/>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FB1317">
      <w:pPr>
        <w:pStyle w:val="Akapitzlist"/>
        <w:numPr>
          <w:ilvl w:val="0"/>
          <w:numId w:val="33"/>
        </w:numPr>
      </w:pPr>
      <w:r w:rsidRPr="00233788">
        <w:t>ograniczono ustawowy katalog stanowisk nauczycieli akademickich,</w:t>
      </w:r>
    </w:p>
    <w:p w14:paraId="046247FE" w14:textId="77777777" w:rsidR="00FB1317" w:rsidRPr="00233788" w:rsidRDefault="00FB1317" w:rsidP="00FB1317">
      <w:pPr>
        <w:pStyle w:val="Akapitzlist"/>
        <w:numPr>
          <w:ilvl w:val="0"/>
          <w:numId w:val="33"/>
        </w:numPr>
      </w:pPr>
      <w:r w:rsidRPr="00233788">
        <w:t>wprowadzono stanowisko profesora uczelni, na którym mogą być zatrudniane także osoby posiadające stopień doktora,</w:t>
      </w:r>
    </w:p>
    <w:p w14:paraId="4970A11B" w14:textId="77777777" w:rsidR="00FB1317" w:rsidRPr="00233788" w:rsidRDefault="00FB1317" w:rsidP="00FB1317">
      <w:pPr>
        <w:pStyle w:val="Akapitzlist"/>
        <w:numPr>
          <w:ilvl w:val="0"/>
          <w:numId w:val="33"/>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FB1317">
      <w:pPr>
        <w:pStyle w:val="Akapitzlist"/>
        <w:numPr>
          <w:ilvl w:val="0"/>
          <w:numId w:val="33"/>
        </w:numPr>
      </w:pPr>
      <w:r w:rsidRPr="00233788">
        <w:t>likwidacja mianowania jako jednej z form nawiązania stosunku pracy,</w:t>
      </w:r>
    </w:p>
    <w:p w14:paraId="633BB8D6" w14:textId="77777777" w:rsidR="00FB1317" w:rsidRPr="00233788" w:rsidRDefault="00FB1317" w:rsidP="00FB1317">
      <w:pPr>
        <w:pStyle w:val="Akapitzlist"/>
        <w:numPr>
          <w:ilvl w:val="0"/>
          <w:numId w:val="33"/>
        </w:numPr>
      </w:pPr>
      <w:r w:rsidRPr="00233788">
        <w:t>druga umowa o pracę może zostać zawarta na czas nieokreślony bez przeprowadzenia konkursu,</w:t>
      </w:r>
    </w:p>
    <w:p w14:paraId="052EC708" w14:textId="77777777" w:rsidR="00FB1317" w:rsidRPr="00233788" w:rsidRDefault="00FB1317" w:rsidP="00FB1317">
      <w:pPr>
        <w:pStyle w:val="Akapitzlist"/>
        <w:numPr>
          <w:ilvl w:val="0"/>
          <w:numId w:val="33"/>
        </w:numPr>
      </w:pPr>
      <w:r w:rsidRPr="00233788">
        <w:t>wprowadzenie jasnej normy w zakresie zadaniowego czasu pracy,</w:t>
      </w:r>
    </w:p>
    <w:p w14:paraId="6E964250" w14:textId="77777777" w:rsidR="00FB1317" w:rsidRPr="00233788" w:rsidRDefault="00FB1317" w:rsidP="00FB1317">
      <w:pPr>
        <w:pStyle w:val="Akapitzlist"/>
        <w:numPr>
          <w:ilvl w:val="0"/>
          <w:numId w:val="33"/>
        </w:numPr>
      </w:pPr>
      <w:r w:rsidRPr="00233788">
        <w:t>likwidacja minimalnego wymiaru zajęć dydaktycznych,</w:t>
      </w:r>
    </w:p>
    <w:p w14:paraId="157AF10C" w14:textId="77777777" w:rsidR="00FB1317" w:rsidRPr="00233788" w:rsidRDefault="00FB1317" w:rsidP="00FB1317">
      <w:pPr>
        <w:pStyle w:val="Akapitzlist"/>
        <w:numPr>
          <w:ilvl w:val="0"/>
          <w:numId w:val="33"/>
        </w:numPr>
      </w:pPr>
      <w:r w:rsidRPr="00233788">
        <w:t>nowe zasady wynagradzania pracowników,</w:t>
      </w:r>
    </w:p>
    <w:p w14:paraId="287E281C" w14:textId="77777777" w:rsidR="00FB1317" w:rsidRPr="00233788" w:rsidRDefault="00FB1317" w:rsidP="00FB1317">
      <w:pPr>
        <w:pStyle w:val="Akapitzlist"/>
        <w:numPr>
          <w:ilvl w:val="0"/>
          <w:numId w:val="33"/>
        </w:numPr>
      </w:pPr>
      <w:r w:rsidRPr="00233788">
        <w:t>kryteria oceny dla każdej grupy pracowników i rodzaju stanowisk oraz tryb i podmiot dokonujący oceny określa rektor,</w:t>
      </w:r>
    </w:p>
    <w:p w14:paraId="0AD59058" w14:textId="77777777" w:rsidR="00FB1317" w:rsidRPr="00233788" w:rsidRDefault="00FB1317" w:rsidP="00FB1317">
      <w:pPr>
        <w:pStyle w:val="Akapitzlist"/>
        <w:numPr>
          <w:ilvl w:val="0"/>
          <w:numId w:val="33"/>
        </w:numPr>
      </w:pPr>
      <w:r w:rsidRPr="00233788">
        <w:t>inicjatorem wniosku o poddanie nauczyciela akademickiego ocenie dodatkowej jest wyłącznie rektor,</w:t>
      </w:r>
    </w:p>
    <w:p w14:paraId="3E0F2F19" w14:textId="77777777" w:rsidR="00FB1317" w:rsidRPr="00233788" w:rsidRDefault="00FB1317" w:rsidP="00FB1317">
      <w:pPr>
        <w:pStyle w:val="Akapitzlist"/>
        <w:numPr>
          <w:ilvl w:val="0"/>
          <w:numId w:val="33"/>
        </w:numPr>
      </w:pPr>
      <w:r w:rsidRPr="00233788">
        <w:t>ocena okresowa nauczyciela akademickiego może być wyłącznie pozytywna lub negatywna,</w:t>
      </w:r>
    </w:p>
    <w:p w14:paraId="678EB596" w14:textId="77777777" w:rsidR="00FB1317" w:rsidRPr="00233788" w:rsidRDefault="00FB1317" w:rsidP="00FB1317">
      <w:pPr>
        <w:pStyle w:val="Akapitzlist"/>
        <w:numPr>
          <w:ilvl w:val="0"/>
          <w:numId w:val="33"/>
        </w:numPr>
      </w:pPr>
      <w:r w:rsidRPr="00233788">
        <w:t>odstąpienie od kryterium uzyskania stopnia naukowego w procedurze oceny okresowej nauczyciela akademickiego,</w:t>
      </w:r>
    </w:p>
    <w:p w14:paraId="68D91DB9" w14:textId="77777777" w:rsidR="00FB1317" w:rsidRPr="00233788" w:rsidRDefault="00FB1317" w:rsidP="00FB1317">
      <w:pPr>
        <w:pStyle w:val="Akapitzlist"/>
        <w:numPr>
          <w:ilvl w:val="0"/>
          <w:numId w:val="33"/>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FB1317">
      <w:pPr>
        <w:pStyle w:val="Akapitzlist"/>
        <w:numPr>
          <w:ilvl w:val="0"/>
          <w:numId w:val="33"/>
        </w:numPr>
      </w:pPr>
      <w:r w:rsidRPr="00233788">
        <w:t>umożliwiono nadawanie stopnia naukowego doktora w dziedzinie,</w:t>
      </w:r>
    </w:p>
    <w:p w14:paraId="7D87250B" w14:textId="77777777" w:rsidR="00FB1317" w:rsidRPr="00233788" w:rsidRDefault="00FB1317" w:rsidP="00FB1317">
      <w:pPr>
        <w:pStyle w:val="Akapitzlist"/>
        <w:numPr>
          <w:ilvl w:val="0"/>
          <w:numId w:val="33"/>
        </w:numPr>
      </w:pPr>
      <w:r w:rsidRPr="00233788">
        <w:t>wprowadzono możliwość nadawania tytułu profesora w dziedzinie i dyscyplinie lub dyscyplinach,</w:t>
      </w:r>
    </w:p>
    <w:p w14:paraId="44A5054A" w14:textId="77777777" w:rsidR="00FB1317" w:rsidRPr="00233788" w:rsidRDefault="00FB1317" w:rsidP="00FB1317">
      <w:pPr>
        <w:pStyle w:val="Akapitzlist"/>
        <w:numPr>
          <w:ilvl w:val="0"/>
          <w:numId w:val="33"/>
        </w:numPr>
      </w:pPr>
      <w:r w:rsidRPr="00233788">
        <w:t>przeniesiono uprawnienia do nadawania stopni z jednostek organizacyjnych na szczebel uczelni,</w:t>
      </w:r>
    </w:p>
    <w:p w14:paraId="09C8D01D" w14:textId="77777777" w:rsidR="00FB1317" w:rsidRPr="00233788" w:rsidRDefault="00FB1317" w:rsidP="00FB1317">
      <w:pPr>
        <w:pStyle w:val="Akapitzlist"/>
        <w:numPr>
          <w:ilvl w:val="0"/>
          <w:numId w:val="33"/>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FB1317">
      <w:pPr>
        <w:pStyle w:val="Akapitzlist"/>
        <w:numPr>
          <w:ilvl w:val="0"/>
          <w:numId w:val="33"/>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FB1317">
      <w:pPr>
        <w:pStyle w:val="Akapitzlist"/>
        <w:numPr>
          <w:ilvl w:val="0"/>
          <w:numId w:val="33"/>
        </w:numPr>
      </w:pPr>
      <w:r w:rsidRPr="00233788">
        <w:t>zrezygnowano z udziału podmiotów posiadających uprawnienia habilitacyjne w proce- durze nadawania tytułu profesora,</w:t>
      </w:r>
    </w:p>
    <w:p w14:paraId="2F28B339" w14:textId="77777777" w:rsidR="00FB1317" w:rsidRPr="00233788" w:rsidRDefault="00FB1317" w:rsidP="00FB1317">
      <w:pPr>
        <w:pStyle w:val="Akapitzlist"/>
        <w:numPr>
          <w:ilvl w:val="0"/>
          <w:numId w:val="33"/>
        </w:numPr>
      </w:pPr>
      <w:r w:rsidRPr="00233788">
        <w:t>Centralną Komisję ds. Stopni i Tytułów zastąpiono Radą Doskonałości Naukowej,</w:t>
      </w:r>
    </w:p>
    <w:p w14:paraId="47704C73" w14:textId="77777777" w:rsidR="00FB1317" w:rsidRPr="00233788" w:rsidRDefault="00FB1317" w:rsidP="00FB1317">
      <w:pPr>
        <w:pStyle w:val="Akapitzlist"/>
        <w:numPr>
          <w:ilvl w:val="0"/>
          <w:numId w:val="33"/>
        </w:numPr>
      </w:pPr>
      <w:r w:rsidRPr="00233788">
        <w:lastRenderedPageBreak/>
        <w:t>przewody doktorskie stały się postępowaniami ws. nadania stopnia doktora,</w:t>
      </w:r>
    </w:p>
    <w:p w14:paraId="3A31C134" w14:textId="77777777" w:rsidR="00FB1317" w:rsidRPr="00233788" w:rsidRDefault="00FB1317" w:rsidP="00FB1317">
      <w:pPr>
        <w:pStyle w:val="Akapitzlist"/>
        <w:numPr>
          <w:ilvl w:val="0"/>
          <w:numId w:val="33"/>
        </w:numPr>
      </w:pPr>
      <w:r w:rsidRPr="00233788">
        <w:t>zniesiony został obowiązek przeprowadzania egzaminów doktorskich na rzecz weryfikacji efektów kształcenia na 8 poziomie PRK,</w:t>
      </w:r>
    </w:p>
    <w:p w14:paraId="21CDB12C" w14:textId="77777777" w:rsidR="00FB1317" w:rsidRPr="00233788" w:rsidRDefault="00FB1317" w:rsidP="00FB1317">
      <w:pPr>
        <w:pStyle w:val="Akapitzlist"/>
        <w:numPr>
          <w:ilvl w:val="0"/>
          <w:numId w:val="33"/>
        </w:numPr>
      </w:pPr>
      <w:r w:rsidRPr="00233788">
        <w:t>rozprawy doktorskie przed obroną będą obligatoryjnie udostępniane w BIP podmiotu doktoryzującego,</w:t>
      </w:r>
    </w:p>
    <w:p w14:paraId="6B12B12F" w14:textId="77777777" w:rsidR="00FB1317" w:rsidRPr="00233788" w:rsidRDefault="00FB1317" w:rsidP="00FB1317">
      <w:pPr>
        <w:pStyle w:val="Akapitzlist"/>
        <w:numPr>
          <w:ilvl w:val="0"/>
          <w:numId w:val="33"/>
        </w:numPr>
      </w:pPr>
      <w:r w:rsidRPr="00233788">
        <w:t>wszczęcie postępowania (dawne otwarcie przewodu) będzie możliwe dopiero wraz ze złożeniem rozprawy doktorskiej,</w:t>
      </w:r>
    </w:p>
    <w:p w14:paraId="47244DDD" w14:textId="77777777" w:rsidR="00FB1317" w:rsidRPr="00233788" w:rsidRDefault="00FB1317" w:rsidP="00FB1317">
      <w:pPr>
        <w:pStyle w:val="Akapitzlist"/>
        <w:numPr>
          <w:ilvl w:val="0"/>
          <w:numId w:val="33"/>
        </w:numPr>
      </w:pPr>
      <w:r w:rsidRPr="00233788">
        <w:t>liczba recenzentów w postępowaniu zwiększyła się do trzech,</w:t>
      </w:r>
    </w:p>
    <w:p w14:paraId="56CBDF71" w14:textId="77777777" w:rsidR="00FB1317" w:rsidRPr="00233788" w:rsidRDefault="00FB1317" w:rsidP="00FB1317">
      <w:pPr>
        <w:pStyle w:val="Akapitzlist"/>
        <w:numPr>
          <w:ilvl w:val="0"/>
          <w:numId w:val="33"/>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FB1317">
      <w:pPr>
        <w:pStyle w:val="Akapitzlist"/>
        <w:numPr>
          <w:ilvl w:val="0"/>
          <w:numId w:val="33"/>
        </w:numPr>
      </w:pPr>
      <w:r w:rsidRPr="00233788">
        <w:t>zwiększono liczbę recenzentów w postępowaniu w sprawie nadania stopnia doktora habilitowanego do czterech,</w:t>
      </w:r>
    </w:p>
    <w:p w14:paraId="0F900160" w14:textId="77777777" w:rsidR="00FB1317" w:rsidRPr="00233788" w:rsidRDefault="00FB1317" w:rsidP="00FB1317">
      <w:pPr>
        <w:pStyle w:val="Akapitzlist"/>
        <w:numPr>
          <w:ilvl w:val="0"/>
          <w:numId w:val="33"/>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FB1317">
      <w:pPr>
        <w:pStyle w:val="Akapitzlist"/>
        <w:numPr>
          <w:ilvl w:val="0"/>
          <w:numId w:val="33"/>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FB1317">
      <w:pPr>
        <w:pStyle w:val="Akapitzlist"/>
        <w:numPr>
          <w:ilvl w:val="0"/>
          <w:numId w:val="33"/>
        </w:numPr>
      </w:pPr>
      <w:r w:rsidRPr="00233788">
        <w:t>uprawnienie do prowadzenia postępowań ws. nadania tytułu profesora przyznano wyłącznie Radzie Doskonałości Naukowej,</w:t>
      </w:r>
    </w:p>
    <w:p w14:paraId="65A06B2D" w14:textId="77777777" w:rsidR="00FB1317" w:rsidRPr="00233788" w:rsidRDefault="00FB1317" w:rsidP="00FB1317">
      <w:pPr>
        <w:pStyle w:val="Akapitzlist"/>
        <w:numPr>
          <w:ilvl w:val="0"/>
          <w:numId w:val="33"/>
        </w:numPr>
      </w:pPr>
      <w:r w:rsidRPr="00233788">
        <w:t>całkowicie zrezygnowano z udziału uczelni w procedurze nadawania tytułu profesora,</w:t>
      </w:r>
    </w:p>
    <w:p w14:paraId="563C9143" w14:textId="77777777" w:rsidR="00FB1317" w:rsidRPr="00233788" w:rsidRDefault="00FB1317" w:rsidP="00FB1317">
      <w:pPr>
        <w:pStyle w:val="Akapitzlist"/>
        <w:numPr>
          <w:ilvl w:val="0"/>
          <w:numId w:val="33"/>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FB1317">
      <w:pPr>
        <w:pStyle w:val="Akapitzlist"/>
        <w:numPr>
          <w:ilvl w:val="0"/>
          <w:numId w:val="33"/>
        </w:numPr>
      </w:pPr>
      <w:r w:rsidRPr="00233788">
        <w:t>wprowadzono obowiązek publikowania rozpraw doktorskich w BIP uczelni oraz w systemie POL-on,</w:t>
      </w:r>
    </w:p>
    <w:p w14:paraId="3AC6162D" w14:textId="77777777" w:rsidR="00FB1317" w:rsidRPr="00233788" w:rsidRDefault="00FB1317" w:rsidP="00FB1317">
      <w:pPr>
        <w:pStyle w:val="Akapitzlist"/>
        <w:numPr>
          <w:ilvl w:val="0"/>
          <w:numId w:val="33"/>
        </w:numPr>
      </w:pPr>
      <w:r w:rsidRPr="00233788">
        <w:t>zmodyfikowano zakres dokumentów publikowanych w BIP uczelni w ramach postępowań ws.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FB1317">
      <w:pPr>
        <w:pStyle w:val="Akapitzlist"/>
        <w:numPr>
          <w:ilvl w:val="0"/>
          <w:numId w:val="33"/>
        </w:numPr>
      </w:pPr>
      <w:r w:rsidRPr="00233788">
        <w:t>dotychczasowe studia doktoranckie (studia trzeciego stopnia) zastąpiono kształceniem doktorantów w szkołach doktorskich,</w:t>
      </w:r>
    </w:p>
    <w:p w14:paraId="26499BC8" w14:textId="77777777" w:rsidR="00FB1317" w:rsidRPr="00233788" w:rsidRDefault="00FB1317" w:rsidP="00FB1317">
      <w:pPr>
        <w:pStyle w:val="Akapitzlist"/>
        <w:numPr>
          <w:ilvl w:val="0"/>
          <w:numId w:val="33"/>
        </w:numPr>
      </w:pPr>
      <w:r w:rsidRPr="00233788">
        <w:t>szkołę doktorską będzie prowadziła, nie jak dotychczas studia doktoranckie uprawniona jednostka uczelni, ale cała uczelnia,</w:t>
      </w:r>
    </w:p>
    <w:p w14:paraId="70E9FD27" w14:textId="77777777" w:rsidR="00FB1317" w:rsidRPr="00233788" w:rsidRDefault="00FB1317" w:rsidP="00FB1317">
      <w:pPr>
        <w:pStyle w:val="Akapitzlist"/>
        <w:numPr>
          <w:ilvl w:val="0"/>
          <w:numId w:val="33"/>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FB1317">
      <w:pPr>
        <w:pStyle w:val="Akapitzlist"/>
        <w:numPr>
          <w:ilvl w:val="0"/>
          <w:numId w:val="33"/>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FB1317">
      <w:pPr>
        <w:pStyle w:val="Akapitzlist"/>
        <w:numPr>
          <w:ilvl w:val="0"/>
          <w:numId w:val="33"/>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FB1317">
      <w:pPr>
        <w:pStyle w:val="Akapitzlist"/>
        <w:numPr>
          <w:ilvl w:val="0"/>
          <w:numId w:val="33"/>
        </w:numPr>
      </w:pPr>
      <w:r w:rsidRPr="00233788">
        <w:lastRenderedPageBreak/>
        <w:t>zamiast ogólnouczelnianych i ogólnoinstytutowych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FB1317">
      <w:pPr>
        <w:pStyle w:val="Akapitzlist"/>
        <w:numPr>
          <w:ilvl w:val="0"/>
          <w:numId w:val="33"/>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FB1317">
      <w:pPr>
        <w:pStyle w:val="Akapitzlist"/>
        <w:numPr>
          <w:ilvl w:val="0"/>
          <w:numId w:val="33"/>
        </w:numPr>
      </w:pPr>
      <w:r w:rsidRPr="00233788">
        <w:t>rekrutacja tylko w drodze konkursu z jawnymi wynikami,</w:t>
      </w:r>
    </w:p>
    <w:p w14:paraId="61334A1A" w14:textId="77777777" w:rsidR="00FB1317" w:rsidRPr="00233788" w:rsidRDefault="00FB1317" w:rsidP="00FB1317">
      <w:pPr>
        <w:pStyle w:val="Akapitzlist"/>
        <w:numPr>
          <w:ilvl w:val="0"/>
          <w:numId w:val="33"/>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FB1317">
      <w:pPr>
        <w:pStyle w:val="Akapitzlist"/>
        <w:numPr>
          <w:ilvl w:val="0"/>
          <w:numId w:val="33"/>
        </w:numPr>
      </w:pPr>
      <w:r w:rsidRPr="00233788">
        <w:t>ustawa wyklucza możliwość jednoczesnego kształcenia się w więcej niż jednej szkole doktorskiej,</w:t>
      </w:r>
    </w:p>
    <w:p w14:paraId="56C96180" w14:textId="77777777" w:rsidR="00FB1317" w:rsidRPr="00233788" w:rsidRDefault="00FB1317" w:rsidP="00FB1317">
      <w:pPr>
        <w:pStyle w:val="Akapitzlist"/>
        <w:numPr>
          <w:ilvl w:val="0"/>
          <w:numId w:val="33"/>
        </w:numPr>
      </w:pPr>
      <w:r w:rsidRPr="00233788">
        <w:t>kształcenie doktorantów jest nieodpłatne dla jego uczestników</w:t>
      </w:r>
    </w:p>
    <w:p w14:paraId="06AE620A" w14:textId="77777777" w:rsidR="00FB1317" w:rsidRPr="00233788" w:rsidRDefault="00FB1317" w:rsidP="00FB1317">
      <w:pPr>
        <w:pStyle w:val="Akapitzlist"/>
        <w:numPr>
          <w:ilvl w:val="0"/>
          <w:numId w:val="33"/>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FB1317">
      <w:pPr>
        <w:pStyle w:val="Akapitzlist"/>
        <w:numPr>
          <w:ilvl w:val="0"/>
          <w:numId w:val="33"/>
        </w:numPr>
      </w:pPr>
      <w:r w:rsidRPr="00233788">
        <w:t>kształcenie w szkole doktorskiej obejmuje dwa zasadnicze elementy: program kształcenia oraz indywidualny plan badawczy,</w:t>
      </w:r>
    </w:p>
    <w:p w14:paraId="281BA54F" w14:textId="77777777" w:rsidR="00FB1317" w:rsidRPr="00233788" w:rsidRDefault="00FB1317" w:rsidP="00FB1317">
      <w:pPr>
        <w:pStyle w:val="Akapitzlist"/>
        <w:numPr>
          <w:ilvl w:val="0"/>
          <w:numId w:val="33"/>
        </w:numPr>
      </w:pPr>
      <w:r w:rsidRPr="00233788">
        <w:t>program kształcenia ustala senat uczelni lub rada naukowa instytutu,</w:t>
      </w:r>
    </w:p>
    <w:p w14:paraId="47A18BF5" w14:textId="77777777" w:rsidR="00FB1317" w:rsidRPr="00233788" w:rsidRDefault="00FB1317" w:rsidP="00FB1317">
      <w:pPr>
        <w:pStyle w:val="Akapitzlist"/>
        <w:numPr>
          <w:ilvl w:val="0"/>
          <w:numId w:val="33"/>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FB1317">
      <w:pPr>
        <w:pStyle w:val="Akapitzlist"/>
        <w:numPr>
          <w:ilvl w:val="0"/>
          <w:numId w:val="33"/>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FB1317">
      <w:pPr>
        <w:pStyle w:val="Akapitzlist"/>
        <w:numPr>
          <w:ilvl w:val="0"/>
          <w:numId w:val="33"/>
        </w:numPr>
      </w:pPr>
      <w:r w:rsidRPr="00233788">
        <w:t>program może przewidywać praktyki dydaktyczne w maks. wymiarze 60 godz. w roku,</w:t>
      </w:r>
    </w:p>
    <w:p w14:paraId="696CF8E6" w14:textId="77777777" w:rsidR="00FB1317" w:rsidRPr="00233788" w:rsidRDefault="00FB1317" w:rsidP="00FB1317">
      <w:pPr>
        <w:pStyle w:val="Akapitzlist"/>
        <w:numPr>
          <w:ilvl w:val="0"/>
          <w:numId w:val="33"/>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FB1317">
      <w:pPr>
        <w:pStyle w:val="Akapitzlist"/>
        <w:numPr>
          <w:ilvl w:val="0"/>
          <w:numId w:val="33"/>
        </w:numPr>
      </w:pPr>
      <w:r w:rsidRPr="00233788">
        <w:t>kształcenie w szkole doktorskiej trwa od 6 do 8 semestrów,</w:t>
      </w:r>
    </w:p>
    <w:p w14:paraId="436094B5" w14:textId="77777777" w:rsidR="00FB1317" w:rsidRPr="00233788" w:rsidRDefault="00FB1317" w:rsidP="00FB1317">
      <w:pPr>
        <w:pStyle w:val="Akapitzlist"/>
        <w:numPr>
          <w:ilvl w:val="0"/>
          <w:numId w:val="33"/>
        </w:numPr>
      </w:pPr>
      <w:r w:rsidRPr="00233788">
        <w:t>kształcenie doktoranta kończy się wraz ze złożeniem rozprawy doktorskiej,</w:t>
      </w:r>
    </w:p>
    <w:p w14:paraId="6B35C23C" w14:textId="77777777" w:rsidR="00FB1317" w:rsidRPr="00233788" w:rsidRDefault="00FB1317" w:rsidP="00FB1317">
      <w:pPr>
        <w:pStyle w:val="Akapitzlist"/>
        <w:numPr>
          <w:ilvl w:val="0"/>
          <w:numId w:val="33"/>
        </w:numPr>
      </w:pPr>
      <w:r w:rsidRPr="00233788">
        <w:t>termin złożenia wyznaczony jest w indywidualnym planie badawczym i może być wydłużony maksymalnie o 2 lata,</w:t>
      </w:r>
    </w:p>
    <w:p w14:paraId="086979E0" w14:textId="77777777" w:rsidR="00FB1317" w:rsidRPr="00233788" w:rsidRDefault="00FB1317" w:rsidP="00FB1317">
      <w:pPr>
        <w:pStyle w:val="Akapitzlist"/>
        <w:numPr>
          <w:ilvl w:val="0"/>
          <w:numId w:val="33"/>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FB1317">
      <w:pPr>
        <w:pStyle w:val="Akapitzlist"/>
        <w:numPr>
          <w:ilvl w:val="0"/>
          <w:numId w:val="33"/>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FB1317">
      <w:pPr>
        <w:pStyle w:val="Akapitzlist"/>
        <w:numPr>
          <w:ilvl w:val="0"/>
          <w:numId w:val="33"/>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FB1317">
      <w:pPr>
        <w:pStyle w:val="Akapitzlist"/>
        <w:numPr>
          <w:ilvl w:val="0"/>
          <w:numId w:val="33"/>
        </w:numPr>
      </w:pPr>
      <w:r w:rsidRPr="00233788">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FB1317">
      <w:pPr>
        <w:pStyle w:val="Akapitzlist"/>
        <w:numPr>
          <w:ilvl w:val="0"/>
          <w:numId w:val="33"/>
        </w:numPr>
      </w:pPr>
      <w:r w:rsidRPr="00233788">
        <w:lastRenderedPageBreak/>
        <w:t>prawo prowadzenia danej szkoły doktorskiej można także utracić w wyniku oceny negatywnej otrzymanej w ramach ewaluacji szkoły,</w:t>
      </w:r>
    </w:p>
    <w:p w14:paraId="3D1C95AB" w14:textId="77777777" w:rsidR="00FB1317" w:rsidRPr="00233788" w:rsidRDefault="00FB1317" w:rsidP="00FB1317">
      <w:pPr>
        <w:pStyle w:val="Akapitzlist"/>
        <w:numPr>
          <w:ilvl w:val="0"/>
          <w:numId w:val="33"/>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FB1317">
      <w:pPr>
        <w:pStyle w:val="Akapitzlist"/>
        <w:numPr>
          <w:ilvl w:val="0"/>
          <w:numId w:val="33"/>
        </w:numPr>
      </w:pPr>
      <w:r w:rsidRPr="00233788">
        <w:t>za przeprowadzenie ewaluacji szkół doktorskich odpowiada Komisja Ewaluacji Nauki,</w:t>
      </w:r>
    </w:p>
    <w:p w14:paraId="6B26E87B" w14:textId="77777777" w:rsidR="00FB1317" w:rsidRPr="00233788" w:rsidRDefault="00FB1317" w:rsidP="00FB1317">
      <w:pPr>
        <w:pStyle w:val="Akapitzlist"/>
        <w:numPr>
          <w:ilvl w:val="0"/>
          <w:numId w:val="33"/>
        </w:numPr>
      </w:pPr>
      <w:r w:rsidRPr="00233788">
        <w:t>ewaluacji podlegają obligatoryjnie wszystkie szkoły doktorskie bez względu na to, jaki podmiot je prowadzi (uczelnia, instytut PAN etc.),</w:t>
      </w:r>
    </w:p>
    <w:p w14:paraId="4EB1AD5F" w14:textId="77777777" w:rsidR="00FB1317" w:rsidRPr="00233788" w:rsidRDefault="00FB1317" w:rsidP="00FB1317">
      <w:pPr>
        <w:pStyle w:val="Akapitzlist"/>
        <w:numPr>
          <w:ilvl w:val="0"/>
          <w:numId w:val="33"/>
        </w:numPr>
      </w:pPr>
      <w:r w:rsidRPr="00233788">
        <w:t>ewaluacja szkół doktorskich jest niezależna od ewaluacji jakości działalności naukowej i posiadanych kategorii naukowych,</w:t>
      </w:r>
    </w:p>
    <w:p w14:paraId="1154E490" w14:textId="77777777" w:rsidR="00FB1317" w:rsidRPr="00233788" w:rsidRDefault="00FB1317" w:rsidP="00FB1317">
      <w:pPr>
        <w:pStyle w:val="Akapitzlist"/>
        <w:numPr>
          <w:ilvl w:val="0"/>
          <w:numId w:val="33"/>
        </w:numPr>
      </w:pPr>
      <w:r w:rsidRPr="00233788">
        <w:t>negatywna ocena skutkuje zakończeniem działania szkoły doktorskiej,</w:t>
      </w:r>
    </w:p>
    <w:p w14:paraId="00D133FF" w14:textId="77777777" w:rsidR="00FB1317" w:rsidRPr="00233788" w:rsidRDefault="00FB1317" w:rsidP="00FB1317">
      <w:pPr>
        <w:pStyle w:val="Akapitzlist"/>
        <w:numPr>
          <w:ilvl w:val="0"/>
          <w:numId w:val="33"/>
        </w:numPr>
      </w:pPr>
      <w:r w:rsidRPr="00233788">
        <w:t>ewaluację przeprowadza się w oparciu o raport samooceny (w jęz. polskim i angielskim) oraz wizytację,</w:t>
      </w:r>
    </w:p>
    <w:p w14:paraId="74C45C48" w14:textId="77777777" w:rsidR="00FB1317" w:rsidRPr="00233788" w:rsidRDefault="00FB1317" w:rsidP="00FB1317">
      <w:pPr>
        <w:pStyle w:val="Akapitzlist"/>
        <w:numPr>
          <w:ilvl w:val="0"/>
          <w:numId w:val="33"/>
        </w:numPr>
      </w:pPr>
      <w:r w:rsidRPr="00233788">
        <w:t>wszyscy doktoranci bez stopnia doktora w szkole doktorskiej otrzymują stypendium doktoranckie,</w:t>
      </w:r>
    </w:p>
    <w:p w14:paraId="2C151B2A" w14:textId="77777777" w:rsidR="00FB1317" w:rsidRPr="00233788" w:rsidRDefault="00FB1317" w:rsidP="00FB1317">
      <w:pPr>
        <w:pStyle w:val="Akapitzlist"/>
        <w:numPr>
          <w:ilvl w:val="0"/>
          <w:numId w:val="33"/>
        </w:numPr>
      </w:pPr>
      <w:r w:rsidRPr="00233788">
        <w:t>łączny okres pobierania stypendiów doktoranckich we wszystkich szkołach, w których kształcił się doktorant, to 4 lata,</w:t>
      </w:r>
    </w:p>
    <w:p w14:paraId="40BFD394" w14:textId="77777777" w:rsidR="00FB1317" w:rsidRPr="00233788" w:rsidRDefault="00FB1317" w:rsidP="00FB1317">
      <w:pPr>
        <w:pStyle w:val="Akapitzlist"/>
        <w:numPr>
          <w:ilvl w:val="0"/>
          <w:numId w:val="33"/>
        </w:numPr>
      </w:pPr>
      <w:r w:rsidRPr="00233788">
        <w:t>doktorantom z niepełnosprawnościami przysługuje zwiększenie stypendium doktoranckiego,</w:t>
      </w:r>
    </w:p>
    <w:p w14:paraId="1A24ACE2" w14:textId="77777777" w:rsidR="00FB1317" w:rsidRPr="00233788" w:rsidRDefault="00FB1317" w:rsidP="00FB1317">
      <w:pPr>
        <w:pStyle w:val="Akapitzlist"/>
        <w:numPr>
          <w:ilvl w:val="0"/>
          <w:numId w:val="33"/>
        </w:numPr>
      </w:pPr>
      <w:r w:rsidRPr="00233788">
        <w:t>likwiduje się świadczenia dla doktorantów z funduszu pomocy materialnej,</w:t>
      </w:r>
    </w:p>
    <w:p w14:paraId="0C0924F5" w14:textId="77777777" w:rsidR="00FB1317" w:rsidRPr="00233788" w:rsidRDefault="00FB1317" w:rsidP="00FB1317">
      <w:pPr>
        <w:pStyle w:val="Akapitzlist"/>
        <w:numPr>
          <w:ilvl w:val="0"/>
          <w:numId w:val="33"/>
        </w:numPr>
      </w:pPr>
      <w:r w:rsidRPr="00233788">
        <w:t>likwiduje się zwiększenie stypendium doktoranckiego z dotacji projakościowej,</w:t>
      </w:r>
    </w:p>
    <w:p w14:paraId="55DB9016" w14:textId="77777777" w:rsidR="00FB1317" w:rsidRPr="00233788" w:rsidRDefault="00FB1317" w:rsidP="00FB1317">
      <w:pPr>
        <w:pStyle w:val="Akapitzlist"/>
        <w:numPr>
          <w:ilvl w:val="0"/>
          <w:numId w:val="33"/>
        </w:numPr>
      </w:pPr>
      <w:r w:rsidRPr="00233788">
        <w:t>doktorantów obejmuje się ubezpieczeniami społecznymi (emerytalno-rentowym i wypadkowym),</w:t>
      </w:r>
    </w:p>
    <w:p w14:paraId="633387F6" w14:textId="77777777" w:rsidR="00FB1317" w:rsidRPr="00233788" w:rsidRDefault="00FB1317" w:rsidP="00FB1317">
      <w:pPr>
        <w:pStyle w:val="Akapitzlist"/>
        <w:numPr>
          <w:ilvl w:val="0"/>
          <w:numId w:val="33"/>
        </w:numPr>
      </w:pPr>
      <w:r w:rsidRPr="00233788">
        <w:t>ograniczono możliwość zatrudnienia doktorantów na stanowiskach naukowych lub nauczycieli akademickich,</w:t>
      </w:r>
    </w:p>
    <w:p w14:paraId="4AF3DEC1" w14:textId="77777777" w:rsidR="00FB1317" w:rsidRPr="00233788" w:rsidRDefault="00FB1317" w:rsidP="00FB1317">
      <w:pPr>
        <w:pStyle w:val="Akapitzlist"/>
        <w:numPr>
          <w:ilvl w:val="0"/>
          <w:numId w:val="33"/>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FB1317">
      <w:pPr>
        <w:pStyle w:val="Akapitzlist"/>
        <w:numPr>
          <w:ilvl w:val="0"/>
          <w:numId w:val="33"/>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FB1317">
      <w:pPr>
        <w:pStyle w:val="Akapitzlist"/>
        <w:numPr>
          <w:ilvl w:val="0"/>
          <w:numId w:val="33"/>
        </w:numPr>
      </w:pPr>
      <w:r w:rsidRPr="00233788">
        <w:t>wprowadzono silniejszą ochronę studentek w ciąży oraz studentów będących rodzicami,</w:t>
      </w:r>
    </w:p>
    <w:p w14:paraId="1AF9B68F" w14:textId="77777777" w:rsidR="00FB1317" w:rsidRPr="00233788" w:rsidRDefault="00FB1317" w:rsidP="00FB1317">
      <w:pPr>
        <w:pStyle w:val="Akapitzlist"/>
        <w:numPr>
          <w:ilvl w:val="0"/>
          <w:numId w:val="33"/>
        </w:numPr>
      </w:pPr>
      <w:r w:rsidRPr="00233788">
        <w:t>wprowadzenie możliwości skreślenia z listy studentów studenta, który nie bierze udziału w obowiązkowych zajęciach,</w:t>
      </w:r>
    </w:p>
    <w:p w14:paraId="78DD3F6C" w14:textId="77777777" w:rsidR="00FB1317" w:rsidRPr="00233788" w:rsidRDefault="00FB1317" w:rsidP="00FB1317">
      <w:pPr>
        <w:pStyle w:val="Akapitzlist"/>
        <w:numPr>
          <w:ilvl w:val="0"/>
          <w:numId w:val="33"/>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FB1317">
      <w:pPr>
        <w:pStyle w:val="Akapitzlist"/>
        <w:numPr>
          <w:ilvl w:val="0"/>
          <w:numId w:val="33"/>
        </w:numPr>
      </w:pPr>
      <w:r w:rsidRPr="00233788">
        <w:t>rozszerzenie przesłanek przyznania zwiększonego stypendium socjalnego bez ograniczania do kwestii dojazdowych,</w:t>
      </w:r>
    </w:p>
    <w:p w14:paraId="06B1D29C" w14:textId="77777777" w:rsidR="00FB1317" w:rsidRPr="00233788" w:rsidRDefault="00FB1317" w:rsidP="00FB1317">
      <w:pPr>
        <w:pStyle w:val="Akapitzlist"/>
        <w:numPr>
          <w:ilvl w:val="0"/>
          <w:numId w:val="33"/>
        </w:numPr>
      </w:pPr>
      <w:r w:rsidRPr="00233788">
        <w:t>rezygnacja z oświadczeń studenta o pobieraniu stypendium na jednym kierunku,</w:t>
      </w:r>
    </w:p>
    <w:p w14:paraId="6EE96078" w14:textId="77777777" w:rsidR="00FB1317" w:rsidRPr="00233788" w:rsidRDefault="00FB1317" w:rsidP="00FB1317">
      <w:pPr>
        <w:pStyle w:val="Akapitzlist"/>
        <w:numPr>
          <w:ilvl w:val="0"/>
          <w:numId w:val="33"/>
        </w:numPr>
      </w:pPr>
      <w:r w:rsidRPr="00233788">
        <w:t>wprowadzenie obowiązku przedkładania zaświadczenia z ośrodka pomocy społecznej,</w:t>
      </w:r>
    </w:p>
    <w:p w14:paraId="0A26C579" w14:textId="77777777" w:rsidR="00FB1317" w:rsidRPr="00233788" w:rsidRDefault="00FB1317" w:rsidP="00FB1317">
      <w:pPr>
        <w:pStyle w:val="Akapitzlist"/>
        <w:numPr>
          <w:ilvl w:val="0"/>
          <w:numId w:val="33"/>
        </w:numPr>
      </w:pPr>
      <w:r w:rsidRPr="00233788">
        <w:t>doprecyzowanie okresu dopuszczalnego korzystania przez studenta z pomocy materialnej,</w:t>
      </w:r>
    </w:p>
    <w:p w14:paraId="0C725966" w14:textId="77777777" w:rsidR="00FB1317" w:rsidRPr="00233788" w:rsidRDefault="00FB1317" w:rsidP="00FB1317">
      <w:pPr>
        <w:pStyle w:val="Akapitzlist"/>
        <w:numPr>
          <w:ilvl w:val="0"/>
          <w:numId w:val="33"/>
        </w:numPr>
      </w:pPr>
      <w:r w:rsidRPr="00233788">
        <w:lastRenderedPageBreak/>
        <w:t>zastąpienie regulaminu pomocy materialnej regulaminem świadczeń dla studentów,</w:t>
      </w:r>
    </w:p>
    <w:p w14:paraId="19DC5880" w14:textId="77777777" w:rsidR="00FB1317" w:rsidRPr="00233788" w:rsidRDefault="00FB1317" w:rsidP="00FB1317">
      <w:pPr>
        <w:pStyle w:val="Akapitzlist"/>
        <w:numPr>
          <w:ilvl w:val="0"/>
          <w:numId w:val="33"/>
        </w:numPr>
      </w:pPr>
      <w:r w:rsidRPr="00233788">
        <w:t>zmodyfikowanie wymagań dotyczących przyznania stypendium Ministra oraz rozszerzenie kryteriów przyznania stypendium rektora,</w:t>
      </w:r>
    </w:p>
    <w:p w14:paraId="353BF40D" w14:textId="77777777" w:rsidR="00FB1317" w:rsidRPr="00233788" w:rsidRDefault="00FB1317" w:rsidP="00FB1317">
      <w:pPr>
        <w:pStyle w:val="Akapitzlist"/>
        <w:numPr>
          <w:ilvl w:val="0"/>
          <w:numId w:val="33"/>
        </w:numPr>
      </w:pPr>
      <w:r w:rsidRPr="00233788">
        <w:t>rezygnacja z warunku „losowości” przyczyny ubiegania się o zapomogę,</w:t>
      </w:r>
    </w:p>
    <w:p w14:paraId="580E707C" w14:textId="77777777" w:rsidR="00FB1317" w:rsidRPr="00233788" w:rsidRDefault="00FB1317" w:rsidP="00FB1317">
      <w:pPr>
        <w:pStyle w:val="Akapitzlist"/>
        <w:numPr>
          <w:ilvl w:val="0"/>
          <w:numId w:val="33"/>
        </w:numPr>
      </w:pPr>
      <w:r w:rsidRPr="00233788">
        <w:t>doprecyzowanie orzeczeń uzasadniających przyznanie stypendium dla osób niepełno- prawnych,</w:t>
      </w:r>
    </w:p>
    <w:p w14:paraId="3CFE361D" w14:textId="77777777" w:rsidR="00FB1317" w:rsidRPr="00233788" w:rsidRDefault="00FB1317" w:rsidP="00FB1317">
      <w:pPr>
        <w:pStyle w:val="Akapitzlist"/>
        <w:numPr>
          <w:ilvl w:val="0"/>
          <w:numId w:val="33"/>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FB1317">
      <w:pPr>
        <w:pStyle w:val="Akapitzlist"/>
        <w:numPr>
          <w:ilvl w:val="0"/>
          <w:numId w:val="33"/>
        </w:numPr>
      </w:pPr>
      <w:r w:rsidRPr="00233788">
        <w:t>bezpośrednie, a nie „odpowiednie” stosowanie przepisów Kodeksu postępowania administracyjnego przy przyznawaniu świadczeń,</w:t>
      </w:r>
    </w:p>
    <w:p w14:paraId="59C99E35" w14:textId="77777777" w:rsidR="00FB1317" w:rsidRPr="00233788" w:rsidRDefault="00FB1317" w:rsidP="00FB1317">
      <w:pPr>
        <w:pStyle w:val="Akapitzlist"/>
        <w:numPr>
          <w:ilvl w:val="0"/>
          <w:numId w:val="33"/>
        </w:numPr>
      </w:pPr>
      <w:r w:rsidRPr="00233788">
        <w:t>określono limit wieku 30 lat dla studenta ubiegającego się o kredyt, a dla doktoranta do 35 lat,</w:t>
      </w:r>
    </w:p>
    <w:p w14:paraId="26C74CF8" w14:textId="77777777" w:rsidR="00FB1317" w:rsidRPr="00233788" w:rsidRDefault="00FB1317" w:rsidP="00FB1317">
      <w:pPr>
        <w:pStyle w:val="Akapitzlist"/>
        <w:numPr>
          <w:ilvl w:val="0"/>
          <w:numId w:val="33"/>
        </w:numPr>
      </w:pPr>
      <w:r w:rsidRPr="00233788">
        <w:t>zmodyfikowano zasady badania sytuacji finansowej wnioskodawcy,</w:t>
      </w:r>
    </w:p>
    <w:p w14:paraId="46E08748" w14:textId="77777777" w:rsidR="00FB1317" w:rsidRPr="00233788" w:rsidRDefault="00FB1317" w:rsidP="00FB1317">
      <w:pPr>
        <w:pStyle w:val="Akapitzlist"/>
        <w:numPr>
          <w:ilvl w:val="0"/>
          <w:numId w:val="33"/>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FB1317">
      <w:pPr>
        <w:pStyle w:val="Akapitzlist"/>
        <w:numPr>
          <w:ilvl w:val="0"/>
          <w:numId w:val="33"/>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FB1317">
      <w:pPr>
        <w:pStyle w:val="Akapitzlist"/>
        <w:numPr>
          <w:ilvl w:val="0"/>
          <w:numId w:val="33"/>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FB1317">
      <w:pPr>
        <w:pStyle w:val="Akapitzlist"/>
        <w:numPr>
          <w:ilvl w:val="0"/>
          <w:numId w:val="33"/>
        </w:numPr>
      </w:pPr>
      <w:r w:rsidRPr="00233788">
        <w:t>regulamin samorządu studenckiego zatwierdza rektor, a nie senat uczelni jak dotychczas,</w:t>
      </w:r>
    </w:p>
    <w:p w14:paraId="36BB416C" w14:textId="77777777" w:rsidR="00FB1317" w:rsidRPr="00233788" w:rsidRDefault="00FB1317" w:rsidP="00FB1317">
      <w:pPr>
        <w:pStyle w:val="Akapitzlist"/>
        <w:numPr>
          <w:ilvl w:val="0"/>
          <w:numId w:val="33"/>
        </w:numPr>
      </w:pPr>
      <w:r w:rsidRPr="00233788">
        <w:t>ustalono obowiązek utworzenia co najmniej dwóch organów samorządu studenckie- go, przewodniczący i organ uchwałodawczy,</w:t>
      </w:r>
    </w:p>
    <w:p w14:paraId="48C98D32" w14:textId="77777777" w:rsidR="00FB1317" w:rsidRPr="00233788" w:rsidRDefault="00FB1317" w:rsidP="00FB1317">
      <w:pPr>
        <w:pStyle w:val="Akapitzlist"/>
        <w:numPr>
          <w:ilvl w:val="0"/>
          <w:numId w:val="33"/>
        </w:numPr>
      </w:pPr>
      <w:r w:rsidRPr="00233788">
        <w:t>wprowadzono obowiązek publikowania sprawozdania z rozdziału środków na sprawy studenckie i ich rozliczenia w BIP uczelni,</w:t>
      </w:r>
    </w:p>
    <w:p w14:paraId="773AA382" w14:textId="77777777" w:rsidR="00FB1317" w:rsidRPr="00233788" w:rsidRDefault="00FB1317" w:rsidP="00FB1317">
      <w:pPr>
        <w:pStyle w:val="Akapitzlist"/>
        <w:numPr>
          <w:ilvl w:val="0"/>
          <w:numId w:val="33"/>
        </w:numPr>
      </w:pPr>
      <w:r w:rsidRPr="00233788">
        <w:t>uszczegółowiono warunki niezbędne do funkcjonowania samorządu studenckiego,</w:t>
      </w:r>
    </w:p>
    <w:p w14:paraId="1F9FA518" w14:textId="77777777" w:rsidR="00FB1317" w:rsidRPr="00233788" w:rsidRDefault="00FB1317" w:rsidP="00FB1317">
      <w:pPr>
        <w:pStyle w:val="Akapitzlist"/>
        <w:numPr>
          <w:ilvl w:val="0"/>
          <w:numId w:val="33"/>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FB1317">
      <w:pPr>
        <w:pStyle w:val="Akapitzlist"/>
        <w:numPr>
          <w:ilvl w:val="0"/>
          <w:numId w:val="33"/>
        </w:numPr>
      </w:pPr>
      <w:r w:rsidRPr="00233788">
        <w:t>pozwolenia na prowadzenie studiów na określonych kierunkach są przypisane do uczelni, a nie do podstawowej jednostki organizacyjnej,</w:t>
      </w:r>
    </w:p>
    <w:p w14:paraId="13924D8D" w14:textId="77777777" w:rsidR="00FB1317" w:rsidRPr="00233788" w:rsidRDefault="00FB1317" w:rsidP="00FB1317">
      <w:pPr>
        <w:pStyle w:val="Akapitzlist"/>
        <w:numPr>
          <w:ilvl w:val="0"/>
          <w:numId w:val="33"/>
        </w:numPr>
      </w:pPr>
      <w:r w:rsidRPr="00233788">
        <w:t>kształcenie jest prowadzone w dziedzinach i dyscyplinach,</w:t>
      </w:r>
    </w:p>
    <w:p w14:paraId="6EB5CD06" w14:textId="77777777" w:rsidR="00FB1317" w:rsidRPr="00233788" w:rsidRDefault="00FB1317" w:rsidP="00FB1317">
      <w:pPr>
        <w:pStyle w:val="Akapitzlist"/>
        <w:numPr>
          <w:ilvl w:val="0"/>
          <w:numId w:val="33"/>
        </w:numPr>
      </w:pPr>
      <w:r w:rsidRPr="00233788">
        <w:t>wprowadzono do ustawy pojęcie „dyscyplina wiodąca”,</w:t>
      </w:r>
    </w:p>
    <w:p w14:paraId="4F873EDD" w14:textId="77777777" w:rsidR="00FB1317" w:rsidRPr="00233788" w:rsidRDefault="00FB1317" w:rsidP="00FB1317">
      <w:pPr>
        <w:pStyle w:val="Akapitzlist"/>
        <w:numPr>
          <w:ilvl w:val="0"/>
          <w:numId w:val="33"/>
        </w:numPr>
      </w:pPr>
      <w:r w:rsidRPr="00233788">
        <w:t>poziom samodzielności w tworzeniu kierunków jest uzależniony od posiadanej kategorii naukowej,</w:t>
      </w:r>
    </w:p>
    <w:p w14:paraId="12837C7B" w14:textId="77777777" w:rsidR="00FB1317" w:rsidRPr="00233788" w:rsidRDefault="00FB1317" w:rsidP="00FB1317">
      <w:pPr>
        <w:pStyle w:val="Akapitzlist"/>
        <w:numPr>
          <w:ilvl w:val="0"/>
          <w:numId w:val="33"/>
        </w:numPr>
      </w:pPr>
      <w:r w:rsidRPr="00233788">
        <w:t>zmianom uległy wymagania dotyczące wniosku o pozwolenie na utworzenie studiów,</w:t>
      </w:r>
    </w:p>
    <w:p w14:paraId="594B2624" w14:textId="77777777" w:rsidR="00FB1317" w:rsidRPr="00233788" w:rsidRDefault="00FB1317" w:rsidP="00FB1317">
      <w:pPr>
        <w:pStyle w:val="Akapitzlist"/>
        <w:numPr>
          <w:ilvl w:val="0"/>
          <w:numId w:val="33"/>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FB1317">
      <w:pPr>
        <w:pStyle w:val="Akapitzlist"/>
        <w:numPr>
          <w:ilvl w:val="0"/>
          <w:numId w:val="33"/>
        </w:numPr>
      </w:pPr>
      <w:r w:rsidRPr="00233788">
        <w:lastRenderedPageBreak/>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FB1317">
      <w:pPr>
        <w:pStyle w:val="Akapitzlist"/>
        <w:numPr>
          <w:ilvl w:val="0"/>
          <w:numId w:val="33"/>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FB1317">
      <w:pPr>
        <w:pStyle w:val="Akapitzlist"/>
        <w:numPr>
          <w:ilvl w:val="0"/>
          <w:numId w:val="33"/>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FB1317">
      <w:pPr>
        <w:pStyle w:val="Akapitzlist"/>
        <w:numPr>
          <w:ilvl w:val="0"/>
          <w:numId w:val="33"/>
        </w:numPr>
      </w:pPr>
      <w:r w:rsidRPr="00233788">
        <w:t>przewidziano organizację studiów w formie indywidualnych studiów międzydziedzinowych,</w:t>
      </w:r>
    </w:p>
    <w:p w14:paraId="43FBD5F9" w14:textId="77777777" w:rsidR="00FB1317" w:rsidRPr="00233788" w:rsidRDefault="00FB1317" w:rsidP="00FB1317">
      <w:pPr>
        <w:pStyle w:val="Akapitzlist"/>
        <w:numPr>
          <w:ilvl w:val="0"/>
          <w:numId w:val="33"/>
        </w:numPr>
      </w:pPr>
      <w:r w:rsidRPr="00233788">
        <w:t>zmianom uległy regulacje dotyczące studiów wspólnych, w tym międzynarodowych,</w:t>
      </w:r>
    </w:p>
    <w:p w14:paraId="2F4C89B9" w14:textId="77777777" w:rsidR="00FB1317" w:rsidRPr="00233788" w:rsidRDefault="00FB1317" w:rsidP="00FB1317">
      <w:pPr>
        <w:pStyle w:val="Akapitzlist"/>
        <w:numPr>
          <w:ilvl w:val="0"/>
          <w:numId w:val="33"/>
        </w:numPr>
      </w:pPr>
      <w:r w:rsidRPr="00233788">
        <w:t>do przepisów wprowadzono pojęcie „studia dualne”,</w:t>
      </w:r>
    </w:p>
    <w:p w14:paraId="264C5700" w14:textId="77777777" w:rsidR="00FB1317" w:rsidRPr="00233788" w:rsidRDefault="00FB1317" w:rsidP="00FB1317">
      <w:pPr>
        <w:pStyle w:val="Akapitzlist"/>
        <w:numPr>
          <w:ilvl w:val="0"/>
          <w:numId w:val="33"/>
        </w:numPr>
      </w:pPr>
      <w:r w:rsidRPr="00233788">
        <w:t>poszerzono listy kierunków prowadzonych obligatoryjnie albo fakultatywnie jako jednolite studia magisterskie,</w:t>
      </w:r>
    </w:p>
    <w:p w14:paraId="59B257D7" w14:textId="77777777" w:rsidR="00FB1317" w:rsidRPr="00233788" w:rsidRDefault="00FB1317" w:rsidP="00FB1317">
      <w:pPr>
        <w:pStyle w:val="Akapitzlist"/>
        <w:numPr>
          <w:ilvl w:val="0"/>
          <w:numId w:val="33"/>
        </w:numPr>
      </w:pPr>
      <w:r w:rsidRPr="00233788">
        <w:t>program kształcenia zastąpiono programem studiów i określono warunki, jakie musi on spełnić,</w:t>
      </w:r>
    </w:p>
    <w:p w14:paraId="29E0BFD4" w14:textId="77777777" w:rsidR="00FB1317" w:rsidRPr="00233788" w:rsidRDefault="00FB1317" w:rsidP="00FB1317">
      <w:pPr>
        <w:pStyle w:val="Akapitzlist"/>
        <w:numPr>
          <w:ilvl w:val="0"/>
          <w:numId w:val="33"/>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FB1317">
      <w:pPr>
        <w:pStyle w:val="Akapitzlist"/>
        <w:numPr>
          <w:ilvl w:val="0"/>
          <w:numId w:val="33"/>
        </w:numPr>
      </w:pPr>
      <w:r w:rsidRPr="00233788">
        <w:t>uregulowano ramy czasowe roku akademickiego,</w:t>
      </w:r>
    </w:p>
    <w:p w14:paraId="66C93D54" w14:textId="77777777" w:rsidR="00FB1317" w:rsidRPr="00233788" w:rsidRDefault="00FB1317" w:rsidP="00FB1317">
      <w:pPr>
        <w:pStyle w:val="Akapitzlist"/>
        <w:numPr>
          <w:ilvl w:val="0"/>
          <w:numId w:val="33"/>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FB1317">
      <w:pPr>
        <w:pStyle w:val="Akapitzlist"/>
        <w:numPr>
          <w:ilvl w:val="0"/>
          <w:numId w:val="33"/>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FB1317">
      <w:pPr>
        <w:pStyle w:val="Akapitzlist"/>
        <w:numPr>
          <w:ilvl w:val="0"/>
          <w:numId w:val="33"/>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FB1317">
      <w:pPr>
        <w:pStyle w:val="Akapitzlist"/>
        <w:numPr>
          <w:ilvl w:val="0"/>
          <w:numId w:val="33"/>
        </w:numPr>
      </w:pPr>
      <w:r w:rsidRPr="00233788">
        <w:t>uproszczono zakres wymagań stawianych przed prowadzącymi zajęcia,</w:t>
      </w:r>
    </w:p>
    <w:p w14:paraId="296FB2CE" w14:textId="77777777" w:rsidR="00FB1317" w:rsidRPr="00233788" w:rsidRDefault="00FB1317" w:rsidP="00FB1317">
      <w:pPr>
        <w:pStyle w:val="Akapitzlist"/>
        <w:numPr>
          <w:ilvl w:val="0"/>
          <w:numId w:val="33"/>
        </w:numPr>
      </w:pPr>
      <w:r w:rsidRPr="00233788">
        <w:t>zlikwidowano instytucję minimum kadrowego,</w:t>
      </w:r>
    </w:p>
    <w:p w14:paraId="3D2B43E1" w14:textId="77777777" w:rsidR="00FB1317" w:rsidRPr="00233788" w:rsidRDefault="00FB1317" w:rsidP="00FB1317">
      <w:pPr>
        <w:pStyle w:val="Akapitzlist"/>
        <w:numPr>
          <w:ilvl w:val="0"/>
          <w:numId w:val="33"/>
        </w:numPr>
      </w:pPr>
      <w:r w:rsidRPr="00233788">
        <w:t>zniesiono obowiązek zawierania umów ze studentami,</w:t>
      </w:r>
    </w:p>
    <w:p w14:paraId="3FD7EDAC" w14:textId="77777777" w:rsidR="00FB1317" w:rsidRPr="00233788" w:rsidRDefault="00FB1317" w:rsidP="00FB1317">
      <w:pPr>
        <w:pStyle w:val="Akapitzlist"/>
        <w:numPr>
          <w:ilvl w:val="0"/>
          <w:numId w:val="33"/>
        </w:numPr>
      </w:pPr>
      <w:r w:rsidRPr="00233788">
        <w:t>zmieniono katalog opłat możliwych do pobierania przez uczelnie,</w:t>
      </w:r>
    </w:p>
    <w:p w14:paraId="59C5BEA4" w14:textId="77777777" w:rsidR="00FB1317" w:rsidRPr="00233788" w:rsidRDefault="00FB1317" w:rsidP="00FB1317">
      <w:pPr>
        <w:pStyle w:val="Akapitzlist"/>
        <w:numPr>
          <w:ilvl w:val="0"/>
          <w:numId w:val="33"/>
        </w:numPr>
      </w:pPr>
      <w:r w:rsidRPr="00233788">
        <w:t>zredefiniowano katalog opłat zakazanych,</w:t>
      </w:r>
    </w:p>
    <w:p w14:paraId="122F8DA5" w14:textId="77777777" w:rsidR="00FB1317" w:rsidRPr="00233788" w:rsidRDefault="00FB1317" w:rsidP="00FB1317">
      <w:pPr>
        <w:pStyle w:val="Akapitzlist"/>
        <w:numPr>
          <w:ilvl w:val="0"/>
          <w:numId w:val="33"/>
        </w:numPr>
      </w:pPr>
      <w:r w:rsidRPr="00233788">
        <w:t>doprecyzowano zasady ustalania i publikowania informacji w sprawie wysokości opłat,</w:t>
      </w:r>
    </w:p>
    <w:p w14:paraId="4559B447" w14:textId="77777777" w:rsidR="00FB1317" w:rsidRPr="00233788" w:rsidRDefault="00FB1317" w:rsidP="00FB1317">
      <w:pPr>
        <w:pStyle w:val="Akapitzlist"/>
        <w:numPr>
          <w:ilvl w:val="0"/>
          <w:numId w:val="33"/>
        </w:numPr>
      </w:pPr>
      <w:r w:rsidRPr="00233788">
        <w:t>wprowadzono karę pieniężną dla uczelni za pobieranie opłat z naruszeniem przepisów,</w:t>
      </w:r>
    </w:p>
    <w:p w14:paraId="1D65F09F" w14:textId="77777777" w:rsidR="00FB1317" w:rsidRPr="00233788" w:rsidRDefault="00FB1317" w:rsidP="00FB1317">
      <w:pPr>
        <w:pStyle w:val="Akapitzlist"/>
        <w:numPr>
          <w:ilvl w:val="0"/>
          <w:numId w:val="33"/>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FB1317">
      <w:pPr>
        <w:pStyle w:val="Akapitzlist"/>
        <w:numPr>
          <w:ilvl w:val="0"/>
          <w:numId w:val="33"/>
        </w:numPr>
      </w:pPr>
      <w:r w:rsidRPr="00233788">
        <w:t>zmianie uległa zawartość teczki akt osobowych studenta,</w:t>
      </w:r>
    </w:p>
    <w:p w14:paraId="4B480934" w14:textId="77777777" w:rsidR="00FB1317" w:rsidRPr="00233788" w:rsidRDefault="00FB1317" w:rsidP="00FB1317">
      <w:pPr>
        <w:pStyle w:val="Akapitzlist"/>
        <w:numPr>
          <w:ilvl w:val="0"/>
          <w:numId w:val="33"/>
        </w:numPr>
      </w:pPr>
      <w:r w:rsidRPr="00233788">
        <w:t>zrezygnowano z wydawania decyzji o przyjęciu na studia,</w:t>
      </w:r>
    </w:p>
    <w:p w14:paraId="2595DC65" w14:textId="77777777" w:rsidR="00FB1317" w:rsidRPr="00233788" w:rsidRDefault="00FB1317" w:rsidP="00FB1317">
      <w:pPr>
        <w:pStyle w:val="Akapitzlist"/>
        <w:numPr>
          <w:ilvl w:val="0"/>
          <w:numId w:val="33"/>
        </w:numPr>
      </w:pPr>
      <w:r w:rsidRPr="00233788">
        <w:t>z obowiązku przechowywania została wyłączona część zawartości teczki akt osobowych studenta,</w:t>
      </w:r>
    </w:p>
    <w:p w14:paraId="0134D3A1" w14:textId="77777777" w:rsidR="00FB1317" w:rsidRPr="00233788" w:rsidRDefault="00FB1317" w:rsidP="00FB1317">
      <w:pPr>
        <w:pStyle w:val="Akapitzlist"/>
        <w:numPr>
          <w:ilvl w:val="0"/>
          <w:numId w:val="33"/>
        </w:numPr>
      </w:pPr>
      <w:r w:rsidRPr="00233788">
        <w:t>od 1 lipca 2019 r. legitymacje studenckie będą wydawane wyłącznie w postaci elektronicznej,</w:t>
      </w:r>
    </w:p>
    <w:p w14:paraId="62A77F29" w14:textId="77777777" w:rsidR="00FB1317" w:rsidRPr="00233788" w:rsidRDefault="00FB1317" w:rsidP="00FB1317">
      <w:pPr>
        <w:pStyle w:val="Akapitzlist"/>
        <w:numPr>
          <w:ilvl w:val="0"/>
          <w:numId w:val="33"/>
        </w:numPr>
      </w:pPr>
      <w:r w:rsidRPr="00233788">
        <w:t>hologram umieszczany w kolejno oznaczonych polach legitymacji jest drukiem ścisłego zarachowania,</w:t>
      </w:r>
    </w:p>
    <w:p w14:paraId="4EC62029" w14:textId="77777777" w:rsidR="00FB1317" w:rsidRPr="00233788" w:rsidRDefault="00FB1317" w:rsidP="00FB1317">
      <w:pPr>
        <w:pStyle w:val="Akapitzlist"/>
        <w:numPr>
          <w:ilvl w:val="0"/>
          <w:numId w:val="33"/>
        </w:numPr>
      </w:pPr>
      <w:r w:rsidRPr="00233788">
        <w:lastRenderedPageBreak/>
        <w:t>zmianie uległo postępowanie z dokumentacją przebiegu studiów w przypadku likwidacji uczelni,</w:t>
      </w:r>
    </w:p>
    <w:p w14:paraId="21CCA927" w14:textId="77777777" w:rsidR="00FB1317" w:rsidRPr="00233788" w:rsidRDefault="00FB1317" w:rsidP="00FB1317">
      <w:pPr>
        <w:pStyle w:val="Akapitzlist"/>
        <w:numPr>
          <w:ilvl w:val="0"/>
          <w:numId w:val="33"/>
        </w:numPr>
      </w:pPr>
      <w:r w:rsidRPr="00233788">
        <w:t>zmieniono katalog dokumentów, za które uczelnia może pobierać opłatę, a także wysokość opłat,</w:t>
      </w:r>
    </w:p>
    <w:p w14:paraId="4381F1FE" w14:textId="77777777" w:rsidR="00FB1317" w:rsidRPr="00233788" w:rsidRDefault="00FB1317" w:rsidP="00FB1317">
      <w:pPr>
        <w:pStyle w:val="Akapitzlist"/>
        <w:numPr>
          <w:ilvl w:val="0"/>
          <w:numId w:val="33"/>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FB1317">
      <w:pPr>
        <w:pStyle w:val="Akapitzlist"/>
        <w:numPr>
          <w:ilvl w:val="0"/>
          <w:numId w:val="33"/>
        </w:numPr>
      </w:pPr>
      <w:r w:rsidRPr="00233788">
        <w:t>recenzje pracy dyplomowej stały się co do zasady jawne,</w:t>
      </w:r>
    </w:p>
    <w:p w14:paraId="4A92C175" w14:textId="77777777" w:rsidR="00FB1317" w:rsidRPr="00233788" w:rsidRDefault="00FB1317" w:rsidP="00FB1317">
      <w:pPr>
        <w:pStyle w:val="Akapitzlist"/>
        <w:numPr>
          <w:ilvl w:val="0"/>
          <w:numId w:val="33"/>
        </w:numPr>
      </w:pPr>
      <w:r w:rsidRPr="00233788">
        <w:t>zmianie uległy katalogi niezbędnych elementów dyplomu ukończenia studiów i dyplomu wspólnego oraz tytułów zawodowych,</w:t>
      </w:r>
    </w:p>
    <w:p w14:paraId="7B147A8B" w14:textId="77777777" w:rsidR="00FB1317" w:rsidRPr="00233788" w:rsidRDefault="00FB1317" w:rsidP="00FB1317">
      <w:pPr>
        <w:pStyle w:val="Akapitzlist"/>
        <w:numPr>
          <w:ilvl w:val="0"/>
          <w:numId w:val="33"/>
        </w:numPr>
      </w:pPr>
      <w:r w:rsidRPr="00233788">
        <w:t>nieznacznym zmianom uległa procedura uwierzytelniania dokumentów,</w:t>
      </w:r>
    </w:p>
    <w:p w14:paraId="5BAE2CEB" w14:textId="77777777" w:rsidR="00FB1317" w:rsidRPr="00233788" w:rsidRDefault="00FB1317" w:rsidP="00FB1317">
      <w:pPr>
        <w:pStyle w:val="Akapitzlist"/>
        <w:numPr>
          <w:ilvl w:val="0"/>
          <w:numId w:val="33"/>
        </w:numPr>
      </w:pPr>
      <w:r w:rsidRPr="00233788">
        <w:t>wyłącznie decyzje odmowne w postępowaniu rekrutacyjnym mają postać decyzji administracyjnych,</w:t>
      </w:r>
    </w:p>
    <w:p w14:paraId="43FE081D" w14:textId="77777777" w:rsidR="00FB1317" w:rsidRPr="00233788" w:rsidRDefault="00FB1317" w:rsidP="00FB1317">
      <w:pPr>
        <w:pStyle w:val="Akapitzlist"/>
        <w:numPr>
          <w:ilvl w:val="0"/>
          <w:numId w:val="33"/>
        </w:numPr>
      </w:pPr>
      <w:r w:rsidRPr="00233788">
        <w:t>sprawdzian uzdolnień artystycznych lub sprawności fizycznej może przesądzać w całości o wyniku rekrutacji,</w:t>
      </w:r>
    </w:p>
    <w:p w14:paraId="038A2B16" w14:textId="77777777" w:rsidR="00FB1317" w:rsidRPr="00233788" w:rsidRDefault="00FB1317" w:rsidP="00FB1317">
      <w:pPr>
        <w:pStyle w:val="Akapitzlist"/>
        <w:numPr>
          <w:ilvl w:val="0"/>
          <w:numId w:val="33"/>
        </w:numPr>
      </w:pPr>
      <w:r w:rsidRPr="00233788">
        <w:t>wprowadzono kształcenie specjalistyczne (poziom 5 PRK), które jest możliwe wyłącznie w uczelniach zawodowych,</w:t>
      </w:r>
    </w:p>
    <w:p w14:paraId="66A3A9B5" w14:textId="77777777" w:rsidR="00FB1317" w:rsidRPr="00233788" w:rsidRDefault="00FB1317" w:rsidP="00FB1317">
      <w:pPr>
        <w:pStyle w:val="Akapitzlist"/>
        <w:numPr>
          <w:ilvl w:val="0"/>
          <w:numId w:val="33"/>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FB1317">
      <w:pPr>
        <w:pStyle w:val="Akapitzlist"/>
        <w:numPr>
          <w:ilvl w:val="0"/>
          <w:numId w:val="33"/>
        </w:numPr>
      </w:pPr>
      <w:r w:rsidRPr="00233788">
        <w:t>zmieniono skalę ocen programowych wydawanych przez PKA. Nowe przepisy przewidują wydanie jedynie oceny pozytywnej albo negatywnej,</w:t>
      </w:r>
    </w:p>
    <w:p w14:paraId="69149CB1" w14:textId="77777777" w:rsidR="00FB1317" w:rsidRPr="00233788" w:rsidRDefault="00FB1317" w:rsidP="00FB1317">
      <w:pPr>
        <w:pStyle w:val="Akapitzlist"/>
        <w:numPr>
          <w:ilvl w:val="0"/>
          <w:numId w:val="33"/>
        </w:numPr>
      </w:pPr>
      <w:r w:rsidRPr="00233788">
        <w:t>negatywna ocena jakości kształcenia powoduje zaprzestanie prowadzenia ocenionych studiów,</w:t>
      </w:r>
    </w:p>
    <w:p w14:paraId="56CC125C" w14:textId="77777777" w:rsidR="00FB1317" w:rsidRPr="00233788" w:rsidRDefault="00FB1317" w:rsidP="00FB1317">
      <w:pPr>
        <w:pStyle w:val="Akapitzlist"/>
        <w:numPr>
          <w:ilvl w:val="0"/>
          <w:numId w:val="33"/>
        </w:numPr>
      </w:pPr>
      <w:r w:rsidRPr="00233788">
        <w:t>wprowadzono kompleksową ocenę PKA,</w:t>
      </w:r>
    </w:p>
    <w:p w14:paraId="6DE92803" w14:textId="77777777" w:rsidR="00FB1317" w:rsidRPr="00233788" w:rsidRDefault="00FB1317" w:rsidP="00FB1317">
      <w:pPr>
        <w:pStyle w:val="Akapitzlist"/>
        <w:numPr>
          <w:ilvl w:val="0"/>
          <w:numId w:val="33"/>
        </w:numPr>
      </w:pPr>
      <w:r w:rsidRPr="00233788">
        <w:t>uczelnia udostępnia w BIP na swojej stronie uchwałę PKA dotyczącą oceny programowej lub kompleksowej wraz z uzasadnieniem,</w:t>
      </w:r>
    </w:p>
    <w:p w14:paraId="24B0FE11" w14:textId="77777777" w:rsidR="00FB1317" w:rsidRPr="00233788" w:rsidRDefault="00FB1317" w:rsidP="00FB1317">
      <w:pPr>
        <w:pStyle w:val="Akapitzlist"/>
        <w:numPr>
          <w:ilvl w:val="0"/>
          <w:numId w:val="33"/>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FB1317">
      <w:pPr>
        <w:pStyle w:val="Akapitzlist"/>
        <w:numPr>
          <w:ilvl w:val="0"/>
          <w:numId w:val="33"/>
        </w:numPr>
      </w:pPr>
      <w:r w:rsidRPr="00233788">
        <w:t>zasady dotyczące finansowania zadań uczelni określone w UPSWiN zastępują dotychczasowe regulacje dotyczące przeznaczenia środków na finansowanie szkolnictwa wyższego i nauki zawarte w dwóch odrębnych aktach prawnych,</w:t>
      </w:r>
    </w:p>
    <w:p w14:paraId="6ECD5391" w14:textId="77777777" w:rsidR="00FB1317" w:rsidRPr="00233788" w:rsidRDefault="00FB1317" w:rsidP="00FB1317">
      <w:pPr>
        <w:pStyle w:val="Akapitzlist"/>
        <w:numPr>
          <w:ilvl w:val="0"/>
          <w:numId w:val="33"/>
        </w:numPr>
      </w:pPr>
      <w:r w:rsidRPr="00233788">
        <w:t>ujednolicono zasady finansowania zadań uczelni w obszarze kształcenia i badań naukowych,</w:t>
      </w:r>
    </w:p>
    <w:p w14:paraId="560BC495" w14:textId="77777777" w:rsidR="00FB1317" w:rsidRPr="00233788" w:rsidRDefault="00FB1317" w:rsidP="00FB1317">
      <w:pPr>
        <w:pStyle w:val="Akapitzlist"/>
        <w:numPr>
          <w:ilvl w:val="0"/>
          <w:numId w:val="33"/>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FB1317">
      <w:pPr>
        <w:pStyle w:val="Akapitzlist"/>
        <w:numPr>
          <w:ilvl w:val="0"/>
          <w:numId w:val="33"/>
        </w:numPr>
      </w:pPr>
      <w:r w:rsidRPr="00233788">
        <w:t>z subwencji od 2019 r. finansowane są także domy i stołówki studenckie</w:t>
      </w:r>
    </w:p>
    <w:p w14:paraId="293F4849" w14:textId="77777777" w:rsidR="00FB1317" w:rsidRPr="00233788" w:rsidRDefault="00FB1317" w:rsidP="00FB1317">
      <w:pPr>
        <w:pStyle w:val="Akapitzlist"/>
        <w:numPr>
          <w:ilvl w:val="0"/>
          <w:numId w:val="33"/>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FB1317">
      <w:pPr>
        <w:pStyle w:val="Akapitzlist"/>
        <w:numPr>
          <w:ilvl w:val="0"/>
          <w:numId w:val="33"/>
        </w:numPr>
      </w:pPr>
      <w:r w:rsidRPr="00233788">
        <w:lastRenderedPageBreak/>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FB1317">
      <w:pPr>
        <w:pStyle w:val="Akapitzlist"/>
        <w:numPr>
          <w:ilvl w:val="0"/>
          <w:numId w:val="33"/>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FB1317">
      <w:pPr>
        <w:pStyle w:val="Akapitzlist"/>
        <w:numPr>
          <w:ilvl w:val="0"/>
          <w:numId w:val="33"/>
        </w:numPr>
      </w:pPr>
      <w:r w:rsidRPr="00233788">
        <w:t>ujednolicono tryb przyznawania dotacji na zadania inwestycyjne,</w:t>
      </w:r>
    </w:p>
    <w:p w14:paraId="63B66AD3" w14:textId="77777777" w:rsidR="00FB1317" w:rsidRPr="00233788" w:rsidRDefault="00FB1317" w:rsidP="00FB1317">
      <w:pPr>
        <w:pStyle w:val="Akapitzlist"/>
        <w:numPr>
          <w:ilvl w:val="0"/>
          <w:numId w:val="33"/>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FB1317">
      <w:pPr>
        <w:pStyle w:val="Akapitzlist"/>
        <w:numPr>
          <w:ilvl w:val="0"/>
          <w:numId w:val="33"/>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FB1317">
      <w:pPr>
        <w:pStyle w:val="Akapitzlist"/>
        <w:numPr>
          <w:ilvl w:val="0"/>
          <w:numId w:val="33"/>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FB1317">
      <w:pPr>
        <w:pStyle w:val="Akapitzlist"/>
        <w:numPr>
          <w:ilvl w:val="0"/>
          <w:numId w:val="33"/>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FB1317">
      <w:pPr>
        <w:pStyle w:val="Akapitzlist"/>
        <w:numPr>
          <w:ilvl w:val="0"/>
          <w:numId w:val="33"/>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FB1317">
      <w:pPr>
        <w:pStyle w:val="Akapitzlist"/>
        <w:numPr>
          <w:ilvl w:val="0"/>
          <w:numId w:val="33"/>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FB1317">
      <w:pPr>
        <w:pStyle w:val="Akapitzlist"/>
        <w:numPr>
          <w:ilvl w:val="0"/>
          <w:numId w:val="33"/>
        </w:numPr>
      </w:pPr>
      <w:r w:rsidRPr="00233788">
        <w:t>uczelnia tworzy fundusz wsparcia osób niepełnosprawnych i przekształca fundusz po- mocy materialnej w fundusz stypendialny,</w:t>
      </w:r>
    </w:p>
    <w:p w14:paraId="3EA87831" w14:textId="77777777" w:rsidR="00FB1317" w:rsidRPr="00233788" w:rsidRDefault="00FB1317" w:rsidP="00FB1317">
      <w:pPr>
        <w:pStyle w:val="Akapitzlist"/>
        <w:numPr>
          <w:ilvl w:val="0"/>
          <w:numId w:val="33"/>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FB1317">
      <w:pPr>
        <w:pStyle w:val="Akapitzlist"/>
        <w:numPr>
          <w:ilvl w:val="0"/>
          <w:numId w:val="33"/>
        </w:numPr>
      </w:pPr>
      <w:r w:rsidRPr="00233788">
        <w:t>uczelnie prowadzą gospodarkę finansową na podstawie przepisów szczególnych PSWiN, a przede wszystkim ustawy o rachunkowości. Nie będzie już wydawane, jak dotychczas, rozporządzenie Rady Ministrów ws. szczegółowych zasad gospodarki finansowej uczelni publicznych,</w:t>
      </w:r>
    </w:p>
    <w:p w14:paraId="09B9A01C" w14:textId="77777777" w:rsidR="00FB1317" w:rsidRPr="00233788" w:rsidRDefault="00FB1317" w:rsidP="00FB1317">
      <w:pPr>
        <w:pStyle w:val="Akapitzlist"/>
        <w:numPr>
          <w:ilvl w:val="0"/>
          <w:numId w:val="33"/>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FB1317">
      <w:pPr>
        <w:pStyle w:val="Akapitzlist"/>
        <w:numPr>
          <w:ilvl w:val="0"/>
          <w:numId w:val="33"/>
        </w:numPr>
      </w:pPr>
      <w:r w:rsidRPr="00233788">
        <w:lastRenderedPageBreak/>
        <w:t>z dniem 1 stycznia 2019 r. niewykorzystane środki finansowe z dotacji na wsparcie osób z niepełnosprawnością,</w:t>
      </w:r>
    </w:p>
    <w:p w14:paraId="00F7598A" w14:textId="77777777" w:rsidR="00FB1317" w:rsidRPr="00233788" w:rsidRDefault="00FB1317" w:rsidP="00FB1317">
      <w:pPr>
        <w:pStyle w:val="Akapitzlist"/>
        <w:numPr>
          <w:ilvl w:val="0"/>
          <w:numId w:val="33"/>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FB1317">
      <w:pPr>
        <w:pStyle w:val="Akapitzlist"/>
        <w:numPr>
          <w:ilvl w:val="0"/>
          <w:numId w:val="33"/>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FB1317">
      <w:pPr>
        <w:pStyle w:val="Akapitzlist"/>
        <w:numPr>
          <w:ilvl w:val="0"/>
          <w:numId w:val="33"/>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FB1317">
      <w:pPr>
        <w:pStyle w:val="Akapitzlist"/>
        <w:numPr>
          <w:ilvl w:val="0"/>
          <w:numId w:val="33"/>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FB1317">
      <w:pPr>
        <w:pStyle w:val="Akapitzlist"/>
        <w:numPr>
          <w:ilvl w:val="0"/>
          <w:numId w:val="33"/>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FB1317">
      <w:pPr>
        <w:pStyle w:val="Akapitzlist"/>
        <w:numPr>
          <w:ilvl w:val="0"/>
          <w:numId w:val="33"/>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231" w:name="_Toc66923650"/>
      <w:r w:rsidRPr="00233788">
        <w:lastRenderedPageBreak/>
        <w:t>Załącznik 2 - Kwestionariusze badania satysfakcji interesariuszy</w:t>
      </w:r>
      <w:bookmarkEnd w:id="231"/>
    </w:p>
    <w:p w14:paraId="16571B9D" w14:textId="77777777" w:rsidR="00FB1317" w:rsidRPr="00233788" w:rsidRDefault="00FB1317" w:rsidP="00FB1317">
      <w:pPr>
        <w:pStyle w:val="Akapitzlist"/>
        <w:ind w:left="1069" w:firstLine="0"/>
      </w:pPr>
    </w:p>
    <w:p w14:paraId="26CB2370"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FB1317">
      <w:pPr>
        <w:pStyle w:val="Akapitzlist"/>
        <w:numPr>
          <w:ilvl w:val="0"/>
          <w:numId w:val="32"/>
        </w:numPr>
      </w:pPr>
      <w:r w:rsidRPr="00233788">
        <w:t>Kwestionariusz badania satysfakcji pracowników administracyjnych uczelni technicznej</w:t>
      </w:r>
    </w:p>
    <w:p w14:paraId="769064E8" w14:textId="77777777" w:rsidR="00FB1317" w:rsidRPr="00233788" w:rsidRDefault="00FB1317" w:rsidP="00FB1317">
      <w:pPr>
        <w:pStyle w:val="Akapitzlist"/>
        <w:numPr>
          <w:ilvl w:val="0"/>
          <w:numId w:val="32"/>
        </w:numPr>
      </w:pPr>
      <w:r w:rsidRPr="00233788">
        <w:t>Kwestionariusz badania satysfakcji pracodawców z usług uczelni technicznej</w:t>
      </w:r>
    </w:p>
    <w:p w14:paraId="1C7C1B7C"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FB1317">
      <w:pPr>
        <w:pStyle w:val="Akapitzlist"/>
        <w:numPr>
          <w:ilvl w:val="0"/>
          <w:numId w:val="32"/>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2D6E5F3F" w:rsidR="00E87884" w:rsidRPr="00233788" w:rsidRDefault="008B3CA6" w:rsidP="004E7B54">
      <w:pPr>
        <w:pStyle w:val="Nagwek1"/>
        <w:numPr>
          <w:ilvl w:val="0"/>
          <w:numId w:val="0"/>
        </w:numPr>
        <w:ind w:left="432"/>
      </w:pPr>
      <w:bookmarkStart w:id="232" w:name="_Toc66923651"/>
      <w:r w:rsidRPr="00233788">
        <w:lastRenderedPageBreak/>
        <w:t xml:space="preserve">Załącznik </w:t>
      </w:r>
      <w:r w:rsidR="00FB1317" w:rsidRPr="00233788">
        <w:t>3</w:t>
      </w:r>
      <w:r w:rsidRPr="00233788">
        <w:t xml:space="preserve"> –</w:t>
      </w:r>
      <w:r w:rsidR="00FB1317" w:rsidRPr="00233788">
        <w:t xml:space="preserve"> </w:t>
      </w:r>
      <w:r w:rsidRPr="00233788">
        <w:t>U</w:t>
      </w:r>
      <w:r w:rsidR="003D5522" w:rsidRPr="00233788">
        <w:t>czelni</w:t>
      </w:r>
      <w:r w:rsidR="0014301C" w:rsidRPr="00233788">
        <w:t>e</w:t>
      </w:r>
      <w:r w:rsidR="003D5522" w:rsidRPr="00233788">
        <w:t xml:space="preserve"> </w:t>
      </w:r>
      <w:r w:rsidR="0014301C" w:rsidRPr="00233788">
        <w:t xml:space="preserve">techniczne </w:t>
      </w:r>
      <w:r w:rsidR="003D5522" w:rsidRPr="00233788">
        <w:t>objęt</w:t>
      </w:r>
      <w:r w:rsidR="0014301C" w:rsidRPr="00233788">
        <w:t>e</w:t>
      </w:r>
      <w:r w:rsidR="003D5522" w:rsidRPr="00233788">
        <w:t xml:space="preserve"> badaniem satysfakcji interesariuszy</w:t>
      </w:r>
      <w:bookmarkEnd w:id="232"/>
    </w:p>
    <w:p w14:paraId="16E12394" w14:textId="77777777" w:rsidR="007C7E94" w:rsidRPr="00233788" w:rsidRDefault="007C7E94" w:rsidP="001D1695">
      <w:pPr>
        <w:pStyle w:val="Numerowanie"/>
        <w:numPr>
          <w:ilvl w:val="0"/>
          <w:numId w:val="19"/>
        </w:numPr>
      </w:pPr>
      <w:r w:rsidRPr="00233788">
        <w:t xml:space="preserve">Akademia Górniczo-Hutnicza </w:t>
      </w:r>
      <w:r w:rsidR="00160300" w:rsidRPr="00233788">
        <w:t>(AGH)</w:t>
      </w:r>
    </w:p>
    <w:p w14:paraId="561E9FBC" w14:textId="77777777" w:rsidR="007C7E94" w:rsidRPr="00233788" w:rsidRDefault="007C7E94" w:rsidP="001D1695">
      <w:pPr>
        <w:pStyle w:val="Numerowanie"/>
        <w:numPr>
          <w:ilvl w:val="0"/>
          <w:numId w:val="19"/>
        </w:numPr>
      </w:pPr>
      <w:r w:rsidRPr="00233788">
        <w:t xml:space="preserve">Akademia Marynarki Wojennej </w:t>
      </w:r>
      <w:r w:rsidR="00160300" w:rsidRPr="00233788">
        <w:t>(AMW)</w:t>
      </w:r>
    </w:p>
    <w:p w14:paraId="6FE2C743" w14:textId="77777777" w:rsidR="007C7E94" w:rsidRPr="00233788" w:rsidRDefault="007C7E94" w:rsidP="001D1695">
      <w:pPr>
        <w:pStyle w:val="Numerowanie"/>
        <w:numPr>
          <w:ilvl w:val="0"/>
          <w:numId w:val="19"/>
        </w:numPr>
      </w:pPr>
      <w:r w:rsidRPr="00233788">
        <w:t xml:space="preserve">Akademia Morska w Gdyni </w:t>
      </w:r>
      <w:r w:rsidR="00160300" w:rsidRPr="00233788">
        <w:t>(AM-G)</w:t>
      </w:r>
    </w:p>
    <w:p w14:paraId="6A03389E" w14:textId="77777777" w:rsidR="007C7E94" w:rsidRPr="00233788" w:rsidRDefault="007C7E94" w:rsidP="001D1695">
      <w:pPr>
        <w:pStyle w:val="Numerowanie"/>
        <w:numPr>
          <w:ilvl w:val="0"/>
          <w:numId w:val="19"/>
        </w:numPr>
      </w:pPr>
      <w:r w:rsidRPr="00233788">
        <w:t xml:space="preserve">Akademia Morska w Szczecinie </w:t>
      </w:r>
      <w:r w:rsidR="00160300" w:rsidRPr="00233788">
        <w:t>(AM-Sz)</w:t>
      </w:r>
    </w:p>
    <w:p w14:paraId="189FF92A" w14:textId="77777777" w:rsidR="007C7E94" w:rsidRPr="00233788" w:rsidRDefault="007C7E94" w:rsidP="001D1695">
      <w:pPr>
        <w:pStyle w:val="Numerowanie"/>
        <w:numPr>
          <w:ilvl w:val="0"/>
          <w:numId w:val="19"/>
        </w:numPr>
      </w:pPr>
      <w:r w:rsidRPr="00233788">
        <w:t xml:space="preserve">Akademia Techniczno-Humanistyczna w Bielsku-Białej </w:t>
      </w:r>
      <w:r w:rsidR="00160300" w:rsidRPr="00233788">
        <w:t>(ATH)</w:t>
      </w:r>
    </w:p>
    <w:p w14:paraId="4C268C16" w14:textId="77777777" w:rsidR="007C7E94" w:rsidRPr="00233788" w:rsidRDefault="007C7E94" w:rsidP="001D1695">
      <w:pPr>
        <w:pStyle w:val="Numerowanie"/>
        <w:numPr>
          <w:ilvl w:val="0"/>
          <w:numId w:val="19"/>
        </w:numPr>
      </w:pPr>
      <w:r w:rsidRPr="00233788">
        <w:t xml:space="preserve">Politechnika Białostocka </w:t>
      </w:r>
      <w:r w:rsidR="007E3409" w:rsidRPr="00233788">
        <w:t>(</w:t>
      </w:r>
    </w:p>
    <w:p w14:paraId="7DD8FAEF" w14:textId="77777777" w:rsidR="007C7E94" w:rsidRPr="00233788" w:rsidRDefault="007C7E94" w:rsidP="001D1695">
      <w:pPr>
        <w:pStyle w:val="Numerowanie"/>
        <w:numPr>
          <w:ilvl w:val="0"/>
          <w:numId w:val="19"/>
        </w:numPr>
      </w:pPr>
      <w:r w:rsidRPr="00233788">
        <w:t xml:space="preserve">Politechnika Częstochowska </w:t>
      </w:r>
    </w:p>
    <w:p w14:paraId="081FA5F4" w14:textId="77777777" w:rsidR="007C7E94" w:rsidRPr="00233788" w:rsidRDefault="007C7E94" w:rsidP="001D1695">
      <w:pPr>
        <w:pStyle w:val="Numerowanie"/>
        <w:numPr>
          <w:ilvl w:val="0"/>
          <w:numId w:val="19"/>
        </w:numPr>
      </w:pPr>
      <w:r w:rsidRPr="00233788">
        <w:t xml:space="preserve">Politechnika Gdańska </w:t>
      </w:r>
    </w:p>
    <w:p w14:paraId="412E3052" w14:textId="77777777" w:rsidR="007C7E94" w:rsidRPr="00233788" w:rsidRDefault="007C7E94" w:rsidP="001D1695">
      <w:pPr>
        <w:pStyle w:val="Numerowanie"/>
        <w:numPr>
          <w:ilvl w:val="0"/>
          <w:numId w:val="19"/>
        </w:numPr>
      </w:pPr>
      <w:r w:rsidRPr="00233788">
        <w:t xml:space="preserve">Politechnika Koszalińska </w:t>
      </w:r>
    </w:p>
    <w:p w14:paraId="240099D9" w14:textId="77777777" w:rsidR="007C7E94" w:rsidRPr="00233788" w:rsidRDefault="007C7E94" w:rsidP="001D1695">
      <w:pPr>
        <w:pStyle w:val="Numerowanie"/>
        <w:numPr>
          <w:ilvl w:val="0"/>
          <w:numId w:val="19"/>
        </w:numPr>
      </w:pPr>
      <w:r w:rsidRPr="00233788">
        <w:t xml:space="preserve">Politechnika Krakowska </w:t>
      </w:r>
    </w:p>
    <w:p w14:paraId="461AEE6D" w14:textId="77777777" w:rsidR="007C7E94" w:rsidRPr="00233788" w:rsidRDefault="007C7E94" w:rsidP="001D1695">
      <w:pPr>
        <w:pStyle w:val="Numerowanie"/>
        <w:numPr>
          <w:ilvl w:val="0"/>
          <w:numId w:val="19"/>
        </w:numPr>
      </w:pPr>
      <w:r w:rsidRPr="00233788">
        <w:t xml:space="preserve">Politechnika Lubelska </w:t>
      </w:r>
    </w:p>
    <w:p w14:paraId="1239A836" w14:textId="77777777" w:rsidR="007C7E94" w:rsidRPr="00233788" w:rsidRDefault="007C7E94" w:rsidP="001D1695">
      <w:pPr>
        <w:pStyle w:val="Numerowanie"/>
        <w:numPr>
          <w:ilvl w:val="0"/>
          <w:numId w:val="19"/>
        </w:numPr>
      </w:pPr>
      <w:r w:rsidRPr="00233788">
        <w:t xml:space="preserve">Politechnika Łódzka </w:t>
      </w:r>
    </w:p>
    <w:p w14:paraId="48F6E693" w14:textId="77777777" w:rsidR="007C7E94" w:rsidRPr="00233788" w:rsidRDefault="007C7E94" w:rsidP="001D1695">
      <w:pPr>
        <w:pStyle w:val="Numerowanie"/>
        <w:numPr>
          <w:ilvl w:val="0"/>
          <w:numId w:val="19"/>
        </w:numPr>
      </w:pPr>
      <w:r w:rsidRPr="00233788">
        <w:t xml:space="preserve">Politechnika Opolska </w:t>
      </w:r>
    </w:p>
    <w:p w14:paraId="42F86FC4" w14:textId="77777777" w:rsidR="007C7E94" w:rsidRPr="00233788" w:rsidRDefault="007C7E94" w:rsidP="001D1695">
      <w:pPr>
        <w:pStyle w:val="Numerowanie"/>
        <w:numPr>
          <w:ilvl w:val="0"/>
          <w:numId w:val="19"/>
        </w:numPr>
      </w:pPr>
      <w:r w:rsidRPr="00233788">
        <w:t xml:space="preserve">Politechnika Poznańska </w:t>
      </w:r>
    </w:p>
    <w:p w14:paraId="4FE48E4A" w14:textId="77777777" w:rsidR="007C7E94" w:rsidRPr="00233788" w:rsidRDefault="007C7E94" w:rsidP="001D1695">
      <w:pPr>
        <w:pStyle w:val="Numerowanie"/>
        <w:numPr>
          <w:ilvl w:val="0"/>
          <w:numId w:val="19"/>
        </w:numPr>
      </w:pPr>
      <w:r w:rsidRPr="00233788">
        <w:t xml:space="preserve">Politechnika Rzeszowska </w:t>
      </w:r>
    </w:p>
    <w:p w14:paraId="0E338FCB" w14:textId="77777777" w:rsidR="007C7E94" w:rsidRPr="00233788" w:rsidRDefault="007C7E94" w:rsidP="001D1695">
      <w:pPr>
        <w:pStyle w:val="Numerowanie"/>
        <w:numPr>
          <w:ilvl w:val="0"/>
          <w:numId w:val="19"/>
        </w:numPr>
      </w:pPr>
      <w:r w:rsidRPr="00233788">
        <w:t xml:space="preserve">Politechnika Śląska </w:t>
      </w:r>
    </w:p>
    <w:p w14:paraId="6B20093A" w14:textId="77777777" w:rsidR="007C7E94" w:rsidRPr="00233788" w:rsidRDefault="007C7E94" w:rsidP="001D1695">
      <w:pPr>
        <w:pStyle w:val="Numerowanie"/>
        <w:numPr>
          <w:ilvl w:val="0"/>
          <w:numId w:val="19"/>
        </w:numPr>
      </w:pPr>
      <w:r w:rsidRPr="00233788">
        <w:t xml:space="preserve">Politechnika Świętokrzyska </w:t>
      </w:r>
    </w:p>
    <w:p w14:paraId="470EF5E6" w14:textId="77777777" w:rsidR="007C7E94" w:rsidRPr="00233788" w:rsidRDefault="007C7E94" w:rsidP="001D1695">
      <w:pPr>
        <w:pStyle w:val="Numerowanie"/>
        <w:numPr>
          <w:ilvl w:val="0"/>
          <w:numId w:val="19"/>
        </w:numPr>
      </w:pPr>
      <w:r w:rsidRPr="00233788">
        <w:t xml:space="preserve">Politechnika Warszawska </w:t>
      </w:r>
    </w:p>
    <w:p w14:paraId="23FC4DE6" w14:textId="77777777" w:rsidR="00160300" w:rsidRPr="00233788" w:rsidRDefault="007C7E94" w:rsidP="001D1695">
      <w:pPr>
        <w:pStyle w:val="Numerowanie"/>
        <w:numPr>
          <w:ilvl w:val="0"/>
          <w:numId w:val="19"/>
        </w:numPr>
      </w:pPr>
      <w:r w:rsidRPr="00233788">
        <w:t xml:space="preserve">Politechnika Wrocławska </w:t>
      </w:r>
    </w:p>
    <w:p w14:paraId="21454620" w14:textId="77777777" w:rsidR="00160300" w:rsidRPr="00233788" w:rsidRDefault="00160300" w:rsidP="001D1695">
      <w:pPr>
        <w:pStyle w:val="Numerowanie"/>
        <w:numPr>
          <w:ilvl w:val="0"/>
          <w:numId w:val="19"/>
        </w:numPr>
      </w:pPr>
      <w:r w:rsidRPr="00233788">
        <w:t xml:space="preserve">Uniwersytet Technologiczno-Humanistyczny w Radomiu </w:t>
      </w:r>
    </w:p>
    <w:p w14:paraId="799FFDBB" w14:textId="77777777" w:rsidR="00160300" w:rsidRPr="00233788" w:rsidRDefault="00160300" w:rsidP="001D1695">
      <w:pPr>
        <w:pStyle w:val="Numerowanie"/>
        <w:numPr>
          <w:ilvl w:val="0"/>
          <w:numId w:val="19"/>
        </w:numPr>
      </w:pPr>
      <w:r w:rsidRPr="00233788">
        <w:t xml:space="preserve">Uniwersytet Technologiczno-Przyrodniczy w Bydgoszczy </w:t>
      </w:r>
    </w:p>
    <w:p w14:paraId="09D5F369" w14:textId="77777777" w:rsidR="00160300" w:rsidRPr="00233788" w:rsidRDefault="00160300" w:rsidP="001D1695">
      <w:pPr>
        <w:pStyle w:val="Numerowanie"/>
        <w:numPr>
          <w:ilvl w:val="0"/>
          <w:numId w:val="19"/>
        </w:numPr>
      </w:pPr>
      <w:r w:rsidRPr="00233788">
        <w:t xml:space="preserve">Uniwersytet Warmińsko-Mazurski </w:t>
      </w:r>
    </w:p>
    <w:p w14:paraId="6FE7BC03" w14:textId="77777777" w:rsidR="00160300" w:rsidRPr="00233788" w:rsidRDefault="00160300" w:rsidP="001D1695">
      <w:pPr>
        <w:pStyle w:val="Numerowanie"/>
        <w:numPr>
          <w:ilvl w:val="0"/>
          <w:numId w:val="19"/>
        </w:numPr>
      </w:pPr>
      <w:r w:rsidRPr="00233788">
        <w:t xml:space="preserve">Wojskowa Akademia Techniczna </w:t>
      </w:r>
    </w:p>
    <w:p w14:paraId="2824BA20" w14:textId="77777777" w:rsidR="00160300" w:rsidRPr="00233788" w:rsidRDefault="00160300" w:rsidP="001D1695">
      <w:pPr>
        <w:pStyle w:val="Numerowanie"/>
        <w:numPr>
          <w:ilvl w:val="0"/>
          <w:numId w:val="19"/>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7C23C5DA" w14:textId="77777777" w:rsidR="007C7E94" w:rsidRPr="00233788" w:rsidRDefault="007C7E94" w:rsidP="004E7B54">
      <w:pPr>
        <w:pStyle w:val="Akapitzlist"/>
        <w:autoSpaceDE w:val="0"/>
        <w:autoSpaceDN w:val="0"/>
        <w:adjustRightInd w:val="0"/>
        <w:spacing w:line="240" w:lineRule="auto"/>
        <w:ind w:left="1069" w:firstLine="0"/>
        <w:jc w:val="left"/>
        <w:rPr>
          <w:rFonts w:ascii="Times New Roman" w:hAnsi="Times New Roman"/>
          <w:color w:val="000000"/>
          <w:sz w:val="22"/>
        </w:rPr>
      </w:pPr>
    </w:p>
    <w:p w14:paraId="036A3BF4" w14:textId="2739AEBF" w:rsidR="00F4633F" w:rsidRPr="00233788" w:rsidRDefault="00F4633F" w:rsidP="004E7B54">
      <w:pPr>
        <w:pStyle w:val="Tytutabeli"/>
      </w:pPr>
      <w:bookmarkStart w:id="233" w:name="_Toc66043267"/>
      <w:r w:rsidRPr="00233788">
        <w:t xml:space="preserve">Tabela </w:t>
      </w:r>
      <w:r w:rsidR="008E0D47">
        <w:fldChar w:fldCharType="begin"/>
      </w:r>
      <w:r w:rsidR="008E0D47">
        <w:instrText xml:space="preserve"> SEQ Tabela \* ARABIC </w:instrText>
      </w:r>
      <w:r w:rsidR="008E0D47">
        <w:fldChar w:fldCharType="separate"/>
      </w:r>
      <w:r w:rsidR="00081D14" w:rsidRPr="00233788">
        <w:rPr>
          <w:noProof/>
        </w:rPr>
        <w:t>25</w:t>
      </w:r>
      <w:r w:rsidR="008E0D47">
        <w:rPr>
          <w:noProof/>
        </w:rPr>
        <w:fldChar w:fldCharType="end"/>
      </w:r>
      <w:r w:rsidRPr="00233788">
        <w:t xml:space="preserve"> Lista uczelni technicznych planowanych do badania satysfakcji interesariuszy</w:t>
      </w:r>
      <w:bookmarkEnd w:id="233"/>
    </w:p>
    <w:tbl>
      <w:tblPr>
        <w:tblStyle w:val="Jasnecieniowanie"/>
        <w:tblW w:w="9360" w:type="dxa"/>
        <w:tblLook w:val="04A0" w:firstRow="1" w:lastRow="0" w:firstColumn="1" w:lastColumn="0" w:noHBand="0" w:noVBand="1"/>
      </w:tblPr>
      <w:tblGrid>
        <w:gridCol w:w="454"/>
        <w:gridCol w:w="2666"/>
        <w:gridCol w:w="454"/>
        <w:gridCol w:w="2666"/>
        <w:gridCol w:w="454"/>
        <w:gridCol w:w="2666"/>
      </w:tblGrid>
      <w:tr w:rsidR="00D5566B" w:rsidRPr="00233788" w14:paraId="2F4D9E98" w14:textId="77777777" w:rsidTr="00D5566B">
        <w:trPr>
          <w:cnfStyle w:val="100000000000" w:firstRow="1" w:lastRow="0" w:firstColumn="0" w:lastColumn="0" w:oddVBand="0" w:evenVBand="0" w:oddHBand="0" w:evenHBand="0" w:firstRowFirstColumn="0" w:firstRowLastColumn="0" w:lastRowFirstColumn="0" w:lastRowLastColumn="0"/>
          <w:cantSplit/>
          <w:trHeight w:val="1200"/>
          <w:tblHeader/>
        </w:trPr>
        <w:tc>
          <w:tcPr>
            <w:cnfStyle w:val="001000000000" w:firstRow="0" w:lastRow="0" w:firstColumn="1" w:lastColumn="0" w:oddVBand="0" w:evenVBand="0" w:oddHBand="0" w:evenHBand="0" w:firstRowFirstColumn="0" w:firstRowLastColumn="0" w:lastRowFirstColumn="0" w:lastRowLastColumn="0"/>
            <w:tcW w:w="454" w:type="dxa"/>
            <w:noWrap/>
            <w:hideMark/>
          </w:tcPr>
          <w:p w14:paraId="1D8AA79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6B4BAB7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KRPUT (</w:t>
            </w:r>
            <w:r w:rsidR="00F4633F" w:rsidRPr="00233788">
              <w:rPr>
                <w:rFonts w:ascii="Calibri" w:eastAsia="Times New Roman" w:hAnsi="Calibri" w:cs="Calibri"/>
                <w:color w:val="000000"/>
                <w:sz w:val="22"/>
                <w:lang w:eastAsia="pl-PL"/>
              </w:rPr>
              <w:t>numeracja cyfrowa – członkowie KRPUT; numeracja literowa – uczelnie stowarzyszone</w:t>
            </w:r>
            <w:r w:rsidRPr="00233788">
              <w:rPr>
                <w:rFonts w:ascii="Calibri" w:eastAsia="Times New Roman" w:hAnsi="Calibri" w:cs="Calibri"/>
                <w:color w:val="000000"/>
                <w:sz w:val="22"/>
                <w:lang w:eastAsia="pl-PL"/>
              </w:rPr>
              <w:t>)</w:t>
            </w:r>
          </w:p>
        </w:tc>
        <w:tc>
          <w:tcPr>
            <w:tcW w:w="454" w:type="dxa"/>
            <w:noWrap/>
            <w:hideMark/>
          </w:tcPr>
          <w:p w14:paraId="50FEA24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hideMark/>
          </w:tcPr>
          <w:p w14:paraId="53A3EC09" w14:textId="77777777" w:rsidR="00160300" w:rsidRPr="00233788" w:rsidRDefault="00F4633F"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Lista ministerstwa nauki </w:t>
            </w:r>
          </w:p>
        </w:tc>
        <w:tc>
          <w:tcPr>
            <w:tcW w:w="454" w:type="dxa"/>
            <w:noWrap/>
            <w:hideMark/>
          </w:tcPr>
          <w:p w14:paraId="52A2ED3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noWrap/>
            <w:hideMark/>
          </w:tcPr>
          <w:p w14:paraId="4F73FA1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do badania (wybrano uczelnie, na których większość wydziałów prowadzi studia inżynierskie)</w:t>
            </w:r>
          </w:p>
        </w:tc>
      </w:tr>
      <w:tr w:rsidR="00D5566B" w:rsidRPr="00233788" w14:paraId="1C62BD77"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FC9F21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1158C0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4D7594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4885E1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E8F8BA1"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3EC541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79FBD0BA"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130B402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w:t>
            </w:r>
          </w:p>
        </w:tc>
        <w:tc>
          <w:tcPr>
            <w:tcW w:w="2666" w:type="dxa"/>
            <w:noWrap/>
            <w:hideMark/>
          </w:tcPr>
          <w:p w14:paraId="31A9857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Akademia Górniczo-Hutnicza </w:t>
            </w:r>
          </w:p>
        </w:tc>
        <w:tc>
          <w:tcPr>
            <w:tcW w:w="454" w:type="dxa"/>
            <w:noWrap/>
            <w:hideMark/>
          </w:tcPr>
          <w:p w14:paraId="4F7209E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64F2134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c>
          <w:tcPr>
            <w:tcW w:w="454" w:type="dxa"/>
            <w:noWrap/>
            <w:hideMark/>
          </w:tcPr>
          <w:p w14:paraId="35DA14A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0A58568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r>
      <w:tr w:rsidR="00D5566B" w:rsidRPr="00233788" w14:paraId="5740AB6B"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C837A6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w:t>
            </w:r>
          </w:p>
        </w:tc>
        <w:tc>
          <w:tcPr>
            <w:tcW w:w="2666" w:type="dxa"/>
            <w:noWrap/>
            <w:hideMark/>
          </w:tcPr>
          <w:p w14:paraId="6AFBFE4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 im. Bohaterów Westerplatte</w:t>
            </w:r>
          </w:p>
        </w:tc>
        <w:tc>
          <w:tcPr>
            <w:tcW w:w="454" w:type="dxa"/>
            <w:noWrap/>
            <w:hideMark/>
          </w:tcPr>
          <w:p w14:paraId="605819A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EDE012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5DEFFF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70DCB6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w:t>
            </w:r>
          </w:p>
        </w:tc>
      </w:tr>
      <w:tr w:rsidR="00D5566B" w:rsidRPr="00233788" w14:paraId="7DF44D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6FD1DE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w:t>
            </w:r>
          </w:p>
        </w:tc>
        <w:tc>
          <w:tcPr>
            <w:tcW w:w="2666" w:type="dxa"/>
            <w:noWrap/>
            <w:hideMark/>
          </w:tcPr>
          <w:p w14:paraId="17704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c>
          <w:tcPr>
            <w:tcW w:w="454" w:type="dxa"/>
            <w:noWrap/>
            <w:hideMark/>
          </w:tcPr>
          <w:p w14:paraId="48F3C9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B8C406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5E8F410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38BE775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r>
      <w:tr w:rsidR="00D5566B" w:rsidRPr="00233788" w14:paraId="155B8FA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03E766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3</w:t>
            </w:r>
          </w:p>
        </w:tc>
        <w:tc>
          <w:tcPr>
            <w:tcW w:w="2666" w:type="dxa"/>
            <w:noWrap/>
            <w:hideMark/>
          </w:tcPr>
          <w:p w14:paraId="1751EBD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c>
          <w:tcPr>
            <w:tcW w:w="454" w:type="dxa"/>
            <w:noWrap/>
            <w:hideMark/>
          </w:tcPr>
          <w:p w14:paraId="3CD28D4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4837AC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730AA3F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A4071D2"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r>
      <w:tr w:rsidR="00D5566B" w:rsidRPr="00233788" w14:paraId="2E4E4F2D"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4A3F2EE"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4</w:t>
            </w:r>
          </w:p>
        </w:tc>
        <w:tc>
          <w:tcPr>
            <w:tcW w:w="2666" w:type="dxa"/>
            <w:noWrap/>
            <w:hideMark/>
          </w:tcPr>
          <w:p w14:paraId="50AB83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c>
          <w:tcPr>
            <w:tcW w:w="454" w:type="dxa"/>
            <w:noWrap/>
            <w:hideMark/>
          </w:tcPr>
          <w:p w14:paraId="5EEC4CA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A4676B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 -Białej</w:t>
            </w:r>
          </w:p>
        </w:tc>
        <w:tc>
          <w:tcPr>
            <w:tcW w:w="454" w:type="dxa"/>
            <w:noWrap/>
            <w:hideMark/>
          </w:tcPr>
          <w:p w14:paraId="6C44491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12B469DF"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r>
      <w:tr w:rsidR="00D5566B" w:rsidRPr="00233788" w14:paraId="4E3CA9BD"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D404FE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5</w:t>
            </w:r>
          </w:p>
        </w:tc>
        <w:tc>
          <w:tcPr>
            <w:tcW w:w="2666" w:type="dxa"/>
            <w:noWrap/>
            <w:hideMark/>
          </w:tcPr>
          <w:p w14:paraId="774659F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0F614AC"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5B83F050"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FA70121"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74E3478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r>
      <w:tr w:rsidR="00D5566B" w:rsidRPr="00233788" w14:paraId="43FDA7C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848967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6</w:t>
            </w:r>
          </w:p>
        </w:tc>
        <w:tc>
          <w:tcPr>
            <w:tcW w:w="2666" w:type="dxa"/>
            <w:noWrap/>
            <w:hideMark/>
          </w:tcPr>
          <w:p w14:paraId="63C064A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66E19728"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770C07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3B951E8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62C1E86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r>
      <w:tr w:rsidR="00D5566B" w:rsidRPr="00233788" w14:paraId="0BD02A24"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51B9BB8"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7</w:t>
            </w:r>
          </w:p>
        </w:tc>
        <w:tc>
          <w:tcPr>
            <w:tcW w:w="2666" w:type="dxa"/>
            <w:noWrap/>
            <w:hideMark/>
          </w:tcPr>
          <w:p w14:paraId="3F31D4C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5BCEF1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6C2C6D6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F6D65DF"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22EA266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r>
      <w:tr w:rsidR="00D5566B" w:rsidRPr="00233788" w14:paraId="1F9DAC85"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BED700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8</w:t>
            </w:r>
          </w:p>
        </w:tc>
        <w:tc>
          <w:tcPr>
            <w:tcW w:w="2666" w:type="dxa"/>
            <w:noWrap/>
            <w:hideMark/>
          </w:tcPr>
          <w:p w14:paraId="6EF0C62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25EE32F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3E26DA9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739BD18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BC2149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r>
      <w:tr w:rsidR="00D5566B" w:rsidRPr="00233788" w14:paraId="569F914E"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F029D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9</w:t>
            </w:r>
          </w:p>
        </w:tc>
        <w:tc>
          <w:tcPr>
            <w:tcW w:w="2666" w:type="dxa"/>
            <w:noWrap/>
            <w:hideMark/>
          </w:tcPr>
          <w:p w14:paraId="5E82919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521868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0D76B91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1EA72A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0E1F02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w:t>
            </w:r>
          </w:p>
        </w:tc>
      </w:tr>
      <w:tr w:rsidR="00D5566B" w:rsidRPr="00233788" w14:paraId="0A745D78"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2964796"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0</w:t>
            </w:r>
          </w:p>
        </w:tc>
        <w:tc>
          <w:tcPr>
            <w:tcW w:w="2666" w:type="dxa"/>
            <w:noWrap/>
            <w:hideMark/>
          </w:tcPr>
          <w:p w14:paraId="1A450EB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6651AE4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669713E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4CE2B33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3003522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r>
      <w:tr w:rsidR="00D5566B" w:rsidRPr="00233788" w14:paraId="6EED7D2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D32854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1</w:t>
            </w:r>
          </w:p>
        </w:tc>
        <w:tc>
          <w:tcPr>
            <w:tcW w:w="2666" w:type="dxa"/>
            <w:noWrap/>
            <w:hideMark/>
          </w:tcPr>
          <w:p w14:paraId="062F057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54F0E9C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944C7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1EABA457"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39CC553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r>
      <w:tr w:rsidR="00D5566B" w:rsidRPr="00233788" w14:paraId="2335D984"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7E877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2</w:t>
            </w:r>
          </w:p>
        </w:tc>
        <w:tc>
          <w:tcPr>
            <w:tcW w:w="2666" w:type="dxa"/>
            <w:noWrap/>
            <w:hideMark/>
          </w:tcPr>
          <w:p w14:paraId="1C377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1670392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6A4CD14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20064BCB"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2C9675E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r>
      <w:tr w:rsidR="00D5566B" w:rsidRPr="00233788" w14:paraId="70287A09"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3E6521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3</w:t>
            </w:r>
          </w:p>
        </w:tc>
        <w:tc>
          <w:tcPr>
            <w:tcW w:w="2666" w:type="dxa"/>
            <w:noWrap/>
            <w:hideMark/>
          </w:tcPr>
          <w:p w14:paraId="15E79ACA"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712A02D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73BBA2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004ABCC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E38B29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r>
      <w:tr w:rsidR="00D5566B" w:rsidRPr="00233788" w14:paraId="5A42DE0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BDEAD6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4</w:t>
            </w:r>
          </w:p>
        </w:tc>
        <w:tc>
          <w:tcPr>
            <w:tcW w:w="2666" w:type="dxa"/>
            <w:noWrap/>
            <w:hideMark/>
          </w:tcPr>
          <w:p w14:paraId="08AFCF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5BB224E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5C3EAC2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6B5E2B4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16AF32F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w:t>
            </w:r>
          </w:p>
        </w:tc>
      </w:tr>
      <w:tr w:rsidR="00D5566B" w:rsidRPr="00233788" w14:paraId="2BD9A2FC"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24DC55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5</w:t>
            </w:r>
          </w:p>
        </w:tc>
        <w:tc>
          <w:tcPr>
            <w:tcW w:w="2666" w:type="dxa"/>
            <w:noWrap/>
            <w:hideMark/>
          </w:tcPr>
          <w:p w14:paraId="0C9921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c>
          <w:tcPr>
            <w:tcW w:w="454" w:type="dxa"/>
            <w:noWrap/>
            <w:hideMark/>
          </w:tcPr>
          <w:p w14:paraId="6996E11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5C47287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 (Gliwice)</w:t>
            </w:r>
          </w:p>
        </w:tc>
        <w:tc>
          <w:tcPr>
            <w:tcW w:w="454" w:type="dxa"/>
            <w:noWrap/>
            <w:hideMark/>
          </w:tcPr>
          <w:p w14:paraId="30E86500"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5E778FE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r>
      <w:tr w:rsidR="00D5566B" w:rsidRPr="00233788" w14:paraId="7E16D8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74E6B3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6</w:t>
            </w:r>
          </w:p>
        </w:tc>
        <w:tc>
          <w:tcPr>
            <w:tcW w:w="2666" w:type="dxa"/>
            <w:noWrap/>
            <w:hideMark/>
          </w:tcPr>
          <w:p w14:paraId="76753796"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c>
          <w:tcPr>
            <w:tcW w:w="454" w:type="dxa"/>
            <w:noWrap/>
            <w:hideMark/>
          </w:tcPr>
          <w:p w14:paraId="09E25E5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C4927C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 w Kielcach</w:t>
            </w:r>
          </w:p>
        </w:tc>
        <w:tc>
          <w:tcPr>
            <w:tcW w:w="454" w:type="dxa"/>
            <w:noWrap/>
            <w:hideMark/>
          </w:tcPr>
          <w:p w14:paraId="2D87319E"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368742B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r>
      <w:tr w:rsidR="00D5566B" w:rsidRPr="00233788" w14:paraId="17EB6D01"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D6CEF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7</w:t>
            </w:r>
          </w:p>
        </w:tc>
        <w:tc>
          <w:tcPr>
            <w:tcW w:w="2666" w:type="dxa"/>
            <w:noWrap/>
            <w:hideMark/>
          </w:tcPr>
          <w:p w14:paraId="6727396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66D2A30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39C4FF4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55817E4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63D5B0C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r>
      <w:tr w:rsidR="00D5566B" w:rsidRPr="00233788" w14:paraId="1AF1797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DC1875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8</w:t>
            </w:r>
          </w:p>
        </w:tc>
        <w:tc>
          <w:tcPr>
            <w:tcW w:w="2666" w:type="dxa"/>
            <w:noWrap/>
            <w:hideMark/>
          </w:tcPr>
          <w:p w14:paraId="447310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0D46C8BA"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6F8F495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66FE145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9</w:t>
            </w:r>
          </w:p>
        </w:tc>
        <w:tc>
          <w:tcPr>
            <w:tcW w:w="2666" w:type="dxa"/>
            <w:noWrap/>
            <w:hideMark/>
          </w:tcPr>
          <w:p w14:paraId="3C5EC67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r>
      <w:tr w:rsidR="00D5566B" w:rsidRPr="00233788" w14:paraId="0E3E149A"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CCC70D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lastRenderedPageBreak/>
              <w:t>19</w:t>
            </w:r>
          </w:p>
        </w:tc>
        <w:tc>
          <w:tcPr>
            <w:tcW w:w="2666" w:type="dxa"/>
            <w:noWrap/>
            <w:hideMark/>
          </w:tcPr>
          <w:p w14:paraId="0A12AA7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0921C14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6F0100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14813A84"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0</w:t>
            </w:r>
          </w:p>
        </w:tc>
        <w:tc>
          <w:tcPr>
            <w:tcW w:w="2666" w:type="dxa"/>
            <w:noWrap/>
            <w:hideMark/>
          </w:tcPr>
          <w:p w14:paraId="3CAE85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w Radomiu</w:t>
            </w:r>
          </w:p>
        </w:tc>
      </w:tr>
      <w:tr w:rsidR="00D5566B" w:rsidRPr="00233788" w14:paraId="15339471"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A9220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0</w:t>
            </w:r>
          </w:p>
        </w:tc>
        <w:tc>
          <w:tcPr>
            <w:tcW w:w="2666" w:type="dxa"/>
            <w:noWrap/>
            <w:hideMark/>
          </w:tcPr>
          <w:p w14:paraId="398C18D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c>
          <w:tcPr>
            <w:tcW w:w="454" w:type="dxa"/>
            <w:noWrap/>
            <w:hideMark/>
          </w:tcPr>
          <w:p w14:paraId="4EA22BA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3E7171F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12D274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1</w:t>
            </w:r>
          </w:p>
        </w:tc>
        <w:tc>
          <w:tcPr>
            <w:tcW w:w="2666" w:type="dxa"/>
            <w:noWrap/>
            <w:hideMark/>
          </w:tcPr>
          <w:p w14:paraId="5C49C5B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r>
      <w:tr w:rsidR="00D5566B" w:rsidRPr="00233788" w14:paraId="662CEE4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6D2700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C</w:t>
            </w:r>
          </w:p>
        </w:tc>
        <w:tc>
          <w:tcPr>
            <w:tcW w:w="2666" w:type="dxa"/>
            <w:noWrap/>
            <w:hideMark/>
          </w:tcPr>
          <w:p w14:paraId="02212A4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 w Olsztynie</w:t>
            </w:r>
          </w:p>
        </w:tc>
        <w:tc>
          <w:tcPr>
            <w:tcW w:w="454" w:type="dxa"/>
            <w:noWrap/>
            <w:hideMark/>
          </w:tcPr>
          <w:p w14:paraId="4D60400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0865DD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DCBACA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2</w:t>
            </w:r>
          </w:p>
        </w:tc>
        <w:tc>
          <w:tcPr>
            <w:tcW w:w="2666" w:type="dxa"/>
            <w:noWrap/>
            <w:hideMark/>
          </w:tcPr>
          <w:p w14:paraId="49ABFD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w:t>
            </w:r>
          </w:p>
        </w:tc>
      </w:tr>
      <w:tr w:rsidR="00D5566B" w:rsidRPr="00233788" w14:paraId="389FECC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4BF4615"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E</w:t>
            </w:r>
          </w:p>
        </w:tc>
        <w:tc>
          <w:tcPr>
            <w:tcW w:w="2666" w:type="dxa"/>
            <w:noWrap/>
            <w:hideMark/>
          </w:tcPr>
          <w:p w14:paraId="18F0775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 im. Jarosława Dąbrowskiego</w:t>
            </w:r>
          </w:p>
        </w:tc>
        <w:tc>
          <w:tcPr>
            <w:tcW w:w="454" w:type="dxa"/>
            <w:noWrap/>
            <w:hideMark/>
          </w:tcPr>
          <w:p w14:paraId="5C1FD53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C42B1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5A679B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3</w:t>
            </w:r>
          </w:p>
        </w:tc>
        <w:tc>
          <w:tcPr>
            <w:tcW w:w="2666" w:type="dxa"/>
            <w:noWrap/>
            <w:hideMark/>
          </w:tcPr>
          <w:p w14:paraId="4E98026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w:t>
            </w:r>
          </w:p>
        </w:tc>
      </w:tr>
      <w:tr w:rsidR="00D5566B" w:rsidRPr="00233788" w14:paraId="078D0CA6"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A4A4D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1</w:t>
            </w:r>
          </w:p>
        </w:tc>
        <w:tc>
          <w:tcPr>
            <w:tcW w:w="2666" w:type="dxa"/>
            <w:noWrap/>
            <w:hideMark/>
          </w:tcPr>
          <w:p w14:paraId="3F865A1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w:t>
            </w:r>
            <w:r w:rsidR="00D5566B" w:rsidRPr="00233788">
              <w:rPr>
                <w:rFonts w:ascii="Calibri" w:eastAsia="Times New Roman" w:hAnsi="Calibri" w:cs="Calibri"/>
                <w:color w:val="000000"/>
                <w:sz w:val="22"/>
                <w:lang w:eastAsia="pl-PL"/>
              </w:rPr>
              <w:t>ogiczny</w:t>
            </w:r>
          </w:p>
        </w:tc>
        <w:tc>
          <w:tcPr>
            <w:tcW w:w="454" w:type="dxa"/>
            <w:noWrap/>
            <w:hideMark/>
          </w:tcPr>
          <w:p w14:paraId="203B5A3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2000770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 w Szczecinie</w:t>
            </w:r>
          </w:p>
        </w:tc>
        <w:tc>
          <w:tcPr>
            <w:tcW w:w="454" w:type="dxa"/>
            <w:noWrap/>
            <w:hideMark/>
          </w:tcPr>
          <w:p w14:paraId="4CE2FDD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4</w:t>
            </w:r>
          </w:p>
        </w:tc>
        <w:tc>
          <w:tcPr>
            <w:tcW w:w="2666" w:type="dxa"/>
            <w:noWrap/>
            <w:hideMark/>
          </w:tcPr>
          <w:p w14:paraId="3B31FB9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w:t>
            </w:r>
          </w:p>
        </w:tc>
      </w:tr>
      <w:tr w:rsidR="00D5566B" w:rsidRPr="00233788" w14:paraId="7A95382E"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2AF267"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B</w:t>
            </w:r>
          </w:p>
        </w:tc>
        <w:tc>
          <w:tcPr>
            <w:tcW w:w="2666" w:type="dxa"/>
            <w:noWrap/>
            <w:hideMark/>
          </w:tcPr>
          <w:p w14:paraId="0FA238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Szkoła Główna Służby Pożarniczej</w:t>
            </w:r>
          </w:p>
        </w:tc>
        <w:tc>
          <w:tcPr>
            <w:tcW w:w="454" w:type="dxa"/>
            <w:noWrap/>
            <w:hideMark/>
          </w:tcPr>
          <w:p w14:paraId="5D69F31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49F219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7D8FAE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A1DF6E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3118B7D5"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99351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D</w:t>
            </w:r>
          </w:p>
        </w:tc>
        <w:tc>
          <w:tcPr>
            <w:tcW w:w="2666" w:type="dxa"/>
            <w:noWrap/>
            <w:hideMark/>
          </w:tcPr>
          <w:p w14:paraId="1597BC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Zielonogórski</w:t>
            </w:r>
          </w:p>
        </w:tc>
        <w:tc>
          <w:tcPr>
            <w:tcW w:w="454" w:type="dxa"/>
            <w:noWrap/>
            <w:hideMark/>
          </w:tcPr>
          <w:p w14:paraId="791BFDD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1E610F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22601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719BA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bl>
    <w:p w14:paraId="1C513308" w14:textId="77777777" w:rsidR="003D5522" w:rsidRPr="00233788" w:rsidRDefault="007A457C" w:rsidP="004E7B54">
      <w:r w:rsidRPr="00233788">
        <w:t xml:space="preserve">Źródło: opracowanie własne na podstawie listy KRPUT (http://www.krput.edu.pl/Uczelnie.aspx z 5.12.2015) oraz listy Ministerstwa Nauki i Szkolnictwa Wyższego (http://www.nauka.gov.pl/uczelnie-publiczne/wykaz-uczelni-publicznych-nadzorowanych-przez-ministra-wlasciwego-ds-szkolnictwa-wyzszego-publiczne-uczelnie-akademickie.html z 5.12.2015) </w:t>
      </w:r>
    </w:p>
    <w:p w14:paraId="721F8CC6" w14:textId="77777777" w:rsidR="007C7E94" w:rsidRPr="00233788" w:rsidRDefault="007C7E94" w:rsidP="004E7B54"/>
    <w:sectPr w:rsidR="007C7E94" w:rsidRPr="00233788" w:rsidSect="0041194E">
      <w:headerReference w:type="default" r:id="rId38"/>
      <w:footerReference w:type="default" r:id="rId39"/>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5" w:author="Jan Paweł Szefler" w:date="2021-03-16T11:51:00Z" w:initials="JPS">
    <w:p w14:paraId="2AAAA5AB" w14:textId="157AF2A9" w:rsidR="002648F4" w:rsidRDefault="002648F4">
      <w:pPr>
        <w:pStyle w:val="Tekstkomentarza"/>
      </w:pPr>
      <w:r>
        <w:rPr>
          <w:rStyle w:val="Odwoaniedokomentarza"/>
        </w:rPr>
        <w:annotationRef/>
      </w:r>
      <w:r>
        <w:t>znaleźć i dodać odniesienie do podobieństw wśród założeń turkusowego zarządzania.</w:t>
      </w:r>
    </w:p>
  </w:comment>
  <w:comment w:id="60" w:author="Jan Paweł Szefler" w:date="2021-03-17T01:03:00Z" w:initials="JPS">
    <w:p w14:paraId="2E596558" w14:textId="54890EA6" w:rsidR="002648F4" w:rsidRDefault="002648F4">
      <w:pPr>
        <w:pStyle w:val="Tekstkomentarza"/>
      </w:pPr>
      <w:r>
        <w:rPr>
          <w:rStyle w:val="Odwoaniedokomentarza"/>
        </w:rPr>
        <w:annotationRef/>
      </w:r>
      <w:r>
        <w:t>Ustalić gdzie umieścić – być może wprowadzenie lub zakończenie rozdziału</w:t>
      </w:r>
    </w:p>
  </w:comment>
  <w:comment w:id="77" w:author="JPSZ" w:date="2021-02-11T18:12:00Z" w:initials="J">
    <w:p w14:paraId="47DB5B29" w14:textId="77777777" w:rsidR="002648F4" w:rsidRDefault="002648F4" w:rsidP="00CD0712">
      <w:pPr>
        <w:pStyle w:val="Tekstkomentarza"/>
      </w:pPr>
      <w:r>
        <w:rPr>
          <w:rStyle w:val="Odwoaniedokomentarza"/>
        </w:rPr>
        <w:annotationRef/>
      </w:r>
      <w:r>
        <w:t>rozumiane jako zakres działalności</w:t>
      </w:r>
    </w:p>
  </w:comment>
  <w:comment w:id="78" w:author="JPSZ" w:date="2021-02-12T10:29:00Z" w:initials="J">
    <w:p w14:paraId="4545093D" w14:textId="77777777" w:rsidR="002648F4" w:rsidRDefault="002648F4" w:rsidP="00CD0712">
      <w:pPr>
        <w:pStyle w:val="Tekstkomentarza"/>
      </w:pPr>
      <w:r>
        <w:rPr>
          <w:rStyle w:val="Odwoaniedokomentarza"/>
        </w:rPr>
        <w:annotationRef/>
      </w:r>
      <w:r>
        <w:t>konieczny cytat</w:t>
      </w:r>
    </w:p>
  </w:comment>
  <w:comment w:id="88" w:author="Jan Paweł Szefler" w:date="2021-02-23T21:01:00Z" w:initials="JPS">
    <w:p w14:paraId="0C0196F8" w14:textId="5558A4C2" w:rsidR="002648F4" w:rsidRDefault="002648F4">
      <w:pPr>
        <w:pStyle w:val="Tekstkomentarza"/>
      </w:pPr>
      <w:r>
        <w:rPr>
          <w:rStyle w:val="Odwoaniedokomentarza"/>
        </w:rPr>
        <w:annotationRef/>
      </w:r>
      <w:r>
        <w:t>wstawić odnośnik do rozdziału z dokładniejszym opisem metodologii rankingów.</w:t>
      </w:r>
    </w:p>
  </w:comment>
  <w:comment w:id="91" w:author="JPSZ" w:date="2021-01-29T20:54:00Z" w:initials="J">
    <w:p w14:paraId="6DC9CFEF" w14:textId="70D378B0" w:rsidR="002648F4" w:rsidRDefault="002648F4">
      <w:pPr>
        <w:pStyle w:val="Tekstkomentarza"/>
      </w:pPr>
      <w:r>
        <w:rPr>
          <w:rStyle w:val="Odwoaniedokomentarza"/>
        </w:rPr>
        <w:annotationRef/>
      </w:r>
      <w:r>
        <w:t>rozwiązania typu win-win charakterystyczne dla organizacji społecznie odpowiedzialnej + turkus?</w:t>
      </w:r>
    </w:p>
  </w:comment>
  <w:comment w:id="92" w:author="Jan Paweł Szefler" w:date="2021-03-24T22:07:00Z" w:initials="JPS">
    <w:p w14:paraId="31E5F736" w14:textId="77777777" w:rsidR="002648F4" w:rsidRDefault="002648F4" w:rsidP="00173E47">
      <w:pPr>
        <w:pStyle w:val="Tekstkomentarza"/>
      </w:pPr>
      <w:r>
        <w:rPr>
          <w:rStyle w:val="Odwoaniedokomentarza"/>
        </w:rPr>
        <w:annotationRef/>
      </w:r>
      <w:r>
        <w:t>Umiejscowienie uniwersytetu przedsiębiorczego i społecznie odpowiedzialnego na skale „dążenia do turkusu”</w:t>
      </w:r>
    </w:p>
  </w:comment>
  <w:comment w:id="101" w:author="ADMIN" w:date="2021-01-26T00:00:00Z" w:initials="A">
    <w:p w14:paraId="0234EC6D" w14:textId="43537927" w:rsidR="002648F4" w:rsidRDefault="002648F4">
      <w:pPr>
        <w:pStyle w:val="Tekstkomentarza"/>
      </w:pPr>
      <w:r>
        <w:rPr>
          <w:rStyle w:val="Odwoaniedokomentarza"/>
        </w:rPr>
        <w:annotationRef/>
      </w:r>
      <w:r>
        <w:t>Wspomnieć o NPS jako mierze jakości usług</w:t>
      </w:r>
    </w:p>
  </w:comment>
  <w:comment w:id="124" w:author="DELL" w:date="2015-12-02T14:13:00Z" w:initials="D">
    <w:p w14:paraId="39E72CC6" w14:textId="77777777" w:rsidR="002648F4" w:rsidRDefault="002648F4">
      <w:pPr>
        <w:pStyle w:val="Tekstkomentarza"/>
      </w:pPr>
      <w:r>
        <w:rPr>
          <w:rStyle w:val="Odwoaniedokomentarza"/>
        </w:rPr>
        <w:annotationRef/>
      </w:r>
      <w:r>
        <w:t>Wymaga rozwinięcia analizy interesariuszy w kontekście różnych autorów.</w:t>
      </w:r>
    </w:p>
  </w:comment>
  <w:comment w:id="128" w:author="DELL" w:date="2015-12-07T23:38:00Z" w:initials="D">
    <w:p w14:paraId="74AD8822" w14:textId="77777777" w:rsidR="002648F4" w:rsidRDefault="002648F4">
      <w:pPr>
        <w:pStyle w:val="Tekstkomentarza"/>
      </w:pPr>
      <w:r>
        <w:rPr>
          <w:rStyle w:val="Odwoaniedokomentarza"/>
        </w:rPr>
        <w:annotationRef/>
      </w:r>
      <w:r>
        <w:t>Charakter relacji uczeń nauczyciel w odniesieniu do efektów usługi.</w:t>
      </w:r>
    </w:p>
  </w:comment>
  <w:comment w:id="129" w:author="DELL" w:date="2015-12-07T22:16:00Z" w:initials="D">
    <w:p w14:paraId="404C893F" w14:textId="77777777" w:rsidR="002648F4" w:rsidRDefault="002648F4">
      <w:pPr>
        <w:pStyle w:val="Tekstkomentarza"/>
      </w:pPr>
      <w:r>
        <w:rPr>
          <w:rStyle w:val="Odwoaniedokomentarza"/>
        </w:rPr>
        <w:annotationRef/>
      </w:r>
      <w:r>
        <w:t>Uzupełnić komentarze</w:t>
      </w:r>
    </w:p>
  </w:comment>
  <w:comment w:id="132" w:author="DELL" w:date="2015-12-07T22:44:00Z" w:initials="D">
    <w:p w14:paraId="533A0A54" w14:textId="77777777" w:rsidR="002648F4" w:rsidRDefault="002648F4">
      <w:pPr>
        <w:pStyle w:val="Tekstkomentarza"/>
      </w:pPr>
      <w:r>
        <w:rPr>
          <w:rStyle w:val="Odwoaniedokomentarza"/>
        </w:rPr>
        <w:annotationRef/>
      </w:r>
      <w:r>
        <w:t>Schemat do weryfikacji bo np. rodzice studentów zazwyczaj mają relacje pośrednie</w:t>
      </w:r>
    </w:p>
  </w:comment>
  <w:comment w:id="141" w:author="DELL" w:date="2015-12-04T20:27:00Z" w:initials="D">
    <w:p w14:paraId="74AB2D8D" w14:textId="77777777" w:rsidR="002648F4" w:rsidRDefault="002648F4">
      <w:pPr>
        <w:pStyle w:val="Tekstkomentarza"/>
      </w:pPr>
      <w:r>
        <w:rPr>
          <w:rStyle w:val="Odwoaniedokomentarza"/>
        </w:rPr>
        <w:annotationRef/>
      </w:r>
      <w:r>
        <w:t>Wymaga opisu i komentarza (elementy autorskie!)</w:t>
      </w:r>
    </w:p>
  </w:comment>
  <w:comment w:id="142" w:author="DELL" w:date="2015-12-05T22:47:00Z" w:initials="D">
    <w:p w14:paraId="65FF6FC8" w14:textId="77777777" w:rsidR="002648F4" w:rsidRDefault="002648F4">
      <w:pPr>
        <w:pStyle w:val="Tekstkomentarza"/>
      </w:pPr>
      <w:r>
        <w:rPr>
          <w:rStyle w:val="Odwoaniedokomentarza"/>
        </w:rPr>
        <w:annotationRef/>
      </w:r>
      <w:r>
        <w:t>magisterka</w:t>
      </w:r>
    </w:p>
  </w:comment>
  <w:comment w:id="151" w:author="DELL" w:date="2015-12-05T23:00:00Z" w:initials="D">
    <w:p w14:paraId="13704BB6" w14:textId="77777777" w:rsidR="002648F4" w:rsidRDefault="002648F4">
      <w:pPr>
        <w:pStyle w:val="Tekstkomentarza"/>
      </w:pPr>
      <w:r>
        <w:rPr>
          <w:rStyle w:val="Odwoaniedokomentarza"/>
        </w:rPr>
        <w:annotationRef/>
      </w:r>
      <w:r>
        <w:t>do edycji na tekst statyczny</w:t>
      </w:r>
    </w:p>
  </w:comment>
  <w:comment w:id="152" w:author="DELL" w:date="2015-12-05T23:01:00Z" w:initials="D">
    <w:p w14:paraId="561548DA" w14:textId="77777777" w:rsidR="002648F4" w:rsidRDefault="002648F4">
      <w:pPr>
        <w:pStyle w:val="Tekstkomentarza"/>
      </w:pPr>
      <w:r>
        <w:rPr>
          <w:rStyle w:val="Odwoaniedokomentarza"/>
        </w:rPr>
        <w:annotationRef/>
      </w:r>
      <w:r>
        <w:t>automatyczny odnośnik</w:t>
      </w:r>
    </w:p>
  </w:comment>
  <w:comment w:id="159" w:author="DELL" w:date="2015-12-05T14:39:00Z" w:initials="D">
    <w:p w14:paraId="0998B4D5" w14:textId="77777777" w:rsidR="002648F4" w:rsidRDefault="002648F4">
      <w:pPr>
        <w:pStyle w:val="Tekstkomentarza"/>
      </w:pPr>
      <w:r>
        <w:rPr>
          <w:rStyle w:val="Odwoaniedokomentarza"/>
        </w:rPr>
        <w:annotationRef/>
      </w:r>
      <w:r>
        <w:t>Do uzupełnienia</w:t>
      </w:r>
    </w:p>
  </w:comment>
  <w:comment w:id="160" w:author="DELL" w:date="2015-12-06T23:08:00Z" w:initials="D">
    <w:p w14:paraId="425DF67E" w14:textId="77777777" w:rsidR="002648F4" w:rsidRDefault="002648F4">
      <w:pPr>
        <w:pStyle w:val="Tekstkomentarza"/>
      </w:pPr>
      <w:r>
        <w:rPr>
          <w:rStyle w:val="Odwoaniedokomentarza"/>
        </w:rPr>
        <w:annotationRef/>
      </w:r>
      <w:r>
        <w:t>automat</w:t>
      </w:r>
    </w:p>
  </w:comment>
  <w:comment w:id="162" w:author="DELL" w:date="2015-12-05T22:23:00Z" w:initials="D">
    <w:p w14:paraId="29C61292" w14:textId="77777777" w:rsidR="002648F4" w:rsidRDefault="002648F4">
      <w:pPr>
        <w:pStyle w:val="Tekstkomentarza"/>
      </w:pPr>
      <w:r>
        <w:rPr>
          <w:rStyle w:val="Odwoaniedokomentarza"/>
        </w:rPr>
        <w:annotationRef/>
      </w:r>
      <w:r>
        <w:t>Do uzupełnienia.</w:t>
      </w:r>
    </w:p>
  </w:comment>
  <w:comment w:id="166" w:author="DELL" w:date="2015-12-04T20:39:00Z" w:initials="D">
    <w:p w14:paraId="2EC339DD" w14:textId="77777777" w:rsidR="002648F4" w:rsidRDefault="002648F4">
      <w:pPr>
        <w:pStyle w:val="Tekstkomentarza"/>
      </w:pPr>
      <w:r>
        <w:rPr>
          <w:rStyle w:val="Odwoaniedokomentarza"/>
        </w:rPr>
        <w:annotationRef/>
      </w:r>
      <w:r>
        <w:t>Poszerzyć opis i źródła.</w:t>
      </w:r>
    </w:p>
  </w:comment>
  <w:comment w:id="168" w:author="DELL" w:date="2015-12-04T20:51:00Z" w:initials="D">
    <w:p w14:paraId="128FB06D" w14:textId="77777777" w:rsidR="002648F4" w:rsidRDefault="002648F4">
      <w:pPr>
        <w:pStyle w:val="Tekstkomentarza"/>
      </w:pPr>
      <w:r>
        <w:rPr>
          <w:rStyle w:val="Odwoaniedokomentarza"/>
        </w:rPr>
        <w:annotationRef/>
      </w:r>
      <w:r>
        <w:t>Poszerzyć opis i źródła.</w:t>
      </w:r>
    </w:p>
  </w:comment>
  <w:comment w:id="169" w:author="DELL" w:date="2015-12-06T23:45:00Z" w:initials="D">
    <w:p w14:paraId="2D6FF09C" w14:textId="77777777" w:rsidR="002648F4" w:rsidRDefault="002648F4">
      <w:pPr>
        <w:pStyle w:val="Tekstkomentarza"/>
      </w:pPr>
      <w:r>
        <w:rPr>
          <w:rStyle w:val="Odwoaniedokomentarza"/>
        </w:rPr>
        <w:annotationRef/>
      </w:r>
      <w:r>
        <w:t>automat</w:t>
      </w:r>
    </w:p>
  </w:comment>
  <w:comment w:id="172" w:author="DELL" w:date="2015-12-05T23:06:00Z" w:initials="D">
    <w:p w14:paraId="3A6E4E30" w14:textId="77777777" w:rsidR="002648F4" w:rsidRDefault="002648F4">
      <w:pPr>
        <w:pStyle w:val="Tekstkomentarza"/>
      </w:pPr>
      <w:r>
        <w:rPr>
          <w:rStyle w:val="Odwoaniedokomentarza"/>
        </w:rPr>
        <w:annotationRef/>
      </w:r>
      <w:r>
        <w:t>Uzupełnić</w:t>
      </w:r>
    </w:p>
  </w:comment>
  <w:comment w:id="173" w:author="DELL" w:date="2015-12-05T23:08:00Z" w:initials="D">
    <w:p w14:paraId="34BA6626" w14:textId="77777777" w:rsidR="002648F4" w:rsidRDefault="002648F4">
      <w:pPr>
        <w:pStyle w:val="Tekstkomentarza"/>
      </w:pPr>
      <w:r>
        <w:rPr>
          <w:rStyle w:val="Odwoaniedokomentarza"/>
        </w:rPr>
        <w:annotationRef/>
      </w:r>
      <w:r>
        <w:t>Automatyczny odnośnik</w:t>
      </w:r>
    </w:p>
  </w:comment>
  <w:comment w:id="177" w:author="DELL" w:date="2015-12-03T20:33:00Z" w:initials="D">
    <w:p w14:paraId="6DED8A0E" w14:textId="77777777" w:rsidR="002648F4" w:rsidRDefault="002648F4">
      <w:pPr>
        <w:pStyle w:val="Tekstkomentarza"/>
      </w:pPr>
      <w:r>
        <w:rPr>
          <w:rStyle w:val="Odwoaniedokomentarza"/>
        </w:rPr>
        <w:annotationRef/>
      </w:r>
      <w:r>
        <w:t>Należy wstawić automatyczny odnośnik</w:t>
      </w:r>
    </w:p>
  </w:comment>
  <w:comment w:id="186" w:author="DELL" w:date="2015-12-06T18:23:00Z" w:initials="D">
    <w:p w14:paraId="4CD63B83" w14:textId="77777777" w:rsidR="002648F4" w:rsidRDefault="002648F4">
      <w:pPr>
        <w:pStyle w:val="Tekstkomentarza"/>
      </w:pPr>
      <w:r>
        <w:rPr>
          <w:rStyle w:val="Odwoaniedokomentarza"/>
        </w:rPr>
        <w:annotationRef/>
      </w:r>
      <w:r>
        <w:t>automat</w:t>
      </w:r>
    </w:p>
  </w:comment>
  <w:comment w:id="189" w:author="DELL" w:date="2015-12-05T15:47:00Z" w:initials="D">
    <w:p w14:paraId="51B5F751" w14:textId="77777777" w:rsidR="002648F4" w:rsidRDefault="002648F4">
      <w:pPr>
        <w:pStyle w:val="Tekstkomentarza"/>
      </w:pPr>
      <w:r>
        <w:rPr>
          <w:rStyle w:val="Odwoaniedokomentarza"/>
        </w:rPr>
        <w:annotationRef/>
      </w:r>
      <w:r>
        <w:t>SSI_pol Grudowski-Szefler</w:t>
      </w:r>
    </w:p>
  </w:comment>
  <w:comment w:id="191" w:author="DELL" w:date="2015-12-02T15:41:00Z" w:initials="D">
    <w:p w14:paraId="4CDDB963" w14:textId="77777777" w:rsidR="002648F4" w:rsidRDefault="002648F4">
      <w:pPr>
        <w:pStyle w:val="Tekstkomentarza"/>
      </w:pPr>
      <w:r>
        <w:rPr>
          <w:rStyle w:val="Odwoaniedokomentarza"/>
        </w:rPr>
        <w:annotationRef/>
      </w:r>
    </w:p>
  </w:comment>
  <w:comment w:id="192" w:author="DELL" w:date="2015-12-02T15:43:00Z" w:initials="D">
    <w:p w14:paraId="711DF86F" w14:textId="77777777" w:rsidR="002648F4" w:rsidRDefault="002648F4">
      <w:pPr>
        <w:pStyle w:val="Tekstkomentarza"/>
      </w:pPr>
      <w:r>
        <w:rPr>
          <w:rStyle w:val="Odwoaniedokomentarza"/>
        </w:rPr>
        <w:annotationRef/>
      </w:r>
      <w:r>
        <w:t>Automatyczny odnośnik</w:t>
      </w:r>
    </w:p>
  </w:comment>
  <w:comment w:id="194" w:author="DELL" w:date="2015-12-02T15:44:00Z" w:initials="D">
    <w:p w14:paraId="25D0A2A0" w14:textId="77777777" w:rsidR="002648F4" w:rsidRDefault="002648F4" w:rsidP="00331EAF">
      <w:pPr>
        <w:pStyle w:val="Tekstkomentarza"/>
      </w:pPr>
      <w:r>
        <w:rPr>
          <w:rStyle w:val="Odwoaniedokomentarza"/>
        </w:rPr>
        <w:annotationRef/>
      </w:r>
    </w:p>
  </w:comment>
  <w:comment w:id="195" w:author="DELL" w:date="2015-12-07T21:12:00Z" w:initials="D">
    <w:p w14:paraId="4FFBA7F8" w14:textId="77777777" w:rsidR="002648F4" w:rsidRDefault="002648F4">
      <w:pPr>
        <w:pStyle w:val="Tekstkomentarza"/>
      </w:pPr>
      <w:r>
        <w:rPr>
          <w:rStyle w:val="Odwoaniedokomentarza"/>
        </w:rPr>
        <w:annotationRef/>
      </w:r>
      <w:r>
        <w:t>magisterka</w:t>
      </w:r>
    </w:p>
  </w:comment>
  <w:comment w:id="196" w:author="DELL" w:date="2015-12-07T21:38:00Z" w:initials="D">
    <w:p w14:paraId="0467B8C1" w14:textId="77777777" w:rsidR="002648F4" w:rsidRDefault="002648F4">
      <w:pPr>
        <w:pStyle w:val="Tekstkomentarza"/>
      </w:pPr>
      <w:r>
        <w:rPr>
          <w:rStyle w:val="Odwoaniedokomentarza"/>
        </w:rPr>
        <w:annotationRef/>
      </w:r>
      <w:r>
        <w:t>magisterka</w:t>
      </w:r>
    </w:p>
  </w:comment>
  <w:comment w:id="200" w:author="DELL" w:date="2015-12-05T23:22:00Z" w:initials="D">
    <w:p w14:paraId="1A27678F" w14:textId="77777777" w:rsidR="002648F4" w:rsidRDefault="002648F4" w:rsidP="002506CD">
      <w:pPr>
        <w:pStyle w:val="Tekstkomentarza"/>
      </w:pPr>
      <w:r>
        <w:rPr>
          <w:rStyle w:val="Odwoaniedokomentarza"/>
        </w:rPr>
        <w:annotationRef/>
      </w:r>
      <w:r>
        <w:t>IWRA; Szefler - Zieliński</w:t>
      </w:r>
    </w:p>
  </w:comment>
  <w:comment w:id="202" w:author="DELL" w:date="2015-12-02T14:25:00Z" w:initials="D">
    <w:p w14:paraId="74BC8933" w14:textId="77777777" w:rsidR="002648F4" w:rsidRDefault="002648F4">
      <w:pPr>
        <w:pStyle w:val="Tekstkomentarza"/>
      </w:pPr>
      <w:r>
        <w:rPr>
          <w:rStyle w:val="Odwoaniedokomentarza"/>
        </w:rPr>
        <w:annotationRef/>
      </w:r>
      <w:r>
        <w:t>Docelowo wstawić odnośnik automatyczny</w:t>
      </w:r>
    </w:p>
  </w:comment>
  <w:comment w:id="215" w:author="DELL" w:date="2015-12-06T00:26:00Z" w:initials="D">
    <w:p w14:paraId="7FE868D4" w14:textId="77777777" w:rsidR="002648F4" w:rsidRDefault="002648F4">
      <w:pPr>
        <w:pStyle w:val="Tekstkomentarza"/>
      </w:pPr>
      <w:r>
        <w:rPr>
          <w:rStyle w:val="Odwoaniedokomentarza"/>
        </w:rPr>
        <w:annotationRef/>
      </w:r>
    </w:p>
  </w:comment>
  <w:comment w:id="216" w:author="DELL" w:date="2015-12-08T00:26:00Z" w:initials="D">
    <w:p w14:paraId="120A7E3C" w14:textId="77777777" w:rsidR="002648F4" w:rsidRDefault="002648F4">
      <w:pPr>
        <w:pStyle w:val="Tekstkomentarza"/>
      </w:pPr>
      <w:r>
        <w:rPr>
          <w:rStyle w:val="Odwoaniedokomentarza"/>
        </w:rPr>
        <w:annotationRef/>
      </w:r>
      <w:r>
        <w:t>Dodać automatyczny odnośni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AAA5AB" w15:done="0"/>
  <w15:commentEx w15:paraId="2E596558" w15:done="0"/>
  <w15:commentEx w15:paraId="47DB5B29" w15:done="0"/>
  <w15:commentEx w15:paraId="4545093D" w15:done="0"/>
  <w15:commentEx w15:paraId="0C0196F8" w15:done="0"/>
  <w15:commentEx w15:paraId="6DC9CFEF" w15:done="0"/>
  <w15:commentEx w15:paraId="31E5F736" w15:done="0"/>
  <w15:commentEx w15:paraId="0234EC6D" w15:done="0"/>
  <w15:commentEx w15:paraId="39E72CC6" w15:done="0"/>
  <w15:commentEx w15:paraId="74AD8822" w15:done="0"/>
  <w15:commentEx w15:paraId="404C893F" w15:done="0"/>
  <w15:commentEx w15:paraId="533A0A54" w15:done="0"/>
  <w15:commentEx w15:paraId="74AB2D8D" w15:done="0"/>
  <w15:commentEx w15:paraId="65FF6FC8" w15:done="0"/>
  <w15:commentEx w15:paraId="13704BB6" w15:done="0"/>
  <w15:commentEx w15:paraId="561548DA" w15:done="0"/>
  <w15:commentEx w15:paraId="0998B4D5" w15:done="0"/>
  <w15:commentEx w15:paraId="425DF67E" w15:done="0"/>
  <w15:commentEx w15:paraId="29C61292" w15:done="0"/>
  <w15:commentEx w15:paraId="2EC339DD" w15:done="0"/>
  <w15:commentEx w15:paraId="128FB06D" w15:done="0"/>
  <w15:commentEx w15:paraId="2D6FF09C" w15:done="0"/>
  <w15:commentEx w15:paraId="3A6E4E30" w15:done="0"/>
  <w15:commentEx w15:paraId="34BA6626" w15:done="0"/>
  <w15:commentEx w15:paraId="6DED8A0E" w15:done="0"/>
  <w15:commentEx w15:paraId="4CD63B83" w15:done="0"/>
  <w15:commentEx w15:paraId="51B5F751" w15:done="0"/>
  <w15:commentEx w15:paraId="4CDDB963" w15:done="0"/>
  <w15:commentEx w15:paraId="711DF86F" w15:done="0"/>
  <w15:commentEx w15:paraId="25D0A2A0" w15:done="0"/>
  <w15:commentEx w15:paraId="4FFBA7F8" w15:done="0"/>
  <w15:commentEx w15:paraId="0467B8C1" w15:done="0"/>
  <w15:commentEx w15:paraId="1A27678F" w15:done="0"/>
  <w15:commentEx w15:paraId="74BC8933" w15:done="0"/>
  <w15:commentEx w15:paraId="7FE868D4" w15:done="0"/>
  <w15:commentEx w15:paraId="120A7E3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FB1A5C" w16cex:dateUtc="2021-03-16T10:51:00Z"/>
  <w16cex:commentExtensible w16cex:durableId="23FBD3E8" w16cex:dateUtc="2021-03-17T00:03:00Z"/>
  <w16cex:commentExtensible w16cex:durableId="23CFF1F3" w16cex:dateUtc="2021-02-11T17:12:00Z"/>
  <w16cex:commentExtensible w16cex:durableId="23D0D722" w16cex:dateUtc="2021-02-12T09:29:00Z"/>
  <w16cex:commentExtensible w16cex:durableId="23DFEBA2" w16cex:dateUtc="2021-02-23T20:01:00Z"/>
  <w16cex:commentExtensible w16cex:durableId="23BEF492" w16cex:dateUtc="2021-01-29T19:54:00Z"/>
  <w16cex:commentExtensible w16cex:durableId="240636B7" w16cex:dateUtc="2021-03-24T21:07:00Z"/>
  <w16cex:commentExtensible w16cex:durableId="23B9DA17" w16cex:dateUtc="2021-01-25T23: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AAA5AB" w16cid:durableId="23FB1A5C"/>
  <w16cid:commentId w16cid:paraId="2E596558" w16cid:durableId="23FBD3E8"/>
  <w16cid:commentId w16cid:paraId="47DB5B29" w16cid:durableId="23CFF1F3"/>
  <w16cid:commentId w16cid:paraId="4545093D" w16cid:durableId="23D0D722"/>
  <w16cid:commentId w16cid:paraId="0C0196F8" w16cid:durableId="23DFEBA2"/>
  <w16cid:commentId w16cid:paraId="6DC9CFEF" w16cid:durableId="23BEF492"/>
  <w16cid:commentId w16cid:paraId="31E5F736" w16cid:durableId="240636B7"/>
  <w16cid:commentId w16cid:paraId="0234EC6D" w16cid:durableId="23B9DA17"/>
  <w16cid:commentId w16cid:paraId="39E72CC6" w16cid:durableId="23A4D38B"/>
  <w16cid:commentId w16cid:paraId="74AD8822" w16cid:durableId="23A4D38C"/>
  <w16cid:commentId w16cid:paraId="404C893F" w16cid:durableId="23A4D38D"/>
  <w16cid:commentId w16cid:paraId="533A0A54" w16cid:durableId="23A4D38E"/>
  <w16cid:commentId w16cid:paraId="74AB2D8D" w16cid:durableId="23A4D38F"/>
  <w16cid:commentId w16cid:paraId="65FF6FC8" w16cid:durableId="23A4D390"/>
  <w16cid:commentId w16cid:paraId="13704BB6" w16cid:durableId="23A4D391"/>
  <w16cid:commentId w16cid:paraId="561548DA" w16cid:durableId="23A4D392"/>
  <w16cid:commentId w16cid:paraId="0998B4D5" w16cid:durableId="23A4D393"/>
  <w16cid:commentId w16cid:paraId="425DF67E" w16cid:durableId="23A4D394"/>
  <w16cid:commentId w16cid:paraId="29C61292" w16cid:durableId="23A4D395"/>
  <w16cid:commentId w16cid:paraId="2EC339DD" w16cid:durableId="23A4D396"/>
  <w16cid:commentId w16cid:paraId="128FB06D" w16cid:durableId="23A4D397"/>
  <w16cid:commentId w16cid:paraId="2D6FF09C" w16cid:durableId="23A4D398"/>
  <w16cid:commentId w16cid:paraId="3A6E4E30" w16cid:durableId="23A4D399"/>
  <w16cid:commentId w16cid:paraId="34BA6626" w16cid:durableId="23A4D39A"/>
  <w16cid:commentId w16cid:paraId="6DED8A0E" w16cid:durableId="23A4D39B"/>
  <w16cid:commentId w16cid:paraId="4CD63B83" w16cid:durableId="23A4D39C"/>
  <w16cid:commentId w16cid:paraId="51B5F751" w16cid:durableId="23A4D39D"/>
  <w16cid:commentId w16cid:paraId="4CDDB963" w16cid:durableId="23A4D39E"/>
  <w16cid:commentId w16cid:paraId="711DF86F" w16cid:durableId="23A4D39F"/>
  <w16cid:commentId w16cid:paraId="25D0A2A0" w16cid:durableId="23A4D3A0"/>
  <w16cid:commentId w16cid:paraId="4FFBA7F8" w16cid:durableId="23A4D3A1"/>
  <w16cid:commentId w16cid:paraId="0467B8C1" w16cid:durableId="23A4D3A2"/>
  <w16cid:commentId w16cid:paraId="1A27678F" w16cid:durableId="23A4D3A3"/>
  <w16cid:commentId w16cid:paraId="74BC8933" w16cid:durableId="23A4D3A4"/>
  <w16cid:commentId w16cid:paraId="7FE868D4" w16cid:durableId="23A4D3A5"/>
  <w16cid:commentId w16cid:paraId="120A7E3C" w16cid:durableId="23A4D3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43DC2E" w14:textId="77777777" w:rsidR="008E0D47" w:rsidRDefault="008E0D47" w:rsidP="00807180">
      <w:pPr>
        <w:spacing w:line="240" w:lineRule="auto"/>
      </w:pPr>
      <w:r>
        <w:separator/>
      </w:r>
    </w:p>
  </w:endnote>
  <w:endnote w:type="continuationSeparator" w:id="0">
    <w:p w14:paraId="0EC7CBD9" w14:textId="77777777" w:rsidR="008E0D47" w:rsidRDefault="008E0D47"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Times">
    <w:panose1 w:val="02020603050405020304"/>
    <w:charset w:val="EE"/>
    <w:family w:val="roman"/>
    <w:pitch w:val="variable"/>
    <w:sig w:usb0="E0002EFF" w:usb1="C000785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EndPr/>
    <w:sdtContent>
      <w:p w14:paraId="6F8D25AC" w14:textId="77777777" w:rsidR="002648F4" w:rsidRDefault="002648F4"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8DC1CF" w14:textId="77777777" w:rsidR="008E0D47" w:rsidRDefault="008E0D47" w:rsidP="00807180">
      <w:pPr>
        <w:spacing w:line="240" w:lineRule="auto"/>
      </w:pPr>
      <w:r>
        <w:separator/>
      </w:r>
    </w:p>
  </w:footnote>
  <w:footnote w:type="continuationSeparator" w:id="0">
    <w:p w14:paraId="5494C353" w14:textId="77777777" w:rsidR="008E0D47" w:rsidRDefault="008E0D47" w:rsidP="00807180">
      <w:pPr>
        <w:spacing w:line="240" w:lineRule="auto"/>
      </w:pPr>
      <w:r>
        <w:continuationSeparator/>
      </w:r>
    </w:p>
  </w:footnote>
  <w:footnote w:id="1">
    <w:p w14:paraId="68FBF6F9" w14:textId="77777777" w:rsidR="002648F4" w:rsidRPr="00651AD7" w:rsidRDefault="002648F4" w:rsidP="00651AD7">
      <w:pPr>
        <w:pStyle w:val="Default"/>
        <w:rPr>
          <w:rFonts w:ascii="Arial" w:hAnsi="Arial" w:cs="Arial"/>
        </w:rPr>
      </w:pPr>
      <w:r>
        <w:rPr>
          <w:rStyle w:val="Odwoanieprzypisudolnego"/>
        </w:rPr>
        <w:footnoteRef/>
      </w:r>
      <w:r>
        <w:t xml:space="preserve"> </w:t>
      </w:r>
      <w:r w:rsidRPr="00651AD7">
        <w:rPr>
          <w:rFonts w:ascii="Arial" w:hAnsi="Arial" w:cs="Arial"/>
          <w:sz w:val="18"/>
          <w:szCs w:val="18"/>
        </w:rPr>
        <w:t xml:space="preserve">usługa edukacyjna – całokształt działań zmierzających do zapewnienia studentowi pożądanego przez niego efektu końcowego procesu kształcenia. </w:t>
      </w:r>
      <w:r w:rsidRPr="00651AD7">
        <w:rPr>
          <w:rFonts w:ascii="Arial" w:hAnsi="Arial" w:cs="Arial"/>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633B8F31" w:rsidR="002648F4" w:rsidRDefault="001136E5" w:rsidP="00807180">
    <w:pPr>
      <w:pStyle w:val="Nagwek"/>
      <w:jc w:val="center"/>
    </w:pPr>
    <w:fldSimple w:instr=" FILENAME   \* MERGEFORMAT ">
      <w:r w:rsidR="002648F4">
        <w:rPr>
          <w:noProof/>
        </w:rPr>
        <w:t>PomiarSSIwDoskonaleniuSZJ_UTwPolsce_v.0.5.8 (20210317).docx</w:t>
      </w:r>
    </w:fldSimple>
    <w:r w:rsidR="002648F4">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50E06"/>
    <w:multiLevelType w:val="multilevel"/>
    <w:tmpl w:val="80D2576E"/>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7056BFE"/>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3B54A2D"/>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8" w15:restartNumberingAfterBreak="0">
    <w:nsid w:val="13BF4318"/>
    <w:multiLevelType w:val="hybridMultilevel"/>
    <w:tmpl w:val="80F23EC0"/>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1" w15:restartNumberingAfterBreak="0">
    <w:nsid w:val="1E4750C7"/>
    <w:multiLevelType w:val="hybridMultilevel"/>
    <w:tmpl w:val="5A225C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2" w15:restartNumberingAfterBreak="0">
    <w:nsid w:val="1F292B9B"/>
    <w:multiLevelType w:val="hybridMultilevel"/>
    <w:tmpl w:val="712404BE"/>
    <w:lvl w:ilvl="0" w:tplc="F2787AE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3"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4"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5"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6"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7"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8"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9"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0"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tentative="1">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1"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2"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3"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4"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5"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tentative="1">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27"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8"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9"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0"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1"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2"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3"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5"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abstractNumId w:val="20"/>
  </w:num>
  <w:num w:numId="2">
    <w:abstractNumId w:val="5"/>
  </w:num>
  <w:num w:numId="3">
    <w:abstractNumId w:val="21"/>
  </w:num>
  <w:num w:numId="4">
    <w:abstractNumId w:val="20"/>
    <w:lvlOverride w:ilvl="0">
      <w:startOverride w:val="1"/>
    </w:lvlOverride>
  </w:num>
  <w:num w:numId="5">
    <w:abstractNumId w:val="15"/>
  </w:num>
  <w:num w:numId="6">
    <w:abstractNumId w:val="22"/>
  </w:num>
  <w:num w:numId="7">
    <w:abstractNumId w:val="25"/>
  </w:num>
  <w:num w:numId="8">
    <w:abstractNumId w:val="35"/>
  </w:num>
  <w:num w:numId="9">
    <w:abstractNumId w:val="4"/>
  </w:num>
  <w:num w:numId="10">
    <w:abstractNumId w:val="34"/>
  </w:num>
  <w:num w:numId="11">
    <w:abstractNumId w:val="32"/>
  </w:num>
  <w:num w:numId="12">
    <w:abstractNumId w:val="26"/>
  </w:num>
  <w:num w:numId="13">
    <w:abstractNumId w:val="29"/>
  </w:num>
  <w:num w:numId="14">
    <w:abstractNumId w:val="9"/>
  </w:num>
  <w:num w:numId="15">
    <w:abstractNumId w:val="24"/>
  </w:num>
  <w:num w:numId="16">
    <w:abstractNumId w:val="19"/>
  </w:num>
  <w:num w:numId="17">
    <w:abstractNumId w:val="3"/>
  </w:num>
  <w:num w:numId="18">
    <w:abstractNumId w:val="7"/>
  </w:num>
  <w:num w:numId="19">
    <w:abstractNumId w:val="27"/>
  </w:num>
  <w:num w:numId="20">
    <w:abstractNumId w:val="30"/>
  </w:num>
  <w:num w:numId="21">
    <w:abstractNumId w:val="33"/>
  </w:num>
  <w:num w:numId="22">
    <w:abstractNumId w:val="10"/>
  </w:num>
  <w:num w:numId="23">
    <w:abstractNumId w:val="0"/>
  </w:num>
  <w:num w:numId="24">
    <w:abstractNumId w:val="28"/>
  </w:num>
  <w:num w:numId="25">
    <w:abstractNumId w:val="1"/>
  </w:num>
  <w:num w:numId="26">
    <w:abstractNumId w:val="6"/>
  </w:num>
  <w:num w:numId="27">
    <w:abstractNumId w:val="13"/>
  </w:num>
  <w:num w:numId="28">
    <w:abstractNumId w:val="12"/>
  </w:num>
  <w:num w:numId="29">
    <w:abstractNumId w:val="23"/>
  </w:num>
  <w:num w:numId="30">
    <w:abstractNumId w:val="16"/>
  </w:num>
  <w:num w:numId="31">
    <w:abstractNumId w:val="2"/>
  </w:num>
  <w:num w:numId="32">
    <w:abstractNumId w:val="17"/>
  </w:num>
  <w:num w:numId="33">
    <w:abstractNumId w:val="31"/>
  </w:num>
  <w:num w:numId="34">
    <w:abstractNumId w:val="8"/>
  </w:num>
  <w:num w:numId="35">
    <w:abstractNumId w:val="11"/>
  </w:num>
  <w:num w:numId="36">
    <w:abstractNumId w:val="14"/>
  </w:num>
  <w:num w:numId="37">
    <w:abstractNumId w:val="18"/>
  </w:num>
  <w:numIdMacAtCleanup w:val="2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1"/>
  <w:defaultTabStop w:val="113"/>
  <w:autoHyphenation/>
  <w:consecutiveHyphenLimit w:val="1"/>
  <w:hyphenationZone w:val="425"/>
  <w:doNotHyphenateCap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7520"/>
    <w:rsid w:val="00002A90"/>
    <w:rsid w:val="00002ABF"/>
    <w:rsid w:val="00004143"/>
    <w:rsid w:val="00006436"/>
    <w:rsid w:val="00010E5E"/>
    <w:rsid w:val="00011F01"/>
    <w:rsid w:val="00013E31"/>
    <w:rsid w:val="00020C6F"/>
    <w:rsid w:val="00026808"/>
    <w:rsid w:val="0003034E"/>
    <w:rsid w:val="000322C7"/>
    <w:rsid w:val="0003280B"/>
    <w:rsid w:val="00032E35"/>
    <w:rsid w:val="00032F19"/>
    <w:rsid w:val="00033105"/>
    <w:rsid w:val="000351F8"/>
    <w:rsid w:val="0004073B"/>
    <w:rsid w:val="00042DAF"/>
    <w:rsid w:val="000440AA"/>
    <w:rsid w:val="00046407"/>
    <w:rsid w:val="00047689"/>
    <w:rsid w:val="00055A80"/>
    <w:rsid w:val="00056BC5"/>
    <w:rsid w:val="000613B8"/>
    <w:rsid w:val="00063B07"/>
    <w:rsid w:val="00066BBA"/>
    <w:rsid w:val="000679B4"/>
    <w:rsid w:val="00071C92"/>
    <w:rsid w:val="00073589"/>
    <w:rsid w:val="00073CF4"/>
    <w:rsid w:val="00074032"/>
    <w:rsid w:val="0008034C"/>
    <w:rsid w:val="00081D14"/>
    <w:rsid w:val="00086022"/>
    <w:rsid w:val="00086DF7"/>
    <w:rsid w:val="00092508"/>
    <w:rsid w:val="000956B3"/>
    <w:rsid w:val="000962CD"/>
    <w:rsid w:val="00097DC7"/>
    <w:rsid w:val="000A1840"/>
    <w:rsid w:val="000A2989"/>
    <w:rsid w:val="000A2CD5"/>
    <w:rsid w:val="000A7B2B"/>
    <w:rsid w:val="000B1CFC"/>
    <w:rsid w:val="000B2040"/>
    <w:rsid w:val="000B2B18"/>
    <w:rsid w:val="000B5F61"/>
    <w:rsid w:val="000B7EBC"/>
    <w:rsid w:val="000C2FC6"/>
    <w:rsid w:val="000C5A40"/>
    <w:rsid w:val="000D0240"/>
    <w:rsid w:val="000D1FB6"/>
    <w:rsid w:val="000D4ED5"/>
    <w:rsid w:val="000D6E00"/>
    <w:rsid w:val="000E05F1"/>
    <w:rsid w:val="000E2679"/>
    <w:rsid w:val="000E7E0F"/>
    <w:rsid w:val="000F008C"/>
    <w:rsid w:val="000F0E44"/>
    <w:rsid w:val="000F0F17"/>
    <w:rsid w:val="001003C4"/>
    <w:rsid w:val="00103530"/>
    <w:rsid w:val="001061EA"/>
    <w:rsid w:val="0011262E"/>
    <w:rsid w:val="00113347"/>
    <w:rsid w:val="001136E5"/>
    <w:rsid w:val="00114ED9"/>
    <w:rsid w:val="001154A9"/>
    <w:rsid w:val="00115CF7"/>
    <w:rsid w:val="00117717"/>
    <w:rsid w:val="00120CCF"/>
    <w:rsid w:val="00121652"/>
    <w:rsid w:val="001226F0"/>
    <w:rsid w:val="001228C2"/>
    <w:rsid w:val="00126B85"/>
    <w:rsid w:val="001301EF"/>
    <w:rsid w:val="00131813"/>
    <w:rsid w:val="00133A3B"/>
    <w:rsid w:val="0013729D"/>
    <w:rsid w:val="00137821"/>
    <w:rsid w:val="00140A1A"/>
    <w:rsid w:val="0014301C"/>
    <w:rsid w:val="001459C0"/>
    <w:rsid w:val="00153193"/>
    <w:rsid w:val="001534A6"/>
    <w:rsid w:val="001566A8"/>
    <w:rsid w:val="001568D1"/>
    <w:rsid w:val="00160300"/>
    <w:rsid w:val="001663C2"/>
    <w:rsid w:val="00166C67"/>
    <w:rsid w:val="001701E3"/>
    <w:rsid w:val="00170205"/>
    <w:rsid w:val="001711BE"/>
    <w:rsid w:val="00173936"/>
    <w:rsid w:val="00173E47"/>
    <w:rsid w:val="001826A3"/>
    <w:rsid w:val="00183D78"/>
    <w:rsid w:val="00184352"/>
    <w:rsid w:val="00184E1F"/>
    <w:rsid w:val="001874AB"/>
    <w:rsid w:val="001905DA"/>
    <w:rsid w:val="00191FBD"/>
    <w:rsid w:val="0019268D"/>
    <w:rsid w:val="00193184"/>
    <w:rsid w:val="00194403"/>
    <w:rsid w:val="001A37E8"/>
    <w:rsid w:val="001A5C9A"/>
    <w:rsid w:val="001B43C1"/>
    <w:rsid w:val="001C0591"/>
    <w:rsid w:val="001C20ED"/>
    <w:rsid w:val="001C28F5"/>
    <w:rsid w:val="001C498A"/>
    <w:rsid w:val="001C4E64"/>
    <w:rsid w:val="001C7B1F"/>
    <w:rsid w:val="001D1695"/>
    <w:rsid w:val="001D3A8E"/>
    <w:rsid w:val="001D7F64"/>
    <w:rsid w:val="001E000F"/>
    <w:rsid w:val="001E1352"/>
    <w:rsid w:val="001E2BB7"/>
    <w:rsid w:val="001E69D0"/>
    <w:rsid w:val="001F257C"/>
    <w:rsid w:val="001F2D58"/>
    <w:rsid w:val="001F5BEC"/>
    <w:rsid w:val="001F7021"/>
    <w:rsid w:val="00202058"/>
    <w:rsid w:val="002027FB"/>
    <w:rsid w:val="0020401B"/>
    <w:rsid w:val="002046D6"/>
    <w:rsid w:val="002067EA"/>
    <w:rsid w:val="00206BD5"/>
    <w:rsid w:val="002131A5"/>
    <w:rsid w:val="002132CB"/>
    <w:rsid w:val="002144B5"/>
    <w:rsid w:val="00215388"/>
    <w:rsid w:val="00215C4F"/>
    <w:rsid w:val="0021701A"/>
    <w:rsid w:val="00220237"/>
    <w:rsid w:val="002230A9"/>
    <w:rsid w:val="0022314F"/>
    <w:rsid w:val="00224E3C"/>
    <w:rsid w:val="002300CE"/>
    <w:rsid w:val="00232191"/>
    <w:rsid w:val="002328E6"/>
    <w:rsid w:val="00233788"/>
    <w:rsid w:val="00235C6A"/>
    <w:rsid w:val="00236E0E"/>
    <w:rsid w:val="00236FC4"/>
    <w:rsid w:val="00237191"/>
    <w:rsid w:val="00237E56"/>
    <w:rsid w:val="00241F6F"/>
    <w:rsid w:val="002425A4"/>
    <w:rsid w:val="002442E6"/>
    <w:rsid w:val="0024692D"/>
    <w:rsid w:val="002506CD"/>
    <w:rsid w:val="00256859"/>
    <w:rsid w:val="00264588"/>
    <w:rsid w:val="002648F4"/>
    <w:rsid w:val="00265FEE"/>
    <w:rsid w:val="00266201"/>
    <w:rsid w:val="00270A7D"/>
    <w:rsid w:val="00273AC6"/>
    <w:rsid w:val="00275FA5"/>
    <w:rsid w:val="00277953"/>
    <w:rsid w:val="002808B3"/>
    <w:rsid w:val="00280D0C"/>
    <w:rsid w:val="00285BA9"/>
    <w:rsid w:val="00286E8E"/>
    <w:rsid w:val="00294FE9"/>
    <w:rsid w:val="002A52A9"/>
    <w:rsid w:val="002A6591"/>
    <w:rsid w:val="002A6E87"/>
    <w:rsid w:val="002A6EDD"/>
    <w:rsid w:val="002B039B"/>
    <w:rsid w:val="002B4DF6"/>
    <w:rsid w:val="002C4484"/>
    <w:rsid w:val="002C5144"/>
    <w:rsid w:val="002C5EE6"/>
    <w:rsid w:val="002D26E7"/>
    <w:rsid w:val="002D66B5"/>
    <w:rsid w:val="002D7520"/>
    <w:rsid w:val="002E2120"/>
    <w:rsid w:val="002E42CB"/>
    <w:rsid w:val="002E4974"/>
    <w:rsid w:val="002F0CC2"/>
    <w:rsid w:val="002F48E3"/>
    <w:rsid w:val="002F686D"/>
    <w:rsid w:val="00302FE7"/>
    <w:rsid w:val="00303DF8"/>
    <w:rsid w:val="00306822"/>
    <w:rsid w:val="003157BD"/>
    <w:rsid w:val="00320822"/>
    <w:rsid w:val="00320EAA"/>
    <w:rsid w:val="00321186"/>
    <w:rsid w:val="00321ECB"/>
    <w:rsid w:val="00323A02"/>
    <w:rsid w:val="00323F77"/>
    <w:rsid w:val="00326BE2"/>
    <w:rsid w:val="00326FC6"/>
    <w:rsid w:val="00330020"/>
    <w:rsid w:val="00330AB8"/>
    <w:rsid w:val="00331EAF"/>
    <w:rsid w:val="00332901"/>
    <w:rsid w:val="00341E2F"/>
    <w:rsid w:val="00346E80"/>
    <w:rsid w:val="00350F5C"/>
    <w:rsid w:val="003574CC"/>
    <w:rsid w:val="0036002E"/>
    <w:rsid w:val="003605EA"/>
    <w:rsid w:val="00362305"/>
    <w:rsid w:val="00365EEA"/>
    <w:rsid w:val="003662A8"/>
    <w:rsid w:val="00367086"/>
    <w:rsid w:val="00367313"/>
    <w:rsid w:val="003728FC"/>
    <w:rsid w:val="0037671D"/>
    <w:rsid w:val="003776CC"/>
    <w:rsid w:val="00385E30"/>
    <w:rsid w:val="003864D8"/>
    <w:rsid w:val="0038690A"/>
    <w:rsid w:val="003871BA"/>
    <w:rsid w:val="00387345"/>
    <w:rsid w:val="00392740"/>
    <w:rsid w:val="00393898"/>
    <w:rsid w:val="00394586"/>
    <w:rsid w:val="00397F0D"/>
    <w:rsid w:val="003A239A"/>
    <w:rsid w:val="003A56DD"/>
    <w:rsid w:val="003A606E"/>
    <w:rsid w:val="003B00B3"/>
    <w:rsid w:val="003B2FDD"/>
    <w:rsid w:val="003B59A4"/>
    <w:rsid w:val="003B5C63"/>
    <w:rsid w:val="003B5F3D"/>
    <w:rsid w:val="003B6E5F"/>
    <w:rsid w:val="003C3EDF"/>
    <w:rsid w:val="003C46E8"/>
    <w:rsid w:val="003C53A4"/>
    <w:rsid w:val="003C7C6E"/>
    <w:rsid w:val="003D1D15"/>
    <w:rsid w:val="003D21F6"/>
    <w:rsid w:val="003D4FCF"/>
    <w:rsid w:val="003D5522"/>
    <w:rsid w:val="003D5833"/>
    <w:rsid w:val="003D6159"/>
    <w:rsid w:val="003E2C62"/>
    <w:rsid w:val="003E4049"/>
    <w:rsid w:val="003E4CBA"/>
    <w:rsid w:val="003E5044"/>
    <w:rsid w:val="003F56C7"/>
    <w:rsid w:val="003F5A26"/>
    <w:rsid w:val="004000C8"/>
    <w:rsid w:val="00400691"/>
    <w:rsid w:val="00400767"/>
    <w:rsid w:val="00406C07"/>
    <w:rsid w:val="004073CD"/>
    <w:rsid w:val="00410536"/>
    <w:rsid w:val="00411541"/>
    <w:rsid w:val="0041194E"/>
    <w:rsid w:val="00412E12"/>
    <w:rsid w:val="00413D80"/>
    <w:rsid w:val="0041450C"/>
    <w:rsid w:val="00415E8B"/>
    <w:rsid w:val="00416355"/>
    <w:rsid w:val="0042523C"/>
    <w:rsid w:val="004269AE"/>
    <w:rsid w:val="00431215"/>
    <w:rsid w:val="004319FE"/>
    <w:rsid w:val="004350D1"/>
    <w:rsid w:val="00435ABB"/>
    <w:rsid w:val="004414CD"/>
    <w:rsid w:val="004425F6"/>
    <w:rsid w:val="00450568"/>
    <w:rsid w:val="0045343B"/>
    <w:rsid w:val="0045707C"/>
    <w:rsid w:val="00460CB7"/>
    <w:rsid w:val="00461EC8"/>
    <w:rsid w:val="00462E20"/>
    <w:rsid w:val="00462F21"/>
    <w:rsid w:val="00463FDB"/>
    <w:rsid w:val="00466A2F"/>
    <w:rsid w:val="00471742"/>
    <w:rsid w:val="0047176A"/>
    <w:rsid w:val="0047619D"/>
    <w:rsid w:val="00476301"/>
    <w:rsid w:val="00477AB0"/>
    <w:rsid w:val="00482587"/>
    <w:rsid w:val="00482E4B"/>
    <w:rsid w:val="00484EB8"/>
    <w:rsid w:val="00486183"/>
    <w:rsid w:val="00496445"/>
    <w:rsid w:val="004A1F2C"/>
    <w:rsid w:val="004A2288"/>
    <w:rsid w:val="004A4736"/>
    <w:rsid w:val="004B3F2B"/>
    <w:rsid w:val="004B4B7E"/>
    <w:rsid w:val="004C0144"/>
    <w:rsid w:val="004C690D"/>
    <w:rsid w:val="004C6FC0"/>
    <w:rsid w:val="004C7E42"/>
    <w:rsid w:val="004D0B52"/>
    <w:rsid w:val="004D17AF"/>
    <w:rsid w:val="004D1E6A"/>
    <w:rsid w:val="004D3095"/>
    <w:rsid w:val="004E3807"/>
    <w:rsid w:val="004E3F9B"/>
    <w:rsid w:val="004E49D2"/>
    <w:rsid w:val="004E63AC"/>
    <w:rsid w:val="004E6AB8"/>
    <w:rsid w:val="004E74F8"/>
    <w:rsid w:val="004E7B4D"/>
    <w:rsid w:val="004E7B54"/>
    <w:rsid w:val="00500FAF"/>
    <w:rsid w:val="0050285A"/>
    <w:rsid w:val="00504639"/>
    <w:rsid w:val="0051032B"/>
    <w:rsid w:val="00511E80"/>
    <w:rsid w:val="005210F4"/>
    <w:rsid w:val="00522E55"/>
    <w:rsid w:val="00524BCB"/>
    <w:rsid w:val="00530225"/>
    <w:rsid w:val="00530804"/>
    <w:rsid w:val="005308C6"/>
    <w:rsid w:val="00534411"/>
    <w:rsid w:val="00535B47"/>
    <w:rsid w:val="0053735C"/>
    <w:rsid w:val="00537A05"/>
    <w:rsid w:val="005415DD"/>
    <w:rsid w:val="00544152"/>
    <w:rsid w:val="00545255"/>
    <w:rsid w:val="005515C9"/>
    <w:rsid w:val="005540B2"/>
    <w:rsid w:val="00555057"/>
    <w:rsid w:val="0055539A"/>
    <w:rsid w:val="00560E23"/>
    <w:rsid w:val="00560F6E"/>
    <w:rsid w:val="005617C5"/>
    <w:rsid w:val="00565BDF"/>
    <w:rsid w:val="00566695"/>
    <w:rsid w:val="0058220E"/>
    <w:rsid w:val="00582D19"/>
    <w:rsid w:val="00584042"/>
    <w:rsid w:val="00584DCA"/>
    <w:rsid w:val="00587ED0"/>
    <w:rsid w:val="00591DC7"/>
    <w:rsid w:val="005921C3"/>
    <w:rsid w:val="0059491D"/>
    <w:rsid w:val="00594DCF"/>
    <w:rsid w:val="00594EA0"/>
    <w:rsid w:val="005A0DB7"/>
    <w:rsid w:val="005A7500"/>
    <w:rsid w:val="005B0269"/>
    <w:rsid w:val="005C2C25"/>
    <w:rsid w:val="005C3F6C"/>
    <w:rsid w:val="005C5FE6"/>
    <w:rsid w:val="005C6BDA"/>
    <w:rsid w:val="005D3333"/>
    <w:rsid w:val="005D6353"/>
    <w:rsid w:val="005D7CC2"/>
    <w:rsid w:val="005E0337"/>
    <w:rsid w:val="005E29C2"/>
    <w:rsid w:val="005E3979"/>
    <w:rsid w:val="005E7550"/>
    <w:rsid w:val="005F6CF7"/>
    <w:rsid w:val="00602A7E"/>
    <w:rsid w:val="00604FFB"/>
    <w:rsid w:val="00605179"/>
    <w:rsid w:val="006066E7"/>
    <w:rsid w:val="00610759"/>
    <w:rsid w:val="00611162"/>
    <w:rsid w:val="006111D7"/>
    <w:rsid w:val="00612496"/>
    <w:rsid w:val="00612536"/>
    <w:rsid w:val="006127E9"/>
    <w:rsid w:val="006218FF"/>
    <w:rsid w:val="00624BD1"/>
    <w:rsid w:val="00624C50"/>
    <w:rsid w:val="00625CA7"/>
    <w:rsid w:val="00626334"/>
    <w:rsid w:val="006268E8"/>
    <w:rsid w:val="006279D4"/>
    <w:rsid w:val="00627B96"/>
    <w:rsid w:val="0063091A"/>
    <w:rsid w:val="0063268B"/>
    <w:rsid w:val="006348D9"/>
    <w:rsid w:val="00635982"/>
    <w:rsid w:val="006415B8"/>
    <w:rsid w:val="006503C1"/>
    <w:rsid w:val="0065047B"/>
    <w:rsid w:val="00651AD7"/>
    <w:rsid w:val="006528C7"/>
    <w:rsid w:val="00656863"/>
    <w:rsid w:val="00657F4D"/>
    <w:rsid w:val="00667E30"/>
    <w:rsid w:val="00670226"/>
    <w:rsid w:val="00671C04"/>
    <w:rsid w:val="0067257C"/>
    <w:rsid w:val="00672CE7"/>
    <w:rsid w:val="006768BB"/>
    <w:rsid w:val="00677DB7"/>
    <w:rsid w:val="00681032"/>
    <w:rsid w:val="00682406"/>
    <w:rsid w:val="0068283C"/>
    <w:rsid w:val="006858EB"/>
    <w:rsid w:val="00686587"/>
    <w:rsid w:val="00696D38"/>
    <w:rsid w:val="006A1D82"/>
    <w:rsid w:val="006A42EC"/>
    <w:rsid w:val="006A4C4F"/>
    <w:rsid w:val="006A6FF7"/>
    <w:rsid w:val="006B0713"/>
    <w:rsid w:val="006B2C52"/>
    <w:rsid w:val="006B5D89"/>
    <w:rsid w:val="006C11B9"/>
    <w:rsid w:val="006C2D84"/>
    <w:rsid w:val="006C41F0"/>
    <w:rsid w:val="006C437B"/>
    <w:rsid w:val="006D3AD3"/>
    <w:rsid w:val="006E56D4"/>
    <w:rsid w:val="006E58E8"/>
    <w:rsid w:val="006E5D6C"/>
    <w:rsid w:val="006E6501"/>
    <w:rsid w:val="006F101D"/>
    <w:rsid w:val="006F257C"/>
    <w:rsid w:val="006F2785"/>
    <w:rsid w:val="006F4F11"/>
    <w:rsid w:val="006F5A50"/>
    <w:rsid w:val="006F5CEE"/>
    <w:rsid w:val="006F5E00"/>
    <w:rsid w:val="006F7DC7"/>
    <w:rsid w:val="007000CB"/>
    <w:rsid w:val="00702623"/>
    <w:rsid w:val="00702E58"/>
    <w:rsid w:val="00707B52"/>
    <w:rsid w:val="007126DC"/>
    <w:rsid w:val="007130CA"/>
    <w:rsid w:val="00714A49"/>
    <w:rsid w:val="00715C46"/>
    <w:rsid w:val="00716C80"/>
    <w:rsid w:val="00725C07"/>
    <w:rsid w:val="00730997"/>
    <w:rsid w:val="0073325F"/>
    <w:rsid w:val="00733A0C"/>
    <w:rsid w:val="00740DB6"/>
    <w:rsid w:val="0074196F"/>
    <w:rsid w:val="0074403E"/>
    <w:rsid w:val="007503A7"/>
    <w:rsid w:val="0075639D"/>
    <w:rsid w:val="007576B2"/>
    <w:rsid w:val="007604D4"/>
    <w:rsid w:val="007607BC"/>
    <w:rsid w:val="00761F7B"/>
    <w:rsid w:val="00762C37"/>
    <w:rsid w:val="00764202"/>
    <w:rsid w:val="007670CC"/>
    <w:rsid w:val="0076752E"/>
    <w:rsid w:val="00773828"/>
    <w:rsid w:val="00775336"/>
    <w:rsid w:val="00775D76"/>
    <w:rsid w:val="0077679E"/>
    <w:rsid w:val="00776E5C"/>
    <w:rsid w:val="0078220A"/>
    <w:rsid w:val="00786188"/>
    <w:rsid w:val="00786AB9"/>
    <w:rsid w:val="007874BD"/>
    <w:rsid w:val="007916B3"/>
    <w:rsid w:val="0079250F"/>
    <w:rsid w:val="007A09CC"/>
    <w:rsid w:val="007A20A3"/>
    <w:rsid w:val="007A223C"/>
    <w:rsid w:val="007A457C"/>
    <w:rsid w:val="007B079E"/>
    <w:rsid w:val="007B1799"/>
    <w:rsid w:val="007B2346"/>
    <w:rsid w:val="007B4595"/>
    <w:rsid w:val="007B6D50"/>
    <w:rsid w:val="007C211B"/>
    <w:rsid w:val="007C31B2"/>
    <w:rsid w:val="007C6418"/>
    <w:rsid w:val="007C6AD2"/>
    <w:rsid w:val="007C7E94"/>
    <w:rsid w:val="007D244B"/>
    <w:rsid w:val="007D646E"/>
    <w:rsid w:val="007D6FD8"/>
    <w:rsid w:val="007E02FE"/>
    <w:rsid w:val="007E3409"/>
    <w:rsid w:val="007E37DA"/>
    <w:rsid w:val="007E3F4A"/>
    <w:rsid w:val="007E4635"/>
    <w:rsid w:val="007E589F"/>
    <w:rsid w:val="007E6F2C"/>
    <w:rsid w:val="007F21E4"/>
    <w:rsid w:val="007F4254"/>
    <w:rsid w:val="007F4465"/>
    <w:rsid w:val="007F4593"/>
    <w:rsid w:val="007F58A1"/>
    <w:rsid w:val="007F6044"/>
    <w:rsid w:val="00800C8C"/>
    <w:rsid w:val="00806515"/>
    <w:rsid w:val="00806971"/>
    <w:rsid w:val="00807180"/>
    <w:rsid w:val="00811423"/>
    <w:rsid w:val="0081149C"/>
    <w:rsid w:val="0081314B"/>
    <w:rsid w:val="00813BFC"/>
    <w:rsid w:val="00816D0B"/>
    <w:rsid w:val="008211A2"/>
    <w:rsid w:val="0083152E"/>
    <w:rsid w:val="00831A47"/>
    <w:rsid w:val="00831EAA"/>
    <w:rsid w:val="00832918"/>
    <w:rsid w:val="00832F8A"/>
    <w:rsid w:val="008402E0"/>
    <w:rsid w:val="008414F6"/>
    <w:rsid w:val="00841CA9"/>
    <w:rsid w:val="0084304B"/>
    <w:rsid w:val="00843E2B"/>
    <w:rsid w:val="008460F6"/>
    <w:rsid w:val="00846933"/>
    <w:rsid w:val="00846AE3"/>
    <w:rsid w:val="00846CBD"/>
    <w:rsid w:val="00850764"/>
    <w:rsid w:val="00854341"/>
    <w:rsid w:val="0085434A"/>
    <w:rsid w:val="0085593B"/>
    <w:rsid w:val="00855CF9"/>
    <w:rsid w:val="00856F9B"/>
    <w:rsid w:val="0085718E"/>
    <w:rsid w:val="0086048E"/>
    <w:rsid w:val="008630E9"/>
    <w:rsid w:val="00863F19"/>
    <w:rsid w:val="008640C5"/>
    <w:rsid w:val="00864C5E"/>
    <w:rsid w:val="00870D44"/>
    <w:rsid w:val="00871124"/>
    <w:rsid w:val="00875EE1"/>
    <w:rsid w:val="00876241"/>
    <w:rsid w:val="0087672C"/>
    <w:rsid w:val="00882BB0"/>
    <w:rsid w:val="008849BA"/>
    <w:rsid w:val="008863F5"/>
    <w:rsid w:val="00890B6E"/>
    <w:rsid w:val="008913F9"/>
    <w:rsid w:val="00893280"/>
    <w:rsid w:val="008942F2"/>
    <w:rsid w:val="00896FCB"/>
    <w:rsid w:val="008A1161"/>
    <w:rsid w:val="008A2474"/>
    <w:rsid w:val="008A32E0"/>
    <w:rsid w:val="008A3C3A"/>
    <w:rsid w:val="008A3CB8"/>
    <w:rsid w:val="008A4558"/>
    <w:rsid w:val="008A47A9"/>
    <w:rsid w:val="008B1C36"/>
    <w:rsid w:val="008B3CA6"/>
    <w:rsid w:val="008B715A"/>
    <w:rsid w:val="008B7A2B"/>
    <w:rsid w:val="008C2EFD"/>
    <w:rsid w:val="008C57B8"/>
    <w:rsid w:val="008C7ABA"/>
    <w:rsid w:val="008C7D92"/>
    <w:rsid w:val="008D18C7"/>
    <w:rsid w:val="008D363C"/>
    <w:rsid w:val="008D6ACE"/>
    <w:rsid w:val="008D6E62"/>
    <w:rsid w:val="008E0D47"/>
    <w:rsid w:val="008E2E9E"/>
    <w:rsid w:val="008E50BF"/>
    <w:rsid w:val="008E6153"/>
    <w:rsid w:val="008E6D7E"/>
    <w:rsid w:val="008F0655"/>
    <w:rsid w:val="008F1514"/>
    <w:rsid w:val="008F2554"/>
    <w:rsid w:val="008F65D8"/>
    <w:rsid w:val="00901E2A"/>
    <w:rsid w:val="00902F34"/>
    <w:rsid w:val="00907347"/>
    <w:rsid w:val="009174AB"/>
    <w:rsid w:val="009176C7"/>
    <w:rsid w:val="00917D95"/>
    <w:rsid w:val="009246A2"/>
    <w:rsid w:val="00925049"/>
    <w:rsid w:val="0092679C"/>
    <w:rsid w:val="009270AF"/>
    <w:rsid w:val="00930F4E"/>
    <w:rsid w:val="009311DF"/>
    <w:rsid w:val="009334DD"/>
    <w:rsid w:val="009337B8"/>
    <w:rsid w:val="00940933"/>
    <w:rsid w:val="00941C95"/>
    <w:rsid w:val="009421DE"/>
    <w:rsid w:val="00943029"/>
    <w:rsid w:val="00945F0B"/>
    <w:rsid w:val="00947A75"/>
    <w:rsid w:val="00950951"/>
    <w:rsid w:val="009526C1"/>
    <w:rsid w:val="00954D31"/>
    <w:rsid w:val="00960D03"/>
    <w:rsid w:val="00963F60"/>
    <w:rsid w:val="00964B3F"/>
    <w:rsid w:val="00964BA3"/>
    <w:rsid w:val="00966251"/>
    <w:rsid w:val="0097161D"/>
    <w:rsid w:val="00977F18"/>
    <w:rsid w:val="009804E3"/>
    <w:rsid w:val="00981279"/>
    <w:rsid w:val="00983FE9"/>
    <w:rsid w:val="00993D22"/>
    <w:rsid w:val="00996063"/>
    <w:rsid w:val="00997988"/>
    <w:rsid w:val="009A3DCD"/>
    <w:rsid w:val="009A4972"/>
    <w:rsid w:val="009B2CA8"/>
    <w:rsid w:val="009B3194"/>
    <w:rsid w:val="009B39B8"/>
    <w:rsid w:val="009B519C"/>
    <w:rsid w:val="009B76F1"/>
    <w:rsid w:val="009C5CCB"/>
    <w:rsid w:val="009C5EB4"/>
    <w:rsid w:val="009C7E0F"/>
    <w:rsid w:val="009D0A6E"/>
    <w:rsid w:val="009D4BA4"/>
    <w:rsid w:val="009D5689"/>
    <w:rsid w:val="009D63F5"/>
    <w:rsid w:val="009D674C"/>
    <w:rsid w:val="009D6EED"/>
    <w:rsid w:val="009D6F8F"/>
    <w:rsid w:val="009D756E"/>
    <w:rsid w:val="009E23CB"/>
    <w:rsid w:val="009E3C9E"/>
    <w:rsid w:val="009E4AC0"/>
    <w:rsid w:val="009E61F0"/>
    <w:rsid w:val="009F0264"/>
    <w:rsid w:val="009F2BE3"/>
    <w:rsid w:val="00A00063"/>
    <w:rsid w:val="00A00B0C"/>
    <w:rsid w:val="00A00F0B"/>
    <w:rsid w:val="00A023B9"/>
    <w:rsid w:val="00A030E3"/>
    <w:rsid w:val="00A05A41"/>
    <w:rsid w:val="00A10BB6"/>
    <w:rsid w:val="00A1525E"/>
    <w:rsid w:val="00A16541"/>
    <w:rsid w:val="00A1662E"/>
    <w:rsid w:val="00A1676B"/>
    <w:rsid w:val="00A21C4A"/>
    <w:rsid w:val="00A233BB"/>
    <w:rsid w:val="00A254EF"/>
    <w:rsid w:val="00A26BFA"/>
    <w:rsid w:val="00A34A66"/>
    <w:rsid w:val="00A34AAD"/>
    <w:rsid w:val="00A34AF9"/>
    <w:rsid w:val="00A369CB"/>
    <w:rsid w:val="00A420B7"/>
    <w:rsid w:val="00A4457E"/>
    <w:rsid w:val="00A448A9"/>
    <w:rsid w:val="00A44AAE"/>
    <w:rsid w:val="00A4706F"/>
    <w:rsid w:val="00A470BA"/>
    <w:rsid w:val="00A4762F"/>
    <w:rsid w:val="00A55D60"/>
    <w:rsid w:val="00A55F23"/>
    <w:rsid w:val="00A61E73"/>
    <w:rsid w:val="00A62392"/>
    <w:rsid w:val="00A63D41"/>
    <w:rsid w:val="00A64034"/>
    <w:rsid w:val="00A6434A"/>
    <w:rsid w:val="00A647FF"/>
    <w:rsid w:val="00A67DAD"/>
    <w:rsid w:val="00A67DBC"/>
    <w:rsid w:val="00A7287E"/>
    <w:rsid w:val="00A7454A"/>
    <w:rsid w:val="00A764F5"/>
    <w:rsid w:val="00A77FEA"/>
    <w:rsid w:val="00A80882"/>
    <w:rsid w:val="00A81897"/>
    <w:rsid w:val="00A85349"/>
    <w:rsid w:val="00A865AF"/>
    <w:rsid w:val="00A872C4"/>
    <w:rsid w:val="00A87A17"/>
    <w:rsid w:val="00A87EBA"/>
    <w:rsid w:val="00A905EC"/>
    <w:rsid w:val="00A92AA0"/>
    <w:rsid w:val="00A931F6"/>
    <w:rsid w:val="00A940E0"/>
    <w:rsid w:val="00A96256"/>
    <w:rsid w:val="00A96BAB"/>
    <w:rsid w:val="00AA100E"/>
    <w:rsid w:val="00AA10FB"/>
    <w:rsid w:val="00AA2F7D"/>
    <w:rsid w:val="00AA38D3"/>
    <w:rsid w:val="00AA5106"/>
    <w:rsid w:val="00AA6A61"/>
    <w:rsid w:val="00AA76EE"/>
    <w:rsid w:val="00AB21EE"/>
    <w:rsid w:val="00AB223F"/>
    <w:rsid w:val="00AB2FC5"/>
    <w:rsid w:val="00AB3A77"/>
    <w:rsid w:val="00AB5B24"/>
    <w:rsid w:val="00AB6543"/>
    <w:rsid w:val="00AB7F3E"/>
    <w:rsid w:val="00AC3392"/>
    <w:rsid w:val="00AC4789"/>
    <w:rsid w:val="00AC6AFB"/>
    <w:rsid w:val="00AC6C46"/>
    <w:rsid w:val="00AD1556"/>
    <w:rsid w:val="00AD40B6"/>
    <w:rsid w:val="00AD4D7C"/>
    <w:rsid w:val="00AD7079"/>
    <w:rsid w:val="00AE2BC1"/>
    <w:rsid w:val="00AE64AE"/>
    <w:rsid w:val="00AE7CE8"/>
    <w:rsid w:val="00AF0012"/>
    <w:rsid w:val="00AF0987"/>
    <w:rsid w:val="00AF0C83"/>
    <w:rsid w:val="00AF34AC"/>
    <w:rsid w:val="00AF5963"/>
    <w:rsid w:val="00AF6E49"/>
    <w:rsid w:val="00AF7F32"/>
    <w:rsid w:val="00B007DF"/>
    <w:rsid w:val="00B0172F"/>
    <w:rsid w:val="00B0370A"/>
    <w:rsid w:val="00B03F33"/>
    <w:rsid w:val="00B04DE1"/>
    <w:rsid w:val="00B1210F"/>
    <w:rsid w:val="00B1318E"/>
    <w:rsid w:val="00B13C13"/>
    <w:rsid w:val="00B21E14"/>
    <w:rsid w:val="00B22C9A"/>
    <w:rsid w:val="00B27C8C"/>
    <w:rsid w:val="00B3139A"/>
    <w:rsid w:val="00B37492"/>
    <w:rsid w:val="00B412B2"/>
    <w:rsid w:val="00B41709"/>
    <w:rsid w:val="00B466E6"/>
    <w:rsid w:val="00B511BF"/>
    <w:rsid w:val="00B5207E"/>
    <w:rsid w:val="00B520B2"/>
    <w:rsid w:val="00B53068"/>
    <w:rsid w:val="00B53ADB"/>
    <w:rsid w:val="00B545DF"/>
    <w:rsid w:val="00B56454"/>
    <w:rsid w:val="00B571F0"/>
    <w:rsid w:val="00B5733E"/>
    <w:rsid w:val="00B605F0"/>
    <w:rsid w:val="00B60AF7"/>
    <w:rsid w:val="00B65F97"/>
    <w:rsid w:val="00B668E3"/>
    <w:rsid w:val="00B71A26"/>
    <w:rsid w:val="00B758DF"/>
    <w:rsid w:val="00B75D9F"/>
    <w:rsid w:val="00B75E91"/>
    <w:rsid w:val="00B770E4"/>
    <w:rsid w:val="00B77498"/>
    <w:rsid w:val="00B81A14"/>
    <w:rsid w:val="00B82818"/>
    <w:rsid w:val="00B83207"/>
    <w:rsid w:val="00B83BFB"/>
    <w:rsid w:val="00B85F38"/>
    <w:rsid w:val="00B87DD6"/>
    <w:rsid w:val="00B90A3A"/>
    <w:rsid w:val="00B911B2"/>
    <w:rsid w:val="00B92F17"/>
    <w:rsid w:val="00B94C25"/>
    <w:rsid w:val="00B9641B"/>
    <w:rsid w:val="00B97062"/>
    <w:rsid w:val="00BA1E1B"/>
    <w:rsid w:val="00BA454B"/>
    <w:rsid w:val="00BA4BDE"/>
    <w:rsid w:val="00BA59F7"/>
    <w:rsid w:val="00BB01E5"/>
    <w:rsid w:val="00BB5193"/>
    <w:rsid w:val="00BC149A"/>
    <w:rsid w:val="00BC39B9"/>
    <w:rsid w:val="00BC400A"/>
    <w:rsid w:val="00BC622E"/>
    <w:rsid w:val="00BC7859"/>
    <w:rsid w:val="00BD0D68"/>
    <w:rsid w:val="00BD4254"/>
    <w:rsid w:val="00BD6C7E"/>
    <w:rsid w:val="00BE5CC0"/>
    <w:rsid w:val="00BE6EC2"/>
    <w:rsid w:val="00BF1C45"/>
    <w:rsid w:val="00BF5AD8"/>
    <w:rsid w:val="00BF6AA1"/>
    <w:rsid w:val="00C02F6B"/>
    <w:rsid w:val="00C03961"/>
    <w:rsid w:val="00C04924"/>
    <w:rsid w:val="00C04FEF"/>
    <w:rsid w:val="00C11845"/>
    <w:rsid w:val="00C139A9"/>
    <w:rsid w:val="00C16054"/>
    <w:rsid w:val="00C16743"/>
    <w:rsid w:val="00C17CF1"/>
    <w:rsid w:val="00C24CEF"/>
    <w:rsid w:val="00C25D74"/>
    <w:rsid w:val="00C30D16"/>
    <w:rsid w:val="00C33786"/>
    <w:rsid w:val="00C3572C"/>
    <w:rsid w:val="00C364CC"/>
    <w:rsid w:val="00C36B61"/>
    <w:rsid w:val="00C421AE"/>
    <w:rsid w:val="00C43DF6"/>
    <w:rsid w:val="00C46BB6"/>
    <w:rsid w:val="00C4778D"/>
    <w:rsid w:val="00C52EE1"/>
    <w:rsid w:val="00C55219"/>
    <w:rsid w:val="00C55EDC"/>
    <w:rsid w:val="00C560B5"/>
    <w:rsid w:val="00C56D58"/>
    <w:rsid w:val="00C6299E"/>
    <w:rsid w:val="00C65DE6"/>
    <w:rsid w:val="00C67665"/>
    <w:rsid w:val="00C67B19"/>
    <w:rsid w:val="00C723BF"/>
    <w:rsid w:val="00C727E0"/>
    <w:rsid w:val="00C734C7"/>
    <w:rsid w:val="00C741C2"/>
    <w:rsid w:val="00C74F06"/>
    <w:rsid w:val="00C76322"/>
    <w:rsid w:val="00C76BCC"/>
    <w:rsid w:val="00C77AB5"/>
    <w:rsid w:val="00C805E9"/>
    <w:rsid w:val="00C83949"/>
    <w:rsid w:val="00C8580F"/>
    <w:rsid w:val="00C85A58"/>
    <w:rsid w:val="00C85FFF"/>
    <w:rsid w:val="00C95120"/>
    <w:rsid w:val="00C95D63"/>
    <w:rsid w:val="00C9615F"/>
    <w:rsid w:val="00CB0623"/>
    <w:rsid w:val="00CB2031"/>
    <w:rsid w:val="00CB5240"/>
    <w:rsid w:val="00CB6991"/>
    <w:rsid w:val="00CC2BE0"/>
    <w:rsid w:val="00CC3D7E"/>
    <w:rsid w:val="00CC4ABD"/>
    <w:rsid w:val="00CC6C3E"/>
    <w:rsid w:val="00CC77DB"/>
    <w:rsid w:val="00CD0712"/>
    <w:rsid w:val="00CD1693"/>
    <w:rsid w:val="00CD1C98"/>
    <w:rsid w:val="00CD64AA"/>
    <w:rsid w:val="00CE06BF"/>
    <w:rsid w:val="00CE430B"/>
    <w:rsid w:val="00CE4A91"/>
    <w:rsid w:val="00CE53A8"/>
    <w:rsid w:val="00CE561D"/>
    <w:rsid w:val="00CE5BC9"/>
    <w:rsid w:val="00CF1203"/>
    <w:rsid w:val="00CF23DF"/>
    <w:rsid w:val="00CF2A6F"/>
    <w:rsid w:val="00CF3066"/>
    <w:rsid w:val="00CF4F37"/>
    <w:rsid w:val="00CF64A6"/>
    <w:rsid w:val="00CF7076"/>
    <w:rsid w:val="00D019E7"/>
    <w:rsid w:val="00D057E6"/>
    <w:rsid w:val="00D058A7"/>
    <w:rsid w:val="00D062A7"/>
    <w:rsid w:val="00D07932"/>
    <w:rsid w:val="00D1182E"/>
    <w:rsid w:val="00D12178"/>
    <w:rsid w:val="00D134E1"/>
    <w:rsid w:val="00D14579"/>
    <w:rsid w:val="00D15579"/>
    <w:rsid w:val="00D16B6B"/>
    <w:rsid w:val="00D23266"/>
    <w:rsid w:val="00D27B16"/>
    <w:rsid w:val="00D305FF"/>
    <w:rsid w:val="00D31A86"/>
    <w:rsid w:val="00D31CA9"/>
    <w:rsid w:val="00D344FC"/>
    <w:rsid w:val="00D358D0"/>
    <w:rsid w:val="00D35EAF"/>
    <w:rsid w:val="00D40214"/>
    <w:rsid w:val="00D4103F"/>
    <w:rsid w:val="00D41851"/>
    <w:rsid w:val="00D43B63"/>
    <w:rsid w:val="00D45137"/>
    <w:rsid w:val="00D452EB"/>
    <w:rsid w:val="00D5198C"/>
    <w:rsid w:val="00D523C5"/>
    <w:rsid w:val="00D55358"/>
    <w:rsid w:val="00D5566B"/>
    <w:rsid w:val="00D5783E"/>
    <w:rsid w:val="00D61D72"/>
    <w:rsid w:val="00D62834"/>
    <w:rsid w:val="00D64139"/>
    <w:rsid w:val="00D6724E"/>
    <w:rsid w:val="00D72075"/>
    <w:rsid w:val="00D72319"/>
    <w:rsid w:val="00D76B83"/>
    <w:rsid w:val="00D77B4B"/>
    <w:rsid w:val="00D80EB3"/>
    <w:rsid w:val="00D863C8"/>
    <w:rsid w:val="00D94B74"/>
    <w:rsid w:val="00D95B34"/>
    <w:rsid w:val="00D96424"/>
    <w:rsid w:val="00DA1F0E"/>
    <w:rsid w:val="00DA3A1F"/>
    <w:rsid w:val="00DA4884"/>
    <w:rsid w:val="00DA5D54"/>
    <w:rsid w:val="00DB5D11"/>
    <w:rsid w:val="00DB6F37"/>
    <w:rsid w:val="00DB73E2"/>
    <w:rsid w:val="00DB78E8"/>
    <w:rsid w:val="00DB7BE7"/>
    <w:rsid w:val="00DC043C"/>
    <w:rsid w:val="00DC35F6"/>
    <w:rsid w:val="00DC37A2"/>
    <w:rsid w:val="00DC6E72"/>
    <w:rsid w:val="00DD160A"/>
    <w:rsid w:val="00DD2561"/>
    <w:rsid w:val="00DD5523"/>
    <w:rsid w:val="00DD7526"/>
    <w:rsid w:val="00DE06B9"/>
    <w:rsid w:val="00DE6D0C"/>
    <w:rsid w:val="00DE7193"/>
    <w:rsid w:val="00DF535F"/>
    <w:rsid w:val="00DF56EC"/>
    <w:rsid w:val="00DF5D42"/>
    <w:rsid w:val="00E00098"/>
    <w:rsid w:val="00E04437"/>
    <w:rsid w:val="00E07DDF"/>
    <w:rsid w:val="00E11562"/>
    <w:rsid w:val="00E12C30"/>
    <w:rsid w:val="00E1362E"/>
    <w:rsid w:val="00E146A8"/>
    <w:rsid w:val="00E16204"/>
    <w:rsid w:val="00E165E0"/>
    <w:rsid w:val="00E17C9B"/>
    <w:rsid w:val="00E20BA0"/>
    <w:rsid w:val="00E235BD"/>
    <w:rsid w:val="00E25578"/>
    <w:rsid w:val="00E30368"/>
    <w:rsid w:val="00E30F51"/>
    <w:rsid w:val="00E32D07"/>
    <w:rsid w:val="00E359C1"/>
    <w:rsid w:val="00E35C8A"/>
    <w:rsid w:val="00E3657A"/>
    <w:rsid w:val="00E369DF"/>
    <w:rsid w:val="00E4375F"/>
    <w:rsid w:val="00E44BEE"/>
    <w:rsid w:val="00E44E17"/>
    <w:rsid w:val="00E4512D"/>
    <w:rsid w:val="00E45230"/>
    <w:rsid w:val="00E50951"/>
    <w:rsid w:val="00E5202E"/>
    <w:rsid w:val="00E544FB"/>
    <w:rsid w:val="00E5552D"/>
    <w:rsid w:val="00E55B11"/>
    <w:rsid w:val="00E55CCF"/>
    <w:rsid w:val="00E56621"/>
    <w:rsid w:val="00E60DA7"/>
    <w:rsid w:val="00E71C43"/>
    <w:rsid w:val="00E737A7"/>
    <w:rsid w:val="00E73ED3"/>
    <w:rsid w:val="00E75822"/>
    <w:rsid w:val="00E828E4"/>
    <w:rsid w:val="00E87884"/>
    <w:rsid w:val="00E933AD"/>
    <w:rsid w:val="00E96BF2"/>
    <w:rsid w:val="00EA07A1"/>
    <w:rsid w:val="00EA1F1E"/>
    <w:rsid w:val="00EA33BD"/>
    <w:rsid w:val="00EA790D"/>
    <w:rsid w:val="00EB1CEF"/>
    <w:rsid w:val="00EB49B4"/>
    <w:rsid w:val="00EB56B5"/>
    <w:rsid w:val="00EB63C9"/>
    <w:rsid w:val="00EB6B83"/>
    <w:rsid w:val="00EC34EE"/>
    <w:rsid w:val="00EC5E7A"/>
    <w:rsid w:val="00EC68A3"/>
    <w:rsid w:val="00ED0211"/>
    <w:rsid w:val="00ED4F90"/>
    <w:rsid w:val="00ED53EC"/>
    <w:rsid w:val="00ED70C2"/>
    <w:rsid w:val="00EE1CDE"/>
    <w:rsid w:val="00EE30CD"/>
    <w:rsid w:val="00F00F2B"/>
    <w:rsid w:val="00F062D3"/>
    <w:rsid w:val="00F10F0C"/>
    <w:rsid w:val="00F12F06"/>
    <w:rsid w:val="00F13BCF"/>
    <w:rsid w:val="00F17B3D"/>
    <w:rsid w:val="00F205B0"/>
    <w:rsid w:val="00F22C3D"/>
    <w:rsid w:val="00F2300E"/>
    <w:rsid w:val="00F2657E"/>
    <w:rsid w:val="00F27FF0"/>
    <w:rsid w:val="00F318A9"/>
    <w:rsid w:val="00F3298B"/>
    <w:rsid w:val="00F34FEB"/>
    <w:rsid w:val="00F36178"/>
    <w:rsid w:val="00F40C37"/>
    <w:rsid w:val="00F45FB8"/>
    <w:rsid w:val="00F4633F"/>
    <w:rsid w:val="00F46B94"/>
    <w:rsid w:val="00F47A41"/>
    <w:rsid w:val="00F514C4"/>
    <w:rsid w:val="00F517D3"/>
    <w:rsid w:val="00F520F4"/>
    <w:rsid w:val="00F54058"/>
    <w:rsid w:val="00F54893"/>
    <w:rsid w:val="00F604FE"/>
    <w:rsid w:val="00F609F2"/>
    <w:rsid w:val="00F61786"/>
    <w:rsid w:val="00F72A5C"/>
    <w:rsid w:val="00F72A73"/>
    <w:rsid w:val="00F81312"/>
    <w:rsid w:val="00F848A1"/>
    <w:rsid w:val="00F867AE"/>
    <w:rsid w:val="00F90B2B"/>
    <w:rsid w:val="00F90F2C"/>
    <w:rsid w:val="00F95471"/>
    <w:rsid w:val="00F964A1"/>
    <w:rsid w:val="00F97701"/>
    <w:rsid w:val="00FA0625"/>
    <w:rsid w:val="00FA5A23"/>
    <w:rsid w:val="00FB1317"/>
    <w:rsid w:val="00FB5657"/>
    <w:rsid w:val="00FC28D1"/>
    <w:rsid w:val="00FC7111"/>
    <w:rsid w:val="00FC7CDF"/>
    <w:rsid w:val="00FD0398"/>
    <w:rsid w:val="00FD1DB8"/>
    <w:rsid w:val="00FD372C"/>
    <w:rsid w:val="00FD3789"/>
    <w:rsid w:val="00FD4169"/>
    <w:rsid w:val="00FD636F"/>
    <w:rsid w:val="00FE1C65"/>
    <w:rsid w:val="00FE32F3"/>
    <w:rsid w:val="00FE5E5D"/>
    <w:rsid w:val="00FF278C"/>
    <w:rsid w:val="00FF472E"/>
    <w:rsid w:val="00FF5846"/>
    <w:rsid w:val="00FF7211"/>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4FDD64"/>
  <w15:docId w15:val="{91C71183-9334-4E2E-8262-FBD77D9967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8A3C3A"/>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rsid w:val="00184352"/>
    <w:rPr>
      <w:rFonts w:ascii="Times New Roman" w:hAnsi="Times New Roman"/>
    </w:rPr>
  </w:style>
  <w:style w:type="character" w:customStyle="1" w:styleId="TekstprzypisudolnegoZnak">
    <w:name w:val="Tekst przypisu dolnego Znak"/>
    <w:basedOn w:val="Domylnaczcionkaakapitu"/>
    <w:link w:val="Tekstprzypisudolnego"/>
    <w:uiPriority w:val="99"/>
    <w:semiHidden/>
    <w:rsid w:val="00184352"/>
    <w:rPr>
      <w:rFonts w:ascii="Times New Roman" w:hAnsi="Times New Roman"/>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2132CB"/>
    <w:pPr>
      <w:jc w:val="left"/>
    </w:pPr>
    <w:rPr>
      <w:sz w:val="18"/>
    </w:rPr>
  </w:style>
  <w:style w:type="character" w:customStyle="1" w:styleId="rdoZnak">
    <w:name w:val="Źródło Znak"/>
    <w:basedOn w:val="Domylnaczcionkaakapitu"/>
    <w:link w:val="rdo"/>
    <w:rsid w:val="002132CB"/>
    <w:rPr>
      <w:rFonts w:ascii="Arial" w:hAnsi="Arial"/>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2132CB"/>
    <w:pPr>
      <w:keepNext/>
      <w:spacing w:before="240"/>
      <w:ind w:firstLine="0"/>
    </w:pPr>
  </w:style>
  <w:style w:type="character" w:customStyle="1" w:styleId="RysunekZnak">
    <w:name w:val="Rysunek Znak"/>
    <w:basedOn w:val="Domylnaczcionkaakapitu"/>
    <w:link w:val="Rysunek"/>
    <w:rsid w:val="002132CB"/>
    <w:rPr>
      <w:rFonts w:ascii="Arial" w:hAnsi="Arial"/>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662536100">
          <w:marLeft w:val="547"/>
          <w:marRight w:val="0"/>
          <w:marTop w:val="130"/>
          <w:marBottom w:val="0"/>
          <w:divBdr>
            <w:top w:val="none" w:sz="0" w:space="0" w:color="auto"/>
            <w:left w:val="none" w:sz="0" w:space="0" w:color="auto"/>
            <w:bottom w:val="none" w:sz="0" w:space="0" w:color="auto"/>
            <w:right w:val="none" w:sz="0" w:space="0" w:color="auto"/>
          </w:divBdr>
        </w:div>
        <w:div w:id="1027946265">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1361587711">
          <w:marLeft w:val="965"/>
          <w:marRight w:val="0"/>
          <w:marTop w:val="154"/>
          <w:marBottom w:val="0"/>
          <w:divBdr>
            <w:top w:val="none" w:sz="0" w:space="0" w:color="auto"/>
            <w:left w:val="none" w:sz="0" w:space="0" w:color="auto"/>
            <w:bottom w:val="none" w:sz="0" w:space="0" w:color="auto"/>
            <w:right w:val="none" w:sz="0" w:space="0" w:color="auto"/>
          </w:divBdr>
        </w:div>
        <w:div w:id="637998762">
          <w:marLeft w:val="965"/>
          <w:marRight w:val="0"/>
          <w:marTop w:val="154"/>
          <w:marBottom w:val="0"/>
          <w:divBdr>
            <w:top w:val="none" w:sz="0" w:space="0" w:color="auto"/>
            <w:left w:val="none" w:sz="0" w:space="0" w:color="auto"/>
            <w:bottom w:val="none" w:sz="0" w:space="0" w:color="auto"/>
            <w:right w:val="none" w:sz="0" w:space="0" w:color="auto"/>
          </w:divBdr>
        </w:div>
      </w:divsChild>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1660890846">
          <w:marLeft w:val="806"/>
          <w:marRight w:val="0"/>
          <w:marTop w:val="72"/>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63526489">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sChild>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360155813">
          <w:marLeft w:val="547"/>
          <w:marRight w:val="0"/>
          <w:marTop w:val="130"/>
          <w:marBottom w:val="0"/>
          <w:divBdr>
            <w:top w:val="none" w:sz="0" w:space="0" w:color="auto"/>
            <w:left w:val="none" w:sz="0" w:space="0" w:color="auto"/>
            <w:bottom w:val="none" w:sz="0" w:space="0" w:color="auto"/>
            <w:right w:val="none" w:sz="0" w:space="0" w:color="auto"/>
          </w:divBdr>
        </w:div>
        <w:div w:id="1083799599">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sChild>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931864712">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633754417">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sChild>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18" Type="http://schemas.openxmlformats.org/officeDocument/2006/relationships/chart" Target="charts/chart6.xml"/><Relationship Id="rId26" Type="http://schemas.openxmlformats.org/officeDocument/2006/relationships/image" Target="media/image7.jpeg"/><Relationship Id="rId39"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2.emf"/><Relationship Id="rId34" Type="http://schemas.openxmlformats.org/officeDocument/2006/relationships/image" Target="media/image15.jpeg"/><Relationship Id="rId42" Type="http://schemas.openxmlformats.org/officeDocument/2006/relationships/theme" Target="theme/theme1.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chart" Target="charts/chart5.xml"/><Relationship Id="rId25" Type="http://schemas.openxmlformats.org/officeDocument/2006/relationships/image" Target="media/image6.JPG"/><Relationship Id="rId33" Type="http://schemas.openxmlformats.org/officeDocument/2006/relationships/image" Target="media/image14.jpeg"/><Relationship Id="rId38"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image" Target="media/image10.JP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5.jpeg"/><Relationship Id="rId32" Type="http://schemas.openxmlformats.org/officeDocument/2006/relationships/image" Target="media/image13.jpeg"/><Relationship Id="rId37" Type="http://schemas.openxmlformats.org/officeDocument/2006/relationships/image" Target="media/image18.jpe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image" Target="media/image4.png"/><Relationship Id="rId28" Type="http://schemas.openxmlformats.org/officeDocument/2006/relationships/image" Target="media/image9.jpeg"/><Relationship Id="rId36" Type="http://schemas.openxmlformats.org/officeDocument/2006/relationships/image" Target="media/image17.jpeg"/><Relationship Id="rId10" Type="http://schemas.openxmlformats.org/officeDocument/2006/relationships/comments" Target="comments.xml"/><Relationship Id="rId19" Type="http://schemas.openxmlformats.org/officeDocument/2006/relationships/chart" Target="charts/chart7.xml"/><Relationship Id="rId31"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2.xml"/><Relationship Id="rId22" Type="http://schemas.openxmlformats.org/officeDocument/2006/relationships/image" Target="media/image3.png"/><Relationship Id="rId27" Type="http://schemas.openxmlformats.org/officeDocument/2006/relationships/image" Target="media/image8.jpeg"/><Relationship Id="rId30" Type="http://schemas.openxmlformats.org/officeDocument/2006/relationships/image" Target="media/image11.JPG"/><Relationship Id="rId35" Type="http://schemas.openxmlformats.org/officeDocument/2006/relationships/image" Target="media/image16.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JPSZ\Desktop\STUDIA\badania%20do%20doktoratu\analizy%20danych\analiza%20demograficzna%20student&#243;w.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LITERATURA\edukacja%20-%20statysktyki_klasyfikacje\szkolnictwo_wyzsze_tablice_2019_obliczeniaJPSZ.xlsx" TargetMode="External"/><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0020123116679256E-2"/>
          <c:y val="7.2911734636030109E-2"/>
          <c:w val="0.59080838893217658"/>
          <c:h val="0.8783398109701176"/>
        </c:manualLayout>
      </c:layout>
      <c:radarChart>
        <c:radarStyle val="marker"/>
        <c:varyColors val="0"/>
        <c:ser>
          <c:idx val="0"/>
          <c:order val="0"/>
          <c:tx>
            <c:strRef>
              <c:f>Sheet1!$C$8</c:f>
              <c:strCache>
                <c:ptCount val="1"/>
                <c:pt idx="0">
                  <c:v>Uniwersytet Przedsiębiorczy</c:v>
                </c:pt>
              </c:strCache>
            </c:strRef>
          </c:tx>
          <c:spPr>
            <a:ln w="25400" cap="rnd">
              <a:solidFill>
                <a:schemeClr val="tx1"/>
              </a:solidFill>
              <a:prstDash val="dash"/>
              <a:round/>
            </a:ln>
            <a:effectLst/>
          </c:spPr>
          <c:marker>
            <c:symbol val="diamond"/>
            <c:size val="9"/>
            <c:spPr>
              <a:solidFill>
                <a:schemeClr val="bg1"/>
              </a:solidFill>
              <a:ln w="12700">
                <a:solidFill>
                  <a:schemeClr val="tx1"/>
                </a:solidFill>
              </a:ln>
              <a:effectLst/>
            </c:spPr>
          </c:marker>
          <c:cat>
            <c:strRef>
              <c:f>Sheet1!$D$7:$H$7</c:f>
              <c:strCache>
                <c:ptCount val="5"/>
                <c:pt idx="0">
                  <c:v>SR</c:v>
                </c:pt>
                <c:pt idx="1">
                  <c:v>AG</c:v>
                </c:pt>
                <c:pt idx="2">
                  <c:v>SG</c:v>
                </c:pt>
                <c:pt idx="3">
                  <c:v>MG</c:v>
                </c:pt>
                <c:pt idx="4">
                  <c:v>C</c:v>
                </c:pt>
              </c:strCache>
            </c:strRef>
          </c:cat>
          <c:val>
            <c:numRef>
              <c:f>Sheet1!$D$8:$H$8</c:f>
              <c:numCache>
                <c:formatCode>General</c:formatCode>
                <c:ptCount val="5"/>
                <c:pt idx="0">
                  <c:v>4</c:v>
                </c:pt>
                <c:pt idx="1">
                  <c:v>2.5</c:v>
                </c:pt>
                <c:pt idx="2">
                  <c:v>7.5</c:v>
                </c:pt>
                <c:pt idx="3">
                  <c:v>9</c:v>
                </c:pt>
                <c:pt idx="4">
                  <c:v>7.5</c:v>
                </c:pt>
              </c:numCache>
            </c:numRef>
          </c:val>
          <c:extLst>
            <c:ext xmlns:c16="http://schemas.microsoft.com/office/drawing/2014/chart" uri="{C3380CC4-5D6E-409C-BE32-E72D297353CC}">
              <c16:uniqueId val="{00000000-FAD4-4AF6-85A2-D5C02F234A05}"/>
            </c:ext>
          </c:extLst>
        </c:ser>
        <c:ser>
          <c:idx val="1"/>
          <c:order val="1"/>
          <c:tx>
            <c:strRef>
              <c:f>Sheet1!$C$9</c:f>
              <c:strCache>
                <c:ptCount val="1"/>
                <c:pt idx="0">
                  <c:v>Uniwersytet Społecznie Odpowiedzialny</c:v>
                </c:pt>
              </c:strCache>
            </c:strRef>
          </c:tx>
          <c:spPr>
            <a:ln w="25400" cap="rnd">
              <a:solidFill>
                <a:schemeClr val="tx1"/>
              </a:solidFill>
              <a:round/>
            </a:ln>
            <a:effectLst/>
          </c:spPr>
          <c:marker>
            <c:symbol val="circle"/>
            <c:size val="8"/>
            <c:spPr>
              <a:solidFill>
                <a:schemeClr val="bg1"/>
              </a:solidFill>
              <a:ln w="12700">
                <a:solidFill>
                  <a:schemeClr val="tx1"/>
                </a:solidFill>
              </a:ln>
              <a:effectLst/>
            </c:spPr>
          </c:marker>
          <c:cat>
            <c:strRef>
              <c:f>Sheet1!$D$7:$H$7</c:f>
              <c:strCache>
                <c:ptCount val="5"/>
                <c:pt idx="0">
                  <c:v>SR</c:v>
                </c:pt>
                <c:pt idx="1">
                  <c:v>AG</c:v>
                </c:pt>
                <c:pt idx="2">
                  <c:v>SG</c:v>
                </c:pt>
                <c:pt idx="3">
                  <c:v>MG</c:v>
                </c:pt>
                <c:pt idx="4">
                  <c:v>C</c:v>
                </c:pt>
              </c:strCache>
            </c:strRef>
          </c:cat>
          <c:val>
            <c:numRef>
              <c:f>Sheet1!$D$9:$H$9</c:f>
              <c:numCache>
                <c:formatCode>General</c:formatCode>
                <c:ptCount val="5"/>
                <c:pt idx="0">
                  <c:v>2</c:v>
                </c:pt>
                <c:pt idx="1">
                  <c:v>4</c:v>
                </c:pt>
                <c:pt idx="2">
                  <c:v>9</c:v>
                </c:pt>
                <c:pt idx="3">
                  <c:v>9</c:v>
                </c:pt>
                <c:pt idx="4">
                  <c:v>5.5</c:v>
                </c:pt>
              </c:numCache>
            </c:numRef>
          </c:val>
          <c:extLst>
            <c:ext xmlns:c16="http://schemas.microsoft.com/office/drawing/2014/chart" uri="{C3380CC4-5D6E-409C-BE32-E72D297353CC}">
              <c16:uniqueId val="{00000001-FAD4-4AF6-85A2-D5C02F234A05}"/>
            </c:ext>
          </c:extLst>
        </c:ser>
        <c:ser>
          <c:idx val="2"/>
          <c:order val="2"/>
          <c:tx>
            <c:strRef>
              <c:f>Sheet1!$C$10</c:f>
              <c:strCache>
                <c:ptCount val="1"/>
                <c:pt idx="0">
                  <c:v>Uniwersytet Liberalny</c:v>
                </c:pt>
              </c:strCache>
            </c:strRef>
          </c:tx>
          <c:spPr>
            <a:ln w="25400" cap="rnd">
              <a:solidFill>
                <a:schemeClr val="tx1"/>
              </a:solidFill>
              <a:prstDash val="sysDot"/>
              <a:round/>
            </a:ln>
            <a:effectLst/>
          </c:spPr>
          <c:marker>
            <c:symbol val="square"/>
            <c:size val="7"/>
            <c:spPr>
              <a:solidFill>
                <a:schemeClr val="bg1"/>
              </a:solidFill>
              <a:ln w="12700">
                <a:solidFill>
                  <a:schemeClr val="tx1"/>
                </a:solidFill>
              </a:ln>
              <a:effectLst/>
            </c:spPr>
          </c:marker>
          <c:cat>
            <c:strRef>
              <c:f>Sheet1!$D$7:$H$7</c:f>
              <c:strCache>
                <c:ptCount val="5"/>
                <c:pt idx="0">
                  <c:v>SR</c:v>
                </c:pt>
                <c:pt idx="1">
                  <c:v>AG</c:v>
                </c:pt>
                <c:pt idx="2">
                  <c:v>SG</c:v>
                </c:pt>
                <c:pt idx="3">
                  <c:v>MG</c:v>
                </c:pt>
                <c:pt idx="4">
                  <c:v>C</c:v>
                </c:pt>
              </c:strCache>
            </c:strRef>
          </c:cat>
          <c:val>
            <c:numRef>
              <c:f>Sheet1!$D$10:$H$10</c:f>
              <c:numCache>
                <c:formatCode>General</c:formatCode>
                <c:ptCount val="5"/>
                <c:pt idx="0">
                  <c:v>9</c:v>
                </c:pt>
                <c:pt idx="1">
                  <c:v>9.5</c:v>
                </c:pt>
                <c:pt idx="2">
                  <c:v>1</c:v>
                </c:pt>
                <c:pt idx="3">
                  <c:v>4</c:v>
                </c:pt>
                <c:pt idx="4">
                  <c:v>1</c:v>
                </c:pt>
              </c:numCache>
            </c:numRef>
          </c:val>
          <c:extLst>
            <c:ext xmlns:c16="http://schemas.microsoft.com/office/drawing/2014/chart" uri="{C3380CC4-5D6E-409C-BE32-E72D297353CC}">
              <c16:uniqueId val="{00000002-FAD4-4AF6-85A2-D5C02F234A05}"/>
            </c:ext>
          </c:extLst>
        </c:ser>
        <c:dLbls>
          <c:showLegendKey val="0"/>
          <c:showVal val="0"/>
          <c:showCatName val="0"/>
          <c:showSerName val="0"/>
          <c:showPercent val="0"/>
          <c:showBubbleSize val="0"/>
        </c:dLbls>
        <c:axId val="748809720"/>
        <c:axId val="748810048"/>
      </c:radarChart>
      <c:catAx>
        <c:axId val="748809720"/>
        <c:scaling>
          <c:orientation val="minMax"/>
        </c:scaling>
        <c:delete val="0"/>
        <c:axPos val="b"/>
        <c:numFmt formatCode="General" sourceLinked="1"/>
        <c:majorTickMark val="none"/>
        <c:minorTickMark val="none"/>
        <c:tickLblPos val="nextTo"/>
        <c:spPr>
          <a:noFill/>
          <a:ln w="25400" cap="flat" cmpd="sng" algn="ctr">
            <a:no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10048"/>
        <c:crosses val="autoZero"/>
        <c:auto val="1"/>
        <c:lblAlgn val="ctr"/>
        <c:lblOffset val="100"/>
        <c:noMultiLvlLbl val="0"/>
      </c:catAx>
      <c:valAx>
        <c:axId val="748810048"/>
        <c:scaling>
          <c:orientation val="minMax"/>
          <c:max val="10"/>
        </c:scaling>
        <c:delete val="0"/>
        <c:axPos val="l"/>
        <c:majorGridlines>
          <c:spPr>
            <a:ln w="9525" cap="flat" cmpd="sng" algn="ctr">
              <a:solidFill>
                <a:schemeClr val="tx1">
                  <a:lumMod val="85000"/>
                  <a:lumOff val="15000"/>
                </a:schemeClr>
              </a:solidFill>
              <a:prstDash val="sysDot"/>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09720"/>
        <c:crosses val="autoZero"/>
        <c:crossBetween val="between"/>
        <c:minorUnit val="0.5"/>
      </c:valAx>
      <c:spPr>
        <a:noFill/>
        <a:ln>
          <a:noFill/>
        </a:ln>
        <a:effectLst/>
      </c:spPr>
    </c:plotArea>
    <c:legend>
      <c:legendPos val="r"/>
      <c:layout>
        <c:manualLayout>
          <c:xMode val="edge"/>
          <c:yMode val="edge"/>
          <c:x val="0.69187215998799856"/>
          <c:y val="0.2296687468661584"/>
          <c:w val="0.23286028738351724"/>
          <c:h val="0.4242395789783641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775826819001801E-2"/>
          <c:y val="4.3117283950617286E-2"/>
          <c:w val="0.85302032471437161"/>
          <c:h val="0.63539715078581438"/>
        </c:manualLayout>
      </c:layout>
      <c:lineChart>
        <c:grouping val="standard"/>
        <c:varyColors val="0"/>
        <c:ser>
          <c:idx val="1"/>
          <c:order val="0"/>
          <c:tx>
            <c:strRef>
              <c:f>SSRwpływ!$D$8</c:f>
              <c:strCache>
                <c:ptCount val="1"/>
                <c:pt idx="0">
                  <c:v>zwiększnie wskaźnika liczby studentów przypadających na jednego nauczyciela akademickiego (SSR) [%]</c:v>
                </c:pt>
              </c:strCache>
            </c:strRef>
          </c:tx>
          <c:spPr>
            <a:ln w="25400" cap="rnd">
              <a:solidFill>
                <a:schemeClr val="tx1"/>
              </a:solidFill>
              <a:round/>
            </a:ln>
            <a:effectLst/>
          </c:spPr>
          <c:marker>
            <c:symbol val="diamond"/>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8:$Y$8</c:f>
              <c:numCache>
                <c:formatCode>0.0%</c:formatCode>
                <c:ptCount val="21"/>
                <c:pt idx="0">
                  <c:v>0</c:v>
                </c:pt>
                <c:pt idx="1">
                  <c:v>7.692307692307665E-3</c:v>
                </c:pt>
                <c:pt idx="2">
                  <c:v>1.538461538461533E-2</c:v>
                </c:pt>
                <c:pt idx="3">
                  <c:v>2.3076923076922995E-2</c:v>
                </c:pt>
                <c:pt idx="4">
                  <c:v>3.076923076923066E-2</c:v>
                </c:pt>
                <c:pt idx="5">
                  <c:v>3.8461538461538325E-2</c:v>
                </c:pt>
                <c:pt idx="6">
                  <c:v>4.615384615384599E-2</c:v>
                </c:pt>
                <c:pt idx="7">
                  <c:v>5.3846153846153655E-2</c:v>
                </c:pt>
                <c:pt idx="8">
                  <c:v>6.153846153846132E-2</c:v>
                </c:pt>
                <c:pt idx="9">
                  <c:v>6.9230769230768985E-2</c:v>
                </c:pt>
                <c:pt idx="10">
                  <c:v>7.692307692307665E-2</c:v>
                </c:pt>
                <c:pt idx="11">
                  <c:v>8.4615384615384315E-2</c:v>
                </c:pt>
                <c:pt idx="12">
                  <c:v>9.230769230769198E-2</c:v>
                </c:pt>
                <c:pt idx="13">
                  <c:v>9.9999999999999645E-2</c:v>
                </c:pt>
                <c:pt idx="14">
                  <c:v>0.10769230769230731</c:v>
                </c:pt>
                <c:pt idx="15">
                  <c:v>0.11538461538461497</c:v>
                </c:pt>
                <c:pt idx="16">
                  <c:v>0.12307692307692264</c:v>
                </c:pt>
                <c:pt idx="17">
                  <c:v>0.1307692307692303</c:v>
                </c:pt>
                <c:pt idx="18">
                  <c:v>0.13846153846153797</c:v>
                </c:pt>
                <c:pt idx="19">
                  <c:v>0.14615384615384563</c:v>
                </c:pt>
                <c:pt idx="20">
                  <c:v>0.1538461538461533</c:v>
                </c:pt>
              </c:numCache>
              <c:extLst/>
            </c:numRef>
          </c:val>
          <c:smooth val="0"/>
          <c:extLst>
            <c:ext xmlns:c16="http://schemas.microsoft.com/office/drawing/2014/chart" uri="{C3380CC4-5D6E-409C-BE32-E72D297353CC}">
              <c16:uniqueId val="{00000000-BE75-4D70-886F-D7311BCBC257}"/>
            </c:ext>
          </c:extLst>
        </c:ser>
        <c:ser>
          <c:idx val="3"/>
          <c:order val="1"/>
          <c:tx>
            <c:strRef>
              <c:f>SSRwpływ!$D$9</c:f>
              <c:strCache>
                <c:ptCount val="1"/>
                <c:pt idx="0">
                  <c:v>zmniejszenie wskaźnika dostępności dydaktycznej (di) [%]</c:v>
                </c:pt>
              </c:strCache>
            </c:strRef>
          </c:tx>
          <c:spPr>
            <a:ln w="25400" cap="rnd">
              <a:solidFill>
                <a:schemeClr val="tx1"/>
              </a:solidFill>
              <a:round/>
            </a:ln>
            <a:effectLst/>
          </c:spPr>
          <c:marker>
            <c:symbol val="circle"/>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9:$Y$9</c:f>
              <c:numCache>
                <c:formatCode>0.0%</c:formatCode>
                <c:ptCount val="21"/>
                <c:pt idx="0">
                  <c:v>0</c:v>
                </c:pt>
                <c:pt idx="1">
                  <c:v>1.5208903910028604E-2</c:v>
                </c:pt>
                <c:pt idx="2">
                  <c:v>3.0073461891643727E-2</c:v>
                </c:pt>
                <c:pt idx="3">
                  <c:v>4.4603991180959812E-2</c:v>
                </c:pt>
                <c:pt idx="4">
                  <c:v>5.8810425484517426E-2</c:v>
                </c:pt>
                <c:pt idx="5">
                  <c:v>7.2702331961590927E-2</c:v>
                </c:pt>
                <c:pt idx="6">
                  <c:v>8.6288927335639865E-2</c:v>
                </c:pt>
                <c:pt idx="7">
                  <c:v>9.9579093185571677E-2</c:v>
                </c:pt>
                <c:pt idx="8">
                  <c:v>0.1125813904641878</c:v>
                </c:pt>
                <c:pt idx="9">
                  <c:v>0.12530407328813176</c:v>
                </c:pt>
                <c:pt idx="10">
                  <c:v>0.13775510204081587</c:v>
                </c:pt>
                <c:pt idx="11">
                  <c:v>0.1499421558271713</c:v>
                </c:pt>
                <c:pt idx="12">
                  <c:v>0.16187264431660342</c:v>
                </c:pt>
                <c:pt idx="13">
                  <c:v>0.17355371900826388</c:v>
                </c:pt>
                <c:pt idx="14">
                  <c:v>0.18499228395061662</c:v>
                </c:pt>
                <c:pt idx="15">
                  <c:v>0.19619500594530259</c:v>
                </c:pt>
                <c:pt idx="16">
                  <c:v>0.20716832426346343</c:v>
                </c:pt>
                <c:pt idx="17">
                  <c:v>0.21791845990096659</c:v>
                </c:pt>
                <c:pt idx="18">
                  <c:v>0.22845142439736976</c:v>
                </c:pt>
                <c:pt idx="19">
                  <c:v>0.23877302824197033</c:v>
                </c:pt>
                <c:pt idx="20">
                  <c:v>0.24888888888888827</c:v>
                </c:pt>
              </c:numCache>
              <c:extLst/>
            </c:numRef>
          </c:val>
          <c:smooth val="0"/>
          <c:extLst>
            <c:ext xmlns:c16="http://schemas.microsoft.com/office/drawing/2014/chart" uri="{C3380CC4-5D6E-409C-BE32-E72D297353CC}">
              <c16:uniqueId val="{00000001-BE75-4D70-886F-D7311BCBC257}"/>
            </c:ext>
          </c:extLst>
        </c:ser>
        <c:dLbls>
          <c:showLegendKey val="0"/>
          <c:showVal val="0"/>
          <c:showCatName val="0"/>
          <c:showSerName val="0"/>
          <c:showPercent val="0"/>
          <c:showBubbleSize val="0"/>
        </c:dLbls>
        <c:marker val="1"/>
        <c:smooth val="0"/>
        <c:axId val="309826448"/>
        <c:axId val="309830384"/>
        <c:extLst>
          <c:ext xmlns:c15="http://schemas.microsoft.com/office/drawing/2012/chart" uri="{02D57815-91ED-43cb-92C2-25804820EDAC}">
            <c15:filteredLineSeries>
              <c15:ser>
                <c:idx val="0"/>
                <c:order val="3"/>
                <c:tx>
                  <c:strRef>
                    <c:extLst>
                      <c:ext uri="{02D57815-91ED-43cb-92C2-25804820EDAC}">
                        <c15:formulaRef>
                          <c15:sqref>SSRwpływ!$D$7</c15:sqref>
                        </c15:formulaRef>
                      </c:ext>
                    </c:extLst>
                    <c:strCache>
                      <c:ptCount val="1"/>
                      <c:pt idx="0">
                        <c:v>wartość referencyjna (optymalna) dla wskaźnika SS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extLst>
                      <c:ext uri="{02D57815-91ED-43cb-92C2-25804820EDAC}">
                        <c15:formulaRef>
                          <c15:sqref>SSRwpływ!$E$5:$Y$5</c15:sqref>
                        </c15:formulaRef>
                      </c:ext>
                    </c:extLst>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numRef>
                </c:cat>
                <c:val>
                  <c:numRef>
                    <c:extLst>
                      <c:ext uri="{02D57815-91ED-43cb-92C2-25804820EDAC}">
                        <c15:formulaRef>
                          <c15:sqref>SSRwpływ!$E$7:$Y$7</c15:sqref>
                        </c15:formulaRef>
                      </c:ext>
                    </c:extLst>
                    <c:numCache>
                      <c:formatCode>General</c:formatCode>
                      <c:ptCount val="21"/>
                      <c:pt idx="0">
                        <c:v>13</c:v>
                      </c:pt>
                      <c:pt idx="1">
                        <c:v>13</c:v>
                      </c:pt>
                      <c:pt idx="2">
                        <c:v>13</c:v>
                      </c:pt>
                      <c:pt idx="3">
                        <c:v>13</c:v>
                      </c:pt>
                      <c:pt idx="4">
                        <c:v>13</c:v>
                      </c:pt>
                      <c:pt idx="5">
                        <c:v>13</c:v>
                      </c:pt>
                      <c:pt idx="6">
                        <c:v>13</c:v>
                      </c:pt>
                      <c:pt idx="7">
                        <c:v>13</c:v>
                      </c:pt>
                      <c:pt idx="8">
                        <c:v>13</c:v>
                      </c:pt>
                      <c:pt idx="9">
                        <c:v>13</c:v>
                      </c:pt>
                      <c:pt idx="10">
                        <c:v>13</c:v>
                      </c:pt>
                      <c:pt idx="11">
                        <c:v>13</c:v>
                      </c:pt>
                      <c:pt idx="12">
                        <c:v>13</c:v>
                      </c:pt>
                      <c:pt idx="13">
                        <c:v>13</c:v>
                      </c:pt>
                      <c:pt idx="14">
                        <c:v>13</c:v>
                      </c:pt>
                      <c:pt idx="15">
                        <c:v>13</c:v>
                      </c:pt>
                      <c:pt idx="16">
                        <c:v>13</c:v>
                      </c:pt>
                      <c:pt idx="17">
                        <c:v>13</c:v>
                      </c:pt>
                      <c:pt idx="18">
                        <c:v>13</c:v>
                      </c:pt>
                      <c:pt idx="19">
                        <c:v>13</c:v>
                      </c:pt>
                      <c:pt idx="20">
                        <c:v>13</c:v>
                      </c:pt>
                    </c:numCache>
                  </c:numRef>
                </c:val>
                <c:smooth val="0"/>
                <c:extLst>
                  <c:ext xmlns:c16="http://schemas.microsoft.com/office/drawing/2014/chart" uri="{C3380CC4-5D6E-409C-BE32-E72D297353CC}">
                    <c16:uniqueId val="{00000003-BE75-4D70-886F-D7311BCBC257}"/>
                  </c:ext>
                </c:extLst>
              </c15:ser>
            </c15:filteredLineSeries>
          </c:ext>
        </c:extLst>
      </c:lineChart>
      <c:lineChart>
        <c:grouping val="standard"/>
        <c:varyColors val="0"/>
        <c:ser>
          <c:idx val="2"/>
          <c:order val="2"/>
          <c:tx>
            <c:strRef>
              <c:f>SSRwpływ!$D$10</c:f>
              <c:strCache>
                <c:ptCount val="1"/>
                <c:pt idx="0">
                  <c:v>proporcja teoretycznego spadku wielkości subwencji do wzrostu wartości wskaźnika SSR</c:v>
                </c:pt>
              </c:strCache>
            </c:strRef>
          </c:tx>
          <c:spPr>
            <a:ln w="28575" cap="rnd">
              <a:solidFill>
                <a:schemeClr val="tx1"/>
              </a:solidFill>
              <a:prstDash val="sysDot"/>
              <a:round/>
            </a:ln>
            <a:effectLst/>
          </c:spPr>
          <c:marker>
            <c:symbol val="none"/>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10:$Y$10</c:f>
              <c:numCache>
                <c:formatCode>0%</c:formatCode>
                <c:ptCount val="21"/>
                <c:pt idx="0">
                  <c:v>0</c:v>
                </c:pt>
                <c:pt idx="1">
                  <c:v>1.9771575083037256</c:v>
                </c:pt>
                <c:pt idx="2">
                  <c:v>1.9547750229568492</c:v>
                </c:pt>
                <c:pt idx="3">
                  <c:v>1.9328396178415987</c:v>
                </c:pt>
                <c:pt idx="4">
                  <c:v>1.9113388282468231</c:v>
                </c:pt>
                <c:pt idx="5">
                  <c:v>1.8902606310013708</c:v>
                </c:pt>
                <c:pt idx="6">
                  <c:v>1.8695934256055371</c:v>
                </c:pt>
                <c:pt idx="7">
                  <c:v>1.8493260163034806</c:v>
                </c:pt>
                <c:pt idx="8">
                  <c:v>1.8294475950430582</c:v>
                </c:pt>
                <c:pt idx="9">
                  <c:v>1.8099477252730207</c:v>
                </c:pt>
                <c:pt idx="10">
                  <c:v>1.7908163265306127</c:v>
                </c:pt>
                <c:pt idx="11">
                  <c:v>1.772043659775667</c:v>
                </c:pt>
                <c:pt idx="12">
                  <c:v>1.7536203134298767</c:v>
                </c:pt>
                <c:pt idx="13">
                  <c:v>1.7355371900826451</c:v>
                </c:pt>
                <c:pt idx="14">
                  <c:v>1.7177854938271604</c:v>
                </c:pt>
                <c:pt idx="15">
                  <c:v>1.7003567181926285</c:v>
                </c:pt>
                <c:pt idx="16">
                  <c:v>1.6832426346406464</c:v>
                </c:pt>
                <c:pt idx="17">
                  <c:v>1.6664352815956327</c:v>
                </c:pt>
                <c:pt idx="18">
                  <c:v>1.6499269539810097</c:v>
                </c:pt>
                <c:pt idx="19">
                  <c:v>1.6337101932345397</c:v>
                </c:pt>
                <c:pt idx="20">
                  <c:v>1.6177777777777795</c:v>
                </c:pt>
              </c:numCache>
              <c:extLst/>
            </c:numRef>
          </c:val>
          <c:smooth val="0"/>
          <c:extLst>
            <c:ext xmlns:c16="http://schemas.microsoft.com/office/drawing/2014/chart" uri="{C3380CC4-5D6E-409C-BE32-E72D297353CC}">
              <c16:uniqueId val="{00000002-BE75-4D70-886F-D7311BCBC257}"/>
            </c:ext>
          </c:extLst>
        </c:ser>
        <c:dLbls>
          <c:showLegendKey val="0"/>
          <c:showVal val="0"/>
          <c:showCatName val="0"/>
          <c:showSerName val="0"/>
          <c:showPercent val="0"/>
          <c:showBubbleSize val="0"/>
        </c:dLbls>
        <c:marker val="1"/>
        <c:smooth val="0"/>
        <c:axId val="607757752"/>
        <c:axId val="607757424"/>
      </c:lineChart>
      <c:catAx>
        <c:axId val="309826448"/>
        <c:scaling>
          <c:orientation val="minMax"/>
        </c:scaling>
        <c:delete val="0"/>
        <c:axPos val="b"/>
        <c:numFmt formatCode="0.0"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30384"/>
        <c:crosses val="autoZero"/>
        <c:auto val="1"/>
        <c:lblAlgn val="ctr"/>
        <c:lblOffset val="100"/>
        <c:noMultiLvlLbl val="0"/>
      </c:catAx>
      <c:valAx>
        <c:axId val="30983038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26448"/>
        <c:crosses val="autoZero"/>
        <c:crossBetween val="between"/>
      </c:valAx>
      <c:valAx>
        <c:axId val="607757424"/>
        <c:scaling>
          <c:orientation val="minMax"/>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07757752"/>
        <c:crosses val="max"/>
        <c:crossBetween val="between"/>
      </c:valAx>
      <c:catAx>
        <c:axId val="607757752"/>
        <c:scaling>
          <c:orientation val="minMax"/>
        </c:scaling>
        <c:delete val="1"/>
        <c:axPos val="b"/>
        <c:numFmt formatCode="0.0" sourceLinked="1"/>
        <c:majorTickMark val="out"/>
        <c:minorTickMark val="none"/>
        <c:tickLblPos val="nextTo"/>
        <c:crossAx val="607757424"/>
        <c:crosses val="autoZero"/>
        <c:auto val="1"/>
        <c:lblAlgn val="ctr"/>
        <c:lblOffset val="100"/>
        <c:noMultiLvlLbl val="0"/>
      </c:catAx>
      <c:spPr>
        <a:noFill/>
        <a:ln>
          <a:noFill/>
        </a:ln>
        <a:effectLst/>
      </c:spPr>
    </c:plotArea>
    <c:legend>
      <c:legendPos val="b"/>
      <c:layout>
        <c:manualLayout>
          <c:xMode val="edge"/>
          <c:yMode val="edge"/>
          <c:x val="1.7581238725195431E-2"/>
          <c:y val="0.79474397336233671"/>
          <c:w val="0.96687400280617353"/>
          <c:h val="0.18173756288102433"/>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366145833333344E-2"/>
          <c:y val="2.3141476084932697E-2"/>
          <c:w val="0.851617013888889"/>
          <c:h val="0.68188833333333332"/>
        </c:manualLayout>
      </c:layout>
      <c:barChart>
        <c:barDir val="col"/>
        <c:grouping val="clustered"/>
        <c:varyColors val="0"/>
        <c:ser>
          <c:idx val="0"/>
          <c:order val="0"/>
          <c:tx>
            <c:strRef>
              <c:f>ObliczeniaJPSZ!$A$28</c:f>
              <c:strCache>
                <c:ptCount val="1"/>
                <c:pt idx="0">
                  <c:v>Liczba osób w wieku 19-24 lata</c:v>
                </c:pt>
              </c:strCache>
            </c:strRef>
          </c:tx>
          <c:spPr>
            <a:pattFill prst="pct10">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8:$D$28,ObliczeniaJPSZ!$F$28,ObliczeniaJPSZ!$K$28,ObliczeniaJPSZ!$P$28,ObliczeniaJPSZ!$U$28,ObliczeniaJPSZ!$Y$28)</c:f>
              <c:numCache>
                <c:formatCode>#\ ##0.0</c:formatCode>
                <c:ptCount val="7"/>
                <c:pt idx="0">
                  <c:v>3016800</c:v>
                </c:pt>
                <c:pt idx="1">
                  <c:v>3513500</c:v>
                </c:pt>
                <c:pt idx="2">
                  <c:v>3856700</c:v>
                </c:pt>
                <c:pt idx="3">
                  <c:v>3928200</c:v>
                </c:pt>
                <c:pt idx="4">
                  <c:v>3382000</c:v>
                </c:pt>
                <c:pt idx="5">
                  <c:v>2834562</c:v>
                </c:pt>
                <c:pt idx="6">
                  <c:v>2404859</c:v>
                </c:pt>
              </c:numCache>
              <c:extLst/>
            </c:numRef>
          </c:val>
          <c:extLst>
            <c:ext xmlns:c16="http://schemas.microsoft.com/office/drawing/2014/chart" uri="{C3380CC4-5D6E-409C-BE32-E72D297353CC}">
              <c16:uniqueId val="{00000000-7EEB-4420-93D0-86DD2441FBAE}"/>
            </c:ext>
          </c:extLst>
        </c:ser>
        <c:ser>
          <c:idx val="1"/>
          <c:order val="1"/>
          <c:tx>
            <c:strRef>
              <c:f>ObliczeniaJPSZ!$A$29</c:f>
              <c:strCache>
                <c:ptCount val="1"/>
                <c:pt idx="0">
                  <c:v>Liczba studentów</c:v>
                </c:pt>
              </c:strCache>
            </c:strRef>
          </c:tx>
          <c:spPr>
            <a:solidFill>
              <a:schemeClr val="tx1"/>
            </a:solid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9:$D$29,ObliczeniaJPSZ!$F$29,ObliczeniaJPSZ!$K$29,ObliczeniaJPSZ!$P$29,ObliczeniaJPSZ!$U$29,ObliczeniaJPSZ!$Y$29)</c:f>
              <c:numCache>
                <c:formatCode>#\ ##0.0</c:formatCode>
                <c:ptCount val="7"/>
                <c:pt idx="0">
                  <c:v>394300</c:v>
                </c:pt>
                <c:pt idx="1">
                  <c:v>794600</c:v>
                </c:pt>
                <c:pt idx="2">
                  <c:v>1584800</c:v>
                </c:pt>
                <c:pt idx="3">
                  <c:v>1939898</c:v>
                </c:pt>
                <c:pt idx="4">
                  <c:v>1841251</c:v>
                </c:pt>
                <c:pt idx="5">
                  <c:v>1405133</c:v>
                </c:pt>
                <c:pt idx="6">
                  <c:v>1203998</c:v>
                </c:pt>
              </c:numCache>
              <c:extLst/>
            </c:numRef>
          </c:val>
          <c:extLst>
            <c:ext xmlns:c16="http://schemas.microsoft.com/office/drawing/2014/chart" uri="{C3380CC4-5D6E-409C-BE32-E72D297353CC}">
              <c16:uniqueId val="{00000001-7EEB-4420-93D0-86DD2441FBAE}"/>
            </c:ext>
          </c:extLst>
        </c:ser>
        <c:ser>
          <c:idx val="5"/>
          <c:order val="5"/>
          <c:tx>
            <c:strRef>
              <c:f>ObliczeniaJPSZ!$A$33</c:f>
              <c:strCache>
                <c:ptCount val="1"/>
                <c:pt idx="0">
                  <c:v>Prognoza Ministerstwa na lata 2012-2035</c:v>
                </c:pt>
              </c:strCache>
            </c:strRef>
          </c:tx>
          <c:spPr>
            <a:pattFill prst="dkDnDiag">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3:$D$33,ObliczeniaJPSZ!$F$33,ObliczeniaJPSZ!$K$33,ObliczeniaJPSZ!$P$33,ObliczeniaJPSZ!$U$33,ObliczeniaJPSZ!$Y$33)</c:f>
              <c:numCache>
                <c:formatCode>General</c:formatCode>
                <c:ptCount val="7"/>
                <c:pt idx="5" formatCode="#,##0">
                  <c:v>1502000</c:v>
                </c:pt>
                <c:pt idx="6" formatCode="#,##0">
                  <c:v>1332000</c:v>
                </c:pt>
              </c:numCache>
              <c:extLst/>
            </c:numRef>
          </c:val>
          <c:extLst>
            <c:ext xmlns:c16="http://schemas.microsoft.com/office/drawing/2014/chart" uri="{C3380CC4-5D6E-409C-BE32-E72D297353CC}">
              <c16:uniqueId val="{00000002-7EEB-4420-93D0-86DD2441FBAE}"/>
            </c:ext>
          </c:extLst>
        </c:ser>
        <c:dLbls>
          <c:showLegendKey val="0"/>
          <c:showVal val="0"/>
          <c:showCatName val="0"/>
          <c:showSerName val="0"/>
          <c:showPercent val="0"/>
          <c:showBubbleSize val="0"/>
        </c:dLbls>
        <c:gapWidth val="50"/>
        <c:axId val="557472664"/>
        <c:axId val="557476272"/>
      </c:barChart>
      <c:lineChart>
        <c:grouping val="standard"/>
        <c:varyColors val="0"/>
        <c:ser>
          <c:idx val="2"/>
          <c:order val="2"/>
          <c:tx>
            <c:strRef>
              <c:f>ObliczeniaJPSZ!$A$30</c:f>
              <c:strCache>
                <c:ptCount val="1"/>
                <c:pt idx="0">
                  <c:v>Współczynnik skolaryzacji brutto (wg GUS)</c:v>
                </c:pt>
              </c:strCache>
            </c:strRef>
          </c:tx>
          <c:spPr>
            <a:ln w="28575" cap="rnd">
              <a:solidFill>
                <a:schemeClr val="tx1"/>
              </a:solidFill>
              <a:round/>
            </a:ln>
            <a:effectLst/>
          </c:spPr>
          <c:marker>
            <c:symbol val="diamond"/>
            <c:size val="7"/>
            <c:spPr>
              <a:solidFill>
                <a:schemeClr val="bg1"/>
              </a:solidFill>
              <a:ln w="12700">
                <a:solidFill>
                  <a:schemeClr val="tx1"/>
                </a:solidFill>
              </a:ln>
              <a:effectLst/>
            </c:spPr>
          </c:marker>
          <c:dLbls>
            <c:spPr>
              <a:solidFill>
                <a:schemeClr val="bg1">
                  <a:alpha val="8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0:$D$30,ObliczeniaJPSZ!$F$30,ObliczeniaJPSZ!$K$30,ObliczeniaJPSZ!$P$30,ObliczeniaJPSZ!$U$30,ObliczeniaJPSZ!$Y$30)</c:f>
              <c:numCache>
                <c:formatCode>0.0%</c:formatCode>
                <c:ptCount val="7"/>
                <c:pt idx="0">
                  <c:v>0.129</c:v>
                </c:pt>
                <c:pt idx="1">
                  <c:v>0.223</c:v>
                </c:pt>
                <c:pt idx="2">
                  <c:v>0.40699999999999997</c:v>
                </c:pt>
                <c:pt idx="3">
                  <c:v>0.48899999999999999</c:v>
                </c:pt>
                <c:pt idx="4">
                  <c:v>0.53800000000000003</c:v>
                </c:pt>
                <c:pt idx="5">
                  <c:v>0.47599999999999998</c:v>
                </c:pt>
                <c:pt idx="6">
                  <c:v>0.501</c:v>
                </c:pt>
              </c:numCache>
              <c:extLst/>
            </c:numRef>
          </c:val>
          <c:smooth val="0"/>
          <c:extLst>
            <c:ext xmlns:c16="http://schemas.microsoft.com/office/drawing/2014/chart" uri="{C3380CC4-5D6E-409C-BE32-E72D297353CC}">
              <c16:uniqueId val="{00000003-7EEB-4420-93D0-86DD2441FBAE}"/>
            </c:ext>
          </c:extLst>
        </c:ser>
        <c:ser>
          <c:idx val="3"/>
          <c:order val="3"/>
          <c:tx>
            <c:strRef>
              <c:f>ObliczeniaJPSZ!$A$31</c:f>
              <c:strCache>
                <c:ptCount val="1"/>
                <c:pt idx="0">
                  <c:v>Współczynnik skolaryzacji netto (wg GUS)</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1:$D$31,ObliczeniaJPSZ!$F$31,ObliczeniaJPSZ!$K$31,ObliczeniaJPSZ!$P$31,ObliczeniaJPSZ!$U$31,ObliczeniaJPSZ!$Y$31)</c:f>
              <c:numCache>
                <c:formatCode>0.0%</c:formatCode>
                <c:ptCount val="7"/>
                <c:pt idx="0">
                  <c:v>9.8000000000000004E-2</c:v>
                </c:pt>
                <c:pt idx="1">
                  <c:v>0.17199999999999999</c:v>
                </c:pt>
                <c:pt idx="2">
                  <c:v>0.30599999999999999</c:v>
                </c:pt>
                <c:pt idx="3">
                  <c:v>0.38</c:v>
                </c:pt>
                <c:pt idx="4">
                  <c:v>0.40799999999999997</c:v>
                </c:pt>
                <c:pt idx="5">
                  <c:v>0.373</c:v>
                </c:pt>
              </c:numCache>
              <c:extLst/>
            </c:numRef>
          </c:val>
          <c:smooth val="0"/>
          <c:extLst>
            <c:ext xmlns:c16="http://schemas.microsoft.com/office/drawing/2014/chart" uri="{C3380CC4-5D6E-409C-BE32-E72D297353CC}">
              <c16:uniqueId val="{00000004-7EEB-4420-93D0-86DD2441FBAE}"/>
            </c:ext>
          </c:extLst>
        </c:ser>
        <c:ser>
          <c:idx val="6"/>
          <c:order val="6"/>
          <c:tx>
            <c:strRef>
              <c:f>ObliczeniaJPSZ!$A$34</c:f>
              <c:strCache>
                <c:ptCount val="1"/>
                <c:pt idx="0">
                  <c:v>Udział wartości współczynnika skolaryzacji netto we współczynniku skolaryzacji brutto [%]</c:v>
                </c:pt>
              </c:strCache>
            </c:strRef>
          </c:tx>
          <c:spPr>
            <a:ln w="28575" cap="rnd">
              <a:solidFill>
                <a:schemeClr val="tx1"/>
              </a:solidFill>
              <a:round/>
            </a:ln>
            <a:effectLst/>
          </c:spPr>
          <c:marker>
            <c:symbol val="squar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4:$D$34,ObliczeniaJPSZ!$F$34,ObliczeniaJPSZ!$K$34,ObliczeniaJPSZ!$P$34,ObliczeniaJPSZ!$U$34,ObliczeniaJPSZ!$Y$34)</c:f>
              <c:numCache>
                <c:formatCode>0.0%</c:formatCode>
                <c:ptCount val="7"/>
                <c:pt idx="0">
                  <c:v>0.748</c:v>
                </c:pt>
                <c:pt idx="1">
                  <c:v>0.76100000000000001</c:v>
                </c:pt>
                <c:pt idx="2">
                  <c:v>0.745</c:v>
                </c:pt>
                <c:pt idx="3">
                  <c:v>0.76900000000000002</c:v>
                </c:pt>
                <c:pt idx="4">
                  <c:v>0.75</c:v>
                </c:pt>
                <c:pt idx="5">
                  <c:v>0.752</c:v>
                </c:pt>
              </c:numCache>
              <c:extLst/>
            </c:numRef>
          </c:val>
          <c:smooth val="0"/>
          <c:extLst>
            <c:ext xmlns:c16="http://schemas.microsoft.com/office/drawing/2014/chart" uri="{C3380CC4-5D6E-409C-BE32-E72D297353CC}">
              <c16:uniqueId val="{00000005-7EEB-4420-93D0-86DD2441FBAE}"/>
            </c:ext>
          </c:extLst>
        </c:ser>
        <c:dLbls>
          <c:showLegendKey val="0"/>
          <c:showVal val="0"/>
          <c:showCatName val="0"/>
          <c:showSerName val="0"/>
          <c:showPercent val="0"/>
          <c:showBubbleSize val="0"/>
        </c:dLbls>
        <c:marker val="1"/>
        <c:smooth val="0"/>
        <c:axId val="557483160"/>
        <c:axId val="557478240"/>
        <c:extLst>
          <c:ext xmlns:c15="http://schemas.microsoft.com/office/drawing/2012/chart" uri="{02D57815-91ED-43cb-92C2-25804820EDAC}">
            <c15:filteredLineSeries>
              <c15:ser>
                <c:idx val="4"/>
                <c:order val="4"/>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extLst>
                      <c:ext uri="{02D57815-91ED-43cb-92C2-25804820EDAC}">
                        <c15:formulaRef>
                          <c15:sqref>(ObliczeniaJPSZ!$C$27:$D$27,ObliczeniaJPSZ!$F$27,ObliczeniaJPSZ!$K$27,ObliczeniaJPSZ!$P$27,ObliczeniaJPSZ!$U$27,ObliczeniaJPSZ!$Y$27)</c15:sqref>
                        </c15:formulaRef>
                      </c:ext>
                    </c:extLst>
                    <c:strCache>
                      <c:ptCount val="7"/>
                      <c:pt idx="0">
                        <c:v>1990</c:v>
                      </c:pt>
                      <c:pt idx="1">
                        <c:v>1995</c:v>
                      </c:pt>
                      <c:pt idx="2">
                        <c:v>2000</c:v>
                      </c:pt>
                      <c:pt idx="3">
                        <c:v>2005</c:v>
                      </c:pt>
                      <c:pt idx="4">
                        <c:v>2010</c:v>
                      </c:pt>
                      <c:pt idx="5">
                        <c:v>2015</c:v>
                      </c:pt>
                      <c:pt idx="6">
                        <c:v>2019*</c:v>
                      </c:pt>
                    </c:strCache>
                  </c:strRef>
                </c:cat>
                <c:val>
                  <c:numRef>
                    <c:extLst>
                      <c:ext uri="{02D57815-91ED-43cb-92C2-25804820EDAC}">
                        <c15:formulaRef>
                          <c15:sqref>(ObliczeniaJPSZ!$C$32:$D$32,ObliczeniaJPSZ!$F$32,ObliczeniaJPSZ!$K$32,ObliczeniaJPSZ!$P$32,ObliczeniaJPSZ!$U$32,ObliczeniaJPSZ!$Y$32)</c15:sqref>
                        </c15:formulaRef>
                      </c:ext>
                    </c:extLst>
                    <c:numCache>
                      <c:formatCode>0.0%</c:formatCode>
                      <c:ptCount val="7"/>
                      <c:pt idx="0">
                        <c:v>0.13100000000000001</c:v>
                      </c:pt>
                      <c:pt idx="1">
                        <c:v>0.22600000000000001</c:v>
                      </c:pt>
                      <c:pt idx="2">
                        <c:v>0.41099999999999998</c:v>
                      </c:pt>
                      <c:pt idx="3">
                        <c:v>0.49399999999999999</c:v>
                      </c:pt>
                      <c:pt idx="4">
                        <c:v>0.54400000000000004</c:v>
                      </c:pt>
                      <c:pt idx="5">
                        <c:v>0.496</c:v>
                      </c:pt>
                      <c:pt idx="6">
                        <c:v>0.501</c:v>
                      </c:pt>
                    </c:numCache>
                  </c:numRef>
                </c:val>
                <c:smooth val="0"/>
                <c:extLst>
                  <c:ext xmlns:c16="http://schemas.microsoft.com/office/drawing/2014/chart" uri="{C3380CC4-5D6E-409C-BE32-E72D297353CC}">
                    <c16:uniqueId val="{00000006-7EEB-4420-93D0-86DD2441FBAE}"/>
                  </c:ext>
                </c:extLst>
              </c15:ser>
            </c15:filteredLineSeries>
          </c:ext>
        </c:extLst>
      </c:lineChart>
      <c:catAx>
        <c:axId val="557472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6272"/>
        <c:crosses val="autoZero"/>
        <c:auto val="1"/>
        <c:lblAlgn val="ctr"/>
        <c:lblOffset val="100"/>
        <c:noMultiLvlLbl val="0"/>
      </c:catAx>
      <c:valAx>
        <c:axId val="557476272"/>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2664"/>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78240"/>
        <c:scaling>
          <c:orientation val="minMax"/>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83160"/>
        <c:crosses val="max"/>
        <c:crossBetween val="between"/>
      </c:valAx>
      <c:catAx>
        <c:axId val="557483160"/>
        <c:scaling>
          <c:orientation val="minMax"/>
        </c:scaling>
        <c:delete val="1"/>
        <c:axPos val="b"/>
        <c:numFmt formatCode="General" sourceLinked="1"/>
        <c:majorTickMark val="out"/>
        <c:minorTickMark val="none"/>
        <c:tickLblPos val="nextTo"/>
        <c:crossAx val="557478240"/>
        <c:crosses val="autoZero"/>
        <c:auto val="1"/>
        <c:lblAlgn val="ctr"/>
        <c:lblOffset val="100"/>
        <c:noMultiLvlLbl val="0"/>
      </c:catAx>
      <c:spPr>
        <a:noFill/>
        <a:ln>
          <a:noFill/>
        </a:ln>
        <a:effectLst/>
      </c:spPr>
    </c:plotArea>
    <c:legend>
      <c:legendPos val="b"/>
      <c:layout>
        <c:manualLayout>
          <c:xMode val="edge"/>
          <c:yMode val="edge"/>
          <c:x val="2.8247224708895055E-2"/>
          <c:y val="0.79247098618800094"/>
          <c:w val="0.96248325373344579"/>
          <c:h val="0.2052952070474657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927759772078619E-2"/>
          <c:y val="4.9301925769822674E-2"/>
          <c:w val="0.82602627216271141"/>
          <c:h val="0.67487625993040057"/>
        </c:manualLayout>
      </c:layout>
      <c:barChart>
        <c:barDir val="col"/>
        <c:grouping val="clustered"/>
        <c:varyColors val="0"/>
        <c:ser>
          <c:idx val="0"/>
          <c:order val="0"/>
          <c:tx>
            <c:strRef>
              <c:f>ObliczeniaJPSZ!$A$28</c:f>
              <c:strCache>
                <c:ptCount val="1"/>
                <c:pt idx="0">
                  <c:v>Liczba osób w wieku 19-24 lata</c:v>
                </c:pt>
              </c:strCache>
            </c:strRef>
          </c:tx>
          <c:spPr>
            <a:pattFill prst="pct25">
              <a:fgClr>
                <a:schemeClr val="tx1"/>
              </a:fgClr>
              <a:bgClr>
                <a:schemeClr val="bg1"/>
              </a:bgClr>
            </a:pattFill>
            <a:ln>
              <a:solidFill>
                <a:schemeClr val="tx1"/>
              </a:solidFill>
            </a:ln>
            <a:effectLst/>
          </c:spPr>
          <c:invertIfNegative val="0"/>
          <c:dLbls>
            <c:spPr>
              <a:noFill/>
              <a:ln w="3175">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8:$Y$28</c:f>
              <c:numCache>
                <c:formatCode>#\ ##0.0</c:formatCode>
                <c:ptCount val="10"/>
                <c:pt idx="0">
                  <c:v>3382000</c:v>
                </c:pt>
                <c:pt idx="1">
                  <c:v>3277964</c:v>
                </c:pt>
                <c:pt idx="2">
                  <c:v>3180699</c:v>
                </c:pt>
                <c:pt idx="3">
                  <c:v>3074446</c:v>
                </c:pt>
                <c:pt idx="4">
                  <c:v>2957890</c:v>
                </c:pt>
                <c:pt idx="5">
                  <c:v>2834562</c:v>
                </c:pt>
                <c:pt idx="6">
                  <c:v>2708651</c:v>
                </c:pt>
                <c:pt idx="7">
                  <c:v>2596689</c:v>
                </c:pt>
                <c:pt idx="8">
                  <c:v>2492574</c:v>
                </c:pt>
                <c:pt idx="9">
                  <c:v>2404859</c:v>
                </c:pt>
              </c:numCache>
              <c:extLst/>
            </c:numRef>
          </c:val>
          <c:extLst>
            <c:ext xmlns:c16="http://schemas.microsoft.com/office/drawing/2014/chart" uri="{C3380CC4-5D6E-409C-BE32-E72D297353CC}">
              <c16:uniqueId val="{00000000-E553-4A62-A6A7-D1DA1C3CFE50}"/>
            </c:ext>
          </c:extLst>
        </c:ser>
        <c:ser>
          <c:idx val="1"/>
          <c:order val="1"/>
          <c:tx>
            <c:strRef>
              <c:f>ObliczeniaJPSZ!$A$29</c:f>
              <c:strCache>
                <c:ptCount val="1"/>
                <c:pt idx="0">
                  <c:v>Liczba studentów</c:v>
                </c:pt>
              </c:strCache>
            </c:strRef>
          </c:tx>
          <c:spPr>
            <a:solidFill>
              <a:schemeClr val="tx1"/>
            </a:solid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9:$Y$29</c:f>
              <c:numCache>
                <c:formatCode>#\ ##0.0</c:formatCode>
                <c:ptCount val="10"/>
                <c:pt idx="0">
                  <c:v>1841251</c:v>
                </c:pt>
                <c:pt idx="1">
                  <c:v>1764060</c:v>
                </c:pt>
                <c:pt idx="2">
                  <c:v>1676927</c:v>
                </c:pt>
                <c:pt idx="3">
                  <c:v>1549877</c:v>
                </c:pt>
                <c:pt idx="4">
                  <c:v>1469386</c:v>
                </c:pt>
                <c:pt idx="5">
                  <c:v>1405133</c:v>
                </c:pt>
                <c:pt idx="6">
                  <c:v>1348822</c:v>
                </c:pt>
                <c:pt idx="7">
                  <c:v>1291870</c:v>
                </c:pt>
                <c:pt idx="8">
                  <c:v>1230254</c:v>
                </c:pt>
                <c:pt idx="9">
                  <c:v>1203998</c:v>
                </c:pt>
              </c:numCache>
              <c:extLst/>
            </c:numRef>
          </c:val>
          <c:extLst>
            <c:ext xmlns:c16="http://schemas.microsoft.com/office/drawing/2014/chart" uri="{C3380CC4-5D6E-409C-BE32-E72D297353CC}">
              <c16:uniqueId val="{00000001-E553-4A62-A6A7-D1DA1C3CFE50}"/>
            </c:ext>
          </c:extLst>
        </c:ser>
        <c:dLbls>
          <c:showLegendKey val="0"/>
          <c:showVal val="0"/>
          <c:showCatName val="0"/>
          <c:showSerName val="0"/>
          <c:showPercent val="0"/>
          <c:showBubbleSize val="0"/>
        </c:dLbls>
        <c:gapWidth val="50"/>
        <c:axId val="525256992"/>
        <c:axId val="1"/>
        <c:extLst>
          <c:ext xmlns:c15="http://schemas.microsoft.com/office/drawing/2012/chart" uri="{02D57815-91ED-43cb-92C2-25804820EDAC}">
            <c15:filteredBarSeries>
              <c15:ser>
                <c:idx val="5"/>
                <c:order val="5"/>
                <c:tx>
                  <c:strRef>
                    <c:extLst>
                      <c:ext uri="{02D57815-91ED-43cb-92C2-25804820EDAC}">
                        <c15:formulaRef>
                          <c15:sqref>ObliczeniaJPSZ!$A$33</c15:sqref>
                        </c15:formulaRef>
                      </c:ext>
                    </c:extLst>
                    <c:strCache>
                      <c:ptCount val="1"/>
                      <c:pt idx="0">
                        <c:v>Prognoza Ministerstwa na lata 2012-2035</c:v>
                      </c:pt>
                    </c:strCache>
                  </c:strRef>
                </c:tx>
                <c:invertIfNegative val="0"/>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3:$Y$33</c15:sqref>
                        </c15:formulaRef>
                      </c:ext>
                    </c:extLst>
                    <c:numCache>
                      <c:formatCode>General</c:formatCode>
                      <c:ptCount val="10"/>
                      <c:pt idx="2" formatCode="#,##0">
                        <c:v>1674000</c:v>
                      </c:pt>
                      <c:pt idx="3" formatCode="#,##0">
                        <c:v>1613000</c:v>
                      </c:pt>
                      <c:pt idx="4" formatCode="#,##0">
                        <c:v>1556000</c:v>
                      </c:pt>
                      <c:pt idx="5" formatCode="#,##0">
                        <c:v>1502000</c:v>
                      </c:pt>
                      <c:pt idx="6" formatCode="#,##0">
                        <c:v>1451000</c:v>
                      </c:pt>
                      <c:pt idx="7" formatCode="#,##0">
                        <c:v>1406000</c:v>
                      </c:pt>
                      <c:pt idx="8" formatCode="#,##0">
                        <c:v>1364000</c:v>
                      </c:pt>
                      <c:pt idx="9" formatCode="#,##0">
                        <c:v>1332000</c:v>
                      </c:pt>
                    </c:numCache>
                  </c:numRef>
                </c:val>
                <c:extLst>
                  <c:ext xmlns:c16="http://schemas.microsoft.com/office/drawing/2014/chart" uri="{C3380CC4-5D6E-409C-BE32-E72D297353CC}">
                    <c16:uniqueId val="{00000007-E553-4A62-A6A7-D1DA1C3CFE50}"/>
                  </c:ext>
                </c:extLst>
              </c15:ser>
            </c15:filteredBarSeries>
          </c:ext>
        </c:extLst>
      </c:barChart>
      <c:lineChart>
        <c:grouping val="standard"/>
        <c:varyColors val="0"/>
        <c:ser>
          <c:idx val="3"/>
          <c:order val="3"/>
          <c:tx>
            <c:strRef>
              <c:f>ObliczeniaJPSZ!$A$30</c:f>
              <c:strCache>
                <c:ptCount val="1"/>
                <c:pt idx="0">
                  <c:v>Współczynnik skolaryzacji brutto (wg GUS)</c:v>
                </c:pt>
              </c:strCache>
            </c:strRef>
          </c:tx>
          <c:spPr>
            <a:ln>
              <a:solidFill>
                <a:schemeClr val="tx1"/>
              </a:solidFill>
            </a:ln>
          </c:spPr>
          <c:marker>
            <c:symbol val="diamond"/>
            <c:size val="8"/>
            <c:spPr>
              <a:solidFill>
                <a:schemeClr val="bg1"/>
              </a:solidFill>
              <a:ln w="22225">
                <a:solidFill>
                  <a:schemeClr val="tx1"/>
                </a:solidFill>
              </a:ln>
            </c:spPr>
          </c:marker>
          <c:dPt>
            <c:idx val="9"/>
            <c:bubble3D val="0"/>
            <c:spPr>
              <a:ln>
                <a:noFill/>
              </a:ln>
            </c:spPr>
            <c:extLst>
              <c:ext xmlns:c16="http://schemas.microsoft.com/office/drawing/2014/chart" uri="{C3380CC4-5D6E-409C-BE32-E72D297353CC}">
                <c16:uniqueId val="{00000003-E553-4A62-A6A7-D1DA1C3CFE50}"/>
              </c:ext>
            </c:extLst>
          </c:dPt>
          <c:dLbls>
            <c:spPr>
              <a:solidFill>
                <a:schemeClr val="bg1">
                  <a:alpha val="70000"/>
                </a:schemeClr>
              </a:solidFill>
              <a:ln>
                <a:noFill/>
              </a:ln>
              <a:effectLst/>
            </c:spPr>
            <c:txPr>
              <a:bodyPr wrap="square" lIns="38100" tIns="19050" rIns="38100" bIns="19050" anchor="ctr">
                <a:spAutoFit/>
              </a:bodyPr>
              <a:lstStyle/>
              <a:p>
                <a:pPr>
                  <a:defRPr sz="900">
                    <a:solidFill>
                      <a:sysClr val="windowText" lastClr="000000"/>
                    </a:solidFill>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0:$Y$30</c:f>
              <c:numCache>
                <c:formatCode>0.0%</c:formatCode>
                <c:ptCount val="10"/>
                <c:pt idx="0">
                  <c:v>0.53800000000000003</c:v>
                </c:pt>
                <c:pt idx="1">
                  <c:v>0.53100000000000003</c:v>
                </c:pt>
                <c:pt idx="2">
                  <c:v>0.51800000000000002</c:v>
                </c:pt>
                <c:pt idx="3">
                  <c:v>0.49199999999999999</c:v>
                </c:pt>
                <c:pt idx="4">
                  <c:v>0.48099999999999998</c:v>
                </c:pt>
                <c:pt idx="5">
                  <c:v>0.47599999999999998</c:v>
                </c:pt>
                <c:pt idx="6">
                  <c:v>0.47399999999999998</c:v>
                </c:pt>
                <c:pt idx="7">
                  <c:v>0.46899999999999997</c:v>
                </c:pt>
                <c:pt idx="8">
                  <c:v>0.46200000000000002</c:v>
                </c:pt>
                <c:pt idx="9">
                  <c:v>0.501</c:v>
                </c:pt>
              </c:numCache>
              <c:extLst/>
            </c:numRef>
          </c:val>
          <c:smooth val="0"/>
          <c:extLst>
            <c:ext xmlns:c16="http://schemas.microsoft.com/office/drawing/2014/chart" uri="{C3380CC4-5D6E-409C-BE32-E72D297353CC}">
              <c16:uniqueId val="{00000004-E553-4A62-A6A7-D1DA1C3CFE50}"/>
            </c:ext>
          </c:extLst>
        </c:ser>
        <c:ser>
          <c:idx val="4"/>
          <c:order val="4"/>
          <c:tx>
            <c:strRef>
              <c:f>ObliczeniaJPSZ!$A$31</c:f>
              <c:strCache>
                <c:ptCount val="1"/>
                <c:pt idx="0">
                  <c:v>Współczynnik skolaryzacji netto (wg GUS)</c:v>
                </c:pt>
              </c:strCache>
              <c:extLst xmlns:c15="http://schemas.microsoft.com/office/drawing/2012/chart"/>
            </c:strRef>
          </c:tx>
          <c:spPr>
            <a:ln>
              <a:solidFill>
                <a:schemeClr val="tx1"/>
              </a:solidFill>
            </a:ln>
          </c:spPr>
          <c:marker>
            <c:symbol val="circle"/>
            <c:size val="7"/>
            <c:spPr>
              <a:solidFill>
                <a:schemeClr val="bg1"/>
              </a:solidFill>
              <a:ln w="12700">
                <a:solidFill>
                  <a:schemeClr val="tx1"/>
                </a:solidFill>
              </a:ln>
            </c:spPr>
          </c:marker>
          <c:dLbls>
            <c:spPr>
              <a:solidFill>
                <a:schemeClr val="bg1">
                  <a:alpha val="70000"/>
                </a:schemeClr>
              </a:solidFill>
              <a:ln>
                <a:noFill/>
              </a:ln>
              <a:effectLst/>
            </c:spPr>
            <c:txPr>
              <a:bodyPr wrap="square" lIns="38100" tIns="19050" rIns="38100" bIns="19050" anchor="ctr">
                <a:spAutoFit/>
              </a:bodyPr>
              <a:lstStyle/>
              <a:p>
                <a:pPr>
                  <a:defRPr sz="900"/>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1:$Y$31</c:f>
              <c:numCache>
                <c:formatCode>0.0%</c:formatCode>
                <c:ptCount val="10"/>
                <c:pt idx="0">
                  <c:v>0.40799999999999997</c:v>
                </c:pt>
                <c:pt idx="1">
                  <c:v>0.40600000000000003</c:v>
                </c:pt>
                <c:pt idx="2">
                  <c:v>0.40200000000000002</c:v>
                </c:pt>
                <c:pt idx="3">
                  <c:v>0.38600000000000001</c:v>
                </c:pt>
                <c:pt idx="4">
                  <c:v>0.378</c:v>
                </c:pt>
                <c:pt idx="5">
                  <c:v>0.373</c:v>
                </c:pt>
                <c:pt idx="6">
                  <c:v>0.36799999999999999</c:v>
                </c:pt>
                <c:pt idx="7">
                  <c:v>0.36199999999999999</c:v>
                </c:pt>
                <c:pt idx="8">
                  <c:v>0.35599999999999998</c:v>
                </c:pt>
              </c:numCache>
              <c:extLst/>
            </c:numRef>
          </c:val>
          <c:smooth val="0"/>
          <c:extLst xmlns:c15="http://schemas.microsoft.com/office/drawing/2012/chart">
            <c:ext xmlns:c16="http://schemas.microsoft.com/office/drawing/2014/chart" uri="{C3380CC4-5D6E-409C-BE32-E72D297353CC}">
              <c16:uniqueId val="{00000005-E553-4A62-A6A7-D1DA1C3CFE50}"/>
            </c:ext>
          </c:extLst>
        </c:ser>
        <c:dLbls>
          <c:showLegendKey val="0"/>
          <c:showVal val="0"/>
          <c:showCatName val="0"/>
          <c:showSerName val="0"/>
          <c:showPercent val="0"/>
          <c:showBubbleSize val="0"/>
        </c:dLbls>
        <c:marker val="1"/>
        <c:smooth val="0"/>
        <c:axId val="3"/>
        <c:axId val="4"/>
        <c:extLst>
          <c:ext xmlns:c15="http://schemas.microsoft.com/office/drawing/2012/chart" uri="{02D57815-91ED-43cb-92C2-25804820EDAC}">
            <c15:filteredLineSeries>
              <c15:ser>
                <c:idx val="2"/>
                <c:order val="2"/>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tx1"/>
                    </a:solidFill>
                    <a:round/>
                  </a:ln>
                  <a:effectLst/>
                </c:spPr>
                <c:marker>
                  <c:symbol val="circle"/>
                  <c:size val="6"/>
                  <c:spPr>
                    <a:solidFill>
                      <a:schemeClr val="bg1"/>
                    </a:solidFill>
                    <a:ln w="9525">
                      <a:solidFill>
                        <a:schemeClr val="tx1"/>
                      </a:solidFill>
                    </a:ln>
                    <a:effectLst/>
                  </c:spPr>
                </c:marker>
                <c:dLbls>
                  <c:spPr>
                    <a:solidFill>
                      <a:schemeClr val="bg1">
                        <a:alpha val="7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uri="{CE6537A1-D6FC-4f65-9D91-7224C49458BB}">
                      <c15:showLeaderLines val="0"/>
                    </c:ext>
                  </c:extLst>
                </c:dLbls>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2:$Y$32</c15:sqref>
                        </c15:formulaRef>
                      </c:ext>
                    </c:extLst>
                    <c:numCache>
                      <c:formatCode>0.0%</c:formatCode>
                      <c:ptCount val="10"/>
                      <c:pt idx="0">
                        <c:v>0.54400000000000004</c:v>
                      </c:pt>
                      <c:pt idx="1">
                        <c:v>0.53800000000000003</c:v>
                      </c:pt>
                      <c:pt idx="2">
                        <c:v>0.52700000000000002</c:v>
                      </c:pt>
                      <c:pt idx="3">
                        <c:v>0.504</c:v>
                      </c:pt>
                      <c:pt idx="4">
                        <c:v>0.497</c:v>
                      </c:pt>
                      <c:pt idx="5">
                        <c:v>0.496</c:v>
                      </c:pt>
                      <c:pt idx="6">
                        <c:v>0.498</c:v>
                      </c:pt>
                      <c:pt idx="7">
                        <c:v>0.498</c:v>
                      </c:pt>
                      <c:pt idx="8">
                        <c:v>0.49399999999999999</c:v>
                      </c:pt>
                      <c:pt idx="9">
                        <c:v>0.501</c:v>
                      </c:pt>
                    </c:numCache>
                  </c:numRef>
                </c:val>
                <c:smooth val="0"/>
                <c:extLst>
                  <c:ext xmlns:c16="http://schemas.microsoft.com/office/drawing/2014/chart" uri="{C3380CC4-5D6E-409C-BE32-E72D297353CC}">
                    <c16:uniqueId val="{00000006-E553-4A62-A6A7-D1DA1C3CFE50}"/>
                  </c:ext>
                </c:extLst>
              </c15:ser>
            </c15:filteredLineSeries>
          </c:ext>
        </c:extLst>
      </c:lineChart>
      <c:catAx>
        <c:axId val="525256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25256992"/>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3"/>
        <c:scaling>
          <c:orientation val="minMax"/>
        </c:scaling>
        <c:delete val="1"/>
        <c:axPos val="b"/>
        <c:numFmt formatCode="General" sourceLinked="1"/>
        <c:majorTickMark val="out"/>
        <c:minorTickMark val="none"/>
        <c:tickLblPos val="nextTo"/>
        <c:crossAx val="4"/>
        <c:crosses val="autoZero"/>
        <c:auto val="1"/>
        <c:lblAlgn val="ctr"/>
        <c:lblOffset val="100"/>
        <c:noMultiLvlLbl val="0"/>
      </c:catAx>
      <c:valAx>
        <c:axId val="4"/>
        <c:scaling>
          <c:orientation val="minMax"/>
          <c:max val="0.8"/>
          <c:min val="0.2"/>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
        <c:crosses val="max"/>
        <c:crossBetween val="between"/>
      </c:valAx>
      <c:spPr>
        <a:noFill/>
        <a:ln w="25400">
          <a:noFill/>
        </a:ln>
      </c:spPr>
    </c:plotArea>
    <c:legend>
      <c:legendPos val="b"/>
      <c:layout>
        <c:manualLayout>
          <c:xMode val="edge"/>
          <c:yMode val="edge"/>
          <c:x val="3.9192992442209779E-3"/>
          <c:y val="0.80587233983614848"/>
          <c:w val="0.98865590277777782"/>
          <c:h val="0.17558402347829685"/>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581423611111107E-2"/>
          <c:y val="3.8805555555555558E-2"/>
          <c:w val="0.83414270833333337"/>
          <c:h val="0.63956138888888892"/>
        </c:manualLayout>
      </c:layout>
      <c:barChart>
        <c:barDir val="col"/>
        <c:grouping val="stacked"/>
        <c:varyColors val="0"/>
        <c:ser>
          <c:idx val="0"/>
          <c:order val="0"/>
          <c:tx>
            <c:strRef>
              <c:f>ObliczeniaJPSZ!$A$67</c:f>
              <c:strCache>
                <c:ptCount val="1"/>
                <c:pt idx="0">
                  <c:v> Liczba studentów na uczelniach niepublicznych </c:v>
                </c:pt>
              </c:strCache>
            </c:strRef>
          </c:tx>
          <c:spPr>
            <a:solidFill>
              <a:schemeClr val="tx1"/>
            </a:solidFill>
            <a:ln>
              <a:solidFill>
                <a:schemeClr val="tx1"/>
              </a:solidFill>
            </a:ln>
            <a:effectLst/>
          </c:spPr>
          <c:invertIfNegative val="0"/>
          <c:dPt>
            <c:idx val="18"/>
            <c:invertIfNegative val="0"/>
            <c:bubble3D val="0"/>
            <c:spPr>
              <a:solidFill>
                <a:schemeClr val="bg1">
                  <a:lumMod val="50000"/>
                </a:schemeClr>
              </a:solidFill>
              <a:ln>
                <a:solidFill>
                  <a:schemeClr val="tx1"/>
                </a:solidFill>
              </a:ln>
              <a:effectLst/>
            </c:spPr>
            <c:extLst>
              <c:ext xmlns:c16="http://schemas.microsoft.com/office/drawing/2014/chart" uri="{C3380CC4-5D6E-409C-BE32-E72D297353CC}">
                <c16:uniqueId val="{00000001-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7:$T$67</c:f>
              <c:numCache>
                <c:formatCode>#\ ##0.0</c:formatCode>
                <c:ptCount val="19"/>
                <c:pt idx="0">
                  <c:v>530364</c:v>
                </c:pt>
                <c:pt idx="1">
                  <c:v>545956</c:v>
                </c:pt>
                <c:pt idx="2">
                  <c:v>582112</c:v>
                </c:pt>
                <c:pt idx="3">
                  <c:v>620800</c:v>
                </c:pt>
                <c:pt idx="4">
                  <c:v>640313</c:v>
                </c:pt>
                <c:pt idx="5">
                  <c:v>660467</c:v>
                </c:pt>
                <c:pt idx="6">
                  <c:v>659396</c:v>
                </c:pt>
                <c:pt idx="7">
                  <c:v>633097</c:v>
                </c:pt>
                <c:pt idx="8">
                  <c:v>580076</c:v>
                </c:pt>
                <c:pt idx="9">
                  <c:v>518196</c:v>
                </c:pt>
                <c:pt idx="10">
                  <c:v>458795</c:v>
                </c:pt>
                <c:pt idx="11">
                  <c:v>397889</c:v>
                </c:pt>
                <c:pt idx="12">
                  <c:v>359178</c:v>
                </c:pt>
                <c:pt idx="13">
                  <c:v>329934</c:v>
                </c:pt>
                <c:pt idx="14">
                  <c:v>314661</c:v>
                </c:pt>
                <c:pt idx="15">
                  <c:v>322035</c:v>
                </c:pt>
                <c:pt idx="16">
                  <c:v>328453</c:v>
                </c:pt>
                <c:pt idx="17">
                  <c:v>341656</c:v>
                </c:pt>
                <c:pt idx="18">
                  <c:v>151440</c:v>
                </c:pt>
              </c:numCache>
            </c:numRef>
          </c:val>
          <c:extLst>
            <c:ext xmlns:c16="http://schemas.microsoft.com/office/drawing/2014/chart" uri="{C3380CC4-5D6E-409C-BE32-E72D297353CC}">
              <c16:uniqueId val="{00000002-5F07-4227-8A3A-A7746F092146}"/>
            </c:ext>
          </c:extLst>
        </c:ser>
        <c:ser>
          <c:idx val="1"/>
          <c:order val="1"/>
          <c:tx>
            <c:strRef>
              <c:f>ObliczeniaJPSZ!$A$68</c:f>
              <c:strCache>
                <c:ptCount val="1"/>
                <c:pt idx="0">
                  <c:v> Liczba studentów na uczelniach publicznych </c:v>
                </c:pt>
              </c:strCache>
            </c:strRef>
          </c:tx>
          <c:spPr>
            <a:solidFill>
              <a:schemeClr val="bg1"/>
            </a:solidFill>
            <a:ln>
              <a:solidFill>
                <a:schemeClr val="tx1"/>
              </a:solidFill>
            </a:ln>
            <a:effectLst/>
          </c:spPr>
          <c:invertIfNegative val="0"/>
          <c:dPt>
            <c:idx val="18"/>
            <c:invertIfNegative val="0"/>
            <c:bubble3D val="0"/>
            <c:spPr>
              <a:pattFill prst="pct5">
                <a:fgClr>
                  <a:schemeClr val="accent1"/>
                </a:fgClr>
                <a:bgClr>
                  <a:schemeClr val="bg1"/>
                </a:bgClr>
              </a:pattFill>
              <a:ln>
                <a:solidFill>
                  <a:schemeClr val="tx1"/>
                </a:solidFill>
              </a:ln>
              <a:effectLst/>
            </c:spPr>
            <c:extLst>
              <c:ext xmlns:c16="http://schemas.microsoft.com/office/drawing/2014/chart" uri="{C3380CC4-5D6E-409C-BE32-E72D297353CC}">
                <c16:uniqueId val="{00000004-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8:$T$68</c:f>
              <c:numCache>
                <c:formatCode>#\ ##0.0</c:formatCode>
                <c:ptCount val="19"/>
                <c:pt idx="0">
                  <c:v>1266288</c:v>
                </c:pt>
                <c:pt idx="1">
                  <c:v>1300508</c:v>
                </c:pt>
                <c:pt idx="2">
                  <c:v>1330717</c:v>
                </c:pt>
                <c:pt idx="3">
                  <c:v>1319098</c:v>
                </c:pt>
                <c:pt idx="4">
                  <c:v>1287386</c:v>
                </c:pt>
                <c:pt idx="5">
                  <c:v>1262249</c:v>
                </c:pt>
                <c:pt idx="6">
                  <c:v>1252124</c:v>
                </c:pt>
                <c:pt idx="7">
                  <c:v>1247142</c:v>
                </c:pt>
                <c:pt idx="8">
                  <c:v>1237457</c:v>
                </c:pt>
                <c:pt idx="9">
                  <c:v>1218416</c:v>
                </c:pt>
                <c:pt idx="10">
                  <c:v>1217020</c:v>
                </c:pt>
                <c:pt idx="11">
                  <c:v>1150859</c:v>
                </c:pt>
                <c:pt idx="12">
                  <c:v>1110208</c:v>
                </c:pt>
                <c:pt idx="13">
                  <c:v>1075199</c:v>
                </c:pt>
                <c:pt idx="14">
                  <c:v>1034161</c:v>
                </c:pt>
                <c:pt idx="15">
                  <c:v>969835</c:v>
                </c:pt>
                <c:pt idx="16">
                  <c:v>901801</c:v>
                </c:pt>
                <c:pt idx="17">
                  <c:v>862342</c:v>
                </c:pt>
                <c:pt idx="18">
                  <c:v>1110560</c:v>
                </c:pt>
              </c:numCache>
            </c:numRef>
          </c:val>
          <c:extLst>
            <c:ext xmlns:c16="http://schemas.microsoft.com/office/drawing/2014/chart" uri="{C3380CC4-5D6E-409C-BE32-E72D297353CC}">
              <c16:uniqueId val="{00000005-5F07-4227-8A3A-A7746F092146}"/>
            </c:ext>
          </c:extLst>
        </c:ser>
        <c:ser>
          <c:idx val="2"/>
          <c:order val="2"/>
          <c:tx>
            <c:strRef>
              <c:f>ObliczeniaJPSZ!$A$69</c:f>
              <c:strCache>
                <c:ptCount val="1"/>
                <c:pt idx="0">
                  <c:v> Łączna liczba studentów </c:v>
                </c:pt>
              </c:strCache>
            </c:strRef>
          </c:tx>
          <c:spPr>
            <a:solidFill>
              <a:schemeClr val="tx1">
                <a:alpha val="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9:$T$69</c:f>
              <c:numCache>
                <c:formatCode>#\ ##0.0</c:formatCode>
                <c:ptCount val="19"/>
                <c:pt idx="0">
                  <c:v>1796652</c:v>
                </c:pt>
                <c:pt idx="1">
                  <c:v>1846464</c:v>
                </c:pt>
                <c:pt idx="2">
                  <c:v>1912829</c:v>
                </c:pt>
                <c:pt idx="3">
                  <c:v>1939898</c:v>
                </c:pt>
                <c:pt idx="4">
                  <c:v>1927699</c:v>
                </c:pt>
                <c:pt idx="5">
                  <c:v>1922716</c:v>
                </c:pt>
                <c:pt idx="6">
                  <c:v>1911520</c:v>
                </c:pt>
                <c:pt idx="7">
                  <c:v>1880239</c:v>
                </c:pt>
                <c:pt idx="8">
                  <c:v>1817533</c:v>
                </c:pt>
                <c:pt idx="9">
                  <c:v>1736612</c:v>
                </c:pt>
                <c:pt idx="10">
                  <c:v>1675815</c:v>
                </c:pt>
                <c:pt idx="11">
                  <c:v>1548748</c:v>
                </c:pt>
                <c:pt idx="12">
                  <c:v>1469386</c:v>
                </c:pt>
                <c:pt idx="13">
                  <c:v>1405133</c:v>
                </c:pt>
                <c:pt idx="14">
                  <c:v>1348822</c:v>
                </c:pt>
                <c:pt idx="15">
                  <c:v>1291870</c:v>
                </c:pt>
                <c:pt idx="16">
                  <c:v>1230254</c:v>
                </c:pt>
                <c:pt idx="17">
                  <c:v>1203998</c:v>
                </c:pt>
                <c:pt idx="18">
                  <c:v>1262000</c:v>
                </c:pt>
              </c:numCache>
            </c:numRef>
          </c:val>
          <c:extLst>
            <c:ext xmlns:c16="http://schemas.microsoft.com/office/drawing/2014/chart" uri="{C3380CC4-5D6E-409C-BE32-E72D297353CC}">
              <c16:uniqueId val="{00000006-5F07-4227-8A3A-A7746F092146}"/>
            </c:ext>
          </c:extLst>
        </c:ser>
        <c:dLbls>
          <c:showLegendKey val="0"/>
          <c:showVal val="0"/>
          <c:showCatName val="0"/>
          <c:showSerName val="0"/>
          <c:showPercent val="0"/>
          <c:showBubbleSize val="0"/>
        </c:dLbls>
        <c:gapWidth val="10"/>
        <c:overlap val="100"/>
        <c:axId val="557460528"/>
        <c:axId val="557459544"/>
      </c:barChart>
      <c:lineChart>
        <c:grouping val="standard"/>
        <c:varyColors val="0"/>
        <c:ser>
          <c:idx val="3"/>
          <c:order val="3"/>
          <c:tx>
            <c:strRef>
              <c:f>ObliczeniaJPSZ!$A$70</c:f>
              <c:strCache>
                <c:ptCount val="1"/>
                <c:pt idx="0">
                  <c:v>Udział liczby studentów szkół niepublicznych w liczbie studentów uczelni publicznych</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dPt>
            <c:idx val="18"/>
            <c:marker>
              <c:symbol val="circle"/>
              <c:size val="7"/>
              <c:spPr>
                <a:solidFill>
                  <a:schemeClr val="bg1"/>
                </a:solidFill>
                <a:ln w="12700">
                  <a:solidFill>
                    <a:schemeClr val="tx1"/>
                  </a:solidFill>
                </a:ln>
                <a:effectLst/>
              </c:spPr>
            </c:marker>
            <c:bubble3D val="0"/>
            <c:spPr>
              <a:ln w="28575" cap="rnd">
                <a:noFill/>
                <a:round/>
              </a:ln>
              <a:effectLst/>
            </c:spPr>
            <c:extLst>
              <c:ext xmlns:c16="http://schemas.microsoft.com/office/drawing/2014/chart" uri="{C3380CC4-5D6E-409C-BE32-E72D297353CC}">
                <c16:uniqueId val="{00000008-5F07-4227-8A3A-A7746F092146}"/>
              </c:ext>
            </c:extLst>
          </c:dPt>
          <c:dLbls>
            <c:dLbl>
              <c:idx val="18"/>
              <c:spPr>
                <a:solidFill>
                  <a:schemeClr val="bg1">
                    <a:alpha val="2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extLst>
                <c:ext xmlns:c16="http://schemas.microsoft.com/office/drawing/2014/chart" uri="{C3380CC4-5D6E-409C-BE32-E72D297353CC}">
                  <c16:uniqueId val="{00000008-5F07-4227-8A3A-A7746F09214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70:$T$70</c:f>
              <c:numCache>
                <c:formatCode>0%</c:formatCode>
                <c:ptCount val="19"/>
                <c:pt idx="0">
                  <c:v>0.42</c:v>
                </c:pt>
                <c:pt idx="1">
                  <c:v>0.42</c:v>
                </c:pt>
                <c:pt idx="2">
                  <c:v>0.44</c:v>
                </c:pt>
                <c:pt idx="3">
                  <c:v>0.47</c:v>
                </c:pt>
                <c:pt idx="4">
                  <c:v>0.5</c:v>
                </c:pt>
                <c:pt idx="5">
                  <c:v>0.52</c:v>
                </c:pt>
                <c:pt idx="6">
                  <c:v>0.53</c:v>
                </c:pt>
                <c:pt idx="7">
                  <c:v>0.51</c:v>
                </c:pt>
                <c:pt idx="8">
                  <c:v>0.47</c:v>
                </c:pt>
                <c:pt idx="9">
                  <c:v>0.43</c:v>
                </c:pt>
                <c:pt idx="10">
                  <c:v>0.38</c:v>
                </c:pt>
                <c:pt idx="11">
                  <c:v>0.35</c:v>
                </c:pt>
                <c:pt idx="12">
                  <c:v>0.32</c:v>
                </c:pt>
                <c:pt idx="13">
                  <c:v>0.31</c:v>
                </c:pt>
                <c:pt idx="14">
                  <c:v>0.3</c:v>
                </c:pt>
                <c:pt idx="15">
                  <c:v>0.33</c:v>
                </c:pt>
                <c:pt idx="16">
                  <c:v>0.36</c:v>
                </c:pt>
                <c:pt idx="17">
                  <c:v>0.4</c:v>
                </c:pt>
                <c:pt idx="18">
                  <c:v>0.14000000000000001</c:v>
                </c:pt>
              </c:numCache>
            </c:numRef>
          </c:val>
          <c:smooth val="0"/>
          <c:extLst>
            <c:ext xmlns:c16="http://schemas.microsoft.com/office/drawing/2014/chart" uri="{C3380CC4-5D6E-409C-BE32-E72D297353CC}">
              <c16:uniqueId val="{00000009-5F07-4227-8A3A-A7746F092146}"/>
            </c:ext>
          </c:extLst>
        </c:ser>
        <c:dLbls>
          <c:showLegendKey val="0"/>
          <c:showVal val="0"/>
          <c:showCatName val="0"/>
          <c:showSerName val="0"/>
          <c:showPercent val="0"/>
          <c:showBubbleSize val="0"/>
        </c:dLbls>
        <c:marker val="1"/>
        <c:smooth val="0"/>
        <c:axId val="557457248"/>
        <c:axId val="557464464"/>
      </c:lineChart>
      <c:catAx>
        <c:axId val="557460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59544"/>
        <c:crosses val="autoZero"/>
        <c:auto val="1"/>
        <c:lblAlgn val="ctr"/>
        <c:lblOffset val="100"/>
        <c:noMultiLvlLbl val="0"/>
      </c:catAx>
      <c:valAx>
        <c:axId val="557459544"/>
        <c:scaling>
          <c:orientation val="minMax"/>
          <c:max val="2000000"/>
        </c:scaling>
        <c:delete val="0"/>
        <c:axPos val="l"/>
        <c:majorGridlines>
          <c:spPr>
            <a:ln w="9525" cap="flat" cmpd="sng" algn="ctr">
              <a:solidFill>
                <a:schemeClr val="bg1">
                  <a:lumMod val="50000"/>
                </a:schemeClr>
              </a:solidFill>
              <a:prstDash val="sysDot"/>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60528"/>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64464"/>
        <c:scaling>
          <c:orientation val="minMax"/>
          <c:max val="1"/>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57457248"/>
        <c:crosses val="max"/>
        <c:crossBetween val="between"/>
      </c:valAx>
      <c:catAx>
        <c:axId val="557457248"/>
        <c:scaling>
          <c:orientation val="minMax"/>
        </c:scaling>
        <c:delete val="1"/>
        <c:axPos val="b"/>
        <c:numFmt formatCode="General" sourceLinked="1"/>
        <c:majorTickMark val="out"/>
        <c:minorTickMark val="none"/>
        <c:tickLblPos val="nextTo"/>
        <c:crossAx val="557464464"/>
        <c:crosses val="autoZero"/>
        <c:auto val="1"/>
        <c:lblAlgn val="ctr"/>
        <c:lblOffset val="100"/>
        <c:noMultiLvlLbl val="0"/>
      </c:catAx>
      <c:spPr>
        <a:noFill/>
        <a:ln>
          <a:noFill/>
        </a:ln>
        <a:effectLst/>
      </c:spPr>
    </c:plotArea>
    <c:legend>
      <c:legendPos val="b"/>
      <c:legendEntry>
        <c:idx val="2"/>
        <c:delete val="1"/>
      </c:legendEntry>
      <c:layout>
        <c:manualLayout>
          <c:xMode val="edge"/>
          <c:yMode val="edge"/>
          <c:x val="6.0817708333333461E-3"/>
          <c:y val="0.77069277777777778"/>
          <c:w val="0.98342673611111109"/>
          <c:h val="0.2081405555555555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1176583059567885E-2"/>
          <c:y val="3.8401117123407227E-2"/>
          <c:w val="0.91454085623403036"/>
          <c:h val="0.64254662354672942"/>
        </c:manualLayout>
      </c:layout>
      <c:barChart>
        <c:barDir val="col"/>
        <c:grouping val="stacked"/>
        <c:varyColors val="0"/>
        <c:ser>
          <c:idx val="0"/>
          <c:order val="0"/>
          <c:tx>
            <c:strRef>
              <c:f>'1(41).'!$B$7</c:f>
              <c:strCache>
                <c:ptCount val="1"/>
                <c:pt idx="0">
                  <c:v>Wydatki publiczne (łącznie ze środkami ze źródeł zagranicznych oraz dotacjami dla uczelni prywatnych) [%]</c:v>
                </c:pt>
              </c:strCache>
            </c:strRef>
          </c:tx>
          <c:spPr>
            <a:solidFill>
              <a:schemeClr val="tx1"/>
            </a:solidFill>
            <a:ln>
              <a:noFill/>
            </a:ln>
            <a:effectLst/>
          </c:spPr>
          <c:invertIfNegative val="0"/>
          <c:dPt>
            <c:idx val="10"/>
            <c:invertIfNegative val="0"/>
            <c:bubble3D val="0"/>
            <c:spPr>
              <a:pattFill prst="pct50">
                <a:fgClr>
                  <a:schemeClr val="tx1"/>
                </a:fgClr>
                <a:bgClr>
                  <a:schemeClr val="bg1"/>
                </a:bgClr>
              </a:pattFill>
              <a:ln>
                <a:solidFill>
                  <a:schemeClr val="tx1"/>
                </a:solidFill>
              </a:ln>
              <a:effectLst/>
            </c:spPr>
            <c:extLst>
              <c:ext xmlns:c16="http://schemas.microsoft.com/office/drawing/2014/chart" uri="{C3380CC4-5D6E-409C-BE32-E72D297353CC}">
                <c16:uniqueId val="{00000001-F4E8-4015-B782-96D9D15688A1}"/>
              </c:ext>
            </c:extLst>
          </c:dPt>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extLst>
                <c:ext xmlns:c16="http://schemas.microsoft.com/office/drawing/2014/chart" uri="{C3380CC4-5D6E-409C-BE32-E72D297353CC}">
                  <c16:uniqueId val="{00000001-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B$8:$B$30</c:f>
              <c:numCache>
                <c:formatCode>0.0</c:formatCode>
                <c:ptCount val="23"/>
                <c:pt idx="0">
                  <c:v>1.8</c:v>
                </c:pt>
                <c:pt idx="1">
                  <c:v>1.6</c:v>
                </c:pt>
                <c:pt idx="2">
                  <c:v>1.6</c:v>
                </c:pt>
                <c:pt idx="3">
                  <c:v>1.5</c:v>
                </c:pt>
                <c:pt idx="4">
                  <c:v>1.4</c:v>
                </c:pt>
                <c:pt idx="5">
                  <c:v>1.3</c:v>
                </c:pt>
                <c:pt idx="6">
                  <c:v>1.2</c:v>
                </c:pt>
                <c:pt idx="7">
                  <c:v>1.2</c:v>
                </c:pt>
                <c:pt idx="8">
                  <c:v>1.1000000000000001</c:v>
                </c:pt>
                <c:pt idx="9">
                  <c:v>1</c:v>
                </c:pt>
                <c:pt idx="10">
                  <c:v>1</c:v>
                </c:pt>
                <c:pt idx="11">
                  <c:v>0.9</c:v>
                </c:pt>
                <c:pt idx="12">
                  <c:v>0.8</c:v>
                </c:pt>
                <c:pt idx="13">
                  <c:v>0.8</c:v>
                </c:pt>
                <c:pt idx="14">
                  <c:v>0.8</c:v>
                </c:pt>
                <c:pt idx="15">
                  <c:v>0.7</c:v>
                </c:pt>
                <c:pt idx="16">
                  <c:v>0.7</c:v>
                </c:pt>
                <c:pt idx="17">
                  <c:v>0.7</c:v>
                </c:pt>
                <c:pt idx="18">
                  <c:v>0.7</c:v>
                </c:pt>
                <c:pt idx="19">
                  <c:v>0.7</c:v>
                </c:pt>
                <c:pt idx="20">
                  <c:v>0.6</c:v>
                </c:pt>
                <c:pt idx="21">
                  <c:v>0.6</c:v>
                </c:pt>
                <c:pt idx="22">
                  <c:v>0.6</c:v>
                </c:pt>
              </c:numCache>
            </c:numRef>
          </c:val>
          <c:extLst>
            <c:ext xmlns:c16="http://schemas.microsoft.com/office/drawing/2014/chart" uri="{C3380CC4-5D6E-409C-BE32-E72D297353CC}">
              <c16:uniqueId val="{00000002-F4E8-4015-B782-96D9D15688A1}"/>
            </c:ext>
          </c:extLst>
        </c:ser>
        <c:ser>
          <c:idx val="1"/>
          <c:order val="1"/>
          <c:tx>
            <c:strRef>
              <c:f>'1(41).'!$C$7</c:f>
              <c:strCache>
                <c:ptCount val="1"/>
                <c:pt idx="0">
                  <c:v>Wydatki prywatne [%]</c:v>
                </c:pt>
              </c:strCache>
            </c:strRef>
          </c:tx>
          <c:spPr>
            <a:solidFill>
              <a:schemeClr val="bg1"/>
            </a:solidFill>
            <a:ln>
              <a:solidFill>
                <a:schemeClr val="tx1"/>
              </a:solidFill>
            </a:ln>
            <a:effectLst/>
          </c:spPr>
          <c:invertIfNegative val="0"/>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C$8:$C$30</c:f>
              <c:numCache>
                <c:formatCode>0.0</c:formatCode>
                <c:ptCount val="23"/>
                <c:pt idx="0">
                  <c:v>0.1</c:v>
                </c:pt>
                <c:pt idx="1">
                  <c:v>0.2</c:v>
                </c:pt>
                <c:pt idx="2">
                  <c:v>0</c:v>
                </c:pt>
                <c:pt idx="3">
                  <c:v>0.1</c:v>
                </c:pt>
                <c:pt idx="4">
                  <c:v>0.2</c:v>
                </c:pt>
                <c:pt idx="5">
                  <c:v>0.2</c:v>
                </c:pt>
                <c:pt idx="6">
                  <c:v>0.2</c:v>
                </c:pt>
                <c:pt idx="7">
                  <c:v>0.5</c:v>
                </c:pt>
                <c:pt idx="8">
                  <c:v>0.3</c:v>
                </c:pt>
                <c:pt idx="9">
                  <c:v>0.2</c:v>
                </c:pt>
                <c:pt idx="10">
                  <c:v>0.2</c:v>
                </c:pt>
                <c:pt idx="11">
                  <c:v>0.1</c:v>
                </c:pt>
                <c:pt idx="12">
                  <c:v>0.4</c:v>
                </c:pt>
                <c:pt idx="13">
                  <c:v>0.3</c:v>
                </c:pt>
                <c:pt idx="14">
                  <c:v>0.4</c:v>
                </c:pt>
                <c:pt idx="15">
                  <c:v>0.2</c:v>
                </c:pt>
                <c:pt idx="16">
                  <c:v>0.1</c:v>
                </c:pt>
                <c:pt idx="17">
                  <c:v>0.3</c:v>
                </c:pt>
                <c:pt idx="18">
                  <c:v>0.3</c:v>
                </c:pt>
                <c:pt idx="19">
                  <c:v>0.4</c:v>
                </c:pt>
                <c:pt idx="20">
                  <c:v>0.3</c:v>
                </c:pt>
                <c:pt idx="21">
                  <c:v>1.4</c:v>
                </c:pt>
                <c:pt idx="22">
                  <c:v>0.3</c:v>
                </c:pt>
              </c:numCache>
            </c:numRef>
          </c:val>
          <c:extLst>
            <c:ext xmlns:c16="http://schemas.microsoft.com/office/drawing/2014/chart" uri="{C3380CC4-5D6E-409C-BE32-E72D297353CC}">
              <c16:uniqueId val="{00000003-F4E8-4015-B782-96D9D15688A1}"/>
            </c:ext>
          </c:extLst>
        </c:ser>
        <c:ser>
          <c:idx val="2"/>
          <c:order val="2"/>
          <c:tx>
            <c:strRef>
              <c:f>'1(41).'!$D$7</c:f>
              <c:strCache>
                <c:ptCount val="1"/>
                <c:pt idx="0">
                  <c:v>Ogółem wydatki ze źródeł publicznych i prywatnych</c:v>
                </c:pt>
              </c:strCache>
            </c:strRef>
          </c:tx>
          <c:spPr>
            <a:solidFill>
              <a:schemeClr val="accent1">
                <a:alpha val="0"/>
              </a:schemeClr>
            </a:solidFill>
            <a:ln>
              <a:noFill/>
            </a:ln>
            <a:effectLst/>
          </c:spPr>
          <c:invertIfNegative val="0"/>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extLst>
                <c:ext xmlns:c16="http://schemas.microsoft.com/office/drawing/2014/chart" uri="{C3380CC4-5D6E-409C-BE32-E72D297353CC}">
                  <c16:uniqueId val="{00000004-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D$8:$D$30</c:f>
              <c:numCache>
                <c:formatCode>0.0</c:formatCode>
                <c:ptCount val="23"/>
                <c:pt idx="0">
                  <c:v>1.9</c:v>
                </c:pt>
                <c:pt idx="1">
                  <c:v>1.8</c:v>
                </c:pt>
                <c:pt idx="2">
                  <c:v>1.6</c:v>
                </c:pt>
                <c:pt idx="3">
                  <c:v>1.6</c:v>
                </c:pt>
                <c:pt idx="4">
                  <c:v>1.6</c:v>
                </c:pt>
                <c:pt idx="5">
                  <c:v>1.5</c:v>
                </c:pt>
                <c:pt idx="6">
                  <c:v>1.4</c:v>
                </c:pt>
                <c:pt idx="7">
                  <c:v>1.7</c:v>
                </c:pt>
                <c:pt idx="8">
                  <c:v>1.4</c:v>
                </c:pt>
                <c:pt idx="9">
                  <c:v>1.2</c:v>
                </c:pt>
                <c:pt idx="10">
                  <c:v>1.2</c:v>
                </c:pt>
                <c:pt idx="11">
                  <c:v>1</c:v>
                </c:pt>
                <c:pt idx="12">
                  <c:v>1.2</c:v>
                </c:pt>
                <c:pt idx="13">
                  <c:v>1.1000000000000001</c:v>
                </c:pt>
                <c:pt idx="14">
                  <c:v>1.2</c:v>
                </c:pt>
                <c:pt idx="15">
                  <c:v>0.9</c:v>
                </c:pt>
                <c:pt idx="16">
                  <c:v>0.8</c:v>
                </c:pt>
                <c:pt idx="17">
                  <c:v>1</c:v>
                </c:pt>
                <c:pt idx="18">
                  <c:v>1</c:v>
                </c:pt>
                <c:pt idx="19">
                  <c:v>1.1000000000000001</c:v>
                </c:pt>
                <c:pt idx="20">
                  <c:v>0.9</c:v>
                </c:pt>
                <c:pt idx="21">
                  <c:v>2</c:v>
                </c:pt>
                <c:pt idx="22">
                  <c:v>0.9</c:v>
                </c:pt>
              </c:numCache>
            </c:numRef>
          </c:val>
          <c:extLst>
            <c:ext xmlns:c16="http://schemas.microsoft.com/office/drawing/2014/chart" uri="{C3380CC4-5D6E-409C-BE32-E72D297353CC}">
              <c16:uniqueId val="{00000005-F4E8-4015-B782-96D9D15688A1}"/>
            </c:ext>
          </c:extLst>
        </c:ser>
        <c:dLbls>
          <c:showLegendKey val="0"/>
          <c:showVal val="0"/>
          <c:showCatName val="0"/>
          <c:showSerName val="0"/>
          <c:showPercent val="0"/>
          <c:showBubbleSize val="0"/>
        </c:dLbls>
        <c:gapWidth val="50"/>
        <c:overlap val="100"/>
        <c:axId val="598212248"/>
        <c:axId val="598212576"/>
      </c:barChart>
      <c:catAx>
        <c:axId val="598212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ysClr val="windowText" lastClr="000000"/>
                </a:solidFill>
                <a:latin typeface="+mn-lt"/>
                <a:ea typeface="+mn-ea"/>
                <a:cs typeface="+mn-cs"/>
              </a:defRPr>
            </a:pPr>
            <a:endParaRPr lang="pl-PL"/>
          </a:p>
        </c:txPr>
        <c:crossAx val="598212576"/>
        <c:crosses val="autoZero"/>
        <c:auto val="0"/>
        <c:lblAlgn val="ctr"/>
        <c:lblOffset val="100"/>
        <c:noMultiLvlLbl val="0"/>
      </c:catAx>
      <c:valAx>
        <c:axId val="598212576"/>
        <c:scaling>
          <c:orientation val="minMax"/>
          <c:max val="2.5"/>
          <c:min val="0"/>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98212248"/>
        <c:crosses val="autoZero"/>
        <c:crossBetween val="between"/>
      </c:valAx>
      <c:spPr>
        <a:noFill/>
        <a:ln>
          <a:noFill/>
        </a:ln>
        <a:effectLst/>
      </c:spPr>
    </c:plotArea>
    <c:legend>
      <c:legendPos val="b"/>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7625341767815"/>
          <c:y val="3.8839810110305614E-2"/>
          <c:w val="0.7644497948221558"/>
          <c:h val="0.74902532094277607"/>
        </c:manualLayout>
      </c:layout>
      <c:barChart>
        <c:barDir val="col"/>
        <c:grouping val="clustered"/>
        <c:varyColors val="0"/>
        <c:ser>
          <c:idx val="0"/>
          <c:order val="0"/>
          <c:tx>
            <c:strRef>
              <c:f>'2(42).'!$B$33</c:f>
              <c:strCache>
                <c:ptCount val="1"/>
                <c:pt idx="0">
                  <c:v>Wydatki publiczne na szkolnictwo wyższe [mld zł]</c:v>
                </c:pt>
              </c:strCache>
            </c:strRef>
          </c:tx>
          <c:spPr>
            <a:pattFill prst="pct50">
              <a:fgClr>
                <a:schemeClr val="tx1"/>
              </a:fgClr>
              <a:bgClr>
                <a:schemeClr val="bg1"/>
              </a:bgClr>
            </a:pattFill>
            <a:ln>
              <a:solidFill>
                <a:schemeClr val="tx1"/>
              </a:solidFill>
            </a:ln>
            <a:effectLst/>
          </c:spPr>
          <c:invertIfNegative val="0"/>
          <c:dPt>
            <c:idx val="14"/>
            <c:invertIfNegative val="0"/>
            <c:bubble3D val="0"/>
            <c:spPr>
              <a:pattFill prst="pct70">
                <a:fgClr>
                  <a:schemeClr val="tx1"/>
                </a:fgClr>
                <a:bgClr>
                  <a:schemeClr val="bg1"/>
                </a:bgClr>
              </a:pattFill>
              <a:ln>
                <a:solidFill>
                  <a:schemeClr val="tx1"/>
                </a:solidFill>
              </a:ln>
              <a:effectLst/>
            </c:spPr>
            <c:extLst>
              <c:ext xmlns:c16="http://schemas.microsoft.com/office/drawing/2014/chart" uri="{C3380CC4-5D6E-409C-BE32-E72D297353CC}">
                <c16:uniqueId val="{00000001-5AF5-4255-AEE9-08B059516063}"/>
              </c:ext>
            </c:extLst>
          </c:dPt>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B$34:$B$48</c:f>
              <c:numCache>
                <c:formatCode>_-* #\ ##0\ _z_ł_-;\-* #\ ##0\ _z_ł_-;_-* "-"??\ _z_ł_-;_-@_-</c:formatCode>
                <c:ptCount val="15"/>
                <c:pt idx="0">
                  <c:v>9753300000</c:v>
                </c:pt>
                <c:pt idx="1">
                  <c:v>10010700000</c:v>
                </c:pt>
                <c:pt idx="2">
                  <c:v>10844900000</c:v>
                </c:pt>
                <c:pt idx="3">
                  <c:v>11191000000</c:v>
                </c:pt>
                <c:pt idx="4">
                  <c:v>11851500000</c:v>
                </c:pt>
                <c:pt idx="5">
                  <c:v>11792600000</c:v>
                </c:pt>
                <c:pt idx="6">
                  <c:v>12082000000</c:v>
                </c:pt>
                <c:pt idx="7">
                  <c:v>12476800000.000002</c:v>
                </c:pt>
                <c:pt idx="8">
                  <c:v>13285800000</c:v>
                </c:pt>
                <c:pt idx="9">
                  <c:v>14477200000</c:v>
                </c:pt>
                <c:pt idx="10">
                  <c:v>15511800000.000002</c:v>
                </c:pt>
                <c:pt idx="11">
                  <c:v>15392000000</c:v>
                </c:pt>
                <c:pt idx="12">
                  <c:v>15789800000.000002</c:v>
                </c:pt>
                <c:pt idx="13">
                  <c:v>16133800000</c:v>
                </c:pt>
                <c:pt idx="14">
                  <c:v>24062100000</c:v>
                </c:pt>
              </c:numCache>
            </c:numRef>
          </c:val>
          <c:extLst>
            <c:ext xmlns:c16="http://schemas.microsoft.com/office/drawing/2014/chart" uri="{C3380CC4-5D6E-409C-BE32-E72D297353CC}">
              <c16:uniqueId val="{00000003-5AF5-4255-AEE9-08B059516063}"/>
            </c:ext>
          </c:extLst>
        </c:ser>
        <c:dLbls>
          <c:showLegendKey val="0"/>
          <c:showVal val="0"/>
          <c:showCatName val="0"/>
          <c:showSerName val="0"/>
          <c:showPercent val="0"/>
          <c:showBubbleSize val="0"/>
        </c:dLbls>
        <c:gapWidth val="100"/>
        <c:overlap val="100"/>
        <c:axId val="696893888"/>
        <c:axId val="696886016"/>
      </c:barChart>
      <c:lineChart>
        <c:grouping val="standard"/>
        <c:varyColors val="0"/>
        <c:ser>
          <c:idx val="1"/>
          <c:order val="1"/>
          <c:tx>
            <c:strRef>
              <c:f>'2(42).'!$C$33</c:f>
              <c:strCache>
                <c:ptCount val="1"/>
                <c:pt idx="0">
                  <c:v>Udział wydatków w PKB [%]</c:v>
                </c:pt>
              </c:strCache>
            </c:strRef>
          </c:tx>
          <c:spPr>
            <a:ln w="28575" cap="rnd">
              <a:solidFill>
                <a:schemeClr val="tx1"/>
              </a:solidFill>
              <a:round/>
            </a:ln>
            <a:effectLst/>
          </c:spPr>
          <c:marker>
            <c:symbol val="none"/>
          </c:marker>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C$34:$C$48</c:f>
              <c:numCache>
                <c:formatCode>0.00%</c:formatCode>
                <c:ptCount val="15"/>
                <c:pt idx="0">
                  <c:v>9.8999999999999991E-3</c:v>
                </c:pt>
                <c:pt idx="1">
                  <c:v>9.3999999999999986E-3</c:v>
                </c:pt>
                <c:pt idx="2">
                  <c:v>9.300000000000001E-3</c:v>
                </c:pt>
                <c:pt idx="3">
                  <c:v>8.8000000000000005E-3</c:v>
                </c:pt>
                <c:pt idx="4">
                  <c:v>8.8000000000000005E-3</c:v>
                </c:pt>
                <c:pt idx="5">
                  <c:v>7.0999999999999995E-3</c:v>
                </c:pt>
                <c:pt idx="6">
                  <c:v>6.7000000000000002E-3</c:v>
                </c:pt>
                <c:pt idx="7">
                  <c:v>6.5000000000000006E-3</c:v>
                </c:pt>
                <c:pt idx="8">
                  <c:v>6.8000000000000005E-3</c:v>
                </c:pt>
                <c:pt idx="9">
                  <c:v>7.0999999999999995E-3</c:v>
                </c:pt>
                <c:pt idx="10">
                  <c:v>7.1999999999999998E-3</c:v>
                </c:pt>
                <c:pt idx="11">
                  <c:v>6.9999999999999993E-3</c:v>
                </c:pt>
                <c:pt idx="12">
                  <c:v>6.8000000000000005E-3</c:v>
                </c:pt>
                <c:pt idx="13">
                  <c:v>7.6E-3</c:v>
                </c:pt>
                <c:pt idx="14">
                  <c:v>1.06E-2</c:v>
                </c:pt>
              </c:numCache>
            </c:numRef>
          </c:val>
          <c:smooth val="0"/>
          <c:extLst>
            <c:ext xmlns:c16="http://schemas.microsoft.com/office/drawing/2014/chart" uri="{C3380CC4-5D6E-409C-BE32-E72D297353CC}">
              <c16:uniqueId val="{00000005-5AF5-4255-AEE9-08B059516063}"/>
            </c:ext>
          </c:extLst>
        </c:ser>
        <c:dLbls>
          <c:showLegendKey val="0"/>
          <c:showVal val="0"/>
          <c:showCatName val="0"/>
          <c:showSerName val="0"/>
          <c:showPercent val="0"/>
          <c:showBubbleSize val="0"/>
        </c:dLbls>
        <c:marker val="1"/>
        <c:smooth val="0"/>
        <c:axId val="697629656"/>
        <c:axId val="697629000"/>
      </c:lineChart>
      <c:catAx>
        <c:axId val="696893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696886016"/>
        <c:crosses val="autoZero"/>
        <c:auto val="1"/>
        <c:lblAlgn val="ctr"/>
        <c:lblOffset val="100"/>
        <c:noMultiLvlLbl val="0"/>
      </c:catAx>
      <c:valAx>
        <c:axId val="696886016"/>
        <c:scaling>
          <c:orientation val="minMax"/>
        </c:scaling>
        <c:delete val="0"/>
        <c:axPos val="l"/>
        <c:majorGridlines>
          <c:spPr>
            <a:ln w="9525" cap="flat" cmpd="sng" algn="ctr">
              <a:solidFill>
                <a:schemeClr val="tx1">
                  <a:lumMod val="15000"/>
                  <a:lumOff val="85000"/>
                </a:schemeClr>
              </a:solidFill>
              <a:round/>
            </a:ln>
            <a:effectLst/>
          </c:spPr>
        </c:majorGridlines>
        <c:numFmt formatCode="_-* #\ ##0\ _z_ł_-;\-* #\ ##0\ _z_ł_-;_-* &quot;-&quot;??\ _z_ł_-;_-@_-"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6893888"/>
        <c:crosses val="autoZero"/>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ispUnitsLbl>
        </c:dispUnits>
      </c:valAx>
      <c:valAx>
        <c:axId val="697629000"/>
        <c:scaling>
          <c:orientation val="minMax"/>
        </c:scaling>
        <c:delete val="0"/>
        <c:axPos val="r"/>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7629656"/>
        <c:crosses val="max"/>
        <c:crossBetween val="between"/>
      </c:valAx>
      <c:catAx>
        <c:axId val="697629656"/>
        <c:scaling>
          <c:orientation val="minMax"/>
        </c:scaling>
        <c:delete val="1"/>
        <c:axPos val="b"/>
        <c:numFmt formatCode="General" sourceLinked="1"/>
        <c:majorTickMark val="out"/>
        <c:minorTickMark val="none"/>
        <c:tickLblPos val="nextTo"/>
        <c:crossAx val="697629000"/>
        <c:crosses val="autoZero"/>
        <c:auto val="1"/>
        <c:lblAlgn val="ctr"/>
        <c:lblOffset val="100"/>
        <c:noMultiLvlLbl val="0"/>
      </c:catAx>
      <c:spPr>
        <a:noFill/>
        <a:ln w="25400">
          <a:noFill/>
        </a:ln>
        <a:effectLst/>
      </c:spPr>
    </c:plotArea>
    <c:legend>
      <c:legendPos val="b"/>
      <c:legendEntry>
        <c:idx val="2"/>
        <c:delete val="1"/>
      </c:legendEntry>
      <c:legendEntry>
        <c:idx val="3"/>
        <c:delete val="1"/>
      </c:legendEntry>
      <c:layout>
        <c:manualLayout>
          <c:xMode val="edge"/>
          <c:yMode val="edge"/>
          <c:x val="3.6130670247624488E-3"/>
          <c:y val="0.90598486164881531"/>
          <c:w val="0.99056961215720596"/>
          <c:h val="7.2829787381927122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155140589163259E-2"/>
          <c:y val="4.2723637497224645E-2"/>
          <c:w val="0.8355850542946055"/>
          <c:h val="0.70611895390516966"/>
        </c:manualLayout>
      </c:layout>
      <c:barChart>
        <c:barDir val="col"/>
        <c:grouping val="clustered"/>
        <c:varyColors val="0"/>
        <c:ser>
          <c:idx val="0"/>
          <c:order val="0"/>
          <c:tx>
            <c:strRef>
              <c:f>'4(44).'!$A$27</c:f>
              <c:strCache>
                <c:ptCount val="1"/>
                <c:pt idx="0">
                  <c:v>Udział wyniku finansowego netto w przychodzach ogółem uczelni publicznych [%]</c:v>
                </c:pt>
              </c:strCache>
            </c:strRef>
          </c:tx>
          <c:spPr>
            <a:pattFill prst="pct50">
              <a:fgClr>
                <a:schemeClr val="tx1"/>
              </a:fgClr>
              <a:bgClr>
                <a:schemeClr val="bg1"/>
              </a:bgClr>
            </a:pattFill>
            <a:ln>
              <a:solidFill>
                <a:sysClr val="windowText" lastClr="000000"/>
              </a:solidFill>
            </a:ln>
            <a:effectLst/>
          </c:spPr>
          <c:invertIfNegative val="0"/>
          <c:dPt>
            <c:idx val="6"/>
            <c:invertIfNegative val="0"/>
            <c:bubble3D val="0"/>
            <c:spPr>
              <a:pattFill prst="pct70">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B882-4201-86FE-56F1F2838F61}"/>
              </c:ext>
            </c:extLst>
          </c:dPt>
          <c:cat>
            <c:numRef>
              <c:f>'4(44).'!$B$26:$H$26</c:f>
              <c:numCache>
                <c:formatCode>General</c:formatCode>
                <c:ptCount val="7"/>
                <c:pt idx="0">
                  <c:v>2013</c:v>
                </c:pt>
                <c:pt idx="1">
                  <c:v>2014</c:v>
                </c:pt>
                <c:pt idx="2">
                  <c:v>2015</c:v>
                </c:pt>
                <c:pt idx="3">
                  <c:v>2016</c:v>
                </c:pt>
                <c:pt idx="4">
                  <c:v>2017</c:v>
                </c:pt>
                <c:pt idx="5">
                  <c:v>2018</c:v>
                </c:pt>
                <c:pt idx="6">
                  <c:v>2019</c:v>
                </c:pt>
              </c:numCache>
            </c:numRef>
          </c:cat>
          <c:val>
            <c:numRef>
              <c:f>'4(44).'!$B$27:$H$27</c:f>
              <c:numCache>
                <c:formatCode>0.00%</c:formatCode>
                <c:ptCount val="7"/>
                <c:pt idx="0">
                  <c:v>1.5485346856401253E-2</c:v>
                </c:pt>
                <c:pt idx="1">
                  <c:v>2.0880752833509687E-2</c:v>
                </c:pt>
                <c:pt idx="2">
                  <c:v>3.092011969235086E-2</c:v>
                </c:pt>
                <c:pt idx="3">
                  <c:v>2.668735904971856E-2</c:v>
                </c:pt>
                <c:pt idx="4">
                  <c:v>3.1066305909107503E-2</c:v>
                </c:pt>
                <c:pt idx="5">
                  <c:v>2.8574723053907382E-2</c:v>
                </c:pt>
                <c:pt idx="6">
                  <c:v>6.9587896104797861E-2</c:v>
                </c:pt>
              </c:numCache>
            </c:numRef>
          </c:val>
          <c:extLst>
            <c:ext xmlns:c16="http://schemas.microsoft.com/office/drawing/2014/chart" uri="{C3380CC4-5D6E-409C-BE32-E72D297353CC}">
              <c16:uniqueId val="{00000002-B882-4201-86FE-56F1F2838F61}"/>
            </c:ext>
          </c:extLst>
        </c:ser>
        <c:ser>
          <c:idx val="1"/>
          <c:order val="1"/>
          <c:tx>
            <c:strRef>
              <c:f>'4(44).'!$A$28</c:f>
              <c:strCache>
                <c:ptCount val="1"/>
                <c:pt idx="0">
                  <c:v>Udział wyniku finansowego netto w przychodzach ogółem publicznych uczelni technicznych [%]</c:v>
                </c:pt>
              </c:strCache>
            </c:strRef>
          </c:tx>
          <c:spPr>
            <a:solidFill>
              <a:schemeClr val="bg1"/>
            </a:solidFill>
            <a:ln>
              <a:solidFill>
                <a:schemeClr val="tx1"/>
              </a:solidFill>
            </a:ln>
            <a:effectLst/>
          </c:spPr>
          <c:invertIfNegative val="0"/>
          <c:cat>
            <c:numRef>
              <c:f>'4(44).'!$B$26:$H$26</c:f>
              <c:numCache>
                <c:formatCode>General</c:formatCode>
                <c:ptCount val="7"/>
                <c:pt idx="0">
                  <c:v>2013</c:v>
                </c:pt>
                <c:pt idx="1">
                  <c:v>2014</c:v>
                </c:pt>
                <c:pt idx="2">
                  <c:v>2015</c:v>
                </c:pt>
                <c:pt idx="3">
                  <c:v>2016</c:v>
                </c:pt>
                <c:pt idx="4">
                  <c:v>2017</c:v>
                </c:pt>
                <c:pt idx="5">
                  <c:v>2018</c:v>
                </c:pt>
                <c:pt idx="6">
                  <c:v>2019</c:v>
                </c:pt>
              </c:numCache>
            </c:numRef>
          </c:cat>
          <c:val>
            <c:numRef>
              <c:f>'4(44).'!$B$28:$H$28</c:f>
              <c:numCache>
                <c:formatCode>0.00%</c:formatCode>
                <c:ptCount val="7"/>
                <c:pt idx="0">
                  <c:v>3.0148806431115917E-2</c:v>
                </c:pt>
                <c:pt idx="1">
                  <c:v>3.3717818274263012E-2</c:v>
                </c:pt>
                <c:pt idx="2">
                  <c:v>3.8959167403661288E-2</c:v>
                </c:pt>
                <c:pt idx="3">
                  <c:v>2.7066608213561074E-2</c:v>
                </c:pt>
                <c:pt idx="4">
                  <c:v>3.2935297959856537E-2</c:v>
                </c:pt>
                <c:pt idx="5">
                  <c:v>2.9689635747184383E-2</c:v>
                </c:pt>
              </c:numCache>
            </c:numRef>
          </c:val>
          <c:extLst>
            <c:ext xmlns:c16="http://schemas.microsoft.com/office/drawing/2014/chart" uri="{C3380CC4-5D6E-409C-BE32-E72D297353CC}">
              <c16:uniqueId val="{00000003-B882-4201-86FE-56F1F2838F61}"/>
            </c:ext>
          </c:extLst>
        </c:ser>
        <c:dLbls>
          <c:showLegendKey val="0"/>
          <c:showVal val="0"/>
          <c:showCatName val="0"/>
          <c:showSerName val="0"/>
          <c:showPercent val="0"/>
          <c:showBubbleSize val="0"/>
        </c:dLbls>
        <c:gapWidth val="150"/>
        <c:axId val="719448000"/>
        <c:axId val="719446688"/>
      </c:barChart>
      <c:lineChart>
        <c:grouping val="standard"/>
        <c:varyColors val="0"/>
        <c:ser>
          <c:idx val="2"/>
          <c:order val="2"/>
          <c:tx>
            <c:strRef>
              <c:f>'4(44).'!$A$29</c:f>
              <c:strCache>
                <c:ptCount val="1"/>
                <c:pt idx="0">
                  <c:v>Nakłady inwestycyjne uczelni [zł]</c:v>
                </c:pt>
              </c:strCache>
            </c:strRef>
          </c:tx>
          <c:spPr>
            <a:ln w="28575" cap="rnd">
              <a:solidFill>
                <a:schemeClr val="tx1"/>
              </a:solidFill>
              <a:round/>
            </a:ln>
            <a:effectLst/>
          </c:spPr>
          <c:marker>
            <c:symbol val="none"/>
          </c:marker>
          <c:cat>
            <c:numRef>
              <c:f>'4(44).'!$B$26:$H$26</c:f>
              <c:numCache>
                <c:formatCode>General</c:formatCode>
                <c:ptCount val="7"/>
                <c:pt idx="0">
                  <c:v>2013</c:v>
                </c:pt>
                <c:pt idx="1">
                  <c:v>2014</c:v>
                </c:pt>
                <c:pt idx="2">
                  <c:v>2015</c:v>
                </c:pt>
                <c:pt idx="3">
                  <c:v>2016</c:v>
                </c:pt>
                <c:pt idx="4">
                  <c:v>2017</c:v>
                </c:pt>
                <c:pt idx="5">
                  <c:v>2018</c:v>
                </c:pt>
                <c:pt idx="6">
                  <c:v>2019</c:v>
                </c:pt>
              </c:numCache>
            </c:numRef>
          </c:cat>
          <c:val>
            <c:numRef>
              <c:f>'4(44).'!$B$29:$H$29</c:f>
              <c:numCache>
                <c:formatCode>0.0</c:formatCode>
                <c:ptCount val="7"/>
                <c:pt idx="0">
                  <c:v>3251400000</c:v>
                </c:pt>
                <c:pt idx="1">
                  <c:v>3482400000</c:v>
                </c:pt>
                <c:pt idx="2">
                  <c:v>4024500000</c:v>
                </c:pt>
                <c:pt idx="3">
                  <c:v>1798500000</c:v>
                </c:pt>
                <c:pt idx="4">
                  <c:v>1984700000</c:v>
                </c:pt>
                <c:pt idx="5">
                  <c:v>2854100000</c:v>
                </c:pt>
                <c:pt idx="6">
                  <c:v>2744400000</c:v>
                </c:pt>
              </c:numCache>
            </c:numRef>
          </c:val>
          <c:smooth val="0"/>
          <c:extLst>
            <c:ext xmlns:c16="http://schemas.microsoft.com/office/drawing/2014/chart" uri="{C3380CC4-5D6E-409C-BE32-E72D297353CC}">
              <c16:uniqueId val="{00000004-B882-4201-86FE-56F1F2838F61}"/>
            </c:ext>
          </c:extLst>
        </c:ser>
        <c:dLbls>
          <c:showLegendKey val="0"/>
          <c:showVal val="0"/>
          <c:showCatName val="0"/>
          <c:showSerName val="0"/>
          <c:showPercent val="0"/>
          <c:showBubbleSize val="0"/>
        </c:dLbls>
        <c:marker val="1"/>
        <c:smooth val="0"/>
        <c:axId val="616029456"/>
        <c:axId val="616028144"/>
      </c:lineChart>
      <c:catAx>
        <c:axId val="719448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6688"/>
        <c:crosses val="autoZero"/>
        <c:auto val="1"/>
        <c:lblAlgn val="ctr"/>
        <c:lblOffset val="100"/>
        <c:noMultiLvlLbl val="0"/>
      </c:catAx>
      <c:valAx>
        <c:axId val="71944668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8000"/>
        <c:crosses val="autoZero"/>
        <c:crossBetween val="between"/>
      </c:valAx>
      <c:valAx>
        <c:axId val="616028144"/>
        <c:scaling>
          <c:orientation val="minMax"/>
        </c:scaling>
        <c:delete val="0"/>
        <c:axPos val="r"/>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16029456"/>
        <c:crosses val="max"/>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616029456"/>
        <c:scaling>
          <c:orientation val="minMax"/>
        </c:scaling>
        <c:delete val="1"/>
        <c:axPos val="b"/>
        <c:numFmt formatCode="General" sourceLinked="1"/>
        <c:majorTickMark val="out"/>
        <c:minorTickMark val="none"/>
        <c:tickLblPos val="nextTo"/>
        <c:crossAx val="61602814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5</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6</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7</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8</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9</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3</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5</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11</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15</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37</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38</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39</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42</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45</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13</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2</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46</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21</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47</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48</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1</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49</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50</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22</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51</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52</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20</b:RefOrder>
  </b:Source>
  <b:Source>
    <b:Tag>Mod15</b:Tag>
    <b:SourceType>InternetSite</b:SourceType>
    <b:Guid>{76014DEB-B92C-4DA8-A432-D49ADC3E5C44}</b:Guid>
    <b:Title>Model CAF 2006</b:Title>
    <b:Year>2015</b:Year>
    <b:Month>03</b:Month>
    <b:Day>23</b:Day>
    <b:URL>http://www.caf.com.pl/index.php?p=--CAF</b:URL>
    <b:RefOrder>53</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54</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55</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56</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57</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58</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59</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60</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61</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62</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63</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64</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65</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66</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44</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67</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68</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69</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70</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71</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72</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33</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7</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31</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73</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35</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74</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75</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76</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14</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12</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77</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8</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8</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8</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9</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30</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2</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9</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4</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36</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10</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24</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80</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81</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23</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34</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19</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43</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40</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41</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16</b:RefOrder>
  </b:Source>
</b:Sources>
</file>

<file path=customXml/itemProps1.xml><?xml version="1.0" encoding="utf-8"?>
<ds:datastoreItem xmlns:ds="http://schemas.openxmlformats.org/officeDocument/2006/customXml" ds:itemID="{C2F8E20E-FE10-4C4C-BD00-A8D253B238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2</TotalTime>
  <Pages>145</Pages>
  <Words>119062</Words>
  <Characters>714378</Characters>
  <Application>Microsoft Office Word</Application>
  <DocSecurity>0</DocSecurity>
  <Lines>5953</Lines>
  <Paragraphs>1663</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8317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2</cp:revision>
  <cp:lastPrinted>2021-03-16T10:23:00Z</cp:lastPrinted>
  <dcterms:created xsi:type="dcterms:W3CDTF">2021-04-17T13:28:00Z</dcterms:created>
  <dcterms:modified xsi:type="dcterms:W3CDTF">2021-04-26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